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02A506A6" w:rsidR="006305D7" w:rsidRPr="001B1519" w:rsidRDefault="006305D7" w:rsidP="008B569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149525A1" w14:textId="4E31D45D" w:rsidR="00686469" w:rsidRPr="00CD12E6" w:rsidRDefault="00C059F4" w:rsidP="008B569A">
      <w:pPr>
        <w:rPr>
          <w:rFonts w:asciiTheme="minorHAnsi" w:hAnsiTheme="minorHAnsi" w:cstheme="minorHAnsi"/>
          <w:b/>
        </w:rPr>
      </w:pPr>
      <w:r>
        <w:rPr>
          <w:rFonts w:asciiTheme="minorHAnsi" w:hAnsiTheme="minorHAnsi" w:cstheme="minorHAnsi"/>
          <w:b/>
        </w:rPr>
        <w:t xml:space="preserve">Studying </w:t>
      </w:r>
      <w:r w:rsidR="009A246E" w:rsidRPr="00CD12E6">
        <w:rPr>
          <w:rFonts w:asciiTheme="minorHAnsi" w:hAnsiTheme="minorHAnsi" w:cstheme="minorHAnsi"/>
          <w:b/>
        </w:rPr>
        <w:t>Pre</w:t>
      </w:r>
      <w:r w:rsidR="009A246E" w:rsidRPr="005F34D0">
        <w:rPr>
          <w:rFonts w:asciiTheme="minorHAnsi" w:hAnsiTheme="minorHAnsi" w:cstheme="minorHAnsi"/>
          <w:bCs/>
        </w:rPr>
        <w:t>-</w:t>
      </w:r>
      <w:r w:rsidR="005F34D0" w:rsidRPr="005F34D0">
        <w:rPr>
          <w:rFonts w:asciiTheme="minorHAnsi" w:hAnsiTheme="minorHAnsi" w:cstheme="minorHAnsi"/>
          <w:b/>
        </w:rPr>
        <w:t>f</w:t>
      </w:r>
      <w:r w:rsidR="009A246E" w:rsidRPr="00CD12E6">
        <w:rPr>
          <w:rFonts w:asciiTheme="minorHAnsi" w:hAnsiTheme="minorHAnsi" w:cstheme="minorHAnsi"/>
          <w:b/>
        </w:rPr>
        <w:t xml:space="preserve">ormed Fibril Induced </w:t>
      </w:r>
      <w:r w:rsidR="005F34D0" w:rsidRPr="00CD12E6">
        <w:rPr>
          <w:rFonts w:asciiTheme="minorHAnsi" w:hAnsiTheme="minorHAnsi" w:cstheme="minorHAnsi"/>
          <w:b/>
          <w:bCs/>
        </w:rPr>
        <w:t>α</w:t>
      </w:r>
      <w:r w:rsidR="009A246E" w:rsidRPr="00CD12E6">
        <w:rPr>
          <w:rFonts w:asciiTheme="minorHAnsi" w:hAnsiTheme="minorHAnsi" w:cstheme="minorHAnsi"/>
          <w:b/>
        </w:rPr>
        <w:t>-</w:t>
      </w:r>
      <w:proofErr w:type="spellStart"/>
      <w:r w:rsidR="009A246E" w:rsidRPr="00CD12E6">
        <w:rPr>
          <w:rFonts w:asciiTheme="minorHAnsi" w:hAnsiTheme="minorHAnsi" w:cstheme="minorHAnsi"/>
          <w:b/>
        </w:rPr>
        <w:t>Synuclein</w:t>
      </w:r>
      <w:proofErr w:type="spellEnd"/>
      <w:r w:rsidR="009A246E" w:rsidRPr="00CD12E6">
        <w:rPr>
          <w:rFonts w:asciiTheme="minorHAnsi" w:hAnsiTheme="minorHAnsi" w:cstheme="minorHAnsi"/>
          <w:b/>
        </w:rPr>
        <w:t xml:space="preserve"> Accumulation in Primary Embryonic Mouse Midbrain Dopamine Neurons</w:t>
      </w:r>
    </w:p>
    <w:p w14:paraId="7D1076E1" w14:textId="77777777" w:rsidR="00686469" w:rsidRDefault="00686469" w:rsidP="008B569A">
      <w:pPr>
        <w:rPr>
          <w:rFonts w:asciiTheme="minorHAnsi" w:hAnsiTheme="minorHAnsi" w:cstheme="minorHAnsi"/>
          <w:b/>
          <w:bCs/>
        </w:rPr>
      </w:pPr>
    </w:p>
    <w:p w14:paraId="2B747F66" w14:textId="0C549044" w:rsidR="00685A46" w:rsidRDefault="006305D7" w:rsidP="008B569A">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482CF311" w14:textId="527DF45B" w:rsidR="00685A46" w:rsidRPr="00F85C03" w:rsidRDefault="00A80EB9" w:rsidP="008B569A">
      <w:pPr>
        <w:rPr>
          <w:rStyle w:val="eop"/>
          <w:rFonts w:asciiTheme="minorHAnsi" w:hAnsiTheme="minorHAnsi" w:cstheme="minorBidi"/>
        </w:rPr>
      </w:pPr>
      <w:r>
        <w:rPr>
          <w:rStyle w:val="normaltextrun"/>
          <w:rFonts w:asciiTheme="minorHAnsi" w:hAnsiTheme="minorHAnsi" w:cstheme="minorBidi"/>
        </w:rPr>
        <w:t>S</w:t>
      </w:r>
      <w:r w:rsidR="15974C71" w:rsidRPr="00903950">
        <w:rPr>
          <w:rStyle w:val="normaltextrun"/>
          <w:rFonts w:asciiTheme="minorHAnsi" w:hAnsiTheme="minorHAnsi" w:cstheme="minorBidi"/>
        </w:rPr>
        <w:t>afak Er</w:t>
      </w:r>
      <w:r w:rsidR="15974C71" w:rsidRPr="00903950">
        <w:rPr>
          <w:rStyle w:val="normaltextrun"/>
          <w:rFonts w:asciiTheme="minorHAnsi" w:hAnsiTheme="minorHAnsi" w:cstheme="minorBidi"/>
          <w:vertAlign w:val="superscript"/>
        </w:rPr>
        <w:t>1</w:t>
      </w:r>
      <w:r w:rsidR="15974C71" w:rsidRPr="00903950">
        <w:rPr>
          <w:rStyle w:val="normaltextrun"/>
          <w:rFonts w:asciiTheme="minorHAnsi" w:hAnsiTheme="minorHAnsi" w:cstheme="minorBidi"/>
        </w:rPr>
        <w:t>,</w:t>
      </w:r>
      <w:r w:rsidR="00006CCE">
        <w:rPr>
          <w:rStyle w:val="normaltextrun"/>
          <w:rFonts w:asciiTheme="minorHAnsi" w:hAnsiTheme="minorHAnsi" w:cstheme="minorBidi"/>
        </w:rPr>
        <w:t xml:space="preserve"> </w:t>
      </w:r>
      <w:r w:rsidR="00006CCE" w:rsidRPr="00462C83">
        <w:rPr>
          <w:rFonts w:asciiTheme="minorHAnsi" w:hAnsiTheme="minorHAnsi" w:cstheme="minorHAnsi"/>
          <w:color w:val="auto"/>
        </w:rPr>
        <w:t>Irena Hlushchuk</w:t>
      </w:r>
      <w:r w:rsidR="00006CCE" w:rsidRPr="00006CCE">
        <w:rPr>
          <w:rFonts w:asciiTheme="minorHAnsi" w:hAnsiTheme="minorHAnsi" w:cstheme="minorHAnsi"/>
          <w:color w:val="auto"/>
          <w:vertAlign w:val="superscript"/>
        </w:rPr>
        <w:t>1</w:t>
      </w:r>
      <w:r w:rsidR="00006CCE">
        <w:rPr>
          <w:rFonts w:asciiTheme="minorHAnsi" w:hAnsiTheme="minorHAnsi" w:cstheme="minorHAnsi"/>
          <w:color w:val="auto"/>
        </w:rPr>
        <w:t>,</w:t>
      </w:r>
      <w:r w:rsidR="15974C71" w:rsidRPr="00903950">
        <w:rPr>
          <w:rStyle w:val="normaltextrun"/>
          <w:rFonts w:asciiTheme="minorHAnsi" w:hAnsiTheme="minorHAnsi" w:cstheme="minorBidi"/>
        </w:rPr>
        <w:t xml:space="preserve"> </w:t>
      </w:r>
      <w:proofErr w:type="spellStart"/>
      <w:r w:rsidR="15974C71" w:rsidRPr="00903950">
        <w:rPr>
          <w:rStyle w:val="spellingerror"/>
          <w:rFonts w:asciiTheme="minorHAnsi" w:hAnsiTheme="minorHAnsi" w:cstheme="minorBidi"/>
        </w:rPr>
        <w:t>Mikko</w:t>
      </w:r>
      <w:proofErr w:type="spellEnd"/>
      <w:r w:rsidR="15974C71" w:rsidRPr="00903950">
        <w:rPr>
          <w:rStyle w:val="normaltextrun"/>
          <w:rFonts w:asciiTheme="minorHAnsi" w:hAnsiTheme="minorHAnsi" w:cstheme="minorBidi"/>
        </w:rPr>
        <w:t xml:space="preserve"> Airavaara</w:t>
      </w:r>
      <w:r w:rsidR="00A35AD0">
        <w:rPr>
          <w:rStyle w:val="normaltextrun"/>
          <w:rFonts w:asciiTheme="minorHAnsi" w:hAnsiTheme="minorHAnsi" w:cstheme="minorBidi"/>
          <w:vertAlign w:val="superscript"/>
        </w:rPr>
        <w:t>2</w:t>
      </w:r>
      <w:r w:rsidR="15974C71" w:rsidRPr="00903950">
        <w:rPr>
          <w:rStyle w:val="normaltextrun"/>
          <w:rFonts w:asciiTheme="minorHAnsi" w:hAnsiTheme="minorHAnsi" w:cstheme="minorBidi"/>
        </w:rPr>
        <w:t xml:space="preserve">, </w:t>
      </w:r>
      <w:r w:rsidR="009237C2" w:rsidRPr="00903950">
        <w:rPr>
          <w:rStyle w:val="normaltextrun"/>
          <w:rFonts w:asciiTheme="minorHAnsi" w:hAnsiTheme="minorHAnsi" w:cstheme="minorBidi"/>
        </w:rPr>
        <w:t>Piotr Chmielarz</w:t>
      </w:r>
      <w:r w:rsidR="009237C2" w:rsidRPr="00903950">
        <w:rPr>
          <w:rStyle w:val="normaltextrun"/>
          <w:rFonts w:asciiTheme="minorHAnsi" w:hAnsiTheme="minorHAnsi" w:cstheme="minorBidi"/>
          <w:vertAlign w:val="superscript"/>
        </w:rPr>
        <w:t>1</w:t>
      </w:r>
      <w:proofErr w:type="gramStart"/>
      <w:r w:rsidR="009237C2" w:rsidRPr="00903950">
        <w:rPr>
          <w:rStyle w:val="normaltextrun"/>
          <w:rFonts w:asciiTheme="minorHAnsi" w:hAnsiTheme="minorHAnsi" w:cstheme="minorBidi"/>
          <w:vertAlign w:val="superscript"/>
        </w:rPr>
        <w:t>,</w:t>
      </w:r>
      <w:r w:rsidR="00A35AD0">
        <w:rPr>
          <w:rStyle w:val="normaltextrun"/>
          <w:rFonts w:asciiTheme="minorHAnsi" w:hAnsiTheme="minorHAnsi" w:cstheme="minorBidi"/>
          <w:vertAlign w:val="superscript"/>
        </w:rPr>
        <w:t>3</w:t>
      </w:r>
      <w:proofErr w:type="gramEnd"/>
      <w:r w:rsidR="009237C2">
        <w:rPr>
          <w:rStyle w:val="normaltextrun"/>
          <w:rFonts w:asciiTheme="minorHAnsi" w:hAnsiTheme="minorHAnsi" w:cstheme="minorBidi"/>
        </w:rPr>
        <w:t xml:space="preserve">, </w:t>
      </w:r>
      <w:proofErr w:type="spellStart"/>
      <w:r w:rsidR="15974C71" w:rsidRPr="009237C2">
        <w:rPr>
          <w:rStyle w:val="normaltextrun"/>
          <w:rFonts w:asciiTheme="minorHAnsi" w:hAnsiTheme="minorHAnsi" w:cstheme="minorBidi"/>
        </w:rPr>
        <w:t>Andrii</w:t>
      </w:r>
      <w:proofErr w:type="spellEnd"/>
      <w:r w:rsidR="15974C71" w:rsidRPr="00903950">
        <w:rPr>
          <w:rStyle w:val="normaltextrun"/>
          <w:rFonts w:asciiTheme="minorHAnsi" w:hAnsiTheme="minorHAnsi" w:cstheme="minorBidi"/>
        </w:rPr>
        <w:t xml:space="preserve"> Domanskyi</w:t>
      </w:r>
      <w:r w:rsidR="15974C71" w:rsidRPr="00903950">
        <w:rPr>
          <w:rStyle w:val="normaltextrun"/>
          <w:rFonts w:asciiTheme="minorHAnsi" w:hAnsiTheme="minorHAnsi" w:cstheme="minorBidi"/>
          <w:vertAlign w:val="superscript"/>
        </w:rPr>
        <w:t>1</w:t>
      </w:r>
    </w:p>
    <w:p w14:paraId="27A14AB9" w14:textId="77777777" w:rsidR="00685A46" w:rsidRPr="00F85C03" w:rsidRDefault="00685A46" w:rsidP="008B569A">
      <w:pPr>
        <w:rPr>
          <w:rStyle w:val="eop"/>
          <w:rFonts w:asciiTheme="minorHAnsi" w:hAnsiTheme="minorHAnsi" w:cstheme="minorHAnsi"/>
        </w:rPr>
      </w:pPr>
    </w:p>
    <w:p w14:paraId="3A22B8A0" w14:textId="7E9BEA6C" w:rsidR="00685A46" w:rsidRDefault="00BE110A" w:rsidP="008B569A">
      <w:pPr>
        <w:rPr>
          <w:rStyle w:val="eop"/>
          <w:rFonts w:asciiTheme="minorHAnsi" w:hAnsiTheme="minorHAnsi" w:cstheme="minorHAnsi"/>
        </w:rPr>
      </w:pPr>
      <w:r w:rsidRPr="009A246E">
        <w:rPr>
          <w:rStyle w:val="normaltextrun"/>
          <w:rFonts w:asciiTheme="minorHAnsi" w:hAnsiTheme="minorHAnsi" w:cstheme="minorHAnsi"/>
          <w:vertAlign w:val="superscript"/>
        </w:rPr>
        <w:t>1</w:t>
      </w:r>
      <w:r w:rsidRPr="00BE110A">
        <w:rPr>
          <w:rStyle w:val="normaltextrun"/>
          <w:rFonts w:asciiTheme="minorHAnsi" w:hAnsiTheme="minorHAnsi" w:cstheme="minorHAnsi"/>
        </w:rPr>
        <w:t xml:space="preserve">Institute of Biotechnology, </w:t>
      </w:r>
      <w:proofErr w:type="spellStart"/>
      <w:r w:rsidRPr="00BE110A">
        <w:rPr>
          <w:rStyle w:val="spellingerror"/>
          <w:rFonts w:asciiTheme="minorHAnsi" w:hAnsiTheme="minorHAnsi" w:cstheme="minorHAnsi"/>
        </w:rPr>
        <w:t>HiLIFE</w:t>
      </w:r>
      <w:proofErr w:type="spellEnd"/>
      <w:r w:rsidRPr="00BE110A">
        <w:rPr>
          <w:rStyle w:val="normaltextrun"/>
          <w:rFonts w:asciiTheme="minorHAnsi" w:hAnsiTheme="minorHAnsi" w:cstheme="minorHAnsi"/>
        </w:rPr>
        <w:t>, University of Helsinki, Finland</w:t>
      </w:r>
    </w:p>
    <w:p w14:paraId="7E571BE5" w14:textId="1599B0CC" w:rsidR="00A35AD0" w:rsidRDefault="00A35AD0" w:rsidP="008B569A">
      <w:pPr>
        <w:rPr>
          <w:rStyle w:val="eop"/>
          <w:rFonts w:asciiTheme="minorHAnsi" w:hAnsiTheme="minorHAnsi" w:cstheme="minorHAnsi"/>
        </w:rPr>
      </w:pPr>
      <w:r w:rsidRPr="009A246E">
        <w:rPr>
          <w:rStyle w:val="normaltextrun"/>
          <w:rFonts w:asciiTheme="minorHAnsi" w:hAnsiTheme="minorHAnsi" w:cstheme="minorHAnsi"/>
          <w:vertAlign w:val="superscript"/>
        </w:rPr>
        <w:t>2</w:t>
      </w:r>
      <w:r w:rsidRPr="00BE110A">
        <w:rPr>
          <w:rStyle w:val="normaltextrun"/>
          <w:rFonts w:asciiTheme="minorHAnsi" w:hAnsiTheme="minorHAnsi" w:cstheme="minorHAnsi"/>
        </w:rPr>
        <w:t xml:space="preserve">Neuroscience Center, </w:t>
      </w:r>
      <w:proofErr w:type="spellStart"/>
      <w:r w:rsidRPr="00BE110A">
        <w:rPr>
          <w:rStyle w:val="spellingerror"/>
          <w:rFonts w:asciiTheme="minorHAnsi" w:hAnsiTheme="minorHAnsi" w:cstheme="minorHAnsi"/>
        </w:rPr>
        <w:t>HiLIFE</w:t>
      </w:r>
      <w:proofErr w:type="spellEnd"/>
      <w:r w:rsidRPr="00BE110A">
        <w:rPr>
          <w:rStyle w:val="normaltextrun"/>
          <w:rFonts w:asciiTheme="minorHAnsi" w:hAnsiTheme="minorHAnsi" w:cstheme="minorHAnsi"/>
        </w:rPr>
        <w:t>, University of Helsinki, Finland</w:t>
      </w:r>
    </w:p>
    <w:p w14:paraId="6B0E7C54" w14:textId="2988E805" w:rsidR="00685A46" w:rsidRDefault="005F12CA" w:rsidP="008B569A">
      <w:pPr>
        <w:rPr>
          <w:rStyle w:val="eop"/>
          <w:rFonts w:asciiTheme="minorHAnsi" w:hAnsiTheme="minorHAnsi" w:cstheme="minorHAnsi"/>
        </w:rPr>
      </w:pPr>
      <w:r w:rsidRPr="009A246E">
        <w:rPr>
          <w:rStyle w:val="normaltextrun"/>
          <w:rFonts w:asciiTheme="minorHAnsi" w:hAnsiTheme="minorHAnsi" w:cstheme="minorHAnsi"/>
          <w:vertAlign w:val="superscript"/>
        </w:rPr>
        <w:t>3</w:t>
      </w:r>
      <w:r w:rsidR="00BE110A" w:rsidRPr="00BE110A">
        <w:rPr>
          <w:rStyle w:val="normaltextrun"/>
          <w:rFonts w:asciiTheme="minorHAnsi" w:hAnsiTheme="minorHAnsi" w:cstheme="minorHAnsi"/>
        </w:rPr>
        <w:t xml:space="preserve">Department of Brain Biochemistry, Maj Institute of Pharmacology, Polish Academy of Sciences, </w:t>
      </w:r>
      <w:proofErr w:type="spellStart"/>
      <w:r w:rsidR="00BE110A" w:rsidRPr="00BE110A">
        <w:rPr>
          <w:rStyle w:val="normaltextrun"/>
          <w:rFonts w:asciiTheme="minorHAnsi" w:hAnsiTheme="minorHAnsi" w:cstheme="minorHAnsi"/>
        </w:rPr>
        <w:t>Kraków</w:t>
      </w:r>
      <w:proofErr w:type="spellEnd"/>
      <w:r w:rsidR="00BE110A" w:rsidRPr="00BE110A">
        <w:rPr>
          <w:rStyle w:val="normaltextrun"/>
          <w:rFonts w:asciiTheme="minorHAnsi" w:hAnsiTheme="minorHAnsi" w:cstheme="minorHAnsi"/>
        </w:rPr>
        <w:t>, Poland</w:t>
      </w:r>
    </w:p>
    <w:p w14:paraId="38337FEE" w14:textId="77777777" w:rsidR="005F34D0" w:rsidRPr="0021329E" w:rsidRDefault="005F34D0" w:rsidP="005F34D0">
      <w:pPr>
        <w:rPr>
          <w:rFonts w:asciiTheme="minorHAnsi" w:hAnsiTheme="minorHAnsi" w:cstheme="minorHAnsi"/>
          <w:color w:val="auto"/>
        </w:rPr>
      </w:pPr>
    </w:p>
    <w:p w14:paraId="2ABF8E0D" w14:textId="77777777" w:rsidR="005F34D0" w:rsidRPr="00685A46" w:rsidRDefault="005F34D0" w:rsidP="005F34D0">
      <w:pPr>
        <w:rPr>
          <w:rFonts w:asciiTheme="minorHAnsi" w:hAnsiTheme="minorHAnsi" w:cstheme="minorHAnsi"/>
          <w:b/>
          <w:bCs/>
          <w:color w:val="auto"/>
        </w:rPr>
      </w:pPr>
      <w:r w:rsidRPr="00685A46">
        <w:rPr>
          <w:rFonts w:asciiTheme="minorHAnsi" w:hAnsiTheme="minorHAnsi" w:cstheme="minorHAnsi"/>
          <w:b/>
          <w:bCs/>
          <w:color w:val="auto"/>
        </w:rPr>
        <w:t xml:space="preserve">Corresponding </w:t>
      </w:r>
      <w:r>
        <w:rPr>
          <w:rFonts w:asciiTheme="minorHAnsi" w:hAnsiTheme="minorHAnsi" w:cstheme="minorHAnsi"/>
          <w:b/>
          <w:bCs/>
          <w:color w:val="auto"/>
        </w:rPr>
        <w:t>A</w:t>
      </w:r>
      <w:r w:rsidRPr="00685A46">
        <w:rPr>
          <w:rFonts w:asciiTheme="minorHAnsi" w:hAnsiTheme="minorHAnsi" w:cstheme="minorHAnsi"/>
          <w:b/>
          <w:bCs/>
          <w:color w:val="auto"/>
        </w:rPr>
        <w:t>uthor</w:t>
      </w:r>
      <w:r>
        <w:rPr>
          <w:rFonts w:asciiTheme="minorHAnsi" w:hAnsiTheme="minorHAnsi" w:cstheme="minorHAnsi"/>
          <w:b/>
          <w:bCs/>
          <w:color w:val="auto"/>
        </w:rPr>
        <w:t>s</w:t>
      </w:r>
      <w:r w:rsidRPr="00685A46">
        <w:rPr>
          <w:rFonts w:asciiTheme="minorHAnsi" w:hAnsiTheme="minorHAnsi" w:cstheme="minorHAnsi"/>
          <w:b/>
          <w:bCs/>
          <w:color w:val="auto"/>
        </w:rPr>
        <w:t xml:space="preserve">: </w:t>
      </w:r>
    </w:p>
    <w:p w14:paraId="11B9523B" w14:textId="77777777" w:rsidR="005F34D0" w:rsidRPr="00682739" w:rsidRDefault="005F34D0" w:rsidP="005F34D0">
      <w:pPr>
        <w:rPr>
          <w:rFonts w:asciiTheme="minorHAnsi" w:hAnsiTheme="minorHAnsi" w:cstheme="minorBidi"/>
          <w:color w:val="auto"/>
        </w:rPr>
      </w:pPr>
      <w:r w:rsidRPr="00682739">
        <w:rPr>
          <w:rFonts w:asciiTheme="minorHAnsi" w:hAnsiTheme="minorHAnsi" w:cstheme="minorBidi"/>
          <w:color w:val="auto"/>
        </w:rPr>
        <w:t xml:space="preserve">Piotr </w:t>
      </w:r>
      <w:proofErr w:type="spellStart"/>
      <w:r w:rsidRPr="00682739">
        <w:rPr>
          <w:rFonts w:asciiTheme="minorHAnsi" w:hAnsiTheme="minorHAnsi" w:cstheme="minorBidi"/>
          <w:color w:val="auto"/>
        </w:rPr>
        <w:t>Chmielarz</w:t>
      </w:r>
      <w:proofErr w:type="spellEnd"/>
      <w:r w:rsidRPr="00682739">
        <w:rPr>
          <w:rFonts w:asciiTheme="minorHAnsi" w:hAnsiTheme="minorHAnsi" w:cstheme="minorHAnsi"/>
          <w:color w:val="auto"/>
        </w:rPr>
        <w:tab/>
      </w:r>
      <w:r w:rsidRPr="00682739">
        <w:rPr>
          <w:rFonts w:asciiTheme="minorHAnsi" w:hAnsiTheme="minorHAnsi" w:cstheme="minorBidi"/>
          <w:color w:val="auto"/>
        </w:rPr>
        <w:t>(</w:t>
      </w:r>
      <w:r w:rsidRPr="00682739">
        <w:rPr>
          <w:rFonts w:asciiTheme="minorHAnsi" w:hAnsiTheme="minorHAnsi" w:cstheme="minorBidi"/>
        </w:rPr>
        <w:t>chmiel@if-pan.krakow.pl</w:t>
      </w:r>
      <w:r w:rsidRPr="00682739">
        <w:rPr>
          <w:rFonts w:asciiTheme="minorHAnsi" w:hAnsiTheme="minorHAnsi" w:cstheme="minorBidi"/>
          <w:color w:val="auto"/>
        </w:rPr>
        <w:t>)</w:t>
      </w:r>
    </w:p>
    <w:p w14:paraId="0D945C2E" w14:textId="77777777" w:rsidR="005F34D0" w:rsidRPr="007330BE" w:rsidRDefault="005F34D0" w:rsidP="005F34D0">
      <w:pPr>
        <w:rPr>
          <w:rFonts w:asciiTheme="minorHAnsi" w:hAnsiTheme="minorHAnsi" w:cstheme="minorBidi"/>
          <w:color w:val="auto"/>
          <w:lang w:val="sv-SE"/>
        </w:rPr>
      </w:pPr>
      <w:proofErr w:type="spellStart"/>
      <w:r w:rsidRPr="00904250">
        <w:rPr>
          <w:rFonts w:asciiTheme="minorHAnsi" w:hAnsiTheme="minorHAnsi" w:cstheme="minorBidi"/>
          <w:color w:val="auto"/>
          <w:lang w:val="sv-SE"/>
        </w:rPr>
        <w:t>Andrii</w:t>
      </w:r>
      <w:proofErr w:type="spellEnd"/>
      <w:r w:rsidRPr="00904250">
        <w:rPr>
          <w:rFonts w:asciiTheme="minorHAnsi" w:hAnsiTheme="minorHAnsi" w:cstheme="minorBidi"/>
          <w:color w:val="auto"/>
          <w:lang w:val="sv-SE"/>
        </w:rPr>
        <w:t xml:space="preserve"> </w:t>
      </w:r>
      <w:proofErr w:type="spellStart"/>
      <w:r w:rsidRPr="00904250">
        <w:rPr>
          <w:rFonts w:asciiTheme="minorHAnsi" w:hAnsiTheme="minorHAnsi" w:cstheme="minorBidi"/>
          <w:color w:val="auto"/>
          <w:lang w:val="sv-SE"/>
        </w:rPr>
        <w:t>Domanskyi</w:t>
      </w:r>
      <w:proofErr w:type="spellEnd"/>
      <w:r w:rsidRPr="00904250">
        <w:rPr>
          <w:rFonts w:asciiTheme="minorHAnsi" w:hAnsiTheme="minorHAnsi" w:cstheme="minorBidi"/>
          <w:color w:val="auto"/>
          <w:lang w:val="sv-SE"/>
        </w:rPr>
        <w:t xml:space="preserve"> </w:t>
      </w:r>
      <w:r w:rsidRPr="006D0137">
        <w:rPr>
          <w:rFonts w:asciiTheme="minorHAnsi" w:hAnsiTheme="minorHAnsi" w:cstheme="minorHAnsi"/>
          <w:color w:val="auto"/>
          <w:lang w:val="sv-SE"/>
        </w:rPr>
        <w:tab/>
      </w:r>
      <w:r w:rsidRPr="00B1209C">
        <w:rPr>
          <w:rFonts w:asciiTheme="minorHAnsi" w:hAnsiTheme="minorHAnsi" w:cstheme="minorBidi"/>
          <w:color w:val="auto"/>
          <w:lang w:val="sv-SE"/>
        </w:rPr>
        <w:t>(</w:t>
      </w:r>
      <w:r w:rsidRPr="00B1209C">
        <w:rPr>
          <w:rFonts w:asciiTheme="minorHAnsi" w:hAnsiTheme="minorHAnsi" w:cstheme="minorBidi"/>
          <w:lang w:val="sv-SE"/>
        </w:rPr>
        <w:t>andrii.domanskyi@helsinki.fi</w:t>
      </w:r>
      <w:r w:rsidRPr="00B1209C">
        <w:rPr>
          <w:rFonts w:asciiTheme="minorHAnsi" w:hAnsiTheme="minorHAnsi" w:cstheme="minorBidi"/>
          <w:color w:val="auto"/>
          <w:lang w:val="sv-SE"/>
        </w:rPr>
        <w:t>)</w:t>
      </w:r>
    </w:p>
    <w:p w14:paraId="1BF1208C" w14:textId="77777777" w:rsidR="00685A46" w:rsidRPr="00B1209C" w:rsidRDefault="00685A46" w:rsidP="008B569A">
      <w:pPr>
        <w:rPr>
          <w:rFonts w:asciiTheme="minorHAnsi" w:hAnsiTheme="minorHAnsi" w:cstheme="minorHAnsi"/>
          <w:color w:val="808080" w:themeColor="background1" w:themeShade="80"/>
          <w:lang w:val="sv-SE"/>
        </w:rPr>
      </w:pPr>
    </w:p>
    <w:p w14:paraId="17B21D9C" w14:textId="347B8D5F" w:rsidR="00685A46" w:rsidRPr="00685A46" w:rsidRDefault="00BE110A" w:rsidP="008B569A">
      <w:pPr>
        <w:rPr>
          <w:rFonts w:asciiTheme="minorHAnsi" w:hAnsiTheme="minorHAnsi" w:cstheme="minorHAnsi"/>
          <w:b/>
          <w:bCs/>
          <w:color w:val="auto"/>
        </w:rPr>
      </w:pPr>
      <w:r w:rsidRPr="00685A46">
        <w:rPr>
          <w:rFonts w:asciiTheme="minorHAnsi" w:hAnsiTheme="minorHAnsi" w:cstheme="minorHAnsi"/>
          <w:b/>
          <w:bCs/>
          <w:color w:val="auto"/>
        </w:rPr>
        <w:t xml:space="preserve">Email </w:t>
      </w:r>
      <w:r w:rsidR="005F34D0">
        <w:rPr>
          <w:rFonts w:asciiTheme="minorHAnsi" w:hAnsiTheme="minorHAnsi" w:cstheme="minorHAnsi"/>
          <w:b/>
          <w:bCs/>
          <w:color w:val="auto"/>
        </w:rPr>
        <w:t>A</w:t>
      </w:r>
      <w:r w:rsidRPr="00685A46">
        <w:rPr>
          <w:rFonts w:asciiTheme="minorHAnsi" w:hAnsiTheme="minorHAnsi" w:cstheme="minorHAnsi"/>
          <w:b/>
          <w:bCs/>
          <w:color w:val="auto"/>
        </w:rPr>
        <w:t xml:space="preserve">ddresses of </w:t>
      </w:r>
      <w:r w:rsidR="005F34D0">
        <w:rPr>
          <w:rFonts w:asciiTheme="minorHAnsi" w:hAnsiTheme="minorHAnsi" w:cstheme="minorHAnsi"/>
          <w:b/>
          <w:bCs/>
          <w:color w:val="auto"/>
        </w:rPr>
        <w:t>C</w:t>
      </w:r>
      <w:r w:rsidRPr="00685A46">
        <w:rPr>
          <w:rFonts w:asciiTheme="minorHAnsi" w:hAnsiTheme="minorHAnsi" w:cstheme="minorHAnsi"/>
          <w:b/>
          <w:bCs/>
          <w:color w:val="auto"/>
        </w:rPr>
        <w:t>o-authors:</w:t>
      </w:r>
    </w:p>
    <w:p w14:paraId="14AC7E0D" w14:textId="62E6713E" w:rsidR="00685A46" w:rsidRDefault="00685A46" w:rsidP="008B569A">
      <w:pPr>
        <w:rPr>
          <w:rFonts w:asciiTheme="minorHAnsi" w:hAnsiTheme="minorHAnsi" w:cstheme="minorBidi"/>
          <w:color w:val="auto"/>
        </w:rPr>
      </w:pPr>
      <w:r w:rsidRPr="160424C7">
        <w:rPr>
          <w:rFonts w:asciiTheme="minorHAnsi" w:hAnsiTheme="minorHAnsi" w:cstheme="minorBidi"/>
          <w:color w:val="auto"/>
        </w:rPr>
        <w:t>Safak Er</w:t>
      </w:r>
      <w:r>
        <w:rPr>
          <w:rFonts w:asciiTheme="minorHAnsi" w:hAnsiTheme="minorHAnsi" w:cstheme="minorHAnsi"/>
          <w:bCs/>
          <w:color w:val="auto"/>
        </w:rPr>
        <w:tab/>
      </w:r>
      <w:r>
        <w:rPr>
          <w:rFonts w:asciiTheme="minorHAnsi" w:hAnsiTheme="minorHAnsi" w:cstheme="minorHAnsi"/>
          <w:bCs/>
          <w:color w:val="auto"/>
        </w:rPr>
        <w:tab/>
      </w:r>
      <w:r w:rsidRPr="160424C7">
        <w:rPr>
          <w:rFonts w:asciiTheme="minorHAnsi" w:hAnsiTheme="minorHAnsi" w:cstheme="minorBidi"/>
          <w:color w:val="auto"/>
        </w:rPr>
        <w:t>(</w:t>
      </w:r>
      <w:r w:rsidR="00E76279" w:rsidRPr="009A246E">
        <w:rPr>
          <w:rFonts w:asciiTheme="minorHAnsi" w:hAnsiTheme="minorHAnsi" w:cstheme="minorBidi"/>
        </w:rPr>
        <w:t>safak.er@helsinki.fi</w:t>
      </w:r>
      <w:r w:rsidRPr="160424C7">
        <w:rPr>
          <w:rFonts w:asciiTheme="minorHAnsi" w:hAnsiTheme="minorHAnsi" w:cstheme="minorBidi"/>
          <w:color w:val="auto"/>
        </w:rPr>
        <w:t>)</w:t>
      </w:r>
    </w:p>
    <w:p w14:paraId="231CC2B1" w14:textId="56A9B3AB" w:rsidR="00254A15" w:rsidRPr="00254A15" w:rsidRDefault="00254A15" w:rsidP="008B569A">
      <w:pPr>
        <w:rPr>
          <w:rFonts w:asciiTheme="minorHAnsi" w:hAnsiTheme="minorHAnsi" w:cstheme="minorBidi"/>
          <w:color w:val="auto"/>
          <w:lang w:val="pl-PL"/>
        </w:rPr>
      </w:pPr>
      <w:r w:rsidRPr="004035C9">
        <w:rPr>
          <w:rFonts w:asciiTheme="minorHAnsi" w:hAnsiTheme="minorHAnsi" w:cstheme="minorBidi"/>
          <w:color w:val="auto"/>
          <w:lang w:val="pl-PL"/>
        </w:rPr>
        <w:t>Irena Hlushchuk</w:t>
      </w:r>
      <w:r w:rsidRPr="004035C9">
        <w:rPr>
          <w:rFonts w:asciiTheme="minorHAnsi" w:hAnsiTheme="minorHAnsi" w:cstheme="minorBidi"/>
          <w:color w:val="auto"/>
          <w:lang w:val="pl-PL"/>
        </w:rPr>
        <w:tab/>
        <w:t>(irena.hlushchuk@helsinki.fi)</w:t>
      </w:r>
    </w:p>
    <w:p w14:paraId="4FA718CB" w14:textId="6764F3A2" w:rsidR="00685A46" w:rsidRPr="00AC4BC3" w:rsidRDefault="00685A46" w:rsidP="008B569A">
      <w:pPr>
        <w:rPr>
          <w:rFonts w:asciiTheme="minorHAnsi" w:hAnsiTheme="minorHAnsi" w:cstheme="minorHAnsi"/>
          <w:bCs/>
          <w:color w:val="auto"/>
          <w:lang w:val="fi-FI"/>
        </w:rPr>
      </w:pPr>
      <w:r w:rsidRPr="00AC4BC3">
        <w:rPr>
          <w:rFonts w:asciiTheme="minorHAnsi" w:hAnsiTheme="minorHAnsi" w:cstheme="minorHAnsi"/>
          <w:bCs/>
          <w:color w:val="auto"/>
          <w:lang w:val="fi-FI"/>
        </w:rPr>
        <w:t xml:space="preserve">Mikko </w:t>
      </w:r>
      <w:proofErr w:type="spellStart"/>
      <w:r w:rsidRPr="00AC4BC3">
        <w:rPr>
          <w:rFonts w:asciiTheme="minorHAnsi" w:hAnsiTheme="minorHAnsi" w:cstheme="minorHAnsi"/>
          <w:bCs/>
          <w:color w:val="auto"/>
          <w:lang w:val="fi-FI"/>
        </w:rPr>
        <w:t>Airavaara</w:t>
      </w:r>
      <w:proofErr w:type="spellEnd"/>
      <w:r w:rsidRPr="00AC4BC3">
        <w:rPr>
          <w:rFonts w:asciiTheme="minorHAnsi" w:hAnsiTheme="minorHAnsi" w:cstheme="minorHAnsi"/>
          <w:bCs/>
          <w:color w:val="auto"/>
          <w:lang w:val="fi-FI"/>
        </w:rPr>
        <w:tab/>
        <w:t>(</w:t>
      </w:r>
      <w:r w:rsidR="006F2541" w:rsidRPr="00AC4BC3">
        <w:rPr>
          <w:rFonts w:asciiTheme="minorHAnsi" w:hAnsiTheme="minorHAnsi" w:cstheme="minorHAnsi"/>
          <w:bCs/>
          <w:lang w:val="fi-FI"/>
        </w:rPr>
        <w:t>mikko.airavaara@helsinki.fi</w:t>
      </w:r>
      <w:r w:rsidRPr="00AC4BC3">
        <w:rPr>
          <w:rFonts w:asciiTheme="minorHAnsi" w:hAnsiTheme="minorHAnsi" w:cstheme="minorHAnsi"/>
          <w:bCs/>
          <w:color w:val="auto"/>
          <w:lang w:val="fi-FI"/>
        </w:rPr>
        <w:t>)</w:t>
      </w:r>
    </w:p>
    <w:p w14:paraId="2828B440" w14:textId="13630D90" w:rsidR="00904250" w:rsidRPr="004035C9" w:rsidRDefault="00904250" w:rsidP="008B569A">
      <w:pPr>
        <w:rPr>
          <w:rFonts w:asciiTheme="minorHAnsi" w:hAnsiTheme="minorHAnsi" w:cstheme="minorBidi"/>
          <w:color w:val="auto"/>
          <w:lang w:val="pl-PL"/>
        </w:rPr>
      </w:pPr>
      <w:r w:rsidRPr="004035C9">
        <w:rPr>
          <w:rFonts w:asciiTheme="minorHAnsi" w:hAnsiTheme="minorHAnsi" w:cstheme="minorBidi"/>
          <w:color w:val="auto"/>
          <w:lang w:val="pl-PL"/>
        </w:rPr>
        <w:t>Piotr Chmielarz</w:t>
      </w:r>
      <w:r w:rsidRPr="004035C9">
        <w:rPr>
          <w:rFonts w:asciiTheme="minorHAnsi" w:hAnsiTheme="minorHAnsi" w:cstheme="minorHAnsi"/>
          <w:bCs/>
          <w:color w:val="auto"/>
          <w:lang w:val="pl-PL"/>
        </w:rPr>
        <w:tab/>
      </w:r>
      <w:r w:rsidR="009263F8" w:rsidRPr="004035C9">
        <w:rPr>
          <w:rFonts w:asciiTheme="minorHAnsi" w:hAnsiTheme="minorHAnsi" w:cstheme="minorHAnsi"/>
          <w:bCs/>
          <w:color w:val="auto"/>
          <w:lang w:val="pl-PL"/>
        </w:rPr>
        <w:t>(</w:t>
      </w:r>
      <w:r w:rsidR="006F2541" w:rsidRPr="009A246E">
        <w:rPr>
          <w:rFonts w:asciiTheme="minorHAnsi" w:hAnsiTheme="minorHAnsi" w:cstheme="minorBidi"/>
          <w:lang w:val="pl-PL"/>
        </w:rPr>
        <w:t>chmiel@if-pan.krakow.pl</w:t>
      </w:r>
      <w:r w:rsidRPr="004035C9">
        <w:rPr>
          <w:rFonts w:asciiTheme="minorHAnsi" w:hAnsiTheme="minorHAnsi" w:cstheme="minorBidi"/>
          <w:color w:val="auto"/>
          <w:lang w:val="pl-PL"/>
        </w:rPr>
        <w:t>)</w:t>
      </w:r>
    </w:p>
    <w:p w14:paraId="015EB3C1" w14:textId="4D7BB9D6" w:rsidR="00BE110A" w:rsidRPr="0022237D" w:rsidRDefault="00BE110A" w:rsidP="008B569A">
      <w:pPr>
        <w:rPr>
          <w:rFonts w:asciiTheme="minorHAnsi" w:hAnsiTheme="minorHAnsi" w:cstheme="minorBidi"/>
          <w:color w:val="auto"/>
        </w:rPr>
      </w:pPr>
      <w:proofErr w:type="spellStart"/>
      <w:r w:rsidRPr="0022237D">
        <w:rPr>
          <w:rFonts w:asciiTheme="minorHAnsi" w:hAnsiTheme="minorHAnsi" w:cstheme="minorBidi"/>
          <w:color w:val="auto"/>
        </w:rPr>
        <w:t>Andrii</w:t>
      </w:r>
      <w:proofErr w:type="spellEnd"/>
      <w:r w:rsidRPr="0022237D">
        <w:rPr>
          <w:rFonts w:asciiTheme="minorHAnsi" w:hAnsiTheme="minorHAnsi" w:cstheme="minorBidi"/>
          <w:color w:val="auto"/>
        </w:rPr>
        <w:t xml:space="preserve"> </w:t>
      </w:r>
      <w:proofErr w:type="spellStart"/>
      <w:r w:rsidRPr="0022237D">
        <w:rPr>
          <w:rFonts w:asciiTheme="minorHAnsi" w:hAnsiTheme="minorHAnsi" w:cstheme="minorBidi"/>
          <w:color w:val="auto"/>
        </w:rPr>
        <w:t>Domanskyi</w:t>
      </w:r>
      <w:proofErr w:type="spellEnd"/>
      <w:r w:rsidRPr="006D0137">
        <w:rPr>
          <w:rFonts w:asciiTheme="minorHAnsi" w:hAnsiTheme="minorHAnsi" w:cstheme="minorHAnsi"/>
          <w:color w:val="auto"/>
        </w:rPr>
        <w:tab/>
      </w:r>
      <w:r w:rsidRPr="0022237D">
        <w:rPr>
          <w:rFonts w:asciiTheme="minorHAnsi" w:hAnsiTheme="minorHAnsi" w:cstheme="minorBidi"/>
          <w:color w:val="auto"/>
        </w:rPr>
        <w:t>(</w:t>
      </w:r>
      <w:r w:rsidR="006F2541" w:rsidRPr="009A246E">
        <w:rPr>
          <w:rFonts w:asciiTheme="minorHAnsi" w:hAnsiTheme="minorHAnsi" w:cstheme="minorBidi"/>
        </w:rPr>
        <w:t>andrii.domanskyi@helsinki.fi</w:t>
      </w:r>
      <w:r w:rsidRPr="0022237D">
        <w:rPr>
          <w:rFonts w:asciiTheme="minorHAnsi" w:hAnsiTheme="minorHAnsi" w:cstheme="minorBidi"/>
          <w:color w:val="auto"/>
        </w:rPr>
        <w:t>)</w:t>
      </w:r>
    </w:p>
    <w:p w14:paraId="09A8015D" w14:textId="77777777" w:rsidR="00685A46" w:rsidRPr="00B1209C" w:rsidRDefault="00685A46" w:rsidP="008B569A">
      <w:pPr>
        <w:rPr>
          <w:rFonts w:asciiTheme="minorHAnsi" w:hAnsiTheme="minorHAnsi" w:cstheme="minorHAnsi"/>
          <w:color w:val="auto"/>
        </w:rPr>
      </w:pPr>
    </w:p>
    <w:p w14:paraId="71B79AC9" w14:textId="391B9996" w:rsidR="006305D7" w:rsidRDefault="006305D7" w:rsidP="008B569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45060152" w:rsidR="006305D7" w:rsidRDefault="005F34D0" w:rsidP="008B569A">
      <w:pPr>
        <w:pStyle w:val="NormalWeb"/>
        <w:spacing w:before="0" w:beforeAutospacing="0" w:after="0" w:afterAutospacing="0"/>
        <w:rPr>
          <w:rFonts w:asciiTheme="minorHAnsi" w:hAnsiTheme="minorHAnsi" w:cstheme="minorHAnsi"/>
          <w:color w:val="auto"/>
        </w:rPr>
      </w:pPr>
      <w:proofErr w:type="gramStart"/>
      <w:r>
        <w:rPr>
          <w:rFonts w:asciiTheme="minorHAnsi" w:hAnsiTheme="minorHAnsi" w:cstheme="minorHAnsi"/>
          <w:color w:val="auto"/>
        </w:rPr>
        <w:t>p</w:t>
      </w:r>
      <w:r w:rsidR="00686469">
        <w:rPr>
          <w:rFonts w:asciiTheme="minorHAnsi" w:hAnsiTheme="minorHAnsi" w:cstheme="minorHAnsi"/>
          <w:color w:val="auto"/>
        </w:rPr>
        <w:t>rimary</w:t>
      </w:r>
      <w:proofErr w:type="gramEnd"/>
      <w:r w:rsidR="00686469">
        <w:rPr>
          <w:rFonts w:asciiTheme="minorHAnsi" w:hAnsiTheme="minorHAnsi" w:cstheme="minorHAnsi"/>
          <w:color w:val="auto"/>
        </w:rPr>
        <w:t xml:space="preserve"> </w:t>
      </w:r>
      <w:r w:rsidR="008A64A6">
        <w:rPr>
          <w:rFonts w:asciiTheme="minorHAnsi" w:hAnsiTheme="minorHAnsi" w:cstheme="minorHAnsi"/>
          <w:color w:val="auto"/>
        </w:rPr>
        <w:t xml:space="preserve">embryonic </w:t>
      </w:r>
      <w:r w:rsidR="00686469">
        <w:rPr>
          <w:rFonts w:asciiTheme="minorHAnsi" w:hAnsiTheme="minorHAnsi" w:cstheme="minorHAnsi"/>
          <w:color w:val="auto"/>
        </w:rPr>
        <w:t xml:space="preserve">dopamine neurons, </w:t>
      </w:r>
      <w:r w:rsidRPr="0041340B">
        <w:rPr>
          <w:rFonts w:asciiTheme="minorHAnsi" w:hAnsiTheme="minorHAnsi" w:cstheme="minorHAnsi"/>
        </w:rPr>
        <w:t>α</w:t>
      </w:r>
      <w:r w:rsidR="005063AF">
        <w:rPr>
          <w:rFonts w:asciiTheme="minorHAnsi" w:hAnsiTheme="minorHAnsi" w:cstheme="minorHAnsi"/>
          <w:color w:val="auto"/>
        </w:rPr>
        <w:t>-</w:t>
      </w:r>
      <w:proofErr w:type="spellStart"/>
      <w:r w:rsidR="00686469">
        <w:rPr>
          <w:rFonts w:asciiTheme="minorHAnsi" w:hAnsiTheme="minorHAnsi" w:cstheme="minorHAnsi"/>
          <w:color w:val="auto"/>
        </w:rPr>
        <w:t>synuclein</w:t>
      </w:r>
      <w:proofErr w:type="spellEnd"/>
      <w:r w:rsidR="00686469">
        <w:rPr>
          <w:rFonts w:asciiTheme="minorHAnsi" w:hAnsiTheme="minorHAnsi" w:cstheme="minorHAnsi"/>
          <w:color w:val="auto"/>
        </w:rPr>
        <w:t xml:space="preserve">, pre-formed fibrils, </w:t>
      </w:r>
      <w:proofErr w:type="spellStart"/>
      <w:r w:rsidR="00686469">
        <w:rPr>
          <w:rFonts w:asciiTheme="minorHAnsi" w:hAnsiTheme="minorHAnsi" w:cstheme="minorHAnsi"/>
          <w:color w:val="auto"/>
        </w:rPr>
        <w:t>Lewy</w:t>
      </w:r>
      <w:proofErr w:type="spellEnd"/>
      <w:r w:rsidR="00686469">
        <w:rPr>
          <w:rFonts w:asciiTheme="minorHAnsi" w:hAnsiTheme="minorHAnsi" w:cstheme="minorHAnsi"/>
          <w:color w:val="auto"/>
        </w:rPr>
        <w:t xml:space="preserve"> </w:t>
      </w:r>
      <w:r w:rsidR="00872C53">
        <w:rPr>
          <w:rFonts w:asciiTheme="minorHAnsi" w:hAnsiTheme="minorHAnsi" w:cstheme="minorHAnsi"/>
          <w:color w:val="auto"/>
        </w:rPr>
        <w:t>b</w:t>
      </w:r>
      <w:r w:rsidR="00686469">
        <w:rPr>
          <w:rFonts w:asciiTheme="minorHAnsi" w:hAnsiTheme="minorHAnsi" w:cstheme="minorHAnsi"/>
          <w:color w:val="auto"/>
        </w:rPr>
        <w:t>ody,</w:t>
      </w:r>
      <w:r w:rsidR="00EF64DD">
        <w:rPr>
          <w:rFonts w:asciiTheme="minorHAnsi" w:hAnsiTheme="minorHAnsi" w:cstheme="minorHAnsi"/>
          <w:color w:val="auto"/>
        </w:rPr>
        <w:t xml:space="preserve"> </w:t>
      </w:r>
      <w:r w:rsidR="006E6B41">
        <w:rPr>
          <w:rFonts w:asciiTheme="minorHAnsi" w:hAnsiTheme="minorHAnsi" w:cstheme="minorHAnsi"/>
          <w:color w:val="auto"/>
        </w:rPr>
        <w:t xml:space="preserve">high-content </w:t>
      </w:r>
      <w:r w:rsidR="005063AF">
        <w:rPr>
          <w:rFonts w:asciiTheme="minorHAnsi" w:hAnsiTheme="minorHAnsi" w:cstheme="minorHAnsi"/>
          <w:color w:val="auto"/>
        </w:rPr>
        <w:t xml:space="preserve">image </w:t>
      </w:r>
      <w:r w:rsidR="006E6B41">
        <w:rPr>
          <w:rFonts w:asciiTheme="minorHAnsi" w:hAnsiTheme="minorHAnsi" w:cstheme="minorHAnsi"/>
          <w:color w:val="auto"/>
        </w:rPr>
        <w:t xml:space="preserve">analysis, </w:t>
      </w:r>
      <w:r w:rsidR="00686469">
        <w:rPr>
          <w:rFonts w:asciiTheme="minorHAnsi" w:hAnsiTheme="minorHAnsi" w:cstheme="minorHAnsi"/>
          <w:color w:val="auto"/>
        </w:rPr>
        <w:t>Parkinson’</w:t>
      </w:r>
      <w:r w:rsidR="006E6B41">
        <w:rPr>
          <w:rFonts w:asciiTheme="minorHAnsi" w:hAnsiTheme="minorHAnsi" w:cstheme="minorHAnsi"/>
          <w:color w:val="auto"/>
        </w:rPr>
        <w:t>s disease</w:t>
      </w:r>
      <w:r w:rsidR="005063AF">
        <w:rPr>
          <w:rFonts w:asciiTheme="minorHAnsi" w:hAnsiTheme="minorHAnsi" w:cstheme="minorHAnsi"/>
          <w:color w:val="auto"/>
        </w:rPr>
        <w:t xml:space="preserve">, </w:t>
      </w:r>
      <w:proofErr w:type="spellStart"/>
      <w:r w:rsidR="005063AF">
        <w:rPr>
          <w:rFonts w:asciiTheme="minorHAnsi" w:hAnsiTheme="minorHAnsi" w:cstheme="minorHAnsi"/>
          <w:color w:val="auto"/>
        </w:rPr>
        <w:t>synucle</w:t>
      </w:r>
      <w:r w:rsidR="00F67153">
        <w:rPr>
          <w:rFonts w:asciiTheme="minorHAnsi" w:hAnsiTheme="minorHAnsi" w:cstheme="minorHAnsi"/>
          <w:color w:val="auto"/>
        </w:rPr>
        <w:t>in</w:t>
      </w:r>
      <w:r w:rsidR="005063AF">
        <w:rPr>
          <w:rFonts w:asciiTheme="minorHAnsi" w:hAnsiTheme="minorHAnsi" w:cstheme="minorHAnsi"/>
          <w:color w:val="auto"/>
        </w:rPr>
        <w:t>opathy</w:t>
      </w:r>
      <w:proofErr w:type="spellEnd"/>
    </w:p>
    <w:p w14:paraId="4F566C76" w14:textId="77777777" w:rsidR="006E6B41" w:rsidRPr="00686469" w:rsidRDefault="006E6B41" w:rsidP="008B569A">
      <w:pPr>
        <w:pStyle w:val="NormalWeb"/>
        <w:spacing w:before="0" w:beforeAutospacing="0" w:after="0" w:afterAutospacing="0"/>
        <w:rPr>
          <w:rFonts w:asciiTheme="minorHAnsi" w:hAnsiTheme="minorHAnsi" w:cstheme="minorHAnsi"/>
          <w:color w:val="auto"/>
        </w:rPr>
      </w:pPr>
    </w:p>
    <w:p w14:paraId="628AC4B5" w14:textId="7AF15EFD" w:rsidR="006305D7" w:rsidRPr="001B1519" w:rsidRDefault="00086FF5" w:rsidP="008B569A">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CBC70A4" w14:textId="652D9EB8" w:rsidR="00F67153" w:rsidRPr="002F086D" w:rsidRDefault="00F67153" w:rsidP="008B569A">
      <w:pPr>
        <w:rPr>
          <w:rFonts w:asciiTheme="minorHAnsi" w:hAnsiTheme="minorHAnsi" w:cstheme="minorHAnsi"/>
        </w:rPr>
      </w:pPr>
      <w:r>
        <w:rPr>
          <w:rFonts w:asciiTheme="minorHAnsi" w:hAnsiTheme="minorHAnsi" w:cstheme="minorHAnsi"/>
        </w:rPr>
        <w:t xml:space="preserve">Here, we present </w:t>
      </w:r>
      <w:r w:rsidRPr="002F086D">
        <w:rPr>
          <w:rFonts w:asciiTheme="minorHAnsi" w:hAnsiTheme="minorHAnsi" w:cstheme="minorHAnsi"/>
        </w:rPr>
        <w:t xml:space="preserve">a </w:t>
      </w:r>
      <w:r>
        <w:rPr>
          <w:rFonts w:asciiTheme="minorHAnsi" w:hAnsiTheme="minorHAnsi" w:cstheme="minorHAnsi"/>
        </w:rPr>
        <w:t>detailed protocol</w:t>
      </w:r>
      <w:r w:rsidRPr="002F086D">
        <w:rPr>
          <w:rFonts w:asciiTheme="minorHAnsi" w:hAnsiTheme="minorHAnsi" w:cstheme="minorHAnsi"/>
        </w:rPr>
        <w:t xml:space="preserve"> to study neuronal </w:t>
      </w:r>
      <w:r w:rsidRPr="0041340B">
        <w:rPr>
          <w:rFonts w:asciiTheme="minorHAnsi" w:hAnsiTheme="minorHAnsi" w:cstheme="minorHAnsi"/>
        </w:rPr>
        <w:t>α-</w:t>
      </w:r>
      <w:proofErr w:type="spellStart"/>
      <w:r w:rsidRPr="0041340B">
        <w:rPr>
          <w:rFonts w:asciiTheme="minorHAnsi" w:hAnsiTheme="minorHAnsi" w:cstheme="minorHAnsi"/>
        </w:rPr>
        <w:t>synuclein</w:t>
      </w:r>
      <w:proofErr w:type="spellEnd"/>
      <w:r w:rsidRPr="002F086D">
        <w:rPr>
          <w:rFonts w:asciiTheme="minorHAnsi" w:hAnsiTheme="minorHAnsi" w:cstheme="minorHAnsi"/>
        </w:rPr>
        <w:t xml:space="preserve"> </w:t>
      </w:r>
      <w:r>
        <w:rPr>
          <w:rFonts w:asciiTheme="minorHAnsi" w:hAnsiTheme="minorHAnsi" w:cstheme="minorHAnsi"/>
        </w:rPr>
        <w:t>accumulation in primary mouse dopamine neurons</w:t>
      </w:r>
      <w:r w:rsidRPr="002F086D">
        <w:rPr>
          <w:rFonts w:asciiTheme="minorHAnsi" w:hAnsiTheme="minorHAnsi" w:cstheme="minorHAnsi"/>
        </w:rPr>
        <w:t xml:space="preserve">. </w:t>
      </w:r>
      <w:r w:rsidR="002B37AF">
        <w:rPr>
          <w:rFonts w:asciiTheme="minorHAnsi" w:hAnsiTheme="minorHAnsi" w:cstheme="minorHAnsi"/>
        </w:rPr>
        <w:t>P</w:t>
      </w:r>
      <w:r w:rsidR="002B37AF" w:rsidRPr="002F086D">
        <w:rPr>
          <w:rFonts w:asciiTheme="minorHAnsi" w:hAnsiTheme="minorHAnsi" w:cstheme="minorHAnsi"/>
        </w:rPr>
        <w:t xml:space="preserve">hosphorylated </w:t>
      </w:r>
      <w:r w:rsidR="003A0EF9" w:rsidRPr="0041340B">
        <w:rPr>
          <w:rFonts w:asciiTheme="minorHAnsi" w:hAnsiTheme="minorHAnsi" w:cstheme="minorHAnsi"/>
        </w:rPr>
        <w:t>α-</w:t>
      </w:r>
      <w:bookmarkStart w:id="0" w:name="_GoBack"/>
      <w:proofErr w:type="spellStart"/>
      <w:r w:rsidR="003A0EF9" w:rsidRPr="0041340B">
        <w:rPr>
          <w:rFonts w:asciiTheme="minorHAnsi" w:hAnsiTheme="minorHAnsi" w:cstheme="minorHAnsi"/>
        </w:rPr>
        <w:t>syn</w:t>
      </w:r>
      <w:bookmarkEnd w:id="0"/>
      <w:r w:rsidR="003A0EF9" w:rsidRPr="0041340B">
        <w:rPr>
          <w:rFonts w:asciiTheme="minorHAnsi" w:hAnsiTheme="minorHAnsi" w:cstheme="minorHAnsi"/>
        </w:rPr>
        <w:t>uclein</w:t>
      </w:r>
      <w:proofErr w:type="spellEnd"/>
      <w:r w:rsidR="003A0EF9" w:rsidRPr="002F086D">
        <w:rPr>
          <w:rFonts w:asciiTheme="minorHAnsi" w:hAnsiTheme="minorHAnsi" w:cstheme="minorHAnsi"/>
        </w:rPr>
        <w:t xml:space="preserve"> </w:t>
      </w:r>
      <w:r w:rsidRPr="002F086D">
        <w:rPr>
          <w:rFonts w:asciiTheme="minorHAnsi" w:hAnsiTheme="minorHAnsi" w:cstheme="minorHAnsi"/>
        </w:rPr>
        <w:t xml:space="preserve">aggregates in neurons </w:t>
      </w:r>
      <w:r>
        <w:rPr>
          <w:rFonts w:asciiTheme="minorHAnsi" w:hAnsiTheme="minorHAnsi" w:cstheme="minorHAnsi"/>
        </w:rPr>
        <w:t>are</w:t>
      </w:r>
      <w:r w:rsidRPr="002F086D">
        <w:rPr>
          <w:rFonts w:asciiTheme="minorHAnsi" w:hAnsiTheme="minorHAnsi" w:cstheme="minorHAnsi"/>
        </w:rPr>
        <w:t xml:space="preserve"> induced with pre-formed </w:t>
      </w:r>
      <w:r w:rsidRPr="0041340B">
        <w:rPr>
          <w:rFonts w:asciiTheme="minorHAnsi" w:hAnsiTheme="minorHAnsi" w:cstheme="minorHAnsi"/>
        </w:rPr>
        <w:t>α-</w:t>
      </w:r>
      <w:proofErr w:type="spellStart"/>
      <w:r w:rsidRPr="0041340B">
        <w:rPr>
          <w:rFonts w:asciiTheme="minorHAnsi" w:hAnsiTheme="minorHAnsi" w:cstheme="minorHAnsi"/>
        </w:rPr>
        <w:t>synuclein</w:t>
      </w:r>
      <w:proofErr w:type="spellEnd"/>
      <w:r w:rsidRPr="002F086D">
        <w:rPr>
          <w:rFonts w:asciiTheme="minorHAnsi" w:hAnsiTheme="minorHAnsi" w:cstheme="minorHAnsi"/>
        </w:rPr>
        <w:t xml:space="preserve"> fibrils.</w:t>
      </w:r>
      <w:r w:rsidR="009A246E">
        <w:rPr>
          <w:rFonts w:asciiTheme="minorHAnsi" w:hAnsiTheme="minorHAnsi" w:cstheme="minorHAnsi"/>
        </w:rPr>
        <w:t xml:space="preserve"> </w:t>
      </w:r>
      <w:r w:rsidR="007610CF">
        <w:rPr>
          <w:rFonts w:asciiTheme="minorHAnsi" w:hAnsiTheme="minorHAnsi" w:cstheme="minorHAnsi"/>
        </w:rPr>
        <w:t>A</w:t>
      </w:r>
      <w:r w:rsidRPr="002F086D">
        <w:rPr>
          <w:rFonts w:asciiTheme="minorHAnsi" w:hAnsiTheme="minorHAnsi" w:cstheme="minorHAnsi"/>
        </w:rPr>
        <w:t xml:space="preserve">utomated imaging </w:t>
      </w:r>
      <w:r w:rsidR="007610CF">
        <w:rPr>
          <w:rFonts w:asciiTheme="minorHAnsi" w:hAnsiTheme="minorHAnsi" w:cstheme="minorHAnsi"/>
        </w:rPr>
        <w:t xml:space="preserve">of </w:t>
      </w:r>
      <w:proofErr w:type="spellStart"/>
      <w:r w:rsidR="007610CF">
        <w:rPr>
          <w:rFonts w:asciiTheme="minorHAnsi" w:hAnsiTheme="minorHAnsi" w:cstheme="minorHAnsi"/>
        </w:rPr>
        <w:t>immunofluorescently</w:t>
      </w:r>
      <w:proofErr w:type="spellEnd"/>
      <w:r w:rsidR="007610CF">
        <w:rPr>
          <w:rFonts w:asciiTheme="minorHAnsi" w:hAnsiTheme="minorHAnsi" w:cstheme="minorHAnsi"/>
        </w:rPr>
        <w:t xml:space="preserve"> labeled cells </w:t>
      </w:r>
      <w:r w:rsidRPr="002F086D">
        <w:rPr>
          <w:rFonts w:asciiTheme="minorHAnsi" w:hAnsiTheme="minorHAnsi" w:cstheme="minorHAnsi"/>
        </w:rPr>
        <w:t xml:space="preserve">and unbiased image analysis </w:t>
      </w:r>
      <w:r w:rsidR="007610CF">
        <w:rPr>
          <w:rFonts w:asciiTheme="minorHAnsi" w:hAnsiTheme="minorHAnsi" w:cstheme="minorHAnsi"/>
        </w:rPr>
        <w:t>make</w:t>
      </w:r>
      <w:r>
        <w:rPr>
          <w:rFonts w:asciiTheme="minorHAnsi" w:hAnsiTheme="minorHAnsi" w:cstheme="minorHAnsi"/>
        </w:rPr>
        <w:t xml:space="preserve"> this robust protocol</w:t>
      </w:r>
      <w:r w:rsidRPr="002F086D">
        <w:rPr>
          <w:rFonts w:asciiTheme="minorHAnsi" w:hAnsiTheme="minorHAnsi" w:cstheme="minorHAnsi"/>
        </w:rPr>
        <w:t xml:space="preserve"> </w:t>
      </w:r>
      <w:r w:rsidR="007610CF">
        <w:rPr>
          <w:rFonts w:asciiTheme="minorHAnsi" w:hAnsiTheme="minorHAnsi" w:cstheme="minorHAnsi"/>
        </w:rPr>
        <w:t xml:space="preserve">suitable </w:t>
      </w:r>
      <w:r w:rsidRPr="002F086D">
        <w:rPr>
          <w:rFonts w:asciiTheme="minorHAnsi" w:hAnsiTheme="minorHAnsi" w:cstheme="minorHAnsi"/>
        </w:rPr>
        <w:t xml:space="preserve">for medium-to-high throughput screening of </w:t>
      </w:r>
      <w:r w:rsidR="00E764F2" w:rsidRPr="002F086D">
        <w:rPr>
          <w:rFonts w:asciiTheme="minorHAnsi" w:hAnsiTheme="minorHAnsi" w:cstheme="minorHAnsi"/>
        </w:rPr>
        <w:t xml:space="preserve">drugs </w:t>
      </w:r>
      <w:r w:rsidR="00E764F2">
        <w:rPr>
          <w:rFonts w:asciiTheme="minorHAnsi" w:hAnsiTheme="minorHAnsi" w:cstheme="minorHAnsi"/>
        </w:rPr>
        <w:t xml:space="preserve">that </w:t>
      </w:r>
      <w:r w:rsidR="00E764F2" w:rsidRPr="002F086D">
        <w:rPr>
          <w:rFonts w:asciiTheme="minorHAnsi" w:hAnsiTheme="minorHAnsi" w:cstheme="minorHAnsi"/>
        </w:rPr>
        <w:t xml:space="preserve">inhibit </w:t>
      </w:r>
      <w:r w:rsidRPr="002F086D">
        <w:rPr>
          <w:rFonts w:asciiTheme="minorHAnsi" w:hAnsiTheme="minorHAnsi" w:cstheme="minorHAnsi"/>
        </w:rPr>
        <w:t>α-</w:t>
      </w:r>
      <w:proofErr w:type="spellStart"/>
      <w:r w:rsidRPr="002F086D">
        <w:rPr>
          <w:rFonts w:asciiTheme="minorHAnsi" w:hAnsiTheme="minorHAnsi" w:cstheme="minorHAnsi"/>
        </w:rPr>
        <w:t>synuclein</w:t>
      </w:r>
      <w:proofErr w:type="spellEnd"/>
      <w:r w:rsidRPr="002F086D">
        <w:rPr>
          <w:rFonts w:asciiTheme="minorHAnsi" w:hAnsiTheme="minorHAnsi" w:cstheme="minorHAnsi"/>
        </w:rPr>
        <w:t xml:space="preserve"> a</w:t>
      </w:r>
      <w:r>
        <w:rPr>
          <w:rFonts w:asciiTheme="minorHAnsi" w:hAnsiTheme="minorHAnsi" w:cstheme="minorHAnsi"/>
        </w:rPr>
        <w:t>ccumulation</w:t>
      </w:r>
      <w:r w:rsidRPr="002F086D">
        <w:rPr>
          <w:rFonts w:asciiTheme="minorHAnsi" w:hAnsiTheme="minorHAnsi" w:cstheme="minorHAnsi"/>
        </w:rPr>
        <w:t>.</w:t>
      </w:r>
    </w:p>
    <w:p w14:paraId="209FC9D4" w14:textId="34B581AE" w:rsidR="00F67153" w:rsidRPr="001B1519" w:rsidRDefault="00F67153" w:rsidP="008B569A">
      <w:pPr>
        <w:rPr>
          <w:rFonts w:asciiTheme="minorHAnsi" w:hAnsiTheme="minorHAnsi" w:cstheme="minorHAnsi"/>
        </w:rPr>
      </w:pPr>
    </w:p>
    <w:p w14:paraId="64FB8590" w14:textId="37595134" w:rsidR="006305D7" w:rsidRDefault="006305D7" w:rsidP="008B569A">
      <w:pPr>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5CD1FCA0" w14:textId="7E23F0B1" w:rsidR="00257163" w:rsidRPr="009A246E" w:rsidRDefault="00257163" w:rsidP="008B569A">
      <w:pPr>
        <w:rPr>
          <w:rFonts w:asciiTheme="minorHAnsi" w:hAnsiTheme="minorHAnsi" w:cstheme="minorHAnsi"/>
          <w:color w:val="auto"/>
        </w:rPr>
      </w:pPr>
      <w:r w:rsidRPr="009A246E">
        <w:rPr>
          <w:rFonts w:asciiTheme="minorHAnsi" w:hAnsiTheme="minorHAnsi" w:cstheme="minorHAnsi"/>
          <w:color w:val="auto"/>
        </w:rPr>
        <w:t>The goal of this protocol is to establish a robust and reproducible model of α-</w:t>
      </w:r>
      <w:proofErr w:type="spellStart"/>
      <w:r w:rsidRPr="009A246E">
        <w:rPr>
          <w:rFonts w:asciiTheme="minorHAnsi" w:hAnsiTheme="minorHAnsi" w:cstheme="minorHAnsi"/>
          <w:color w:val="auto"/>
        </w:rPr>
        <w:t>synuclein</w:t>
      </w:r>
      <w:proofErr w:type="spellEnd"/>
      <w:r w:rsidRPr="009A246E">
        <w:rPr>
          <w:rFonts w:asciiTheme="minorHAnsi" w:hAnsiTheme="minorHAnsi" w:cstheme="minorHAnsi"/>
          <w:color w:val="auto"/>
        </w:rPr>
        <w:t xml:space="preserve"> accumulation in primary dopamine neurons.</w:t>
      </w:r>
      <w:r w:rsidR="000E1AD9">
        <w:rPr>
          <w:rFonts w:asciiTheme="minorHAnsi" w:hAnsiTheme="minorHAnsi" w:cstheme="minorHAnsi"/>
          <w:color w:val="auto"/>
        </w:rPr>
        <w:t xml:space="preserve"> </w:t>
      </w:r>
      <w:r w:rsidRPr="009A246E">
        <w:rPr>
          <w:rFonts w:asciiTheme="minorHAnsi" w:hAnsiTheme="minorHAnsi" w:cstheme="minorHAnsi"/>
          <w:color w:val="auto"/>
        </w:rPr>
        <w:t xml:space="preserve">Combined with immunostaining and unbiased automated image analysis, this model allows </w:t>
      </w:r>
      <w:r w:rsidR="00E764F2">
        <w:rPr>
          <w:rFonts w:asciiTheme="minorHAnsi" w:hAnsiTheme="minorHAnsi" w:cstheme="minorHAnsi"/>
          <w:color w:val="auto"/>
        </w:rPr>
        <w:t xml:space="preserve">for the </w:t>
      </w:r>
      <w:r w:rsidRPr="009A246E">
        <w:rPr>
          <w:rFonts w:asciiTheme="minorHAnsi" w:hAnsiTheme="minorHAnsi" w:cstheme="minorHAnsi"/>
          <w:color w:val="auto"/>
        </w:rPr>
        <w:t>analy</w:t>
      </w:r>
      <w:r w:rsidR="00E764F2">
        <w:rPr>
          <w:rFonts w:asciiTheme="minorHAnsi" w:hAnsiTheme="minorHAnsi" w:cstheme="minorHAnsi"/>
          <w:color w:val="auto"/>
        </w:rPr>
        <w:t>sis of</w:t>
      </w:r>
      <w:r w:rsidRPr="009A246E">
        <w:rPr>
          <w:rFonts w:asciiTheme="minorHAnsi" w:hAnsiTheme="minorHAnsi" w:cstheme="minorHAnsi"/>
          <w:color w:val="auto"/>
        </w:rPr>
        <w:t xml:space="preserve"> the effects of drugs and genetic manipulations on α-</w:t>
      </w:r>
      <w:proofErr w:type="spellStart"/>
      <w:r w:rsidRPr="009A246E">
        <w:rPr>
          <w:rFonts w:asciiTheme="minorHAnsi" w:hAnsiTheme="minorHAnsi" w:cstheme="minorHAnsi"/>
          <w:color w:val="auto"/>
        </w:rPr>
        <w:t>synuclein</w:t>
      </w:r>
      <w:proofErr w:type="spellEnd"/>
      <w:r w:rsidRPr="009A246E">
        <w:rPr>
          <w:rFonts w:asciiTheme="minorHAnsi" w:hAnsiTheme="minorHAnsi" w:cstheme="minorHAnsi"/>
          <w:color w:val="auto"/>
        </w:rPr>
        <w:t xml:space="preserve"> aggregation in neuronal cultures.</w:t>
      </w:r>
      <w:r w:rsidR="000E1AD9">
        <w:rPr>
          <w:rFonts w:asciiTheme="minorHAnsi" w:hAnsiTheme="minorHAnsi" w:cstheme="minorHAnsi"/>
          <w:color w:val="auto"/>
        </w:rPr>
        <w:t xml:space="preserve"> </w:t>
      </w:r>
      <w:r w:rsidRPr="009A246E">
        <w:rPr>
          <w:rFonts w:asciiTheme="minorHAnsi" w:hAnsiTheme="minorHAnsi" w:cstheme="minorHAnsi"/>
          <w:color w:val="auto"/>
        </w:rPr>
        <w:t xml:space="preserve">Primary midbrain cultures provide a reliable source of bona fide embryonic dopamine neurons. In this protocol, the hallmark histopathology of Parkinson’s disease, </w:t>
      </w:r>
      <w:proofErr w:type="spellStart"/>
      <w:r w:rsidRPr="009A246E">
        <w:rPr>
          <w:rFonts w:asciiTheme="minorHAnsi" w:hAnsiTheme="minorHAnsi" w:cstheme="minorHAnsi"/>
          <w:color w:val="auto"/>
        </w:rPr>
        <w:t>Lewy</w:t>
      </w:r>
      <w:proofErr w:type="spellEnd"/>
      <w:r w:rsidRPr="009A246E">
        <w:rPr>
          <w:rFonts w:asciiTheme="minorHAnsi" w:hAnsiTheme="minorHAnsi" w:cstheme="minorHAnsi"/>
          <w:color w:val="auto"/>
        </w:rPr>
        <w:t xml:space="preserve"> </w:t>
      </w:r>
      <w:r w:rsidR="00872C53">
        <w:rPr>
          <w:rFonts w:asciiTheme="minorHAnsi" w:hAnsiTheme="minorHAnsi" w:cstheme="minorHAnsi"/>
          <w:color w:val="auto"/>
        </w:rPr>
        <w:t>b</w:t>
      </w:r>
      <w:r w:rsidR="00872C53" w:rsidRPr="009A246E">
        <w:rPr>
          <w:rFonts w:asciiTheme="minorHAnsi" w:hAnsiTheme="minorHAnsi" w:cstheme="minorHAnsi"/>
          <w:color w:val="auto"/>
        </w:rPr>
        <w:t xml:space="preserve">odies </w:t>
      </w:r>
      <w:r w:rsidRPr="009A246E">
        <w:rPr>
          <w:rFonts w:asciiTheme="minorHAnsi" w:hAnsiTheme="minorHAnsi" w:cstheme="minorHAnsi"/>
          <w:color w:val="auto"/>
        </w:rPr>
        <w:t>(LB)</w:t>
      </w:r>
      <w:r w:rsidR="006115BE">
        <w:rPr>
          <w:rFonts w:asciiTheme="minorHAnsi" w:hAnsiTheme="minorHAnsi" w:cstheme="minorHAnsi"/>
          <w:color w:val="auto"/>
        </w:rPr>
        <w:t>,</w:t>
      </w:r>
      <w:r w:rsidRPr="009A246E">
        <w:rPr>
          <w:rFonts w:asciiTheme="minorHAnsi" w:hAnsiTheme="minorHAnsi" w:cstheme="minorHAnsi"/>
          <w:color w:val="auto"/>
        </w:rPr>
        <w:t xml:space="preserve"> is mimicked by the addition of α-</w:t>
      </w:r>
      <w:proofErr w:type="spellStart"/>
      <w:r w:rsidRPr="009A246E">
        <w:rPr>
          <w:rFonts w:asciiTheme="minorHAnsi" w:hAnsiTheme="minorHAnsi" w:cstheme="minorHAnsi"/>
          <w:color w:val="auto"/>
        </w:rPr>
        <w:t>synuclein</w:t>
      </w:r>
      <w:proofErr w:type="spellEnd"/>
      <w:r w:rsidRPr="009A246E">
        <w:rPr>
          <w:rFonts w:asciiTheme="minorHAnsi" w:hAnsiTheme="minorHAnsi" w:cstheme="minorHAnsi"/>
          <w:color w:val="auto"/>
        </w:rPr>
        <w:t xml:space="preserve"> pre-formed fibrils (PFFs) directly to neuronal culture media. Accumulation of endogenous phosphorylated α-</w:t>
      </w:r>
      <w:proofErr w:type="spellStart"/>
      <w:r w:rsidRPr="009A246E">
        <w:rPr>
          <w:rFonts w:asciiTheme="minorHAnsi" w:hAnsiTheme="minorHAnsi" w:cstheme="minorHAnsi"/>
          <w:color w:val="auto"/>
        </w:rPr>
        <w:t>synuclein</w:t>
      </w:r>
      <w:proofErr w:type="spellEnd"/>
      <w:r w:rsidRPr="009A246E">
        <w:rPr>
          <w:rFonts w:asciiTheme="minorHAnsi" w:hAnsiTheme="minorHAnsi" w:cstheme="minorHAnsi"/>
          <w:color w:val="auto"/>
        </w:rPr>
        <w:t xml:space="preserve"> in the soma of dopamine neurons is detected by immunostaining already at 7 days after the PFF addition. </w:t>
      </w:r>
      <w:r w:rsidRPr="000602CB">
        <w:rPr>
          <w:rFonts w:asciiTheme="minorHAnsi" w:hAnsiTheme="minorHAnsi" w:cstheme="minorHAnsi"/>
          <w:color w:val="auto"/>
        </w:rPr>
        <w:t>In vitro</w:t>
      </w:r>
      <w:r w:rsidRPr="009A246E">
        <w:rPr>
          <w:rFonts w:asciiTheme="minorHAnsi" w:hAnsiTheme="minorHAnsi" w:cstheme="minorHAnsi"/>
          <w:color w:val="auto"/>
        </w:rPr>
        <w:t xml:space="preserve"> cell culture conditions are also </w:t>
      </w:r>
      <w:r w:rsidRPr="009A246E">
        <w:rPr>
          <w:rFonts w:asciiTheme="minorHAnsi" w:hAnsiTheme="minorHAnsi" w:cstheme="minorHAnsi"/>
          <w:color w:val="auto"/>
        </w:rPr>
        <w:lastRenderedPageBreak/>
        <w:t>suitable for the application and evaluation of treatments preventing α-</w:t>
      </w:r>
      <w:proofErr w:type="spellStart"/>
      <w:r w:rsidRPr="009A246E">
        <w:rPr>
          <w:rFonts w:asciiTheme="minorHAnsi" w:hAnsiTheme="minorHAnsi" w:cstheme="minorHAnsi"/>
          <w:color w:val="auto"/>
        </w:rPr>
        <w:t>synuclein</w:t>
      </w:r>
      <w:proofErr w:type="spellEnd"/>
      <w:r w:rsidRPr="009A246E">
        <w:rPr>
          <w:rFonts w:asciiTheme="minorHAnsi" w:hAnsiTheme="minorHAnsi" w:cstheme="minorHAnsi"/>
          <w:color w:val="auto"/>
        </w:rPr>
        <w:t xml:space="preserve"> accumulation, such as small molecule drugs and neurotrophic factors, as well as lentivirus vectors for genetic manipulation </w:t>
      </w:r>
      <w:r w:rsidR="006115BE">
        <w:rPr>
          <w:rFonts w:asciiTheme="minorHAnsi" w:hAnsiTheme="minorHAnsi" w:cstheme="minorHAnsi"/>
          <w:color w:val="auto"/>
        </w:rPr>
        <w:t>(</w:t>
      </w:r>
      <w:r w:rsidRPr="009A246E">
        <w:rPr>
          <w:rFonts w:asciiTheme="minorHAnsi" w:hAnsiTheme="minorHAnsi" w:cstheme="minorHAnsi"/>
          <w:color w:val="auto"/>
        </w:rPr>
        <w:t>e.g., with CRISPR/Cas9</w:t>
      </w:r>
      <w:r w:rsidR="006115BE">
        <w:rPr>
          <w:rFonts w:asciiTheme="minorHAnsi" w:hAnsiTheme="minorHAnsi" w:cstheme="minorHAnsi"/>
          <w:color w:val="auto"/>
        </w:rPr>
        <w:t>)</w:t>
      </w:r>
      <w:r w:rsidRPr="009A246E">
        <w:rPr>
          <w:rFonts w:asciiTheme="minorHAnsi" w:hAnsiTheme="minorHAnsi" w:cstheme="minorHAnsi"/>
          <w:color w:val="auto"/>
        </w:rPr>
        <w:t xml:space="preserve">. Culturing the neurons </w:t>
      </w:r>
      <w:r w:rsidR="006115BE">
        <w:rPr>
          <w:rFonts w:asciiTheme="minorHAnsi" w:hAnsiTheme="minorHAnsi" w:cstheme="minorHAnsi"/>
          <w:color w:val="auto"/>
        </w:rPr>
        <w:t>in</w:t>
      </w:r>
      <w:r w:rsidR="006115BE" w:rsidRPr="009A246E">
        <w:rPr>
          <w:rFonts w:asciiTheme="minorHAnsi" w:hAnsiTheme="minorHAnsi" w:cstheme="minorHAnsi"/>
          <w:color w:val="auto"/>
        </w:rPr>
        <w:t xml:space="preserve"> </w:t>
      </w:r>
      <w:r w:rsidRPr="009A246E">
        <w:rPr>
          <w:rFonts w:asciiTheme="minorHAnsi" w:hAnsiTheme="minorHAnsi" w:cstheme="minorHAnsi"/>
          <w:color w:val="auto"/>
        </w:rPr>
        <w:t>96</w:t>
      </w:r>
      <w:r w:rsidR="00116BD2">
        <w:rPr>
          <w:rFonts w:asciiTheme="minorHAnsi" w:hAnsiTheme="minorHAnsi" w:cstheme="minorHAnsi"/>
          <w:color w:val="auto"/>
        </w:rPr>
        <w:t xml:space="preserve"> well</w:t>
      </w:r>
      <w:r w:rsidRPr="009A246E">
        <w:rPr>
          <w:rFonts w:asciiTheme="minorHAnsi" w:hAnsiTheme="minorHAnsi" w:cstheme="minorHAnsi"/>
          <w:color w:val="auto"/>
        </w:rPr>
        <w:t xml:space="preserve"> plates increases the robustness and power of the experimental setups. At the end of the experiment, the cells are fixed with paraformaldehyde for immunocytochemistry and fluorescence microscopy imaging. Multispectral fluorescence images are obtained via automated microscopy of 96</w:t>
      </w:r>
      <w:r w:rsidR="00116BD2">
        <w:rPr>
          <w:rFonts w:asciiTheme="minorHAnsi" w:hAnsiTheme="minorHAnsi" w:cstheme="minorHAnsi"/>
          <w:color w:val="auto"/>
        </w:rPr>
        <w:t xml:space="preserve"> well</w:t>
      </w:r>
      <w:r w:rsidRPr="009A246E">
        <w:rPr>
          <w:rFonts w:asciiTheme="minorHAnsi" w:hAnsiTheme="minorHAnsi" w:cstheme="minorHAnsi"/>
          <w:color w:val="auto"/>
        </w:rPr>
        <w:t xml:space="preserve"> plates. These data are quantified (e.g.</w:t>
      </w:r>
      <w:r w:rsidR="00585290">
        <w:rPr>
          <w:rFonts w:asciiTheme="minorHAnsi" w:hAnsiTheme="minorHAnsi" w:cstheme="minorHAnsi"/>
          <w:color w:val="auto"/>
        </w:rPr>
        <w:t>,</w:t>
      </w:r>
      <w:r w:rsidRPr="009A246E">
        <w:rPr>
          <w:rFonts w:asciiTheme="minorHAnsi" w:hAnsiTheme="minorHAnsi" w:cstheme="minorHAnsi"/>
          <w:color w:val="auto"/>
        </w:rPr>
        <w:t xml:space="preserve"> counting the number of </w:t>
      </w:r>
      <w:proofErr w:type="spellStart"/>
      <w:r w:rsidRPr="009A246E">
        <w:rPr>
          <w:rFonts w:asciiTheme="minorHAnsi" w:hAnsiTheme="minorHAnsi" w:cstheme="minorHAnsi"/>
          <w:color w:val="auto"/>
        </w:rPr>
        <w:t>phospho</w:t>
      </w:r>
      <w:proofErr w:type="spellEnd"/>
      <w:r w:rsidRPr="009A246E">
        <w:rPr>
          <w:rFonts w:asciiTheme="minorHAnsi" w:hAnsiTheme="minorHAnsi" w:cstheme="minorHAnsi"/>
          <w:color w:val="auto"/>
        </w:rPr>
        <w:t>-α-</w:t>
      </w:r>
      <w:proofErr w:type="spellStart"/>
      <w:r w:rsidRPr="009A246E">
        <w:rPr>
          <w:rFonts w:asciiTheme="minorHAnsi" w:hAnsiTheme="minorHAnsi" w:cstheme="minorHAnsi"/>
          <w:color w:val="auto"/>
        </w:rPr>
        <w:t>synuclein</w:t>
      </w:r>
      <w:proofErr w:type="spellEnd"/>
      <w:r w:rsidRPr="009A246E">
        <w:rPr>
          <w:rFonts w:asciiTheme="minorHAnsi" w:hAnsiTheme="minorHAnsi" w:cstheme="minorHAnsi"/>
          <w:color w:val="auto"/>
        </w:rPr>
        <w:t>-containing dopamine neurons per well) with the use of free software that provides a platform for unbiased high-content phenotype analysis. PFF-induced modeling of phosphorylated α-</w:t>
      </w:r>
      <w:proofErr w:type="spellStart"/>
      <w:r w:rsidRPr="009A246E">
        <w:rPr>
          <w:rFonts w:asciiTheme="minorHAnsi" w:hAnsiTheme="minorHAnsi" w:cstheme="minorHAnsi"/>
          <w:color w:val="auto"/>
        </w:rPr>
        <w:t>synuclein</w:t>
      </w:r>
      <w:proofErr w:type="spellEnd"/>
      <w:r w:rsidRPr="009A246E">
        <w:rPr>
          <w:rFonts w:asciiTheme="minorHAnsi" w:hAnsiTheme="minorHAnsi" w:cstheme="minorHAnsi"/>
          <w:color w:val="auto"/>
        </w:rPr>
        <w:t xml:space="preserve"> accumulation in primary dopamine neurons provides a reliable tool to study the underlying mechanisms mediating formation and elimination of α-</w:t>
      </w:r>
      <w:proofErr w:type="spellStart"/>
      <w:r w:rsidRPr="009A246E">
        <w:rPr>
          <w:rFonts w:asciiTheme="minorHAnsi" w:hAnsiTheme="minorHAnsi" w:cstheme="minorHAnsi"/>
          <w:color w:val="auto"/>
        </w:rPr>
        <w:t>synuclein</w:t>
      </w:r>
      <w:proofErr w:type="spellEnd"/>
      <w:r w:rsidRPr="009A246E">
        <w:rPr>
          <w:rFonts w:asciiTheme="minorHAnsi" w:hAnsiTheme="minorHAnsi" w:cstheme="minorHAnsi"/>
          <w:color w:val="auto"/>
        </w:rPr>
        <w:t xml:space="preserve"> inclusions, with the opportunity for high-throughput drug screening and cellular phenotype analysis.</w:t>
      </w:r>
    </w:p>
    <w:p w14:paraId="12E1EF20" w14:textId="77777777" w:rsidR="00D445D7" w:rsidRPr="001B1519" w:rsidRDefault="00D445D7" w:rsidP="008B569A">
      <w:pPr>
        <w:rPr>
          <w:rFonts w:asciiTheme="minorHAnsi" w:hAnsiTheme="minorHAnsi" w:cstheme="minorHAnsi"/>
        </w:rPr>
      </w:pPr>
    </w:p>
    <w:p w14:paraId="00D25F73" w14:textId="270D6290" w:rsidR="006305D7" w:rsidRPr="001B1519" w:rsidRDefault="006305D7" w:rsidP="008B569A">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44E9D744" w14:textId="0AC5F4A5"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 xml:space="preserve">Parkinson’s disease (PD) is a </w:t>
      </w:r>
      <w:r w:rsidRPr="000922BD">
        <w:rPr>
          <w:rFonts w:asciiTheme="minorHAnsi" w:hAnsiTheme="minorHAnsi" w:cstheme="minorHAnsi"/>
          <w:color w:val="auto"/>
        </w:rPr>
        <w:t>neurodegenerative disorder</w:t>
      </w:r>
      <w:r w:rsidRPr="00734D2B">
        <w:rPr>
          <w:rFonts w:asciiTheme="minorHAnsi" w:hAnsiTheme="minorHAnsi" w:cstheme="minorHAnsi"/>
          <w:color w:val="auto"/>
        </w:rPr>
        <w:t xml:space="preserve"> </w:t>
      </w:r>
      <w:r w:rsidRPr="00DC10DB">
        <w:rPr>
          <w:rFonts w:asciiTheme="minorHAnsi" w:hAnsiTheme="minorHAnsi" w:cstheme="minorHAnsi"/>
          <w:color w:val="auto"/>
        </w:rPr>
        <w:t>ch</w:t>
      </w:r>
      <w:r w:rsidRPr="00051E95">
        <w:rPr>
          <w:rFonts w:asciiTheme="minorHAnsi" w:hAnsiTheme="minorHAnsi" w:cstheme="minorHAnsi"/>
          <w:color w:val="auto"/>
        </w:rPr>
        <w:t xml:space="preserve">aracterized by the death of the midbrain dopamine neurons </w:t>
      </w:r>
      <w:r w:rsidRPr="0053607B">
        <w:rPr>
          <w:rFonts w:asciiTheme="minorHAnsi" w:hAnsiTheme="minorHAnsi" w:cstheme="minorHAnsi"/>
          <w:color w:val="auto"/>
        </w:rPr>
        <w:t xml:space="preserve">in the substantia </w:t>
      </w:r>
      <w:proofErr w:type="spellStart"/>
      <w:r w:rsidRPr="0053607B">
        <w:rPr>
          <w:rFonts w:asciiTheme="minorHAnsi" w:hAnsiTheme="minorHAnsi" w:cstheme="minorHAnsi"/>
          <w:color w:val="auto"/>
        </w:rPr>
        <w:t>nigra</w:t>
      </w:r>
      <w:proofErr w:type="spellEnd"/>
      <w:r>
        <w:rPr>
          <w:rFonts w:asciiTheme="minorHAnsi" w:hAnsiTheme="minorHAnsi" w:cstheme="minorHAnsi"/>
          <w:color w:val="auto"/>
        </w:rPr>
        <w:t xml:space="preserve"> (SN)</w:t>
      </w:r>
      <w:r w:rsidRPr="00A55390">
        <w:rPr>
          <w:rFonts w:asciiTheme="minorHAnsi" w:hAnsiTheme="minorHAnsi" w:cstheme="minorHAnsi"/>
          <w:color w:val="auto"/>
        </w:rPr>
        <w:t>, subsequent loss of dopamine tone in basal ganglia</w:t>
      </w:r>
      <w:r w:rsidR="006115BE">
        <w:rPr>
          <w:rFonts w:asciiTheme="minorHAnsi" w:hAnsiTheme="minorHAnsi" w:cstheme="minorHAnsi"/>
          <w:color w:val="auto"/>
        </w:rPr>
        <w:t>,</w:t>
      </w:r>
      <w:r w:rsidRPr="00A55390">
        <w:rPr>
          <w:rFonts w:asciiTheme="minorHAnsi" w:hAnsiTheme="minorHAnsi" w:cstheme="minorHAnsi"/>
          <w:color w:val="auto"/>
        </w:rPr>
        <w:t xml:space="preserve"> and consequent motor </w:t>
      </w:r>
      <w:r w:rsidRPr="003C2169">
        <w:rPr>
          <w:rFonts w:asciiTheme="minorHAnsi" w:hAnsiTheme="minorHAnsi" w:cstheme="minorHAnsi"/>
          <w:color w:val="auto"/>
        </w:rPr>
        <w:t>impairment</w:t>
      </w:r>
      <w:r w:rsidRPr="00DC7ED4">
        <w:rPr>
          <w:rFonts w:asciiTheme="minorHAnsi" w:hAnsiTheme="minorHAnsi" w:cstheme="minorHAnsi"/>
          <w:color w:val="auto"/>
        </w:rPr>
        <w:t>s</w:t>
      </w:r>
      <w:r w:rsidRPr="00DC7ED4">
        <w:rPr>
          <w:rFonts w:asciiTheme="minorHAnsi" w:hAnsiTheme="minorHAnsi" w:cstheme="minorHAnsi"/>
          <w:color w:val="auto"/>
        </w:rPr>
        <w:fldChar w:fldCharType="begin">
          <w:fldData xml:space="preserve">PEVuZE5vdGU+PENpdGU+PEF1dGhvcj5GZWFybmxleTwvQXV0aG9yPjxZZWFyPjE5OTE8L1llYXI+
PFJlY051bT4xNzk4PC9SZWNOdW0+PERpc3BsYXlUZXh0PjxzdHlsZSBmYWNlPSJzdXBlcnNjcmlw
dCI+MSwyPC9zdHlsZT48L0Rpc3BsYXlUZXh0PjxyZWNvcmQ+PHJlYy1udW1iZXI+MTc5ODwvcmVj
LW51bWJlcj48Zm9yZWlnbi1rZXlzPjxrZXkgYXBwPSJFTiIgZGItaWQ9Inh2MmRzZnY5bHY5ZnZ4
ZTU1dmZ4dzVzZTB6ZXJ3MDlwdnRldyIgdGltZXN0YW1wPSIxNTY2Mzc5NzEzIj4xNzk4PC9rZXk+
PC9mb3JlaWduLWtleXM+PHJlZi10eXBlIG5hbWU9IkpvdXJuYWwgQXJ0aWNsZSI+MTc8L3JlZi10
eXBlPjxjb250cmlidXRvcnM+PGF1dGhvcnM+PGF1dGhvcj5GZWFybmxleSwgSi4gTS48L2F1dGhv
cj48YXV0aG9yPkxlZXMsIEEuIEouPC9hdXRob3I+PC9hdXRob3JzPjwvY29udHJpYnV0b3JzPjxh
dXRoLWFkZHJlc3M+TmF0aW9uYWwgSG9zcGl0YWwsIFF1ZWVuIFNxdWFyZSwgTG9uZG9uLCBVSy48
L2F1dGgtYWRkcmVzcz48dGl0bGVzPjx0aXRsZT5BZ2VpbmcgYW5kIFBhcmtpbnNvbiZhcG9zO3Mg
ZGlzZWFzZTogc3Vic3RhbnRpYSBuaWdyYSByZWdpb25hbCBzZWxlY3Rpdml0eTwvdGl0bGU+PHNl
Y29uZGFyeS10aXRsZT5CcmFpbjwvc2Vjb25kYXJ5LXRpdGxlPjwvdGl0bGVzPjxwZXJpb2RpY2Fs
PjxmdWxsLXRpdGxlPkJyYWluPC9mdWxsLXRpdGxlPjwvcGVyaW9kaWNhbD48cGFnZXM+MjI4My0z
MDE8L3BhZ2VzPjx2b2x1bWU+MTE0ICggUHQgNSk8L3ZvbHVtZT48ZWRpdGlvbj4xOTkxLzEwLzAx
PC9lZGl0aW9uPjxrZXl3b3Jkcz48a2V5d29yZD5BZ2luZy8qcGF0aG9sb2d5PC9rZXl3b3JkPjxr
ZXl3b3JkPkh1bWFuczwva2V5d29yZD48a2V5d29yZD5MZXd5IEJvZGllcy9wYXRob2xvZ3k8L2tl
eXdvcmQ+PGtleXdvcmQ+TmV1cm9ucy9wYXRob2xvZ3k8L2tleXdvcmQ+PGtleXdvcmQ+UGFya2lu
c29uIERpc2Vhc2UvKnBhdGhvbG9neTwva2V5d29yZD48a2V5d29yZD5TdWJzdGFudGlhIE5pZ3Jh
LypwYXRob2xvZ3k8L2tleXdvcmQ+PC9rZXl3b3Jkcz48ZGF0ZXM+PHllYXI+MTk5MTwveWVhcj48
cHViLWRhdGVzPjxkYXRlPk9jdDwvZGF0ZT48L3B1Yi1kYXRlcz48L2RhdGVzPjxpc2JuPjAwMDYt
ODk1MCAoUHJpbnQpJiN4RDswMDA2LTg5NTAgKExpbmtpbmcpPC9pc2JuPjxhY2Nlc3Npb24tbnVt
PjE5MzMyNDU8L2FjY2Vzc2lvbi1udW0+PHVybHM+PHJlbGF0ZWQtdXJscz48dXJsPmh0dHBzOi8v
d3d3Lm5jYmkubmxtLm5paC5nb3YvcHVibWVkLzE5MzMyNDU8L3VybD48L3JlbGF0ZWQtdXJscz48
L3VybHM+PGVsZWN0cm9uaWMtcmVzb3VyY2UtbnVtPjEwLjEwOTMvYnJhaW4vMTE0LjUuMjI4Mzwv
ZWxlY3Ryb25pYy1yZXNvdXJjZS1udW0+PC9yZWNvcmQ+PC9DaXRlPjxDaXRlPjxBdXRob3I+RGF1
ZXI8L0F1dGhvcj48WWVhcj4yMDAzPC9ZZWFyPjxSZWNOdW0+MjAyPC9SZWNOdW0+PHJlY29yZD48
cmVjLW51bWJlcj4yMDI8L3JlYy1udW1iZXI+PGZvcmVpZ24ta2V5cz48a2V5IGFwcD0iRU4iIGRi
LWlkPSJ4djJkc2Z2OWx2OWZ2eGU1NXZmeHc1c2UwemVydzA5cHZ0ZXciIHRpbWVzdGFtcD0iMTQz
OTg4MjM3NyI+MjAyPC9rZXk+PC9mb3JlaWduLWtleXM+PHJlZi10eXBlIG5hbWU9IkpvdXJuYWwg
QXJ0aWNsZSI+MTc8L3JlZi10eXBlPjxjb250cmlidXRvcnM+PGF1dGhvcnM+PGF1dGhvcj5EYXVl
ciwgVy48L2F1dGhvcj48YXV0aG9yPlByemVkYm9yc2tpLCBTLjwvYXV0aG9yPjwvYXV0aG9ycz48
L2NvbnRyaWJ1dG9ycz48YXV0aC1hZGRyZXNzPkRlcGFydG1lbnQgb2YgTmV1cm9sb2d5LCBDb2x1
bWJpYSBVbml2ZXJzaXR5LCBOZXcgWW9yaywgTlkgMTAwMzIsIFVTQS48L2F1dGgtYWRkcmVzcz48
dGl0bGVzPjx0aXRsZT5QYXJraW5zb24mYXBvcztzIGRpc2Vhc2U6IG1lY2hhbmlzbXMgYW5kIG1v
ZGVscz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4ODktOTA5PC9w
YWdlcz48dm9sdW1lPjM5PC92b2x1bWU+PG51bWJlcj42PC9udW1iZXI+PGVkaXRpb24+MjAwMy8w
OS8xNjwvZWRpdGlvbj48a2V5d29yZHM+PGtleXdvcmQ+QW5pbWFsczwva2V5d29yZD48a2V5d29y
ZD4qRGlzZWFzZSBNb2RlbHMsIEFuaW1hbDwva2V5d29yZD48a2V5d29yZD5IdW1hbnM8L2tleXdv
cmQ+PGtleXdvcmQ+TmV1cm9ucy9tZXRhYm9saXNtL3BhdGhvbG9neTwva2V5d29yZD48a2V5d29y
ZD5QYXJraW5zb24gRGlzZWFzZS8qZ2VuZXRpY3MvKm1ldGFib2xpc20vcGF0aG9sb2d5PC9rZXl3
b3JkPjwva2V5d29yZHM+PGRhdGVzPjx5ZWFyPjIwMDM8L3llYXI+PHB1Yi1kYXRlcz48ZGF0ZT5T
ZXAgMTE8L2RhdGU+PC9wdWItZGF0ZXM+PC9kYXRlcz48aXNibj4wODk2LTYyNzMgKFByaW50KSYj
eEQ7MDg5Ni02MjczIChMaW5raW5nKTwvaXNibj48YWNjZXNzaW9uLW51bT4xMjk3MTg5MTwvYWNj
ZXNzaW9uLW51bT48dXJscz48cmVsYXRlZC11cmxzPjx1cmw+aHR0cHM6Ly93d3cubmNiaS5ubG0u
bmloLmdvdi9wdWJtZWQvMTI5NzE4OTE8L3VybD48L3JlbGF0ZWQtdXJscz48L3VybHM+PC9yZWNv
cmQ+PC9DaXRlPjwvRW5kTm90ZT5=
</w:fldData>
        </w:fldChar>
      </w:r>
      <w:r w:rsidRPr="00465E5B">
        <w:rPr>
          <w:rFonts w:asciiTheme="minorHAnsi" w:hAnsiTheme="minorHAnsi" w:cstheme="minorHAnsi"/>
          <w:color w:val="auto"/>
        </w:rPr>
        <w:instrText xml:space="preserve"> ADDIN EN.CITE </w:instrText>
      </w:r>
      <w:r w:rsidRPr="00465E5B">
        <w:rPr>
          <w:rFonts w:asciiTheme="minorHAnsi" w:hAnsiTheme="minorHAnsi" w:cstheme="minorHAnsi"/>
          <w:color w:val="auto"/>
        </w:rPr>
        <w:fldChar w:fldCharType="begin">
          <w:fldData xml:space="preserve">PEVuZE5vdGU+PENpdGU+PEF1dGhvcj5GZWFybmxleTwvQXV0aG9yPjxZZWFyPjE5OTE8L1llYXI+
PFJlY051bT4xNzk4PC9SZWNOdW0+PERpc3BsYXlUZXh0PjxzdHlsZSBmYWNlPSJzdXBlcnNjcmlw
dCI+MSwyPC9zdHlsZT48L0Rpc3BsYXlUZXh0PjxyZWNvcmQ+PHJlYy1udW1iZXI+MTc5ODwvcmVj
LW51bWJlcj48Zm9yZWlnbi1rZXlzPjxrZXkgYXBwPSJFTiIgZGItaWQ9Inh2MmRzZnY5bHY5ZnZ4
ZTU1dmZ4dzVzZTB6ZXJ3MDlwdnRldyIgdGltZXN0YW1wPSIxNTY2Mzc5NzEzIj4xNzk4PC9rZXk+
PC9mb3JlaWduLWtleXM+PHJlZi10eXBlIG5hbWU9IkpvdXJuYWwgQXJ0aWNsZSI+MTc8L3JlZi10
eXBlPjxjb250cmlidXRvcnM+PGF1dGhvcnM+PGF1dGhvcj5GZWFybmxleSwgSi4gTS48L2F1dGhv
cj48YXV0aG9yPkxlZXMsIEEuIEouPC9hdXRob3I+PC9hdXRob3JzPjwvY29udHJpYnV0b3JzPjxh
dXRoLWFkZHJlc3M+TmF0aW9uYWwgSG9zcGl0YWwsIFF1ZWVuIFNxdWFyZSwgTG9uZG9uLCBVSy48
L2F1dGgtYWRkcmVzcz48dGl0bGVzPjx0aXRsZT5BZ2VpbmcgYW5kIFBhcmtpbnNvbiZhcG9zO3Mg
ZGlzZWFzZTogc3Vic3RhbnRpYSBuaWdyYSByZWdpb25hbCBzZWxlY3Rpdml0eTwvdGl0bGU+PHNl
Y29uZGFyeS10aXRsZT5CcmFpbjwvc2Vjb25kYXJ5LXRpdGxlPjwvdGl0bGVzPjxwZXJpb2RpY2Fs
PjxmdWxsLXRpdGxlPkJyYWluPC9mdWxsLXRpdGxlPjwvcGVyaW9kaWNhbD48cGFnZXM+MjI4My0z
MDE8L3BhZ2VzPjx2b2x1bWU+MTE0ICggUHQgNSk8L3ZvbHVtZT48ZWRpdGlvbj4xOTkxLzEwLzAx
PC9lZGl0aW9uPjxrZXl3b3Jkcz48a2V5d29yZD5BZ2luZy8qcGF0aG9sb2d5PC9rZXl3b3JkPjxr
ZXl3b3JkPkh1bWFuczwva2V5d29yZD48a2V5d29yZD5MZXd5IEJvZGllcy9wYXRob2xvZ3k8L2tl
eXdvcmQ+PGtleXdvcmQ+TmV1cm9ucy9wYXRob2xvZ3k8L2tleXdvcmQ+PGtleXdvcmQ+UGFya2lu
c29uIERpc2Vhc2UvKnBhdGhvbG9neTwva2V5d29yZD48a2V5d29yZD5TdWJzdGFudGlhIE5pZ3Jh
LypwYXRob2xvZ3k8L2tleXdvcmQ+PC9rZXl3b3Jkcz48ZGF0ZXM+PHllYXI+MTk5MTwveWVhcj48
cHViLWRhdGVzPjxkYXRlPk9jdDwvZGF0ZT48L3B1Yi1kYXRlcz48L2RhdGVzPjxpc2JuPjAwMDYt
ODk1MCAoUHJpbnQpJiN4RDswMDA2LTg5NTAgKExpbmtpbmcpPC9pc2JuPjxhY2Nlc3Npb24tbnVt
PjE5MzMyNDU8L2FjY2Vzc2lvbi1udW0+PHVybHM+PHJlbGF0ZWQtdXJscz48dXJsPmh0dHBzOi8v
d3d3Lm5jYmkubmxtLm5paC5nb3YvcHVibWVkLzE5MzMyNDU8L3VybD48L3JlbGF0ZWQtdXJscz48
L3VybHM+PGVsZWN0cm9uaWMtcmVzb3VyY2UtbnVtPjEwLjEwOTMvYnJhaW4vMTE0LjUuMjI4Mzwv
ZWxlY3Ryb25pYy1yZXNvdXJjZS1udW0+PC9yZWNvcmQ+PC9DaXRlPjxDaXRlPjxBdXRob3I+RGF1
ZXI8L0F1dGhvcj48WWVhcj4yMDAzPC9ZZWFyPjxSZWNOdW0+MjAyPC9SZWNOdW0+PHJlY29yZD48
cmVjLW51bWJlcj4yMDI8L3JlYy1udW1iZXI+PGZvcmVpZ24ta2V5cz48a2V5IGFwcD0iRU4iIGRi
LWlkPSJ4djJkc2Z2OWx2OWZ2eGU1NXZmeHc1c2UwemVydzA5cHZ0ZXciIHRpbWVzdGFtcD0iMTQz
OTg4MjM3NyI+MjAyPC9rZXk+PC9mb3JlaWduLWtleXM+PHJlZi10eXBlIG5hbWU9IkpvdXJuYWwg
QXJ0aWNsZSI+MTc8L3JlZi10eXBlPjxjb250cmlidXRvcnM+PGF1dGhvcnM+PGF1dGhvcj5EYXVl
ciwgVy48L2F1dGhvcj48YXV0aG9yPlByemVkYm9yc2tpLCBTLjwvYXV0aG9yPjwvYXV0aG9ycz48
L2NvbnRyaWJ1dG9ycz48YXV0aC1hZGRyZXNzPkRlcGFydG1lbnQgb2YgTmV1cm9sb2d5LCBDb2x1
bWJpYSBVbml2ZXJzaXR5LCBOZXcgWW9yaywgTlkgMTAwMzIsIFVTQS48L2F1dGgtYWRkcmVzcz48
dGl0bGVzPjx0aXRsZT5QYXJraW5zb24mYXBvcztzIGRpc2Vhc2U6IG1lY2hhbmlzbXMgYW5kIG1v
ZGVscz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4ODktOTA5PC9w
YWdlcz48dm9sdW1lPjM5PC92b2x1bWU+PG51bWJlcj42PC9udW1iZXI+PGVkaXRpb24+MjAwMy8w
OS8xNjwvZWRpdGlvbj48a2V5d29yZHM+PGtleXdvcmQ+QW5pbWFsczwva2V5d29yZD48a2V5d29y
ZD4qRGlzZWFzZSBNb2RlbHMsIEFuaW1hbDwva2V5d29yZD48a2V5d29yZD5IdW1hbnM8L2tleXdv
cmQ+PGtleXdvcmQ+TmV1cm9ucy9tZXRhYm9saXNtL3BhdGhvbG9neTwva2V5d29yZD48a2V5d29y
ZD5QYXJraW5zb24gRGlzZWFzZS8qZ2VuZXRpY3MvKm1ldGFib2xpc20vcGF0aG9sb2d5PC9rZXl3
b3JkPjwva2V5d29yZHM+PGRhdGVzPjx5ZWFyPjIwMDM8L3llYXI+PHB1Yi1kYXRlcz48ZGF0ZT5T
ZXAgMTE8L2RhdGU+PC9wdWItZGF0ZXM+PC9kYXRlcz48aXNibj4wODk2LTYyNzMgKFByaW50KSYj
eEQ7MDg5Ni02MjczIChMaW5raW5nKTwvaXNibj48YWNjZXNzaW9uLW51bT4xMjk3MTg5MTwvYWNj
ZXNzaW9uLW51bT48dXJscz48cmVsYXRlZC11cmxzPjx1cmw+aHR0cHM6Ly93d3cubmNiaS5ubG0u
bmloLmdvdi9wdWJtZWQvMTI5NzE4OTE8L3VybD48L3JlbGF0ZWQtdXJscz48L3VybHM+PC9yZWNv
cmQ+PC9DaXRlPjwvRW5kTm90ZT5=
</w:fldData>
        </w:fldChar>
      </w:r>
      <w:r w:rsidRPr="00465E5B">
        <w:rPr>
          <w:rFonts w:asciiTheme="minorHAnsi" w:hAnsiTheme="minorHAnsi" w:cstheme="minorHAnsi"/>
          <w:color w:val="auto"/>
        </w:rPr>
        <w:instrText xml:space="preserve"> ADDIN EN.CITE.DATA </w:instrText>
      </w:r>
      <w:r w:rsidRPr="00465E5B">
        <w:rPr>
          <w:rFonts w:asciiTheme="minorHAnsi" w:hAnsiTheme="minorHAnsi" w:cstheme="minorHAnsi"/>
          <w:color w:val="auto"/>
        </w:rPr>
      </w:r>
      <w:r w:rsidRPr="00465E5B">
        <w:rPr>
          <w:rFonts w:asciiTheme="minorHAnsi" w:hAnsiTheme="minorHAnsi" w:cstheme="minorHAnsi"/>
          <w:color w:val="auto"/>
        </w:rPr>
        <w:fldChar w:fldCharType="end"/>
      </w:r>
      <w:r w:rsidRPr="00DC7ED4">
        <w:rPr>
          <w:rFonts w:asciiTheme="minorHAnsi" w:hAnsiTheme="minorHAnsi" w:cstheme="minorHAnsi"/>
          <w:color w:val="auto"/>
        </w:rPr>
      </w:r>
      <w:r w:rsidRPr="00DC7ED4">
        <w:rPr>
          <w:rFonts w:asciiTheme="minorHAnsi" w:hAnsiTheme="minorHAnsi" w:cstheme="minorHAnsi"/>
          <w:color w:val="auto"/>
        </w:rPr>
        <w:fldChar w:fldCharType="separate"/>
      </w:r>
      <w:r w:rsidRPr="008A27DD">
        <w:rPr>
          <w:rFonts w:asciiTheme="minorHAnsi" w:hAnsiTheme="minorHAnsi" w:cstheme="minorHAnsi"/>
          <w:noProof/>
          <w:color w:val="auto"/>
          <w:vertAlign w:val="superscript"/>
        </w:rPr>
        <w:t>1,2</w:t>
      </w:r>
      <w:r w:rsidRPr="00DC7ED4">
        <w:rPr>
          <w:rFonts w:asciiTheme="minorHAnsi" w:hAnsiTheme="minorHAnsi" w:cstheme="minorHAnsi"/>
          <w:color w:val="auto"/>
        </w:rPr>
        <w:fldChar w:fldCharType="end"/>
      </w:r>
      <w:r w:rsidRPr="003C2169">
        <w:rPr>
          <w:rFonts w:asciiTheme="minorHAnsi" w:hAnsiTheme="minorHAnsi" w:cstheme="minorHAnsi"/>
          <w:color w:val="auto"/>
        </w:rPr>
        <w:t>.</w:t>
      </w:r>
      <w:r w:rsidRPr="00A55390">
        <w:rPr>
          <w:rFonts w:asciiTheme="minorHAnsi" w:hAnsiTheme="minorHAnsi" w:cstheme="minorHAnsi"/>
          <w:color w:val="auto"/>
        </w:rPr>
        <w:t xml:space="preserve"> </w:t>
      </w:r>
      <w:r w:rsidR="006115BE">
        <w:rPr>
          <w:rFonts w:asciiTheme="minorHAnsi" w:hAnsiTheme="minorHAnsi" w:cstheme="minorHAnsi"/>
          <w:color w:val="auto"/>
        </w:rPr>
        <w:t>A m</w:t>
      </w:r>
      <w:r w:rsidRPr="00A55390">
        <w:rPr>
          <w:rFonts w:asciiTheme="minorHAnsi" w:hAnsiTheme="minorHAnsi" w:cstheme="minorHAnsi"/>
          <w:color w:val="auto"/>
        </w:rPr>
        <w:t xml:space="preserve">ajor histopathological feature in </w:t>
      </w:r>
      <w:r>
        <w:rPr>
          <w:rFonts w:asciiTheme="minorHAnsi" w:hAnsiTheme="minorHAnsi" w:cstheme="minorHAnsi"/>
          <w:color w:val="auto"/>
        </w:rPr>
        <w:t xml:space="preserve">the </w:t>
      </w:r>
      <w:r w:rsidRPr="00A55390">
        <w:rPr>
          <w:rFonts w:asciiTheme="minorHAnsi" w:hAnsiTheme="minorHAnsi" w:cstheme="minorHAnsi"/>
          <w:color w:val="auto"/>
        </w:rPr>
        <w:t>brains of PD patients are intracellular protein/lipid aggregates found in neuronal soma</w:t>
      </w:r>
      <w:r w:rsidR="006115BE">
        <w:rPr>
          <w:rFonts w:asciiTheme="minorHAnsi" w:hAnsiTheme="minorHAnsi" w:cstheme="minorHAnsi"/>
          <w:color w:val="auto"/>
        </w:rPr>
        <w:t>,</w:t>
      </w:r>
      <w:r w:rsidRPr="00A55390">
        <w:rPr>
          <w:rFonts w:asciiTheme="minorHAnsi" w:hAnsiTheme="minorHAnsi" w:cstheme="minorHAnsi"/>
          <w:color w:val="auto"/>
        </w:rPr>
        <w:t xml:space="preserve"> </w:t>
      </w:r>
      <w:r w:rsidR="006115BE">
        <w:rPr>
          <w:rFonts w:asciiTheme="minorHAnsi" w:hAnsiTheme="minorHAnsi" w:cstheme="minorHAnsi"/>
          <w:color w:val="auto"/>
        </w:rPr>
        <w:t xml:space="preserve">called </w:t>
      </w:r>
      <w:proofErr w:type="spellStart"/>
      <w:r w:rsidR="006115BE" w:rsidRPr="00A55390">
        <w:rPr>
          <w:rFonts w:asciiTheme="minorHAnsi" w:hAnsiTheme="minorHAnsi" w:cstheme="minorHAnsi"/>
          <w:color w:val="auto"/>
        </w:rPr>
        <w:t>Lewy</w:t>
      </w:r>
      <w:proofErr w:type="spellEnd"/>
      <w:r w:rsidR="006115BE" w:rsidRPr="00A55390">
        <w:rPr>
          <w:rFonts w:asciiTheme="minorHAnsi" w:hAnsiTheme="minorHAnsi" w:cstheme="minorHAnsi"/>
          <w:color w:val="auto"/>
        </w:rPr>
        <w:t xml:space="preserve"> </w:t>
      </w:r>
      <w:r w:rsidR="00872C53">
        <w:rPr>
          <w:rFonts w:asciiTheme="minorHAnsi" w:hAnsiTheme="minorHAnsi" w:cstheme="minorHAnsi"/>
          <w:color w:val="auto"/>
        </w:rPr>
        <w:t>b</w:t>
      </w:r>
      <w:r w:rsidR="00872C53" w:rsidRPr="00A55390">
        <w:rPr>
          <w:rFonts w:asciiTheme="minorHAnsi" w:hAnsiTheme="minorHAnsi" w:cstheme="minorHAnsi"/>
          <w:color w:val="auto"/>
        </w:rPr>
        <w:t xml:space="preserve">odies </w:t>
      </w:r>
      <w:r w:rsidR="006115BE" w:rsidRPr="00A55390">
        <w:rPr>
          <w:rFonts w:asciiTheme="minorHAnsi" w:hAnsiTheme="minorHAnsi" w:cstheme="minorHAnsi"/>
          <w:color w:val="auto"/>
        </w:rPr>
        <w:t>(LB)</w:t>
      </w:r>
      <w:r w:rsidR="006115BE">
        <w:rPr>
          <w:rFonts w:asciiTheme="minorHAnsi" w:hAnsiTheme="minorHAnsi" w:cstheme="minorHAnsi"/>
          <w:color w:val="auto"/>
        </w:rPr>
        <w:t>,</w:t>
      </w:r>
      <w:r w:rsidR="006115BE" w:rsidRPr="00A55390">
        <w:rPr>
          <w:rFonts w:asciiTheme="minorHAnsi" w:hAnsiTheme="minorHAnsi" w:cstheme="minorHAnsi"/>
          <w:color w:val="auto"/>
        </w:rPr>
        <w:t xml:space="preserve"> </w:t>
      </w:r>
      <w:r w:rsidRPr="00A55390">
        <w:rPr>
          <w:rFonts w:asciiTheme="minorHAnsi" w:hAnsiTheme="minorHAnsi" w:cstheme="minorHAnsi"/>
          <w:color w:val="auto"/>
        </w:rPr>
        <w:t xml:space="preserve">or </w:t>
      </w:r>
      <w:r w:rsidR="006115BE">
        <w:rPr>
          <w:rFonts w:asciiTheme="minorHAnsi" w:hAnsiTheme="minorHAnsi" w:cstheme="minorHAnsi"/>
          <w:color w:val="auto"/>
        </w:rPr>
        <w:t xml:space="preserve">in </w:t>
      </w:r>
      <w:r w:rsidRPr="00A55390">
        <w:rPr>
          <w:rFonts w:asciiTheme="minorHAnsi" w:hAnsiTheme="minorHAnsi" w:cstheme="minorHAnsi"/>
          <w:color w:val="auto"/>
        </w:rPr>
        <w:t>neurites</w:t>
      </w:r>
      <w:r w:rsidR="006115BE">
        <w:rPr>
          <w:rFonts w:asciiTheme="minorHAnsi" w:hAnsiTheme="minorHAnsi" w:cstheme="minorHAnsi"/>
          <w:color w:val="auto"/>
        </w:rPr>
        <w:t>,</w:t>
      </w:r>
      <w:r w:rsidRPr="00A55390">
        <w:rPr>
          <w:rFonts w:asciiTheme="minorHAnsi" w:hAnsiTheme="minorHAnsi" w:cstheme="minorHAnsi"/>
          <w:color w:val="auto"/>
        </w:rPr>
        <w:t xml:space="preserve"> </w:t>
      </w:r>
      <w:proofErr w:type="spellStart"/>
      <w:r w:rsidRPr="00A55390">
        <w:rPr>
          <w:rFonts w:asciiTheme="minorHAnsi" w:hAnsiTheme="minorHAnsi" w:cstheme="minorHAnsi"/>
          <w:color w:val="auto"/>
        </w:rPr>
        <w:t>Lewy</w:t>
      </w:r>
      <w:proofErr w:type="spellEnd"/>
      <w:r w:rsidRPr="00A55390">
        <w:rPr>
          <w:rFonts w:asciiTheme="minorHAnsi" w:hAnsiTheme="minorHAnsi" w:cstheme="minorHAnsi"/>
          <w:color w:val="auto"/>
        </w:rPr>
        <w:t xml:space="preserve"> </w:t>
      </w:r>
      <w:r w:rsidR="00872C53">
        <w:rPr>
          <w:rFonts w:asciiTheme="minorHAnsi" w:hAnsiTheme="minorHAnsi" w:cstheme="minorHAnsi"/>
          <w:color w:val="auto"/>
        </w:rPr>
        <w:t>n</w:t>
      </w:r>
      <w:r w:rsidR="00872C53" w:rsidRPr="00A55390">
        <w:rPr>
          <w:rFonts w:asciiTheme="minorHAnsi" w:hAnsiTheme="minorHAnsi" w:cstheme="minorHAnsi"/>
          <w:color w:val="auto"/>
        </w:rPr>
        <w:t xml:space="preserve">eurites </w:t>
      </w:r>
      <w:r w:rsidRPr="00A55390">
        <w:rPr>
          <w:rFonts w:asciiTheme="minorHAnsi" w:hAnsiTheme="minorHAnsi" w:cstheme="minorHAnsi"/>
          <w:color w:val="auto"/>
        </w:rPr>
        <w:t>(LN)</w:t>
      </w:r>
      <w:r>
        <w:rPr>
          <w:rFonts w:asciiTheme="minorHAnsi" w:hAnsiTheme="minorHAnsi" w:cstheme="minorHAnsi"/>
          <w:color w:val="auto"/>
        </w:rPr>
        <w:t>,</w:t>
      </w:r>
      <w:r w:rsidRPr="00A55390">
        <w:rPr>
          <w:rFonts w:asciiTheme="minorHAnsi" w:hAnsiTheme="minorHAnsi" w:cstheme="minorHAnsi"/>
          <w:color w:val="auto"/>
        </w:rPr>
        <w:t xml:space="preserve"> collectively </w:t>
      </w:r>
      <w:r w:rsidR="006115BE">
        <w:rPr>
          <w:rFonts w:asciiTheme="minorHAnsi" w:hAnsiTheme="minorHAnsi" w:cstheme="minorHAnsi"/>
          <w:color w:val="auto"/>
        </w:rPr>
        <w:t xml:space="preserve">known as </w:t>
      </w:r>
      <w:proofErr w:type="spellStart"/>
      <w:r w:rsidRPr="00A55390">
        <w:rPr>
          <w:rFonts w:asciiTheme="minorHAnsi" w:hAnsiTheme="minorHAnsi" w:cstheme="minorHAnsi"/>
          <w:color w:val="auto"/>
        </w:rPr>
        <w:t>Lewy</w:t>
      </w:r>
      <w:proofErr w:type="spellEnd"/>
      <w:r w:rsidRPr="00A55390">
        <w:rPr>
          <w:rFonts w:asciiTheme="minorHAnsi" w:hAnsiTheme="minorHAnsi" w:cstheme="minorHAnsi"/>
          <w:color w:val="auto"/>
        </w:rPr>
        <w:t xml:space="preserve"> </w:t>
      </w:r>
      <w:r>
        <w:rPr>
          <w:rFonts w:asciiTheme="minorHAnsi" w:hAnsiTheme="minorHAnsi" w:cstheme="minorHAnsi"/>
          <w:color w:val="auto"/>
        </w:rPr>
        <w:t>p</w:t>
      </w:r>
      <w:r w:rsidRPr="00A55390">
        <w:rPr>
          <w:rFonts w:asciiTheme="minorHAnsi" w:hAnsiTheme="minorHAnsi" w:cstheme="minorHAnsi"/>
          <w:color w:val="auto"/>
        </w:rPr>
        <w:t>athology</w:t>
      </w:r>
      <w:r w:rsidRPr="00A55390">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sidRPr="00A55390">
        <w:rPr>
          <w:rFonts w:asciiTheme="minorHAnsi" w:hAnsiTheme="minorHAnsi" w:cstheme="minorHAnsi"/>
          <w:color w:val="auto"/>
        </w:rPr>
      </w:r>
      <w:r w:rsidRPr="00A55390">
        <w:rPr>
          <w:rFonts w:asciiTheme="minorHAnsi" w:hAnsiTheme="minorHAnsi" w:cstheme="minorHAnsi"/>
          <w:color w:val="auto"/>
        </w:rPr>
        <w:fldChar w:fldCharType="separate"/>
      </w:r>
      <w:r w:rsidRPr="009E77C6">
        <w:rPr>
          <w:rFonts w:asciiTheme="minorHAnsi" w:hAnsiTheme="minorHAnsi" w:cstheme="minorHAnsi"/>
          <w:noProof/>
          <w:color w:val="auto"/>
          <w:vertAlign w:val="superscript"/>
        </w:rPr>
        <w:t>3</w:t>
      </w:r>
      <w:r w:rsidRPr="00A55390">
        <w:rPr>
          <w:rFonts w:asciiTheme="minorHAnsi" w:hAnsiTheme="minorHAnsi" w:cstheme="minorHAnsi"/>
          <w:color w:val="auto"/>
        </w:rPr>
        <w:fldChar w:fldCharType="end"/>
      </w:r>
      <w:r w:rsidRPr="00A55390">
        <w:rPr>
          <w:rFonts w:asciiTheme="minorHAnsi" w:hAnsiTheme="minorHAnsi" w:cstheme="minorHAnsi"/>
          <w:color w:val="auto"/>
        </w:rPr>
        <w:t>.</w:t>
      </w:r>
      <w:r>
        <w:rPr>
          <w:rFonts w:asciiTheme="minorHAnsi" w:hAnsiTheme="minorHAnsi" w:cstheme="minorHAnsi"/>
          <w:color w:val="auto"/>
        </w:rPr>
        <w:t xml:space="preserve"> </w:t>
      </w:r>
      <w:proofErr w:type="spellStart"/>
      <w:r>
        <w:rPr>
          <w:rFonts w:asciiTheme="minorHAnsi" w:hAnsiTheme="minorHAnsi" w:cstheme="minorHAnsi"/>
          <w:color w:val="auto"/>
        </w:rPr>
        <w:t>Lewy</w:t>
      </w:r>
      <w:proofErr w:type="spellEnd"/>
      <w:r>
        <w:rPr>
          <w:rFonts w:asciiTheme="minorHAnsi" w:hAnsiTheme="minorHAnsi" w:cstheme="minorHAnsi"/>
          <w:color w:val="auto"/>
        </w:rPr>
        <w:t xml:space="preserve"> pathology in the brain appears to progress with advancing PD resembling the spread of pathogenic factor</w:t>
      </w:r>
      <w:r w:rsidR="006115BE">
        <w:rPr>
          <w:rFonts w:asciiTheme="minorHAnsi" w:hAnsiTheme="minorHAnsi" w:cstheme="minorHAnsi"/>
          <w:color w:val="auto"/>
        </w:rPr>
        <w:t>s</w:t>
      </w:r>
      <w:r>
        <w:rPr>
          <w:rFonts w:asciiTheme="minorHAnsi" w:hAnsiTheme="minorHAnsi" w:cstheme="minorHAnsi"/>
          <w:color w:val="auto"/>
        </w:rPr>
        <w:t xml:space="preserve"> t</w:t>
      </w:r>
      <w:r w:rsidR="00585290">
        <w:rPr>
          <w:rFonts w:asciiTheme="minorHAnsi" w:hAnsiTheme="minorHAnsi" w:cstheme="minorHAnsi"/>
          <w:color w:val="auto"/>
        </w:rPr>
        <w:t>h</w:t>
      </w:r>
      <w:r>
        <w:rPr>
          <w:rFonts w:asciiTheme="minorHAnsi" w:hAnsiTheme="minorHAnsi" w:cstheme="minorHAnsi"/>
          <w:color w:val="auto"/>
        </w:rPr>
        <w:t xml:space="preserve">rough neuronal connections. Abundant </w:t>
      </w:r>
      <w:proofErr w:type="spellStart"/>
      <w:r>
        <w:rPr>
          <w:rFonts w:asciiTheme="minorHAnsi" w:hAnsiTheme="minorHAnsi" w:cstheme="minorHAnsi"/>
          <w:color w:val="auto"/>
        </w:rPr>
        <w:t>Lewy</w:t>
      </w:r>
      <w:proofErr w:type="spellEnd"/>
      <w:r>
        <w:rPr>
          <w:rFonts w:asciiTheme="minorHAnsi" w:hAnsiTheme="minorHAnsi" w:cstheme="minorHAnsi"/>
          <w:color w:val="auto"/>
        </w:rPr>
        <w:t xml:space="preserve"> pathology is found in dopamine neurons in the SN and cells in other areas affected by neurodegeneration</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Goedert&lt;/Author&gt;&lt;Year&gt;2013&lt;/Year&gt;&lt;RecNum&gt;3245&lt;/RecNum&gt;&lt;DisplayText&gt;&lt;style face="superscript"&gt;4&lt;/style&gt;&lt;/DisplayText&gt;&lt;record&gt;&lt;rec-number&gt;3245&lt;/rec-number&gt;&lt;foreign-keys&gt;&lt;key app="EN" db-id="xv2dsfv9lv9fvxe55vfxw5se0zerw09pvtew" timestamp="1579120483"&gt;3245&lt;/key&gt;&lt;/foreign-keys&gt;&lt;ref-type name="Journal Article"&gt;17&lt;/ref-type&gt;&lt;contributors&gt;&lt;authors&gt;&lt;author&gt;Goedert, M.&lt;/author&gt;&lt;author&gt;Spillantini, M. G.&lt;/author&gt;&lt;author&gt;Del Tredici, K.&lt;/author&gt;&lt;author&gt;Braak, H.&lt;/author&gt;&lt;/authors&gt;&lt;/contributors&gt;&lt;auth-address&gt;MRC Laboratory of Molecular Biology, Hills Road, Cambridge CB2 0QH, UK. mg@mrc-lmb.cam.ac.uk&lt;/auth-address&gt;&lt;titles&gt;&lt;title&gt;100 years of Lewy pathology&lt;/title&gt;&lt;secondary-title&gt;Nat Rev Neurol&lt;/secondary-title&gt;&lt;/titles&gt;&lt;periodical&gt;&lt;full-title&gt;Nat Rev Neurol&lt;/full-title&gt;&lt;/periodical&gt;&lt;pages&gt;13-24&lt;/pages&gt;&lt;volume&gt;9&lt;/volume&gt;&lt;number&gt;1&lt;/number&gt;&lt;edition&gt;2012/11/28&lt;/edition&gt;&lt;keywords&gt;&lt;keyword&gt;Brain/*pathology&lt;/keyword&gt;&lt;keyword&gt;Germany&lt;/keyword&gt;&lt;keyword&gt;History, 19th Century&lt;/keyword&gt;&lt;keyword&gt;History, 20th Century&lt;/keyword&gt;&lt;keyword&gt;History, 21st Century&lt;/keyword&gt;&lt;keyword&gt;Humans&lt;/keyword&gt;&lt;keyword&gt;Lewy Body Disease/*history&lt;/keyword&gt;&lt;keyword&gt;Multiple System Atrophy/*history&lt;/keyword&gt;&lt;keyword&gt;Parkinson Disease/*history&lt;/keyword&gt;&lt;keyword&gt;alpha-Synuclein/*history&lt;/keyword&gt;&lt;/keywords&gt;&lt;dates&gt;&lt;year&gt;2013&lt;/year&gt;&lt;pub-dates&gt;&lt;date&gt;Jan&lt;/date&gt;&lt;/pub-dates&gt;&lt;/dates&gt;&lt;isbn&gt;1759-4766 (Electronic)&amp;#xD;1759-4758 (Linking)&lt;/isbn&gt;&lt;accession-num&gt;23183883&lt;/accession-num&gt;&lt;urls&gt;&lt;related-urls&gt;&lt;url&gt;https://www.ncbi.nlm.nih.gov/pubmed/23183883&lt;/url&gt;&lt;/related-urls&gt;&lt;/urls&gt;&lt;electronic-resource-num&gt;10.1038/nrneurol.2012.242&lt;/electronic-resource-num&gt;&lt;/record&gt;&lt;/Cite&gt;&lt;/EndNote&gt;</w:instrText>
      </w:r>
      <w:r>
        <w:rPr>
          <w:rFonts w:asciiTheme="minorHAnsi" w:hAnsiTheme="minorHAnsi" w:cstheme="minorHAnsi"/>
          <w:color w:val="auto"/>
        </w:rPr>
        <w:fldChar w:fldCharType="separate"/>
      </w:r>
      <w:r w:rsidRPr="009E77C6">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rPr>
        <w:t xml:space="preserve">. However, during disease progression, spread and onset of protein aggregation do not always correlate with neuronal death and the exact contribution of </w:t>
      </w:r>
      <w:proofErr w:type="spellStart"/>
      <w:r>
        <w:rPr>
          <w:rFonts w:asciiTheme="minorHAnsi" w:hAnsiTheme="minorHAnsi" w:cstheme="minorHAnsi"/>
          <w:color w:val="auto"/>
        </w:rPr>
        <w:t>Lewy</w:t>
      </w:r>
      <w:proofErr w:type="spellEnd"/>
      <w:r>
        <w:rPr>
          <w:rFonts w:asciiTheme="minorHAnsi" w:hAnsiTheme="minorHAnsi" w:cstheme="minorHAnsi"/>
          <w:color w:val="auto"/>
        </w:rPr>
        <w:t xml:space="preserve"> pathology</w:t>
      </w:r>
      <w:r w:rsidRPr="000922BD">
        <w:rPr>
          <w:rFonts w:asciiTheme="minorHAnsi" w:hAnsiTheme="minorHAnsi" w:cstheme="minorHAnsi"/>
          <w:color w:val="auto"/>
        </w:rPr>
        <w:t xml:space="preserve"> </w:t>
      </w:r>
      <w:r>
        <w:rPr>
          <w:rFonts w:asciiTheme="minorHAnsi" w:hAnsiTheme="minorHAnsi" w:cstheme="minorHAnsi"/>
          <w:color w:val="auto"/>
        </w:rPr>
        <w:t xml:space="preserve">to neuronal death </w:t>
      </w:r>
      <w:r w:rsidRPr="00051E95">
        <w:rPr>
          <w:rFonts w:asciiTheme="minorHAnsi" w:hAnsiTheme="minorHAnsi" w:cstheme="minorHAnsi"/>
          <w:color w:val="auto"/>
        </w:rPr>
        <w:t>is still unclear</w:t>
      </w:r>
      <w:r>
        <w:rPr>
          <w:rFonts w:asciiTheme="minorHAnsi" w:hAnsiTheme="minorHAnsi" w:cstheme="minorHAnsi"/>
          <w:color w:val="auto"/>
        </w:rPr>
        <w:fldChar w:fldCharType="begin">
          <w:fldData xml:space="preserve">PEVuZE5vdGU+PENpdGU+PEF1dGhvcj5TdXJtZWllcjwvQXV0aG9yPjxZZWFyPjIwMTc8L1llYXI+
PFJlY051bT45MjY8L1JlY051bT48RGlzcGxheVRleHQ+PHN0eWxlIGZhY2U9InN1cGVyc2NyaXB0
Ij41PC9zdHlsZT48L0Rpc3BsYXlUZXh0PjxyZWNvcmQ+PHJlYy1udW1iZXI+OTI2PC9yZWMtbnVt
YmVyPjxmb3JlaWduLWtleXM+PGtleSBhcHA9IkVOIiBkYi1pZD0ieHYyZHNmdjlsdjlmdnhlNTV2
Znh3NXNlMHplcncwOXB2dGV3IiB0aW1lc3RhbXA9IjE1MjI4NzA1NDQiPjkyNjwva2V5PjwvZm9y
ZWlnbi1rZXlzPjxyZWYtdHlwZSBuYW1lPSJKb3VybmFsIEFydGljbGUiPjE3PC9yZWYtdHlwZT48
Y29udHJpYnV0b3JzPjxhdXRob3JzPjxhdXRob3I+U3VybWVpZXIsIEQuIEouPC9hdXRob3I+PGF1
dGhvcj5PYmVzbywgSi4gQS48L2F1dGhvcj48YXV0aG9yPkhhbGxpZGF5LCBHLiBNLjwvYXV0aG9y
PjwvYXV0aG9ycz48L2NvbnRyaWJ1dG9ycz48YXV0aC1hZGRyZXNzPkRlcGFydG1lbnQgb2YgUGh5
c2lvbG9neSwgRmVpbmJlcmcgU2Nob29sIG9mIE1lZGljaW5lLCBOb3J0aHdlc3Rlcm4gVW5pdmVy
c2l0eSwgQ2hpY2FnbywgSWxsaW5vaXMgNjA2MTEsIFVTQS4mI3hEO0NlbnRybyBJbnRlZ3JhbCBk
ZSBOZXVyb2NpZW5jaWFzIEEuQy4gKENJTkFDKSwgSE0gUHVlcnRhIGRlbCBTdXIsIEhvc3BpdGFs
ZXMgZGUgTWFkcmlkLCBNb3N0b2xlcyBhbmQgQ0VVIFNhbiBQYWJsbyBVbml2ZXJzaXR5LCAyODkz
OCBNYWRyaWQsIFNwYWluLiYjeEQ7TmV0d29yayBDZW50ZXIgZm9yIEJpb21lZGljYWwgUmVzZWFy
Y2ggb24gTmV1cm9kZWdlbmVyYXRpdmUgRGlzZWFzZXMgKENJQkVSTkVEKSwgSW5zdGl0dXRvIENh
cmxvcyBJSUksIDI4MDMxIE1hZHJpZCwgU3BhaW4uJiN4RDtCcmFpbiBhbmQgTWluZCBDZW50cmUs
IFN5ZG5leSBNZWRpY2FsIFNjaG9vbCwgVGhlIFVuaXZlcnNpdHkgb2YgU3lkbmV5LCBTeWRuZXkg
MjAwNiwgQXVzdHJhbGlhLiYjeEQ7U2Nob29sIG9mIE1lZGljYWwgU2NpZW5jZXMsIFVuaXZlcnNp
dHkgb2YgTmV3IFNvdXRoIFdhbGVzIGFuZCBOZXVyb3NjaWVuY2UgUmVzZWFyY2ggQXVzdHJhbGlh
LCBTeWRuZXkgMjA1MiwgQXVzdHJhbGlhLjwvYXV0aC1hZGRyZXNzPjx0aXRsZXM+PHRpdGxlPlNl
bGVjdGl2ZSBuZXVyb25hbCB2dWxuZXJhYmlsaXR5IGluIFBhcmtpbnNvbiBkaXNlYXNlPC90aXRs
ZT48c2Vjb25kYXJ5LXRpdGxlPk5hdCBSZXYgTmV1cm9zY2k8L3NlY29uZGFyeS10aXRsZT48L3Rp
dGxlcz48cGVyaW9kaWNhbD48ZnVsbC10aXRsZT5OYXQgUmV2IE5ldXJvc2NpPC9mdWxsLXRpdGxl
PjwvcGVyaW9kaWNhbD48cGFnZXM+MTAxLTExMzwvcGFnZXM+PHZvbHVtZT4xODwvdm9sdW1lPjxu
dW1iZXI+MjwvbnVtYmVyPjxlZGl0aW9uPjIwMTcvMDEvMjE8L2VkaXRpb24+PGtleXdvcmRzPjxr
ZXl3b3JkPkFuaW1hbHM8L2tleXdvcmQ+PGtleXdvcmQ+QnJhaW4vKm1ldGFib2xpc208L2tleXdv
cmQ+PGtleXdvcmQ+KkNlbGwgRGVhdGg8L2tleXdvcmQ+PGtleXdvcmQ+SHVtYW5zPC9rZXl3b3Jk
PjxrZXl3b3JkPkxld3kgQm9kaWVzLypwYXRob2xvZ3k8L2tleXdvcmQ+PGtleXdvcmQ+TmV1cm9u
cy8qcGF0aG9sb2d5PC9rZXl3b3JkPjxrZXl3b3JkPlBhcmtpbnNvbiBEaXNlYXNlLypwYXRob2xv
Z3k8L2tleXdvcmQ+PGtleXdvcmQ+YWxwaGEtU3ludWNsZWluLyptZXRhYm9saXNtPC9rZXl3b3Jk
Pjwva2V5d29yZHM+PGRhdGVzPjx5ZWFyPjIwMTc8L3llYXI+PHB1Yi1kYXRlcz48ZGF0ZT5KYW4g
MjA8L2RhdGU+PC9wdWItZGF0ZXM+PC9kYXRlcz48aXNibj4xNDcxLTAwNDggKEVsZWN0cm9uaWMp
JiN4RDsxNDcxLTAwM1ggKExpbmtpbmcpPC9pc2JuPjxhY2Nlc3Npb24tbnVtPjI4MTA0OTA5PC9h
Y2Nlc3Npb24tbnVtPjx1cmxzPjxyZWxhdGVkLXVybHM+PHVybD5odHRwczovL3d3dy5uY2JpLm5s
bS5uaWguZ292L3B1Ym1lZC8yODEwNDkwOTwvdXJsPjwvcmVsYXRlZC11cmxzPjwvdXJscz48Y3Vz
dG9tMj5QTUM1NTY0MzIyPC9jdXN0b20yPjxlbGVjdHJvbmljLXJlc291cmNlLW51bT4xMC4xMDM4
L25ybi4yMDE2LjE3ODwvZWxlY3Ryb25pYy1yZXNvdXJjZS1udW0+PC9yZWNvcmQ+PC9DaXRlPjwv
RW5kTm90ZT4A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dXJtZWllcjwvQXV0aG9yPjxZZWFyPjIwMTc8L1llYXI+
PFJlY051bT45MjY8L1JlY051bT48RGlzcGxheVRleHQ+PHN0eWxlIGZhY2U9InN1cGVyc2NyaXB0
Ij41PC9zdHlsZT48L0Rpc3BsYXlUZXh0PjxyZWNvcmQ+PHJlYy1udW1iZXI+OTI2PC9yZWMtbnVt
YmVyPjxmb3JlaWduLWtleXM+PGtleSBhcHA9IkVOIiBkYi1pZD0ieHYyZHNmdjlsdjlmdnhlNTV2
Znh3NXNlMHplcncwOXB2dGV3IiB0aW1lc3RhbXA9IjE1MjI4NzA1NDQiPjkyNjwva2V5PjwvZm9y
ZWlnbi1rZXlzPjxyZWYtdHlwZSBuYW1lPSJKb3VybmFsIEFydGljbGUiPjE3PC9yZWYtdHlwZT48
Y29udHJpYnV0b3JzPjxhdXRob3JzPjxhdXRob3I+U3VybWVpZXIsIEQuIEouPC9hdXRob3I+PGF1
dGhvcj5PYmVzbywgSi4gQS48L2F1dGhvcj48YXV0aG9yPkhhbGxpZGF5LCBHLiBNLjwvYXV0aG9y
PjwvYXV0aG9ycz48L2NvbnRyaWJ1dG9ycz48YXV0aC1hZGRyZXNzPkRlcGFydG1lbnQgb2YgUGh5
c2lvbG9neSwgRmVpbmJlcmcgU2Nob29sIG9mIE1lZGljaW5lLCBOb3J0aHdlc3Rlcm4gVW5pdmVy
c2l0eSwgQ2hpY2FnbywgSWxsaW5vaXMgNjA2MTEsIFVTQS4mI3hEO0NlbnRybyBJbnRlZ3JhbCBk
ZSBOZXVyb2NpZW5jaWFzIEEuQy4gKENJTkFDKSwgSE0gUHVlcnRhIGRlbCBTdXIsIEhvc3BpdGFs
ZXMgZGUgTWFkcmlkLCBNb3N0b2xlcyBhbmQgQ0VVIFNhbiBQYWJsbyBVbml2ZXJzaXR5LCAyODkz
OCBNYWRyaWQsIFNwYWluLiYjeEQ7TmV0d29yayBDZW50ZXIgZm9yIEJpb21lZGljYWwgUmVzZWFy
Y2ggb24gTmV1cm9kZWdlbmVyYXRpdmUgRGlzZWFzZXMgKENJQkVSTkVEKSwgSW5zdGl0dXRvIENh
cmxvcyBJSUksIDI4MDMxIE1hZHJpZCwgU3BhaW4uJiN4RDtCcmFpbiBhbmQgTWluZCBDZW50cmUs
IFN5ZG5leSBNZWRpY2FsIFNjaG9vbCwgVGhlIFVuaXZlcnNpdHkgb2YgU3lkbmV5LCBTeWRuZXkg
MjAwNiwgQXVzdHJhbGlhLiYjeEQ7U2Nob29sIG9mIE1lZGljYWwgU2NpZW5jZXMsIFVuaXZlcnNp
dHkgb2YgTmV3IFNvdXRoIFdhbGVzIGFuZCBOZXVyb3NjaWVuY2UgUmVzZWFyY2ggQXVzdHJhbGlh
LCBTeWRuZXkgMjA1MiwgQXVzdHJhbGlhLjwvYXV0aC1hZGRyZXNzPjx0aXRsZXM+PHRpdGxlPlNl
bGVjdGl2ZSBuZXVyb25hbCB2dWxuZXJhYmlsaXR5IGluIFBhcmtpbnNvbiBkaXNlYXNlPC90aXRs
ZT48c2Vjb25kYXJ5LXRpdGxlPk5hdCBSZXYgTmV1cm9zY2k8L3NlY29uZGFyeS10aXRsZT48L3Rp
dGxlcz48cGVyaW9kaWNhbD48ZnVsbC10aXRsZT5OYXQgUmV2IE5ldXJvc2NpPC9mdWxsLXRpdGxl
PjwvcGVyaW9kaWNhbD48cGFnZXM+MTAxLTExMzwvcGFnZXM+PHZvbHVtZT4xODwvdm9sdW1lPjxu
dW1iZXI+MjwvbnVtYmVyPjxlZGl0aW9uPjIwMTcvMDEvMjE8L2VkaXRpb24+PGtleXdvcmRzPjxr
ZXl3b3JkPkFuaW1hbHM8L2tleXdvcmQ+PGtleXdvcmQ+QnJhaW4vKm1ldGFib2xpc208L2tleXdv
cmQ+PGtleXdvcmQ+KkNlbGwgRGVhdGg8L2tleXdvcmQ+PGtleXdvcmQ+SHVtYW5zPC9rZXl3b3Jk
PjxrZXl3b3JkPkxld3kgQm9kaWVzLypwYXRob2xvZ3k8L2tleXdvcmQ+PGtleXdvcmQ+TmV1cm9u
cy8qcGF0aG9sb2d5PC9rZXl3b3JkPjxrZXl3b3JkPlBhcmtpbnNvbiBEaXNlYXNlLypwYXRob2xv
Z3k8L2tleXdvcmQ+PGtleXdvcmQ+YWxwaGEtU3ludWNsZWluLyptZXRhYm9saXNtPC9rZXl3b3Jk
Pjwva2V5d29yZHM+PGRhdGVzPjx5ZWFyPjIwMTc8L3llYXI+PHB1Yi1kYXRlcz48ZGF0ZT5KYW4g
MjA8L2RhdGU+PC9wdWItZGF0ZXM+PC9kYXRlcz48aXNibj4xNDcxLTAwNDggKEVsZWN0cm9uaWMp
JiN4RDsxNDcxLTAwM1ggKExpbmtpbmcpPC9pc2JuPjxhY2Nlc3Npb24tbnVtPjI4MTA0OTA5PC9h
Y2Nlc3Npb24tbnVtPjx1cmxzPjxyZWxhdGVkLXVybHM+PHVybD5odHRwczovL3d3dy5uY2JpLm5s
bS5uaWguZ292L3B1Ym1lZC8yODEwNDkwOTwvdXJsPjwvcmVsYXRlZC11cmxzPjwvdXJscz48Y3Vz
dG9tMj5QTUM1NTY0MzIyPC9jdXN0b20yPjxlbGVjdHJvbmljLXJlc291cmNlLW51bT4xMC4xMDM4
L25ybi4yMDE2LjE3ODwvZWxlY3Ryb25pYy1yZXNvdXJjZS1udW0+PC9yZWNvcmQ+PC9DaXRlPjwv
RW5kTm90ZT4A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9E77C6">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w:t>
      </w:r>
    </w:p>
    <w:p w14:paraId="59F4270A" w14:textId="77777777" w:rsidR="00696A2B" w:rsidRDefault="00696A2B" w:rsidP="008B569A">
      <w:pPr>
        <w:tabs>
          <w:tab w:val="left" w:pos="180"/>
        </w:tabs>
        <w:rPr>
          <w:rFonts w:asciiTheme="minorHAnsi" w:hAnsiTheme="minorHAnsi" w:cstheme="minorHAnsi"/>
          <w:color w:val="auto"/>
        </w:rPr>
      </w:pPr>
    </w:p>
    <w:p w14:paraId="068A9496" w14:textId="48D8652F" w:rsidR="00696A2B" w:rsidRDefault="00696A2B" w:rsidP="008B569A">
      <w:pPr>
        <w:tabs>
          <w:tab w:val="left" w:pos="180"/>
        </w:tabs>
        <w:rPr>
          <w:rFonts w:asciiTheme="minorHAnsi" w:hAnsiTheme="minorHAnsi" w:cstheme="minorHAnsi"/>
          <w:color w:val="auto"/>
        </w:rPr>
      </w:pPr>
      <w:r w:rsidRPr="000922BD">
        <w:rPr>
          <w:rFonts w:asciiTheme="minorHAnsi" w:hAnsiTheme="minorHAnsi" w:cstheme="minorHAnsi"/>
          <w:color w:val="auto"/>
        </w:rPr>
        <w:t>L</w:t>
      </w:r>
      <w:r w:rsidRPr="00734D2B">
        <w:rPr>
          <w:rFonts w:asciiTheme="minorHAnsi" w:hAnsiTheme="minorHAnsi" w:cstheme="minorHAnsi"/>
          <w:color w:val="auto"/>
        </w:rPr>
        <w:t>B and</w:t>
      </w:r>
      <w:r w:rsidRPr="00DC10DB">
        <w:rPr>
          <w:rFonts w:asciiTheme="minorHAnsi" w:hAnsiTheme="minorHAnsi" w:cstheme="minorHAnsi"/>
          <w:color w:val="auto"/>
        </w:rPr>
        <w:t xml:space="preserve"> </w:t>
      </w:r>
      <w:r w:rsidRPr="00051E95">
        <w:rPr>
          <w:rFonts w:asciiTheme="minorHAnsi" w:hAnsiTheme="minorHAnsi" w:cstheme="minorHAnsi"/>
          <w:color w:val="auto"/>
        </w:rPr>
        <w:t>L</w:t>
      </w:r>
      <w:r w:rsidRPr="0053607B">
        <w:rPr>
          <w:rFonts w:asciiTheme="minorHAnsi" w:hAnsiTheme="minorHAnsi" w:cstheme="minorHAnsi"/>
          <w:color w:val="auto"/>
        </w:rPr>
        <w:t>N h</w:t>
      </w:r>
      <w:r w:rsidRPr="001E3913">
        <w:rPr>
          <w:rFonts w:asciiTheme="minorHAnsi" w:hAnsiTheme="minorHAnsi" w:cstheme="minorHAnsi"/>
          <w:color w:val="auto"/>
        </w:rPr>
        <w:t>ad b</w:t>
      </w:r>
      <w:r w:rsidRPr="00593123">
        <w:rPr>
          <w:rFonts w:asciiTheme="minorHAnsi" w:hAnsiTheme="minorHAnsi" w:cstheme="minorHAnsi"/>
          <w:color w:val="auto"/>
        </w:rPr>
        <w:t xml:space="preserve">een shown to consist of </w:t>
      </w:r>
      <w:r>
        <w:rPr>
          <w:rFonts w:asciiTheme="minorHAnsi" w:hAnsiTheme="minorHAnsi" w:cstheme="minorHAnsi"/>
          <w:color w:val="auto"/>
        </w:rPr>
        <w:t xml:space="preserve">membranous and </w:t>
      </w:r>
      <w:proofErr w:type="spellStart"/>
      <w:r>
        <w:rPr>
          <w:rFonts w:asciiTheme="minorHAnsi" w:hAnsiTheme="minorHAnsi" w:cstheme="minorHAnsi"/>
          <w:color w:val="auto"/>
        </w:rPr>
        <w:t>proteinaceous</w:t>
      </w:r>
      <w:proofErr w:type="spellEnd"/>
      <w:r>
        <w:rPr>
          <w:rFonts w:asciiTheme="minorHAnsi" w:hAnsiTheme="minorHAnsi" w:cstheme="minorHAnsi"/>
          <w:color w:val="auto"/>
        </w:rPr>
        <w:t xml:space="preserve"> components</w: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02765D">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xml:space="preserve">. The former are </w:t>
      </w:r>
      <w:r w:rsidRPr="00593123">
        <w:rPr>
          <w:rFonts w:asciiTheme="minorHAnsi" w:hAnsiTheme="minorHAnsi" w:cstheme="minorHAnsi"/>
          <w:color w:val="auto"/>
        </w:rPr>
        <w:t>membran</w:t>
      </w:r>
      <w:r>
        <w:rPr>
          <w:rFonts w:asciiTheme="minorHAnsi" w:hAnsiTheme="minorHAnsi" w:cstheme="minorHAnsi"/>
          <w:color w:val="auto"/>
        </w:rPr>
        <w:t>e</w:t>
      </w:r>
      <w:r w:rsidRPr="00593123">
        <w:rPr>
          <w:rFonts w:asciiTheme="minorHAnsi" w:hAnsiTheme="minorHAnsi" w:cstheme="minorHAnsi"/>
          <w:color w:val="auto"/>
        </w:rPr>
        <w:t xml:space="preserve"> fragments, vesic</w:t>
      </w:r>
      <w:r>
        <w:rPr>
          <w:rFonts w:asciiTheme="minorHAnsi" w:hAnsiTheme="minorHAnsi" w:cstheme="minorHAnsi"/>
          <w:color w:val="auto"/>
        </w:rPr>
        <w:t xml:space="preserve">ular structures (possibly lysosomes and </w:t>
      </w:r>
      <w:proofErr w:type="spellStart"/>
      <w:r>
        <w:rPr>
          <w:rFonts w:asciiTheme="minorHAnsi" w:hAnsiTheme="minorHAnsi" w:cstheme="minorHAnsi"/>
          <w:color w:val="auto"/>
        </w:rPr>
        <w:t>autophagosomes</w:t>
      </w:r>
      <w:proofErr w:type="spellEnd"/>
      <w:r>
        <w:rPr>
          <w:rFonts w:asciiTheme="minorHAnsi" w:hAnsiTheme="minorHAnsi" w:cstheme="minorHAnsi"/>
          <w:color w:val="auto"/>
        </w:rPr>
        <w:t xml:space="preserve">) and </w:t>
      </w:r>
      <w:r w:rsidRPr="00593123">
        <w:rPr>
          <w:rFonts w:asciiTheme="minorHAnsi" w:hAnsiTheme="minorHAnsi" w:cstheme="minorHAnsi"/>
          <w:color w:val="auto"/>
        </w:rPr>
        <w:t>mitochondria</w: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02765D">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xml:space="preserve">. The latter consists of at least </w:t>
      </w:r>
      <w:r w:rsidRPr="00593123">
        <w:rPr>
          <w:rFonts w:asciiTheme="minorHAnsi" w:hAnsiTheme="minorHAnsi" w:cstheme="minorHAnsi"/>
          <w:color w:val="auto"/>
        </w:rPr>
        <w:t xml:space="preserve">300 </w:t>
      </w:r>
      <w:r>
        <w:rPr>
          <w:rFonts w:asciiTheme="minorHAnsi" w:hAnsiTheme="minorHAnsi" w:cstheme="minorHAnsi"/>
          <w:color w:val="auto"/>
        </w:rPr>
        <w:t xml:space="preserve">different </w:t>
      </w:r>
      <w:r w:rsidRPr="00593123">
        <w:rPr>
          <w:rFonts w:asciiTheme="minorHAnsi" w:hAnsiTheme="minorHAnsi" w:cstheme="minorHAnsi"/>
          <w:color w:val="auto"/>
        </w:rPr>
        <w:t>proteins</w:t>
      </w:r>
      <w:r>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Leverenz&lt;/Author&gt;&lt;Year&gt;2007&lt;/Year&gt;&lt;RecNum&gt;3246&lt;/RecNum&gt;&lt;DisplayText&gt;&lt;style face="superscript"&gt;6&lt;/style&gt;&lt;/DisplayText&gt;&lt;record&gt;&lt;rec-number&gt;3246&lt;/rec-number&gt;&lt;foreign-keys&gt;&lt;key app="EN" db-id="xv2dsfv9lv9fvxe55vfxw5se0zerw09pvtew" timestamp="1579120952"&gt;3246&lt;/key&gt;&lt;/foreign-keys&gt;&lt;ref-type name="Journal Article"&gt;17&lt;/ref-type&gt;&lt;contributors&gt;&lt;authors&gt;&lt;author&gt;Leverenz, J. B.&lt;/author&gt;&lt;author&gt;Umar, I.&lt;/author&gt;&lt;author&gt;Wang, Q.&lt;/author&gt;&lt;author&gt;Montine, T. J.&lt;/author&gt;&lt;author&gt;McMillan, P. J.&lt;/author&gt;&lt;author&gt;Tsuang, D. W.&lt;/author&gt;&lt;author&gt;Jin, J.&lt;/author&gt;&lt;author&gt;Pan, C.&lt;/author&gt;&lt;author&gt;Shin, J.&lt;/author&gt;&lt;author&gt;Zhu, D.&lt;/author&gt;&lt;author&gt;Zhang, J.&lt;/author&gt;&lt;/authors&gt;&lt;/contributors&gt;&lt;auth-address&gt;Department of Neurology, School of Medicine, University of Washington, Seattle, WA 98104, USA.&lt;/auth-address&gt;&lt;titles&gt;&lt;title&gt;Proteomic identification of novel proteins in cortical lewy bodies&lt;/title&gt;&lt;secondary-title&gt;Brain Pathol&lt;/secondary-title&gt;&lt;/titles&gt;&lt;periodical&gt;&lt;full-title&gt;Brain Pathol&lt;/full-title&gt;&lt;/periodical&gt;&lt;pages&gt;139-45&lt;/pages&gt;&lt;volume&gt;17&lt;/volume&gt;&lt;number&gt;2&lt;/number&gt;&lt;edition&gt;2007/03/29&lt;/edition&gt;&lt;keywords&gt;&lt;keyword&gt;Aged&lt;/keyword&gt;&lt;keyword&gt;Brain/*metabolism/pathology&lt;/keyword&gt;&lt;keyword&gt;HSC70 Heat-Shock Proteins/metabolism&lt;/keyword&gt;&lt;keyword&gt;Humans&lt;/keyword&gt;&lt;keyword&gt;Immunohistochemistry&lt;/keyword&gt;&lt;keyword&gt;Lasers&lt;/keyword&gt;&lt;keyword&gt;Lewy Bodies/*chemistry/metabolism&lt;/keyword&gt;&lt;keyword&gt;Lewy Body Disease/*metabolism/pathology&lt;/keyword&gt;&lt;keyword&gt;Microdissection&lt;/keyword&gt;&lt;keyword&gt;Microscopy, Confocal&lt;/keyword&gt;&lt;keyword&gt;Neurons/chemistry/metabolism/pathology&lt;/keyword&gt;&lt;keyword&gt;Parkinson Disease/*metabolism/pathology&lt;/keyword&gt;&lt;keyword&gt;Proteomics&lt;/keyword&gt;&lt;/keywords&gt;&lt;dates&gt;&lt;year&gt;2007&lt;/year&gt;&lt;pub-dates&gt;&lt;date&gt;Apr&lt;/date&gt;&lt;/pub-dates&gt;&lt;/dates&gt;&lt;isbn&gt;1015-6305 (Print)&amp;#xD;1015-6305 (Linking)&lt;/isbn&gt;&lt;accession-num&gt;17388944&lt;/accession-num&gt;&lt;urls&gt;&lt;related-urls&gt;&lt;url&gt;https://www.ncbi.nlm.nih.gov/pubmed/17388944&lt;/url&gt;&lt;/related-urls&gt;&lt;/urls&gt;&lt;electronic-resource-num&gt;10.1111/j.1750-3639.2007.00048.x&lt;/electronic-resource-num&gt;&lt;/record&gt;&lt;/Cite&gt;&lt;/EndNote&gt;</w:instrText>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6</w:t>
      </w:r>
      <w:r>
        <w:rPr>
          <w:rFonts w:asciiTheme="minorHAnsi" w:hAnsiTheme="minorHAnsi" w:cstheme="minorHAnsi"/>
          <w:color w:val="auto"/>
        </w:rPr>
        <w:fldChar w:fldCharType="end"/>
      </w:r>
      <w:r w:rsidRPr="00593123">
        <w:rPr>
          <w:rFonts w:asciiTheme="minorHAnsi" w:hAnsiTheme="minorHAnsi" w:cstheme="minorHAnsi"/>
          <w:color w:val="auto"/>
        </w:rPr>
        <w:t xml:space="preserve">. </w:t>
      </w:r>
      <w:r>
        <w:rPr>
          <w:rFonts w:asciiTheme="minorHAnsi" w:hAnsiTheme="minorHAnsi" w:cstheme="minorHAnsi"/>
          <w:color w:val="auto"/>
        </w:rPr>
        <w:t xml:space="preserve">A hallmark study </w:t>
      </w:r>
      <w:r w:rsidR="008D0980">
        <w:rPr>
          <w:rFonts w:asciiTheme="minorHAnsi" w:hAnsiTheme="minorHAnsi" w:cstheme="minorHAnsi"/>
          <w:color w:val="auto"/>
        </w:rPr>
        <w:t xml:space="preserve">by </w:t>
      </w:r>
      <w:proofErr w:type="spellStart"/>
      <w:r>
        <w:rPr>
          <w:rFonts w:asciiTheme="minorHAnsi" w:hAnsiTheme="minorHAnsi" w:cstheme="minorHAnsi"/>
          <w:color w:val="auto"/>
        </w:rPr>
        <w:t>Spillantini</w:t>
      </w:r>
      <w:proofErr w:type="spellEnd"/>
      <w:r>
        <w:rPr>
          <w:rFonts w:asciiTheme="minorHAnsi" w:hAnsiTheme="minorHAnsi" w:cstheme="minorHAnsi"/>
          <w:color w:val="auto"/>
        </w:rPr>
        <w:t xml:space="preserve"> et al.</w:t>
      </w:r>
      <w:r>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Spillantini&lt;/Author&gt;&lt;Year&gt;1997&lt;/Year&gt;&lt;RecNum&gt;923&lt;/RecNum&gt;&lt;DisplayText&gt;&lt;style face="superscript"&gt;7&lt;/style&gt;&lt;/DisplayText&gt;&lt;record&gt;&lt;rec-number&gt;923&lt;/rec-number&gt;&lt;foreign-keys&gt;&lt;key app="EN" db-id="xv2dsfv9lv9fvxe55vfxw5se0zerw09pvtew" timestamp="1522870148"&gt;923&lt;/key&gt;&lt;/foreign-keys&gt;&lt;ref-type name="Journal Article"&gt;17&lt;/ref-type&gt;&lt;contributors&gt;&lt;authors&gt;&lt;author&gt;Spillantini, M. G.&lt;/author&gt;&lt;author&gt;Schmidt, M. L.&lt;/author&gt;&lt;author&gt;Lee, V. M.&lt;/author&gt;&lt;author&gt;Trojanowski, J. Q.&lt;/author&gt;&lt;author&gt;Jakes, R.&lt;/author&gt;&lt;author&gt;Goedert, M.&lt;/author&gt;&lt;/authors&gt;&lt;/contributors&gt;&lt;titles&gt;&lt;title&gt;Alpha-synuclein in Lewy bodies&lt;/title&gt;&lt;secondary-title&gt;Nature&lt;/secondary-title&gt;&lt;/titles&gt;&lt;periodical&gt;&lt;full-title&gt;Nature&lt;/full-title&gt;&lt;/periodical&gt;&lt;pages&gt;839-40&lt;/pages&gt;&lt;volume&gt;388&lt;/volume&gt;&lt;number&gt;6645&lt;/number&gt;&lt;edition&gt;1997/08/28&lt;/edition&gt;&lt;keywords&gt;&lt;keyword&gt;Humans&lt;/keyword&gt;&lt;keyword&gt;Immunohistochemistry&lt;/keyword&gt;&lt;keyword&gt;Lewy Bodies/*metabolism&lt;/keyword&gt;&lt;keyword&gt;Nerve Tissue Proteins/*analysis&lt;/keyword&gt;&lt;keyword&gt;Parkinson Disease/*metabolism&lt;/keyword&gt;&lt;keyword&gt;Synucleins&lt;/keyword&gt;&lt;keyword&gt;alpha-Synuclein&lt;/keyword&gt;&lt;/keywords&gt;&lt;dates&gt;&lt;year&gt;1997&lt;/year&gt;&lt;pub-dates&gt;&lt;date&gt;Aug 28&lt;/date&gt;&lt;/pub-dates&gt;&lt;/dates&gt;&lt;isbn&gt;0028-0836 (Print)&amp;#xD;0028-0836 (Linking)&lt;/isbn&gt;&lt;accession-num&gt;9278044&lt;/accession-num&gt;&lt;urls&gt;&lt;related-urls&gt;&lt;url&gt;https://www.ncbi.nlm.nih.gov/pubmed/9278044&lt;/url&gt;&lt;/related-urls&gt;&lt;/urls&gt;&lt;electronic-resource-num&gt;10.1038/42166&lt;/electronic-resource-num&gt;&lt;/record&gt;&lt;/Cite&gt;&lt;/EndNote&gt;</w:instrText>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7</w:t>
      </w:r>
      <w:r>
        <w:rPr>
          <w:rFonts w:asciiTheme="minorHAnsi" w:hAnsiTheme="minorHAnsi" w:cstheme="minorHAnsi"/>
          <w:color w:val="auto"/>
        </w:rPr>
        <w:fldChar w:fldCharType="end"/>
      </w:r>
      <w:r>
        <w:rPr>
          <w:rFonts w:asciiTheme="minorHAnsi" w:hAnsiTheme="minorHAnsi" w:cstheme="minorHAnsi"/>
          <w:color w:val="auto"/>
        </w:rPr>
        <w:t xml:space="preserve"> demonstrated that the major protein component of </w:t>
      </w:r>
      <w:proofErr w:type="spellStart"/>
      <w:r>
        <w:rPr>
          <w:rFonts w:asciiTheme="minorHAnsi" w:hAnsiTheme="minorHAnsi" w:cstheme="minorHAnsi"/>
          <w:color w:val="auto"/>
        </w:rPr>
        <w:t>Lewy</w:t>
      </w:r>
      <w:proofErr w:type="spellEnd"/>
      <w:r>
        <w:rPr>
          <w:rFonts w:asciiTheme="minorHAnsi" w:hAnsiTheme="minorHAnsi" w:cstheme="minorHAnsi"/>
          <w:color w:val="auto"/>
        </w:rPr>
        <w:t xml:space="preserve"> pathology is </w:t>
      </w:r>
      <w:r w:rsidRPr="002563CF">
        <w:rPr>
          <w:rFonts w:asciiTheme="minorHAnsi" w:hAnsiTheme="minorHAnsi" w:cstheme="minorHAnsi"/>
          <w:color w:val="auto"/>
        </w:rPr>
        <w:t>α-</w:t>
      </w:r>
      <w:proofErr w:type="spellStart"/>
      <w:r w:rsidRPr="002563CF">
        <w:rPr>
          <w:rFonts w:asciiTheme="minorHAnsi" w:hAnsiTheme="minorHAnsi" w:cstheme="minorHAnsi"/>
          <w:color w:val="auto"/>
        </w:rPr>
        <w:t>synuclein</w:t>
      </w:r>
      <w:proofErr w:type="spellEnd"/>
      <w:r>
        <w:rPr>
          <w:rFonts w:asciiTheme="minorHAnsi" w:hAnsiTheme="minorHAnsi" w:cstheme="minorHAnsi"/>
          <w:color w:val="auto"/>
        </w:rPr>
        <w:t xml:space="preserve">. Highly expressed in neurons, </w:t>
      </w:r>
      <w:r w:rsidR="008D0980">
        <w:rPr>
          <w:rFonts w:asciiTheme="minorHAnsi" w:hAnsiTheme="minorHAnsi" w:cstheme="minorHAnsi"/>
          <w:color w:val="auto"/>
        </w:rPr>
        <w:t xml:space="preserve">and </w:t>
      </w:r>
      <w:r>
        <w:rPr>
          <w:rFonts w:asciiTheme="minorHAnsi" w:hAnsiTheme="minorHAnsi" w:cstheme="minorHAnsi"/>
          <w:color w:val="auto"/>
        </w:rPr>
        <w:t xml:space="preserve">linked with membrane fusion and neurotransmitter release, </w:t>
      </w:r>
      <w:r w:rsidRPr="002563CF">
        <w:rPr>
          <w:rFonts w:asciiTheme="minorHAnsi" w:hAnsiTheme="minorHAnsi" w:cstheme="minorHAnsi"/>
          <w:color w:val="auto"/>
        </w:rPr>
        <w:t>α-</w:t>
      </w:r>
      <w:proofErr w:type="spellStart"/>
      <w:r w:rsidRPr="002563CF">
        <w:rPr>
          <w:rFonts w:asciiTheme="minorHAnsi" w:hAnsiTheme="minorHAnsi" w:cstheme="minorHAnsi"/>
          <w:color w:val="auto"/>
        </w:rPr>
        <w:t>syn</w:t>
      </w:r>
      <w:r>
        <w:rPr>
          <w:rFonts w:asciiTheme="minorHAnsi" w:hAnsiTheme="minorHAnsi" w:cstheme="minorHAnsi"/>
          <w:color w:val="auto"/>
        </w:rPr>
        <w:t>uclein</w:t>
      </w:r>
      <w:proofErr w:type="spellEnd"/>
      <w:r>
        <w:rPr>
          <w:rFonts w:asciiTheme="minorHAnsi" w:hAnsiTheme="minorHAnsi" w:cstheme="minorHAnsi"/>
          <w:color w:val="auto"/>
        </w:rPr>
        <w:t xml:space="preserve"> in </w:t>
      </w:r>
      <w:proofErr w:type="spellStart"/>
      <w:r>
        <w:rPr>
          <w:rFonts w:asciiTheme="minorHAnsi" w:hAnsiTheme="minorHAnsi" w:cstheme="minorHAnsi"/>
          <w:color w:val="auto"/>
        </w:rPr>
        <w:t>Lewy</w:t>
      </w:r>
      <w:proofErr w:type="spellEnd"/>
      <w:r>
        <w:rPr>
          <w:rFonts w:asciiTheme="minorHAnsi" w:hAnsiTheme="minorHAnsi" w:cstheme="minorHAnsi"/>
          <w:color w:val="auto"/>
        </w:rPr>
        <w:t xml:space="preserve"> pathology is present mostly in misfolded, amyloid fibril form, </w:t>
      </w:r>
      <w:r w:rsidR="008D0980">
        <w:rPr>
          <w:rFonts w:asciiTheme="minorHAnsi" w:hAnsiTheme="minorHAnsi" w:cstheme="minorHAnsi"/>
          <w:color w:val="auto"/>
        </w:rPr>
        <w:t xml:space="preserve">the </w:t>
      </w:r>
      <w:r>
        <w:rPr>
          <w:rFonts w:asciiTheme="minorHAnsi" w:hAnsiTheme="minorHAnsi" w:cstheme="minorHAnsi"/>
          <w:color w:val="auto"/>
        </w:rPr>
        <w:t xml:space="preserve">bulk of which is </w:t>
      </w:r>
      <w:r w:rsidRPr="002563CF">
        <w:rPr>
          <w:rFonts w:asciiTheme="minorHAnsi" w:hAnsiTheme="minorHAnsi" w:cstheme="minorHAnsi"/>
          <w:color w:val="auto"/>
        </w:rPr>
        <w:t>phosphorylated a</w:t>
      </w:r>
      <w:r>
        <w:rPr>
          <w:rFonts w:asciiTheme="minorHAnsi" w:hAnsiTheme="minorHAnsi" w:cstheme="minorHAnsi"/>
          <w:color w:val="auto"/>
        </w:rPr>
        <w:t>t</w:t>
      </w:r>
      <w:r w:rsidRPr="002563CF">
        <w:rPr>
          <w:rFonts w:asciiTheme="minorHAnsi" w:hAnsiTheme="minorHAnsi" w:cstheme="minorHAnsi"/>
          <w:color w:val="auto"/>
        </w:rPr>
        <w:t xml:space="preserve"> Ser129 (pS129-α</w:t>
      </w:r>
      <w:proofErr w:type="spellStart"/>
      <w:r w:rsidRPr="002563CF">
        <w:rPr>
          <w:rFonts w:asciiTheme="minorHAnsi" w:hAnsiTheme="minorHAnsi" w:cstheme="minorHAnsi"/>
          <w:color w:val="auto"/>
        </w:rPr>
        <w:t>syn</w:t>
      </w:r>
      <w:proofErr w:type="spellEnd"/>
      <w:r w:rsidRPr="002563CF">
        <w:rPr>
          <w:rFonts w:asciiTheme="minorHAnsi" w:hAnsiTheme="minorHAnsi" w:cstheme="minorHAnsi"/>
          <w:color w:val="auto"/>
        </w:rPr>
        <w:t>)</w:t>
      </w:r>
      <w:r>
        <w:rPr>
          <w:rFonts w:asciiTheme="minorHAnsi" w:hAnsiTheme="minorHAnsi" w:cstheme="minorHAnsi"/>
          <w:color w:val="auto"/>
        </w:rPr>
        <w:fldChar w:fldCharType="begin">
          <w:fldData xml:space="preserve">PEVuZE5vdGU+PENpdGU+PEF1dGhvcj5BbmRlcnNvbjwvQXV0aG9yPjxZZWFyPjIwMDY8L1llYXI+
PFJlY051bT4xMDkxPC9SZWNOdW0+PERpc3BsYXlUZXh0PjxzdHlsZSBmYWNlPSJzdXBlcnNjcmlw
dCI+NCw4PC9zdHlsZT48L0Rpc3BsYXlUZXh0PjxyZWNvcmQ+PHJlYy1udW1iZXI+MTA5MTwvcmVj
LW51bWJlcj48Zm9yZWlnbi1rZXlzPjxrZXkgYXBwPSJFTiIgZGItaWQ9Inh2MmRzZnY5bHY5ZnZ4
ZTU1dmZ4dzVzZTB6ZXJ3MDlwdnRldyIgdGltZXN0YW1wPSIxNTI3Mjc5NjQwIj4xMDkxPC9rZXk+
PC9mb3JlaWduLWtleXM+PHJlZi10eXBlIG5hbWU9IkpvdXJuYWwgQXJ0aWNsZSI+MTc8L3JlZi10
eXBlPjxjb250cmlidXRvcnM+PGF1dGhvcnM+PGF1dGhvcj5BbmRlcnNvbiwgSi4gUC48L2F1dGhv
cj48YXV0aG9yPldhbGtlciwgRC4gRS48L2F1dGhvcj48YXV0aG9yPkdvbGRzdGVpbiwgSi4gTS48
L2F1dGhvcj48YXV0aG9yPmRlIExhYXQsIFIuPC9hdXRob3I+PGF1dGhvcj5CYW5kdWNjaSwgSy48
L2F1dGhvcj48YXV0aG9yPkNhY2NhdmVsbG8sIFIuIEouPC9hdXRob3I+PGF1dGhvcj5CYXJib3Vy
LCBSLjwvYXV0aG9yPjxhdXRob3I+SHVhbmcsIEouPC9hdXRob3I+PGF1dGhvcj5LbGluZywgSy48
L2F1dGhvcj48YXV0aG9yPkxlZSwgTS48L2F1dGhvcj48YXV0aG9yPkRpZXAsIEwuPC9hdXRob3I+
PGF1dGhvcj5LZWltLCBQLiBTLjwvYXV0aG9yPjxhdXRob3I+U2hlbiwgWC48L2F1dGhvcj48YXV0
aG9yPkNoYXRhd2F5LCBULjwvYXV0aG9yPjxhdXRob3I+U2NobG9zc21hY2hlciwgTS4gRy48L2F1
dGhvcj48YXV0aG9yPlNldWJlcnQsIFAuPC9hdXRob3I+PGF1dGhvcj5TY2hlbmssIEQuPC9hdXRo
b3I+PGF1dGhvcj5TaW5oYSwgUy48L2F1dGhvcj48YXV0aG9yPkdhaSwgVy4gUC48L2F1dGhvcj48
YXV0aG9yPkNoaWxjb3RlLCBULiBKLjwvYXV0aG9yPjwvYXV0aG9ycz48L2NvbnRyaWJ1dG9ycz48
YXV0aC1hZGRyZXNzPkVsYW4gUGhhcm1hY2V1dGljYWxzLCBTb3V0aCBTYW4gRnJhbmNpc2NvLCBD
YWxpZm9ybmlhIDk0MDgwLCBVU0EuPC9hdXRoLWFkZHJlc3M+PHRpdGxlcz48dGl0bGU+UGhvc3Bo
b3J5bGF0aW9uIG9mIFNlci0xMjkgaXMgdGhlIGRvbWluYW50IHBhdGhvbG9naWNhbCBtb2RpZmlj
YXRpb24gb2YgYWxwaGEtc3ludWNsZWluIGluIGZhbWlsaWFsIGFuZCBzcG9yYWRpYyBMZXd5IGJv
ZHkgZGlzZWFzZTwvdGl0bGU+PHNlY29uZGFyeS10aXRsZT5KIEJpb2wgQ2hlbTwvc2Vjb25kYXJ5
LXRpdGxlPjwvdGl0bGVzPjxwZXJpb2RpY2FsPjxmdWxsLXRpdGxlPkogQmlvbCBDaGVtPC9mdWxs
LXRpdGxlPjwvcGVyaW9kaWNhbD48cGFnZXM+Mjk3MzktNTI8L3BhZ2VzPjx2b2x1bWU+MjgxPC92
b2x1bWU+PG51bWJlcj40MDwvbnVtYmVyPjxlZGl0aW9uPjIwMDYvMDcvMTk8L2VkaXRpb24+PGtl
eXdvcmRzPjxrZXl3b3JkPkFtaW5vIEFjaWQgU2VxdWVuY2U8L2tleXdvcmQ+PGtleXdvcmQ+RmVt
YWxlPC9rZXl3b3JkPjxrZXl3b3JkPkh1bWFuczwva2V5d29yZD48a2V5d29yZD5MZXd5IEJvZHkg
RGlzZWFzZS9nZW5ldGljcy8qbWV0YWJvbGlzbS8qcGF0aG9sb2d5PC9rZXl3b3JkPjxrZXl3b3Jk
Pk1pZGRsZSBBZ2VkPC9rZXl3b3JkPjxrZXl3b3JkPk1vbGVjdWxhciBTZXF1ZW5jZSBEYXRhPC9r
ZXl3b3JkPjxrZXl3b3JkPlBob3NwaG9yeWxhdGlvbjwva2V5d29yZD48a2V5d29yZD5TZXJpbmUv
Z2VuZXRpY3MvKm1ldGFib2xpc208L2tleXdvcmQ+PGtleXdvcmQ+YWxwaGEtU3ludWNsZWluLypj
aGVtaXN0cnkvZ2VuZXRpY3MvaXNvbGF0aW9uICZhbXA7IHB1cmlmaWNhdGlvbi8qbWV0YWJvbGlz
bTwva2V5d29yZD48L2tleXdvcmRzPjxkYXRlcz48eWVhcj4yMDA2PC95ZWFyPjxwdWItZGF0ZXM+
PGRhdGU+T2N0IDY8L2RhdGU+PC9wdWItZGF0ZXM+PC9kYXRlcz48aXNibj4wMDIxLTkyNTggKFBy
aW50KSYjeEQ7MDAyMS05MjU4IChMaW5raW5nKTwvaXNibj48YWNjZXNzaW9uLW51bT4xNjg0NzA2
MzwvYWNjZXNzaW9uLW51bT48dXJscz48cmVsYXRlZC11cmxzPjx1cmw+aHR0cHM6Ly93d3cubmNi
aS5ubG0ubmloLmdvdi9wdWJtZWQvMTY4NDcwNjM8L3VybD48L3JlbGF0ZWQtdXJscz48L3VybHM+
PGVsZWN0cm9uaWMtcmVzb3VyY2UtbnVtPjEwLjEwNzQvamJjLk02MDA5MzMyMDA8L2VsZWN0cm9u
aWMtcmVzb3VyY2UtbnVtPjwvcmVjb3JkPjwvQ2l0ZT48Q2l0ZT48QXV0aG9yPkdvZWRlcnQ8L0F1
dGhvcj48WWVhcj4yMDEzPC9ZZWFyPjxSZWNOdW0+MzI0NTwvUmVjTnVtPjxyZWNvcmQ+PHJlYy1u
dW1iZXI+MzI0NTwvcmVjLW51bWJlcj48Zm9yZWlnbi1rZXlzPjxrZXkgYXBwPSJFTiIgZGItaWQ9
Inh2MmRzZnY5bHY5ZnZ4ZTU1dmZ4dzVzZTB6ZXJ3MDlwdnRldyIgdGltZXN0YW1wPSIxNTc5MTIw
NDgzIj4zMjQ1PC9rZXk+PC9mb3JlaWduLWtleXM+PHJlZi10eXBlIG5hbWU9IkpvdXJuYWwgQXJ0
aWNsZSI+MTc8L3JlZi10eXBlPjxjb250cmlidXRvcnM+PGF1dGhvcnM+PGF1dGhvcj5Hb2VkZXJ0
LCBNLjwvYXV0aG9yPjxhdXRob3I+U3BpbGxhbnRpbmksIE0uIEcuPC9hdXRob3I+PGF1dGhvcj5E
ZWwgVHJlZGljaSwgSy48L2F1dGhvcj48YXV0aG9yPkJyYWFrLCBILjwvYXV0aG9yPjwvYXV0aG9y
cz48L2NvbnRyaWJ1dG9ycz48YXV0aC1hZGRyZXNzPk1SQyBMYWJvcmF0b3J5IG9mIE1vbGVjdWxh
ciBCaW9sb2d5LCBIaWxscyBSb2FkLCBDYW1icmlkZ2UgQ0IyIDBRSCwgVUsuIG1nQG1yYy1sbWIu
Y2FtLmFjLnVrPC9hdXRoLWFkZHJlc3M+PHRpdGxlcz48dGl0bGU+MTAwIHllYXJzIG9mIExld3kg
cGF0aG9sb2d5PC90aXRsZT48c2Vjb25kYXJ5LXRpdGxlPk5hdCBSZXYgTmV1cm9sPC9zZWNvbmRh
cnktdGl0bGU+PC90aXRsZXM+PHBlcmlvZGljYWw+PGZ1bGwtdGl0bGU+TmF0IFJldiBOZXVyb2w8
L2Z1bGwtdGl0bGU+PC9wZXJpb2RpY2FsPjxwYWdlcz4xMy0yNDwvcGFnZXM+PHZvbHVtZT45PC92
b2x1bWU+PG51bWJlcj4xPC9udW1iZXI+PGVkaXRpb24+MjAxMi8xMS8yODwvZWRpdGlvbj48a2V5
d29yZHM+PGtleXdvcmQ+QnJhaW4vKnBhdGhvbG9neTwva2V5d29yZD48a2V5d29yZD5HZXJtYW55
PC9rZXl3b3JkPjxrZXl3b3JkPkhpc3RvcnksIDE5dGggQ2VudHVyeTwva2V5d29yZD48a2V5d29y
ZD5IaXN0b3J5LCAyMHRoIENlbnR1cnk8L2tleXdvcmQ+PGtleXdvcmQ+SGlzdG9yeSwgMjFzdCBD
ZW50dXJ5PC9rZXl3b3JkPjxrZXl3b3JkPkh1bWFuczwva2V5d29yZD48a2V5d29yZD5MZXd5IEJv
ZHkgRGlzZWFzZS8qaGlzdG9yeTwva2V5d29yZD48a2V5d29yZD5NdWx0aXBsZSBTeXN0ZW0gQXRy
b3BoeS8qaGlzdG9yeTwva2V5d29yZD48a2V5d29yZD5QYXJraW5zb24gRGlzZWFzZS8qaGlzdG9y
eTwva2V5d29yZD48a2V5d29yZD5hbHBoYS1TeW51Y2xlaW4vKmhpc3Rvcnk8L2tleXdvcmQ+PC9r
ZXl3b3Jkcz48ZGF0ZXM+PHllYXI+MjAxMzwveWVhcj48cHViLWRhdGVzPjxkYXRlPkphbjwvZGF0
ZT48L3B1Yi1kYXRlcz48L2RhdGVzPjxpc2JuPjE3NTktNDc2NiAoRWxlY3Ryb25pYykmI3hEOzE3
NTktNDc1OCAoTGlua2luZyk8L2lzYm4+PGFjY2Vzc2lvbi1udW0+MjMxODM4ODM8L2FjY2Vzc2lv
bi1udW0+PHVybHM+PHJlbGF0ZWQtdXJscz48dXJsPmh0dHBzOi8vd3d3Lm5jYmkubmxtLm5paC5n
b3YvcHVibWVkLzIzMTgzODgzPC91cmw+PC9yZWxhdGVkLXVybHM+PC91cmxzPjxlbGVjdHJvbmlj
LXJlc291cmNlLW51bT4xMC4xMDM4L25ybmV1cm9sLjIwMTIuMjQyPC9lbGVjdHJvbmljLXJlc291
cmNlLW51bT48L3JlY29yZD48L0NpdGU+PC9FbmROb3RlPn==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BbmRlcnNvbjwvQXV0aG9yPjxZZWFyPjIwMDY8L1llYXI+
PFJlY051bT4xMDkxPC9SZWNOdW0+PERpc3BsYXlUZXh0PjxzdHlsZSBmYWNlPSJzdXBlcnNjcmlw
dCI+NCw4PC9zdHlsZT48L0Rpc3BsYXlUZXh0PjxyZWNvcmQ+PHJlYy1udW1iZXI+MTA5MTwvcmVj
LW51bWJlcj48Zm9yZWlnbi1rZXlzPjxrZXkgYXBwPSJFTiIgZGItaWQ9Inh2MmRzZnY5bHY5ZnZ4
ZTU1dmZ4dzVzZTB6ZXJ3MDlwdnRldyIgdGltZXN0YW1wPSIxNTI3Mjc5NjQwIj4xMDkxPC9rZXk+
PC9mb3JlaWduLWtleXM+PHJlZi10eXBlIG5hbWU9IkpvdXJuYWwgQXJ0aWNsZSI+MTc8L3JlZi10
eXBlPjxjb250cmlidXRvcnM+PGF1dGhvcnM+PGF1dGhvcj5BbmRlcnNvbiwgSi4gUC48L2F1dGhv
cj48YXV0aG9yPldhbGtlciwgRC4gRS48L2F1dGhvcj48YXV0aG9yPkdvbGRzdGVpbiwgSi4gTS48
L2F1dGhvcj48YXV0aG9yPmRlIExhYXQsIFIuPC9hdXRob3I+PGF1dGhvcj5CYW5kdWNjaSwgSy48
L2F1dGhvcj48YXV0aG9yPkNhY2NhdmVsbG8sIFIuIEouPC9hdXRob3I+PGF1dGhvcj5CYXJib3Vy
LCBSLjwvYXV0aG9yPjxhdXRob3I+SHVhbmcsIEouPC9hdXRob3I+PGF1dGhvcj5LbGluZywgSy48
L2F1dGhvcj48YXV0aG9yPkxlZSwgTS48L2F1dGhvcj48YXV0aG9yPkRpZXAsIEwuPC9hdXRob3I+
PGF1dGhvcj5LZWltLCBQLiBTLjwvYXV0aG9yPjxhdXRob3I+U2hlbiwgWC48L2F1dGhvcj48YXV0
aG9yPkNoYXRhd2F5LCBULjwvYXV0aG9yPjxhdXRob3I+U2NobG9zc21hY2hlciwgTS4gRy48L2F1
dGhvcj48YXV0aG9yPlNldWJlcnQsIFAuPC9hdXRob3I+PGF1dGhvcj5TY2hlbmssIEQuPC9hdXRo
b3I+PGF1dGhvcj5TaW5oYSwgUy48L2F1dGhvcj48YXV0aG9yPkdhaSwgVy4gUC48L2F1dGhvcj48
YXV0aG9yPkNoaWxjb3RlLCBULiBKLjwvYXV0aG9yPjwvYXV0aG9ycz48L2NvbnRyaWJ1dG9ycz48
YXV0aC1hZGRyZXNzPkVsYW4gUGhhcm1hY2V1dGljYWxzLCBTb3V0aCBTYW4gRnJhbmNpc2NvLCBD
YWxpZm9ybmlhIDk0MDgwLCBVU0EuPC9hdXRoLWFkZHJlc3M+PHRpdGxlcz48dGl0bGU+UGhvc3Bo
b3J5bGF0aW9uIG9mIFNlci0xMjkgaXMgdGhlIGRvbWluYW50IHBhdGhvbG9naWNhbCBtb2RpZmlj
YXRpb24gb2YgYWxwaGEtc3ludWNsZWluIGluIGZhbWlsaWFsIGFuZCBzcG9yYWRpYyBMZXd5IGJv
ZHkgZGlzZWFzZTwvdGl0bGU+PHNlY29uZGFyeS10aXRsZT5KIEJpb2wgQ2hlbTwvc2Vjb25kYXJ5
LXRpdGxlPjwvdGl0bGVzPjxwZXJpb2RpY2FsPjxmdWxsLXRpdGxlPkogQmlvbCBDaGVtPC9mdWxs
LXRpdGxlPjwvcGVyaW9kaWNhbD48cGFnZXM+Mjk3MzktNTI8L3BhZ2VzPjx2b2x1bWU+MjgxPC92
b2x1bWU+PG51bWJlcj40MDwvbnVtYmVyPjxlZGl0aW9uPjIwMDYvMDcvMTk8L2VkaXRpb24+PGtl
eXdvcmRzPjxrZXl3b3JkPkFtaW5vIEFjaWQgU2VxdWVuY2U8L2tleXdvcmQ+PGtleXdvcmQ+RmVt
YWxlPC9rZXl3b3JkPjxrZXl3b3JkPkh1bWFuczwva2V5d29yZD48a2V5d29yZD5MZXd5IEJvZHkg
RGlzZWFzZS9nZW5ldGljcy8qbWV0YWJvbGlzbS8qcGF0aG9sb2d5PC9rZXl3b3JkPjxrZXl3b3Jk
Pk1pZGRsZSBBZ2VkPC9rZXl3b3JkPjxrZXl3b3JkPk1vbGVjdWxhciBTZXF1ZW5jZSBEYXRhPC9r
ZXl3b3JkPjxrZXl3b3JkPlBob3NwaG9yeWxhdGlvbjwva2V5d29yZD48a2V5d29yZD5TZXJpbmUv
Z2VuZXRpY3MvKm1ldGFib2xpc208L2tleXdvcmQ+PGtleXdvcmQ+YWxwaGEtU3ludWNsZWluLypj
aGVtaXN0cnkvZ2VuZXRpY3MvaXNvbGF0aW9uICZhbXA7IHB1cmlmaWNhdGlvbi8qbWV0YWJvbGlz
bTwva2V5d29yZD48L2tleXdvcmRzPjxkYXRlcz48eWVhcj4yMDA2PC95ZWFyPjxwdWItZGF0ZXM+
PGRhdGU+T2N0IDY8L2RhdGU+PC9wdWItZGF0ZXM+PC9kYXRlcz48aXNibj4wMDIxLTkyNTggKFBy
aW50KSYjeEQ7MDAyMS05MjU4IChMaW5raW5nKTwvaXNibj48YWNjZXNzaW9uLW51bT4xNjg0NzA2
MzwvYWNjZXNzaW9uLW51bT48dXJscz48cmVsYXRlZC11cmxzPjx1cmw+aHR0cHM6Ly93d3cubmNi
aS5ubG0ubmloLmdvdi9wdWJtZWQvMTY4NDcwNjM8L3VybD48L3JlbGF0ZWQtdXJscz48L3VybHM+
PGVsZWN0cm9uaWMtcmVzb3VyY2UtbnVtPjEwLjEwNzQvamJjLk02MDA5MzMyMDA8L2VsZWN0cm9u
aWMtcmVzb3VyY2UtbnVtPjwvcmVjb3JkPjwvQ2l0ZT48Q2l0ZT48QXV0aG9yPkdvZWRlcnQ8L0F1
dGhvcj48WWVhcj4yMDEzPC9ZZWFyPjxSZWNOdW0+MzI0NTwvUmVjTnVtPjxyZWNvcmQ+PHJlYy1u
dW1iZXI+MzI0NTwvcmVjLW51bWJlcj48Zm9yZWlnbi1rZXlzPjxrZXkgYXBwPSJFTiIgZGItaWQ9
Inh2MmRzZnY5bHY5ZnZ4ZTU1dmZ4dzVzZTB6ZXJ3MDlwdnRldyIgdGltZXN0YW1wPSIxNTc5MTIw
NDgzIj4zMjQ1PC9rZXk+PC9mb3JlaWduLWtleXM+PHJlZi10eXBlIG5hbWU9IkpvdXJuYWwgQXJ0
aWNsZSI+MTc8L3JlZi10eXBlPjxjb250cmlidXRvcnM+PGF1dGhvcnM+PGF1dGhvcj5Hb2VkZXJ0
LCBNLjwvYXV0aG9yPjxhdXRob3I+U3BpbGxhbnRpbmksIE0uIEcuPC9hdXRob3I+PGF1dGhvcj5E
ZWwgVHJlZGljaSwgSy48L2F1dGhvcj48YXV0aG9yPkJyYWFrLCBILjwvYXV0aG9yPjwvYXV0aG9y
cz48L2NvbnRyaWJ1dG9ycz48YXV0aC1hZGRyZXNzPk1SQyBMYWJvcmF0b3J5IG9mIE1vbGVjdWxh
ciBCaW9sb2d5LCBIaWxscyBSb2FkLCBDYW1icmlkZ2UgQ0IyIDBRSCwgVUsuIG1nQG1yYy1sbWIu
Y2FtLmFjLnVrPC9hdXRoLWFkZHJlc3M+PHRpdGxlcz48dGl0bGU+MTAwIHllYXJzIG9mIExld3kg
cGF0aG9sb2d5PC90aXRsZT48c2Vjb25kYXJ5LXRpdGxlPk5hdCBSZXYgTmV1cm9sPC9zZWNvbmRh
cnktdGl0bGU+PC90aXRsZXM+PHBlcmlvZGljYWw+PGZ1bGwtdGl0bGU+TmF0IFJldiBOZXVyb2w8
L2Z1bGwtdGl0bGU+PC9wZXJpb2RpY2FsPjxwYWdlcz4xMy0yNDwvcGFnZXM+PHZvbHVtZT45PC92
b2x1bWU+PG51bWJlcj4xPC9udW1iZXI+PGVkaXRpb24+MjAxMi8xMS8yODwvZWRpdGlvbj48a2V5
d29yZHM+PGtleXdvcmQ+QnJhaW4vKnBhdGhvbG9neTwva2V5d29yZD48a2V5d29yZD5HZXJtYW55
PC9rZXl3b3JkPjxrZXl3b3JkPkhpc3RvcnksIDE5dGggQ2VudHVyeTwva2V5d29yZD48a2V5d29y
ZD5IaXN0b3J5LCAyMHRoIENlbnR1cnk8L2tleXdvcmQ+PGtleXdvcmQ+SGlzdG9yeSwgMjFzdCBD
ZW50dXJ5PC9rZXl3b3JkPjxrZXl3b3JkPkh1bWFuczwva2V5d29yZD48a2V5d29yZD5MZXd5IEJv
ZHkgRGlzZWFzZS8qaGlzdG9yeTwva2V5d29yZD48a2V5d29yZD5NdWx0aXBsZSBTeXN0ZW0gQXRy
b3BoeS8qaGlzdG9yeTwva2V5d29yZD48a2V5d29yZD5QYXJraW5zb24gRGlzZWFzZS8qaGlzdG9y
eTwva2V5d29yZD48a2V5d29yZD5hbHBoYS1TeW51Y2xlaW4vKmhpc3Rvcnk8L2tleXdvcmQ+PC9r
ZXl3b3Jkcz48ZGF0ZXM+PHllYXI+MjAxMzwveWVhcj48cHViLWRhdGVzPjxkYXRlPkphbjwvZGF0
ZT48L3B1Yi1kYXRlcz48L2RhdGVzPjxpc2JuPjE3NTktNDc2NiAoRWxlY3Ryb25pYykmI3hEOzE3
NTktNDc1OCAoTGlua2luZyk8L2lzYm4+PGFjY2Vzc2lvbi1udW0+MjMxODM4ODM8L2FjY2Vzc2lv
bi1udW0+PHVybHM+PHJlbGF0ZWQtdXJscz48dXJsPmh0dHBzOi8vd3d3Lm5jYmkubmxtLm5paC5n
b3YvcHVibWVkLzIzMTgzODgzPC91cmw+PC9yZWxhdGVkLXVybHM+PC91cmxzPjxlbGVjdHJvbmlj
LXJlc291cmNlLW51bT4xMC4xMDM4L25ybmV1cm9sLjIwMTIuMjQyPC9lbGVjdHJvbmljLXJlc291
cmNlLW51bT48L3JlY29yZD48L0NpdGU+PC9FbmROb3RlPn==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4,8</w:t>
      </w:r>
      <w:r>
        <w:rPr>
          <w:rFonts w:asciiTheme="minorHAnsi" w:hAnsiTheme="minorHAnsi" w:cstheme="minorHAnsi"/>
          <w:color w:val="auto"/>
        </w:rPr>
        <w:fldChar w:fldCharType="end"/>
      </w:r>
      <w:r>
        <w:rPr>
          <w:rFonts w:asciiTheme="minorHAnsi" w:hAnsiTheme="minorHAnsi" w:cstheme="minorHAnsi"/>
          <w:color w:val="auto"/>
        </w:rPr>
        <w:t>.</w:t>
      </w:r>
    </w:p>
    <w:p w14:paraId="0D72EBD4" w14:textId="77777777" w:rsidR="00696A2B" w:rsidRDefault="00696A2B" w:rsidP="008B569A">
      <w:pPr>
        <w:tabs>
          <w:tab w:val="left" w:pos="180"/>
        </w:tabs>
        <w:rPr>
          <w:rFonts w:asciiTheme="minorHAnsi" w:hAnsiTheme="minorHAnsi" w:cstheme="minorHAnsi"/>
          <w:color w:val="auto"/>
        </w:rPr>
      </w:pPr>
    </w:p>
    <w:p w14:paraId="0CCDD360" w14:textId="33EB0CFE"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Importantly</w:t>
      </w:r>
      <w:r w:rsidR="008D0980">
        <w:rPr>
          <w:rFonts w:asciiTheme="minorHAnsi" w:hAnsiTheme="minorHAnsi" w:cstheme="minorHAnsi"/>
          <w:color w:val="auto"/>
        </w:rPr>
        <w:t>,</w:t>
      </w:r>
      <w:r>
        <w:rPr>
          <w:rFonts w:asciiTheme="minorHAnsi" w:hAnsiTheme="minorHAnsi" w:cstheme="minorHAnsi"/>
          <w:color w:val="auto"/>
        </w:rPr>
        <w:t xml:space="preserve"> it was also demonstrated that due to its prion-like properties</w:t>
      </w:r>
      <w:r w:rsidR="004035C9">
        <w:rPr>
          <w:rFonts w:asciiTheme="minorHAnsi" w:hAnsiTheme="minorHAnsi" w:cstheme="minorHAnsi"/>
          <w:color w:val="auto"/>
        </w:rPr>
        <w:t>,</w:t>
      </w:r>
      <w:r>
        <w:rPr>
          <w:rFonts w:asciiTheme="minorHAnsi" w:hAnsiTheme="minorHAnsi" w:cstheme="minorHAnsi"/>
          <w:color w:val="auto"/>
        </w:rPr>
        <w:t xml:space="preserve"> misfolded </w:t>
      </w:r>
      <w:r w:rsidRPr="002563CF">
        <w:rPr>
          <w:rFonts w:asciiTheme="minorHAnsi" w:hAnsiTheme="minorHAnsi" w:cstheme="minorHAnsi"/>
          <w:color w:val="auto"/>
        </w:rPr>
        <w:t>α-</w:t>
      </w:r>
      <w:proofErr w:type="spellStart"/>
      <w:r w:rsidRPr="002563CF">
        <w:rPr>
          <w:rFonts w:asciiTheme="minorHAnsi" w:hAnsiTheme="minorHAnsi" w:cstheme="minorHAnsi"/>
          <w:color w:val="auto"/>
        </w:rPr>
        <w:t>syn</w:t>
      </w:r>
      <w:r>
        <w:rPr>
          <w:rFonts w:asciiTheme="minorHAnsi" w:hAnsiTheme="minorHAnsi" w:cstheme="minorHAnsi"/>
          <w:color w:val="auto"/>
        </w:rPr>
        <w:t>uclein</w:t>
      </w:r>
      <w:proofErr w:type="spellEnd"/>
      <w:r>
        <w:rPr>
          <w:rFonts w:asciiTheme="minorHAnsi" w:hAnsiTheme="minorHAnsi" w:cstheme="minorHAnsi"/>
          <w:color w:val="auto"/>
        </w:rPr>
        <w:t xml:space="preserve"> might have a causative role in </w:t>
      </w:r>
      <w:proofErr w:type="spellStart"/>
      <w:r>
        <w:rPr>
          <w:rFonts w:asciiTheme="minorHAnsi" w:hAnsiTheme="minorHAnsi" w:cstheme="minorHAnsi"/>
          <w:color w:val="auto"/>
        </w:rPr>
        <w:t>Lewy</w:t>
      </w:r>
      <w:proofErr w:type="spellEnd"/>
      <w:r>
        <w:rPr>
          <w:rFonts w:asciiTheme="minorHAnsi" w:hAnsiTheme="minorHAnsi" w:cstheme="minorHAnsi"/>
          <w:color w:val="auto"/>
        </w:rPr>
        <w:t xml:space="preserve"> pathology formation</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Goedert&lt;/Author&gt;&lt;Year&gt;2013&lt;/Year&gt;&lt;RecNum&gt;3245&lt;/RecNum&gt;&lt;DisplayText&gt;&lt;style face="superscript"&gt;4&lt;/style&gt;&lt;/DisplayText&gt;&lt;record&gt;&lt;rec-number&gt;3245&lt;/rec-number&gt;&lt;foreign-keys&gt;&lt;key app="EN" db-id="xv2dsfv9lv9fvxe55vfxw5se0zerw09pvtew" timestamp="1579120483"&gt;3245&lt;/key&gt;&lt;/foreign-keys&gt;&lt;ref-type name="Journal Article"&gt;17&lt;/ref-type&gt;&lt;contributors&gt;&lt;authors&gt;&lt;author&gt;Goedert, M.&lt;/author&gt;&lt;author&gt;Spillantini, M. G.&lt;/author&gt;&lt;author&gt;Del Tredici, K.&lt;/author&gt;&lt;author&gt;Braak, H.&lt;/author&gt;&lt;/authors&gt;&lt;/contributors&gt;&lt;auth-address&gt;MRC Laboratory of Molecular Biology, Hills Road, Cambridge CB2 0QH, UK. mg@mrc-lmb.cam.ac.uk&lt;/auth-address&gt;&lt;titles&gt;&lt;title&gt;100 years of Lewy pathology&lt;/title&gt;&lt;secondary-title&gt;Nat Rev Neurol&lt;/secondary-title&gt;&lt;/titles&gt;&lt;periodical&gt;&lt;full-title&gt;Nat Rev Neurol&lt;/full-title&gt;&lt;/periodical&gt;&lt;pages&gt;13-24&lt;/pages&gt;&lt;volume&gt;9&lt;/volume&gt;&lt;number&gt;1&lt;/number&gt;&lt;edition&gt;2012/11/28&lt;/edition&gt;&lt;keywords&gt;&lt;keyword&gt;Brain/*pathology&lt;/keyword&gt;&lt;keyword&gt;Germany&lt;/keyword&gt;&lt;keyword&gt;History, 19th Century&lt;/keyword&gt;&lt;keyword&gt;History, 20th Century&lt;/keyword&gt;&lt;keyword&gt;History, 21st Century&lt;/keyword&gt;&lt;keyword&gt;Humans&lt;/keyword&gt;&lt;keyword&gt;Lewy Body Disease/*history&lt;/keyword&gt;&lt;keyword&gt;Multiple System Atrophy/*history&lt;/keyword&gt;&lt;keyword&gt;Parkinson Disease/*history&lt;/keyword&gt;&lt;keyword&gt;alpha-Synuclein/*history&lt;/keyword&gt;&lt;/keywords&gt;&lt;dates&gt;&lt;year&gt;2013&lt;/year&gt;&lt;pub-dates&gt;&lt;date&gt;Jan&lt;/date&gt;&lt;/pub-dates&gt;&lt;/dates&gt;&lt;isbn&gt;1759-4766 (Electronic)&amp;#xD;1759-4758 (Linking)&lt;/isbn&gt;&lt;accession-num&gt;23183883&lt;/accession-num&gt;&lt;urls&gt;&lt;related-urls&gt;&lt;url&gt;https://www.ncbi.nlm.nih.gov/pubmed/23183883&lt;/url&gt;&lt;/related-urls&gt;&lt;/urls&gt;&lt;electronic-resource-num&gt;10.1038/nrneurol.2012.242&lt;/electronic-resource-num&gt;&lt;/record&gt;&lt;/Cite&gt;&lt;/EndNote&gt;</w:instrText>
      </w:r>
      <w:r>
        <w:rPr>
          <w:rFonts w:asciiTheme="minorHAnsi" w:hAnsiTheme="minorHAnsi" w:cstheme="minorHAnsi"/>
          <w:color w:val="auto"/>
        </w:rPr>
        <w:fldChar w:fldCharType="separate"/>
      </w:r>
      <w:r w:rsidRPr="0002765D">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rPr>
        <w:t>. T</w:t>
      </w:r>
      <w:r w:rsidRPr="00CF705D">
        <w:rPr>
          <w:rFonts w:asciiTheme="minorHAnsi" w:hAnsiTheme="minorHAnsi" w:cstheme="minorHAnsi"/>
          <w:color w:val="auto"/>
        </w:rPr>
        <w:t>he prion-like properties of</w:t>
      </w:r>
      <w:r>
        <w:rPr>
          <w:rFonts w:asciiTheme="minorHAnsi" w:hAnsiTheme="minorHAnsi" w:cstheme="minorHAnsi"/>
          <w:color w:val="auto"/>
        </w:rPr>
        <w:t xml:space="preserve"> misfolded </w:t>
      </w:r>
      <w:r w:rsidRPr="00CF705D">
        <w:rPr>
          <w:rFonts w:asciiTheme="minorHAnsi" w:hAnsiTheme="minorHAnsi" w:cstheme="minorHAnsi"/>
          <w:color w:val="auto"/>
        </w:rPr>
        <w:t>α-</w:t>
      </w:r>
      <w:proofErr w:type="spellStart"/>
      <w:r w:rsidRPr="00CF705D">
        <w:rPr>
          <w:rFonts w:asciiTheme="minorHAnsi" w:hAnsiTheme="minorHAnsi" w:cstheme="minorHAnsi"/>
          <w:color w:val="auto"/>
        </w:rPr>
        <w:t>synuclein</w:t>
      </w:r>
      <w:proofErr w:type="spellEnd"/>
      <w:r w:rsidRPr="00CF705D">
        <w:rPr>
          <w:rFonts w:asciiTheme="minorHAnsi" w:hAnsiTheme="minorHAnsi" w:cstheme="minorHAnsi"/>
          <w:color w:val="auto"/>
        </w:rPr>
        <w:t xml:space="preserve"> </w:t>
      </w:r>
      <w:r>
        <w:rPr>
          <w:rFonts w:asciiTheme="minorHAnsi" w:hAnsiTheme="minorHAnsi" w:cstheme="minorHAnsi"/>
          <w:color w:val="auto"/>
        </w:rPr>
        <w:t>were shown with both midbrain extracts from patients and e</w:t>
      </w:r>
      <w:r w:rsidRPr="00CF705D">
        <w:rPr>
          <w:rFonts w:asciiTheme="minorHAnsi" w:hAnsiTheme="minorHAnsi" w:cstheme="minorHAnsi"/>
          <w:color w:val="auto"/>
        </w:rPr>
        <w:t>xogenously</w:t>
      </w:r>
      <w:r>
        <w:rPr>
          <w:rFonts w:asciiTheme="minorHAnsi" w:hAnsiTheme="minorHAnsi" w:cstheme="minorHAnsi"/>
          <w:color w:val="auto"/>
        </w:rPr>
        <w:t xml:space="preserve"> prepared</w:t>
      </w:r>
      <w:r w:rsidRPr="00CF705D">
        <w:rPr>
          <w:rFonts w:asciiTheme="minorHAnsi" w:hAnsiTheme="minorHAnsi" w:cstheme="minorHAnsi"/>
          <w:color w:val="auto"/>
        </w:rPr>
        <w:t xml:space="preserve"> α-</w:t>
      </w:r>
      <w:proofErr w:type="spellStart"/>
      <w:r w:rsidRPr="00CF705D">
        <w:rPr>
          <w:rFonts w:asciiTheme="minorHAnsi" w:hAnsiTheme="minorHAnsi" w:cstheme="minorHAnsi"/>
          <w:color w:val="auto"/>
        </w:rPr>
        <w:t>syn</w:t>
      </w:r>
      <w:r>
        <w:rPr>
          <w:rFonts w:asciiTheme="minorHAnsi" w:hAnsiTheme="minorHAnsi" w:cstheme="minorHAnsi"/>
          <w:color w:val="auto"/>
        </w:rPr>
        <w:t>uclein</w:t>
      </w:r>
      <w:proofErr w:type="spellEnd"/>
      <w:r w:rsidRPr="00CF705D">
        <w:rPr>
          <w:rFonts w:asciiTheme="minorHAnsi" w:hAnsiTheme="minorHAnsi" w:cstheme="minorHAnsi"/>
          <w:color w:val="auto"/>
        </w:rPr>
        <w:t xml:space="preserve"> preformed fibrils</w:t>
      </w:r>
      <w:r>
        <w:rPr>
          <w:rFonts w:asciiTheme="minorHAnsi" w:hAnsiTheme="minorHAnsi" w:cstheme="minorHAnsi"/>
          <w:color w:val="auto"/>
        </w:rPr>
        <w:t xml:space="preserve"> (PFFs) </w:t>
      </w:r>
      <w:r w:rsidR="008D0980">
        <w:rPr>
          <w:rFonts w:asciiTheme="minorHAnsi" w:hAnsiTheme="minorHAnsi" w:cstheme="minorHAnsi"/>
          <w:color w:val="auto"/>
        </w:rPr>
        <w:t>to</w:t>
      </w:r>
      <w:r>
        <w:rPr>
          <w:rFonts w:asciiTheme="minorHAnsi" w:hAnsiTheme="minorHAnsi" w:cstheme="minorHAnsi"/>
          <w:color w:val="auto"/>
        </w:rPr>
        <w:t xml:space="preserve"> induce </w:t>
      </w:r>
      <w:r w:rsidRPr="00CF705D">
        <w:rPr>
          <w:rFonts w:asciiTheme="minorHAnsi" w:hAnsiTheme="minorHAnsi" w:cstheme="minorHAnsi"/>
          <w:color w:val="auto"/>
        </w:rPr>
        <w:t>α-</w:t>
      </w:r>
      <w:proofErr w:type="spellStart"/>
      <w:r w:rsidRPr="00CF705D">
        <w:rPr>
          <w:rFonts w:asciiTheme="minorHAnsi" w:hAnsiTheme="minorHAnsi" w:cstheme="minorHAnsi"/>
          <w:color w:val="auto"/>
        </w:rPr>
        <w:t>synuclein</w:t>
      </w:r>
      <w:proofErr w:type="spellEnd"/>
      <w:r w:rsidRPr="00CF705D">
        <w:rPr>
          <w:rFonts w:asciiTheme="minorHAnsi" w:hAnsiTheme="minorHAnsi" w:cstheme="minorHAnsi"/>
          <w:color w:val="auto"/>
        </w:rPr>
        <w:t xml:space="preserve"> aggregates in neurons in culture </w:t>
      </w:r>
      <w:r w:rsidRPr="00256C0D">
        <w:t xml:space="preserve">and </w:t>
      </w:r>
      <w:r w:rsidRPr="009E59BA">
        <w:t>in vivo</w:t>
      </w:r>
      <w:r>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 </w:instrText>
      </w:r>
      <w:r w:rsidR="00077114">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DATA </w:instrText>
      </w:r>
      <w:r w:rsidR="00077114">
        <w:fldChar w:fldCharType="end"/>
      </w:r>
      <w:r>
        <w:fldChar w:fldCharType="separate"/>
      </w:r>
      <w:r w:rsidR="00077114" w:rsidRPr="00077114">
        <w:rPr>
          <w:noProof/>
          <w:vertAlign w:val="superscript"/>
        </w:rPr>
        <w:t>9,10</w:t>
      </w:r>
      <w:r>
        <w:fldChar w:fldCharType="end"/>
      </w:r>
      <w:r w:rsidRPr="00256C0D">
        <w:t>. PFFs</w:t>
      </w:r>
      <w:r>
        <w:t xml:space="preserve"> present</w:t>
      </w:r>
      <w:r w:rsidRPr="00256C0D">
        <w:t xml:space="preserve"> a reliable and robust model to study the progression of α-</w:t>
      </w:r>
      <w:proofErr w:type="spellStart"/>
      <w:r w:rsidRPr="00256C0D">
        <w:t>synuclein</w:t>
      </w:r>
      <w:proofErr w:type="spellEnd"/>
      <w:r w:rsidRPr="00256C0D">
        <w:t xml:space="preserve"> pathology in dopamine neurons.</w:t>
      </w:r>
      <w:r>
        <w:t xml:space="preserve"> When PFFs are applied to cultured primary neurons or injected into the animal brain, they lead to the formation of </w:t>
      </w:r>
      <w:r w:rsidRPr="002563CF">
        <w:rPr>
          <w:rFonts w:asciiTheme="minorHAnsi" w:hAnsiTheme="minorHAnsi" w:cstheme="minorHAnsi"/>
          <w:color w:val="auto"/>
        </w:rPr>
        <w:t>α-</w:t>
      </w:r>
      <w:proofErr w:type="spellStart"/>
      <w:r w:rsidRPr="002563CF">
        <w:rPr>
          <w:rFonts w:asciiTheme="minorHAnsi" w:hAnsiTheme="minorHAnsi" w:cstheme="minorHAnsi"/>
          <w:color w:val="auto"/>
        </w:rPr>
        <w:t>syn</w:t>
      </w:r>
      <w:r>
        <w:rPr>
          <w:rFonts w:asciiTheme="minorHAnsi" w:hAnsiTheme="minorHAnsi" w:cstheme="minorHAnsi"/>
          <w:color w:val="auto"/>
        </w:rPr>
        <w:t>uclein</w:t>
      </w:r>
      <w:proofErr w:type="spellEnd"/>
      <w:r>
        <w:rPr>
          <w:rFonts w:asciiTheme="minorHAnsi" w:hAnsiTheme="minorHAnsi" w:cstheme="minorHAnsi"/>
          <w:color w:val="auto"/>
        </w:rPr>
        <w:t>-containing inclusions in neurites and cell soma</w:t>
      </w:r>
      <w:r>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1</w:t>
      </w:r>
      <w:r>
        <w:rPr>
          <w:rFonts w:asciiTheme="minorHAnsi" w:hAnsiTheme="minorHAnsi" w:cstheme="minorHAnsi"/>
          <w:color w:val="auto"/>
        </w:rPr>
        <w:fldChar w:fldCharType="end"/>
      </w:r>
      <w:r>
        <w:rPr>
          <w:rFonts w:asciiTheme="minorHAnsi" w:hAnsiTheme="minorHAnsi" w:cstheme="minorHAnsi"/>
          <w:color w:val="auto"/>
        </w:rPr>
        <w:t xml:space="preserve"> that recapitulate many features seen in </w:t>
      </w:r>
      <w:proofErr w:type="spellStart"/>
      <w:r>
        <w:rPr>
          <w:rFonts w:asciiTheme="minorHAnsi" w:hAnsiTheme="minorHAnsi" w:cstheme="minorHAnsi"/>
          <w:color w:val="auto"/>
        </w:rPr>
        <w:t>Lewy</w:t>
      </w:r>
      <w:proofErr w:type="spellEnd"/>
      <w:r>
        <w:rPr>
          <w:rFonts w:asciiTheme="minorHAnsi" w:hAnsiTheme="minorHAnsi" w:cstheme="minorHAnsi"/>
          <w:color w:val="auto"/>
        </w:rPr>
        <w:t xml:space="preserve"> pathology. Observed inclusions are detergent-insoluble in Triton X, </w:t>
      </w:r>
      <w:proofErr w:type="spellStart"/>
      <w:r>
        <w:rPr>
          <w:rFonts w:asciiTheme="minorHAnsi" w:hAnsiTheme="minorHAnsi" w:cstheme="minorHAnsi"/>
          <w:color w:val="auto"/>
        </w:rPr>
        <w:t>ubiquitinated</w:t>
      </w:r>
      <w:proofErr w:type="spellEnd"/>
      <w:r>
        <w:rPr>
          <w:rFonts w:asciiTheme="minorHAnsi" w:hAnsiTheme="minorHAnsi" w:cstheme="minorHAnsi"/>
          <w:color w:val="auto"/>
        </w:rPr>
        <w:t>, stain</w:t>
      </w:r>
      <w:r w:rsidR="008D0980">
        <w:rPr>
          <w:rFonts w:asciiTheme="minorHAnsi" w:hAnsiTheme="minorHAnsi" w:cstheme="minorHAnsi"/>
          <w:color w:val="auto"/>
        </w:rPr>
        <w:t>ed</w:t>
      </w:r>
      <w:r>
        <w:rPr>
          <w:rFonts w:asciiTheme="minorHAnsi" w:hAnsiTheme="minorHAnsi" w:cstheme="minorHAnsi"/>
          <w:color w:val="auto"/>
        </w:rPr>
        <w:t xml:space="preserve"> with </w:t>
      </w:r>
      <w:r w:rsidR="008D0980">
        <w:rPr>
          <w:rFonts w:asciiTheme="minorHAnsi" w:hAnsiTheme="minorHAnsi" w:cstheme="minorHAnsi"/>
          <w:color w:val="auto"/>
        </w:rPr>
        <w:t xml:space="preserve">the </w:t>
      </w:r>
      <w:r>
        <w:rPr>
          <w:rFonts w:asciiTheme="minorHAnsi" w:hAnsiTheme="minorHAnsi" w:cstheme="minorHAnsi"/>
          <w:color w:val="auto"/>
        </w:rPr>
        <w:t xml:space="preserve">amyloid specific dye </w:t>
      </w:r>
      <w:proofErr w:type="spellStart"/>
      <w:r>
        <w:rPr>
          <w:rFonts w:asciiTheme="minorHAnsi" w:hAnsiTheme="minorHAnsi" w:cstheme="minorHAnsi"/>
          <w:color w:val="auto"/>
        </w:rPr>
        <w:t>Thioflavin</w:t>
      </w:r>
      <w:proofErr w:type="spellEnd"/>
      <w:r>
        <w:rPr>
          <w:rFonts w:asciiTheme="minorHAnsi" w:hAnsiTheme="minorHAnsi" w:cstheme="minorHAnsi"/>
          <w:color w:val="auto"/>
        </w:rPr>
        <w:t xml:space="preserve"> S, and contain </w:t>
      </w:r>
      <w:r w:rsidRPr="002563CF">
        <w:rPr>
          <w:rFonts w:asciiTheme="minorHAnsi" w:hAnsiTheme="minorHAnsi" w:cstheme="minorHAnsi"/>
          <w:color w:val="auto"/>
        </w:rPr>
        <w:t>α-</w:t>
      </w:r>
      <w:proofErr w:type="spellStart"/>
      <w:r w:rsidRPr="002563CF">
        <w:rPr>
          <w:rFonts w:asciiTheme="minorHAnsi" w:hAnsiTheme="minorHAnsi" w:cstheme="minorHAnsi"/>
          <w:color w:val="auto"/>
        </w:rPr>
        <w:t>syn</w:t>
      </w:r>
      <w:r>
        <w:rPr>
          <w:rFonts w:asciiTheme="minorHAnsi" w:hAnsiTheme="minorHAnsi" w:cstheme="minorHAnsi"/>
          <w:color w:val="auto"/>
        </w:rPr>
        <w:t>uclein</w:t>
      </w:r>
      <w:proofErr w:type="spellEnd"/>
      <w:r w:rsidRPr="002563CF">
        <w:rPr>
          <w:rFonts w:asciiTheme="minorHAnsi" w:hAnsiTheme="minorHAnsi" w:cstheme="minorHAnsi"/>
          <w:color w:val="auto"/>
        </w:rPr>
        <w:t xml:space="preserve"> </w:t>
      </w:r>
      <w:proofErr w:type="spellStart"/>
      <w:r>
        <w:rPr>
          <w:rFonts w:asciiTheme="minorHAnsi" w:hAnsiTheme="minorHAnsi" w:cstheme="minorHAnsi"/>
          <w:color w:val="auto"/>
        </w:rPr>
        <w:t>hyperphosphorylated</w:t>
      </w:r>
      <w:proofErr w:type="spellEnd"/>
      <w:r>
        <w:rPr>
          <w:rFonts w:asciiTheme="minorHAnsi" w:hAnsiTheme="minorHAnsi" w:cstheme="minorHAnsi"/>
          <w:color w:val="auto"/>
        </w:rPr>
        <w:t xml:space="preserve"> at Ser129</w:t>
      </w:r>
      <w:r>
        <w:rPr>
          <w:rFonts w:asciiTheme="minorHAnsi" w:hAnsiTheme="minorHAnsi" w:cstheme="minorHAnsi"/>
          <w:color w:val="auto"/>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1,12</w:t>
      </w:r>
      <w:r>
        <w:rPr>
          <w:rFonts w:asciiTheme="minorHAnsi" w:hAnsiTheme="minorHAnsi" w:cstheme="minorHAnsi"/>
          <w:color w:val="auto"/>
        </w:rPr>
        <w:fldChar w:fldCharType="end"/>
      </w:r>
      <w:r>
        <w:rPr>
          <w:rFonts w:asciiTheme="minorHAnsi" w:hAnsiTheme="minorHAnsi" w:cstheme="minorHAnsi"/>
          <w:color w:val="auto"/>
        </w:rPr>
        <w:t xml:space="preserve">. Importantly, these inclusions do not form in </w:t>
      </w:r>
      <w:r w:rsidRPr="002563CF">
        <w:rPr>
          <w:rFonts w:asciiTheme="minorHAnsi" w:hAnsiTheme="minorHAnsi" w:cstheme="minorHAnsi"/>
          <w:color w:val="auto"/>
        </w:rPr>
        <w:t>α-</w:t>
      </w:r>
      <w:proofErr w:type="spellStart"/>
      <w:r w:rsidRPr="002563CF">
        <w:rPr>
          <w:rFonts w:asciiTheme="minorHAnsi" w:hAnsiTheme="minorHAnsi" w:cstheme="minorHAnsi"/>
          <w:color w:val="auto"/>
        </w:rPr>
        <w:t>syn</w:t>
      </w:r>
      <w:r>
        <w:rPr>
          <w:rFonts w:asciiTheme="minorHAnsi" w:hAnsiTheme="minorHAnsi" w:cstheme="minorHAnsi"/>
          <w:color w:val="auto"/>
        </w:rPr>
        <w:t>uclein</w:t>
      </w:r>
      <w:proofErr w:type="spellEnd"/>
      <w:r>
        <w:rPr>
          <w:rFonts w:asciiTheme="minorHAnsi" w:hAnsiTheme="minorHAnsi" w:cstheme="minorHAnsi"/>
          <w:color w:val="auto"/>
        </w:rPr>
        <w:t xml:space="preserve"> knockout animals</w:t>
      </w:r>
      <w:r>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1</w:t>
      </w:r>
      <w:r>
        <w:rPr>
          <w:rFonts w:asciiTheme="minorHAnsi" w:hAnsiTheme="minorHAnsi" w:cstheme="minorHAnsi"/>
          <w:color w:val="auto"/>
        </w:rPr>
        <w:fldChar w:fldCharType="end"/>
      </w:r>
      <w:r>
        <w:rPr>
          <w:rFonts w:asciiTheme="minorHAnsi" w:hAnsiTheme="minorHAnsi" w:cstheme="minorHAnsi"/>
          <w:color w:val="auto"/>
        </w:rPr>
        <w:t xml:space="preserve">, indicating the dependence of their formation on </w:t>
      </w:r>
      <w:r>
        <w:rPr>
          <w:rFonts w:asciiTheme="minorHAnsi" w:hAnsiTheme="minorHAnsi" w:cstheme="minorHAnsi"/>
          <w:color w:val="auto"/>
        </w:rPr>
        <w:lastRenderedPageBreak/>
        <w:t xml:space="preserve">endogenous </w:t>
      </w:r>
      <w:r w:rsidRPr="002563CF">
        <w:rPr>
          <w:rFonts w:asciiTheme="minorHAnsi" w:hAnsiTheme="minorHAnsi" w:cstheme="minorHAnsi"/>
          <w:color w:val="auto"/>
        </w:rPr>
        <w:t>α-</w:t>
      </w:r>
      <w:proofErr w:type="spellStart"/>
      <w:r w:rsidRPr="002563CF">
        <w:rPr>
          <w:rFonts w:asciiTheme="minorHAnsi" w:hAnsiTheme="minorHAnsi" w:cstheme="minorHAnsi"/>
          <w:color w:val="auto"/>
        </w:rPr>
        <w:t>syn</w:t>
      </w:r>
      <w:r>
        <w:rPr>
          <w:rFonts w:asciiTheme="minorHAnsi" w:hAnsiTheme="minorHAnsi" w:cstheme="minorHAnsi"/>
          <w:color w:val="auto"/>
        </w:rPr>
        <w:t>uclein</w:t>
      </w:r>
      <w:proofErr w:type="spellEnd"/>
      <w:r>
        <w:rPr>
          <w:rFonts w:asciiTheme="minorHAnsi" w:hAnsiTheme="minorHAnsi" w:cstheme="minorHAnsi"/>
          <w:color w:val="auto"/>
        </w:rPr>
        <w:t>.</w:t>
      </w:r>
    </w:p>
    <w:p w14:paraId="4F32B58F" w14:textId="77777777" w:rsidR="00696A2B" w:rsidRDefault="00696A2B" w:rsidP="008B569A">
      <w:pPr>
        <w:tabs>
          <w:tab w:val="left" w:pos="180"/>
        </w:tabs>
        <w:rPr>
          <w:rFonts w:asciiTheme="minorHAnsi" w:hAnsiTheme="minorHAnsi" w:cstheme="minorHAnsi"/>
          <w:color w:val="auto"/>
        </w:rPr>
      </w:pPr>
    </w:p>
    <w:p w14:paraId="676C04D1" w14:textId="0369C0FB"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Nonetheless, it is difficult to directly compare PFF</w:t>
      </w:r>
      <w:r w:rsidR="008D0980">
        <w:rPr>
          <w:rFonts w:asciiTheme="minorHAnsi" w:hAnsiTheme="minorHAnsi" w:cstheme="minorHAnsi"/>
          <w:color w:val="auto"/>
        </w:rPr>
        <w:t>-</w:t>
      </w:r>
      <w:r>
        <w:rPr>
          <w:rFonts w:asciiTheme="minorHAnsi" w:hAnsiTheme="minorHAnsi" w:cstheme="minorHAnsi"/>
          <w:color w:val="auto"/>
        </w:rPr>
        <w:t xml:space="preserve">induced inclusions and </w:t>
      </w:r>
      <w:proofErr w:type="spellStart"/>
      <w:r>
        <w:rPr>
          <w:rFonts w:asciiTheme="minorHAnsi" w:hAnsiTheme="minorHAnsi" w:cstheme="minorHAnsi"/>
          <w:color w:val="auto"/>
        </w:rPr>
        <w:t>Lewy</w:t>
      </w:r>
      <w:proofErr w:type="spellEnd"/>
      <w:r>
        <w:rPr>
          <w:rFonts w:asciiTheme="minorHAnsi" w:hAnsiTheme="minorHAnsi" w:cstheme="minorHAnsi"/>
          <w:color w:val="auto"/>
        </w:rPr>
        <w:t xml:space="preserve"> pathology found in PD patients because human LBs and LNs are highly heterogeneous</w: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05033D">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xml:space="preserve">. Observed heterogeneity of </w:t>
      </w:r>
      <w:proofErr w:type="spellStart"/>
      <w:r>
        <w:rPr>
          <w:rFonts w:asciiTheme="minorHAnsi" w:hAnsiTheme="minorHAnsi" w:cstheme="minorHAnsi"/>
          <w:color w:val="auto"/>
        </w:rPr>
        <w:t>Lewy</w:t>
      </w:r>
      <w:proofErr w:type="spellEnd"/>
      <w:r>
        <w:rPr>
          <w:rFonts w:asciiTheme="minorHAnsi" w:hAnsiTheme="minorHAnsi" w:cstheme="minorHAnsi"/>
          <w:color w:val="auto"/>
        </w:rPr>
        <w:t xml:space="preserve"> pathology might be caused by different stages of the formation, different anatomical location</w:t>
      </w:r>
      <w:r w:rsidR="008D0980">
        <w:rPr>
          <w:rFonts w:asciiTheme="minorHAnsi" w:hAnsiTheme="minorHAnsi" w:cstheme="minorHAnsi"/>
          <w:color w:val="auto"/>
        </w:rPr>
        <w:t>,</w:t>
      </w:r>
      <w:r>
        <w:rPr>
          <w:rFonts w:asciiTheme="minorHAnsi" w:hAnsiTheme="minorHAnsi" w:cstheme="minorHAnsi"/>
          <w:color w:val="auto"/>
        </w:rPr>
        <w:t xml:space="preserve"> or differences in the conformation of misfolded </w:t>
      </w:r>
      <w:r w:rsidRPr="00CF705D">
        <w:rPr>
          <w:rFonts w:asciiTheme="minorHAnsi" w:hAnsiTheme="minorHAnsi" w:cstheme="minorHAnsi"/>
          <w:color w:val="auto"/>
        </w:rPr>
        <w:t>α-</w:t>
      </w:r>
      <w:proofErr w:type="spellStart"/>
      <w:r w:rsidRPr="00CF705D">
        <w:rPr>
          <w:rFonts w:asciiTheme="minorHAnsi" w:hAnsiTheme="minorHAnsi" w:cstheme="minorHAnsi"/>
          <w:color w:val="auto"/>
        </w:rPr>
        <w:t>syn</w:t>
      </w:r>
      <w:r>
        <w:rPr>
          <w:rFonts w:asciiTheme="minorHAnsi" w:hAnsiTheme="minorHAnsi" w:cstheme="minorHAnsi"/>
          <w:color w:val="auto"/>
        </w:rPr>
        <w:t>uclein</w:t>
      </w:r>
      <w:proofErr w:type="spellEnd"/>
      <w:r>
        <w:rPr>
          <w:rFonts w:asciiTheme="minorHAnsi" w:hAnsiTheme="minorHAnsi" w:cstheme="minorHAnsi"/>
          <w:color w:val="auto"/>
        </w:rPr>
        <w:t xml:space="preserve"> initiating the aggregation process. The same factors might influence PFF</w:t>
      </w:r>
      <w:r w:rsidR="008D0980">
        <w:rPr>
          <w:rFonts w:asciiTheme="minorHAnsi" w:hAnsiTheme="minorHAnsi" w:cstheme="minorHAnsi"/>
          <w:color w:val="auto"/>
        </w:rPr>
        <w:t>-</w:t>
      </w:r>
      <w:r>
        <w:rPr>
          <w:rFonts w:asciiTheme="minorHAnsi" w:hAnsiTheme="minorHAnsi" w:cstheme="minorHAnsi"/>
          <w:color w:val="auto"/>
        </w:rPr>
        <w:t>induced pS129-</w:t>
      </w:r>
      <w:r w:rsidRPr="002563CF">
        <w:rPr>
          <w:rFonts w:asciiTheme="minorHAnsi" w:hAnsiTheme="minorHAnsi" w:cstheme="minorHAnsi"/>
          <w:color w:val="auto"/>
        </w:rPr>
        <w:t>α</w:t>
      </w:r>
      <w:proofErr w:type="spellStart"/>
      <w:r w:rsidRPr="002563CF">
        <w:rPr>
          <w:rFonts w:asciiTheme="minorHAnsi" w:hAnsiTheme="minorHAnsi" w:cstheme="minorHAnsi"/>
          <w:color w:val="auto"/>
        </w:rPr>
        <w:t>syn</w:t>
      </w:r>
      <w:proofErr w:type="spellEnd"/>
      <w:r>
        <w:rPr>
          <w:rFonts w:asciiTheme="minorHAnsi" w:hAnsiTheme="minorHAnsi" w:cstheme="minorHAnsi"/>
          <w:color w:val="auto"/>
        </w:rPr>
        <w:t xml:space="preserve"> positive inclusions. Indeed</w:t>
      </w:r>
      <w:r w:rsidR="008D0980">
        <w:rPr>
          <w:rFonts w:asciiTheme="minorHAnsi" w:hAnsiTheme="minorHAnsi" w:cstheme="minorHAnsi"/>
          <w:color w:val="auto"/>
        </w:rPr>
        <w:t>,</w:t>
      </w:r>
      <w:r>
        <w:rPr>
          <w:rFonts w:asciiTheme="minorHAnsi" w:hAnsiTheme="minorHAnsi" w:cstheme="minorHAnsi"/>
          <w:color w:val="auto"/>
        </w:rPr>
        <w:t xml:space="preserve"> recently it was demonstrated that PFF</w:t>
      </w:r>
      <w:r w:rsidR="008D0980">
        <w:rPr>
          <w:rFonts w:asciiTheme="minorHAnsi" w:hAnsiTheme="minorHAnsi" w:cstheme="minorHAnsi"/>
          <w:color w:val="auto"/>
        </w:rPr>
        <w:t>-</w:t>
      </w:r>
      <w:r>
        <w:rPr>
          <w:rFonts w:asciiTheme="minorHAnsi" w:hAnsiTheme="minorHAnsi" w:cstheme="minorHAnsi"/>
          <w:color w:val="auto"/>
        </w:rPr>
        <w:t>induced pS129-</w:t>
      </w:r>
      <w:r w:rsidRPr="002563CF">
        <w:rPr>
          <w:rFonts w:asciiTheme="minorHAnsi" w:hAnsiTheme="minorHAnsi" w:cstheme="minorHAnsi"/>
          <w:color w:val="auto"/>
        </w:rPr>
        <w:t>α</w:t>
      </w:r>
      <w:proofErr w:type="spellStart"/>
      <w:r w:rsidRPr="002563CF">
        <w:rPr>
          <w:rFonts w:asciiTheme="minorHAnsi" w:hAnsiTheme="minorHAnsi" w:cstheme="minorHAnsi"/>
          <w:color w:val="auto"/>
        </w:rPr>
        <w:t>syn</w:t>
      </w:r>
      <w:proofErr w:type="spellEnd"/>
      <w:r>
        <w:rPr>
          <w:rFonts w:asciiTheme="minorHAnsi" w:hAnsiTheme="minorHAnsi" w:cstheme="minorHAnsi"/>
          <w:color w:val="auto"/>
        </w:rPr>
        <w:t xml:space="preserve"> positive inclusions in primary neuronal cultures represent very early stages of pathology </w:t>
      </w:r>
      <w:r w:rsidR="007B1346" w:rsidRPr="007B1346">
        <w:rPr>
          <w:rFonts w:asciiTheme="minorHAnsi" w:hAnsiTheme="minorHAnsi" w:cstheme="minorHAnsi"/>
          <w:color w:val="auto"/>
        </w:rPr>
        <w:t>that</w:t>
      </w:r>
      <w:r w:rsidR="007B1346">
        <w:rPr>
          <w:rFonts w:asciiTheme="minorHAnsi" w:hAnsiTheme="minorHAnsi" w:cstheme="minorHAnsi"/>
          <w:color w:val="auto"/>
        </w:rPr>
        <w:t xml:space="preserve"> </w:t>
      </w:r>
      <w:r>
        <w:rPr>
          <w:rFonts w:asciiTheme="minorHAnsi" w:hAnsiTheme="minorHAnsi" w:cstheme="minorHAnsi"/>
          <w:color w:val="auto"/>
        </w:rPr>
        <w:t>can mature to structures closely resembling LB after prolonged incubation period</w:t>
      </w:r>
      <w:r>
        <w:rPr>
          <w:rFonts w:asciiTheme="minorHAnsi" w:hAnsiTheme="minorHAnsi" w:cstheme="minorHAnsi"/>
          <w:color w:val="auto"/>
        </w:rPr>
        <w:fldChar w:fldCharType="begin">
          <w:fldData xml:space="preserve">PEVuZE5vdGU+PENpdGU+PEF1dGhvcj5NYWh1bC1NZWxsaWVyPC9BdXRob3I+PFllYXI+MjAxOTwv
WWVhcj48UmVjTnVtPjMyNDc8L1JlY051bT48RGlzcGxheVRleHQ+PHN0eWxlIGZhY2U9InN1cGVy
c2NyaXB0Ij4xMiwxMzwvc3R5bGU+PC9EaXNwbGF5VGV4dD48cmVjb3JkPjxyZWMtbnVtYmVyPjMy
NDc8L3JlYy1udW1iZXI+PGZvcmVpZ24ta2V5cz48a2V5IGFwcD0iRU4iIGRiLWlkPSJ4djJkc2Z2
OWx2OWZ2eGU1NXZmeHc1c2UwemVydzA5cHZ0ZXciIHRpbWVzdGFtcD0iMTU3OTEyMjMyNiI+MzI0
Nzwva2V5PjwvZm9yZWlnbi1rZXlzPjxyZWYtdHlwZSBuYW1lPSJKb3VybmFsIEFydGljbGUiPjE3
PC9yZWYtdHlwZT48Y29udHJpYnV0b3JzPjxhdXRob3JzPjxhdXRob3I+TWFodWwtTWVsbGllciwg
QW5uZS1MYXVyZTwvYXV0aG9yPjxhdXRob3I+QnVydHNjaGVyLCBKb2hhbm5lczwvYXV0aG9yPjxh
dXRob3I+TWFoYXJqYW4sIE5pcmFuPC9hdXRob3I+PGF1dGhvcj5XZWVyZW5zLCBMYXVyYTwvYXV0
aG9yPjxhdXRob3I+Q3JvaXNpZXIsIE1hcmllPC9hdXRob3I+PGF1dGhvcj5LdXR0bGVyLCBGYWJp
ZW48L2F1dGhvcj48YXV0aG9yPkxlbGV1LCBNYXJpb248L2F1dGhvcj48YXV0aG9yPktub3R0LCBH
cmFoYW08L2F1dGhvcj48YXV0aG9yPkxhc2h1ZWwsIEhpbGFsIEEuPC9hdXRob3I+PC9hdXRob3Jz
PjwvY29udHJpYnV0b3JzPjx0aXRsZXM+PHRpdGxlPlRoZSBwcm9jZXNzIG9mIExld3kgYm9keSBm
b3JtYXRpb24sIHJhdGhlciB0aGFuIHNpbXBseSBhbHBoYS1zeW51Y2xlaW4gZmlicmlsbGl6YXRp
b24sIGlzIHRoZSBtYWpvciBkcml2ZXIgb2YgbmV1cm9kZWdlbmVyYXRpb24gaW4gc3ludWNsZWlu
b3BhdGhpZXM8L3RpdGxlPjwvdGl0bGVzPjxwYWdlcz43NTE4OTE8L3BhZ2VzPjxkYXRlcz48eWVh
cj4yMDE5PC95ZWFyPjwvZGF0ZXM+PHVybHM+PHJlbGF0ZWQtdXJscz48dXJsPmh0dHBzOi8vd3d3
LmJpb3J4aXYub3JnL2NvbnRlbnQvYmlvcnhpdi9lYXJseS8yMDE5LzA5LzAyLzc1MTg5MS5mdWxs
LnBkZjwvdXJsPjwvcmVsYXRlZC11cmxzPjwvdXJscz48ZWxlY3Ryb25pYy1yZXNvdXJjZS1udW0+
MTAuMTEwMS83NTE4OTEgJUogYmlvUnhpdjwvZWxlY3Ryb25pYy1yZXNvdXJjZS1udW0+PC9yZWNv
cmQ+PC9DaXRlPjxDaXRlPjxBdXRob3I+T3N0ZXJiZXJnPC9BdXRob3I+PFllYXI+MjAxNTwvWWVh
cj48UmVjTnVtPjI4NTQ8L1JlY051bT48cmVjb3JkPjxyZWMtbnVtYmVyPjI4NTQ8L3JlYy1udW1i
ZXI+PGZvcmVpZ24ta2V5cz48a2V5IGFwcD0iRU4iIGRiLWlkPSJ4djJkc2Z2OWx2OWZ2eGU1NXZm
eHc1c2UwemVydzA5cHZ0ZXciIHRpbWVzdGFtcD0iMTU3NDE3NjE3MSI+Mjg1NDwva2V5PjwvZm9y
ZWlnbi1rZXlzPjxyZWYtdHlwZSBuYW1lPSJKb3VybmFsIEFydGljbGUiPjE3PC9yZWYtdHlwZT48
Y29udHJpYnV0b3JzPjxhdXRob3JzPjxhdXRob3I+T3N0ZXJiZXJnLCBWLiBSLjwvYXV0aG9yPjxh
dXRob3I+U3BpbmVsbGksIEsuIEouPC9hdXRob3I+PGF1dGhvcj5XZXN0b24sIEwuIEouPC9hdXRo
b3I+PGF1dGhvcj5MdWssIEsuIEMuPC9hdXRob3I+PGF1dGhvcj5Xb2x0amVyLCBSLiBMLjwvYXV0
aG9yPjxhdXRob3I+VW5uaSwgVi4gSy48L2F1dGhvcj48L2F1dGhvcnM+PC9jb250cmlidXRvcnM+
PGF1dGgtYWRkcmVzcz5KdW5nZXJzIENlbnRlciBmb3IgTmV1cm9zY2llbmNlcyBSZXNlYXJjaCwg
T3JlZ29uIEhlYWx0aCBhbmQgU2NpZW5jZSBVbml2ZXJzaXR5LCBQb3J0bGFuZCwgT1IgOTcyMzks
IFVTQS4mI3hEO0RlcGFydG1lbnQgb2YgUGF0aG9sb2d5IGFuZCBMYWJvcmF0b3J5IE1lZGljaW5l
LCBJbnN0aXR1dGUgb24gQWdpbmcgYW5kIENlbnRlciBmb3IgTmV1cm9kZWdlbmVyYXRpdmUgRGlz
ZWFzZSBSZXNlYXJjaCwgVW5pdmVyc2l0eSBvZiBQZW5uc3lsdmFuaWEgUGVyZWxtYW4gU2Nob29s
IG9mIE1lZGljaW5lLCBQaGlsYWRlbHBoaWEsIFBBIDE5MTA0LCBVU0EuJiN4RDtEZXBhcnRtZW50
IG9mIFBhdGhvbG9neSwgT3JlZ29uIEhlYWx0aCBhbmQgU2NpZW5jZSBVbml2ZXJzaXR5LCBQb3J0
bGFuZCwgT1IgOTcyMzksIFVTQS4mI3hEO0p1bmdlcnMgQ2VudGVyIGZvciBOZXVyb3NjaWVuY2Vz
IFJlc2VhcmNoLCBPcmVnb24gSGVhbHRoIGFuZCBTY2llbmNlIFVuaXZlcnNpdHksIFBvcnRsYW5k
LCBPUiA5NzIzOSwgVVNBOyBQYXJraW5zb24gQ2VudGVyIG9mIE9yZWdvbiwgRGVwYXJ0bWVudCBv
ZiBOZXVyb2xvZ3ksIE9yZWdvbiBIZWFsdGggYW5kIFNjaWVuY2UgVW5pdmVyc2l0eSwgUG9ydGxh
bmQsIE9SIDk3MjM5LCBVU0EuIEVsZWN0cm9uaWMgYWRkcmVzczogdW5uaUBvaHN1LmVkdS48L2F1
dGgtYWRkcmVzcz48dGl0bGVzPjx0aXRsZT5Qcm9ncmVzc2l2ZSBhZ2dyZWdhdGlvbiBvZiBhbHBo
YS1zeW51Y2xlaW4gYW5kIHNlbGVjdGl2ZSBkZWdlbmVyYXRpb24gb2YgbGV3eSBpbmNsdXNpb24t
YmVhcmluZyBuZXVyb25zIGluIGEgbW91c2UgbW9kZWwgb2YgcGFya2luc29uaXNtPC90aXRsZT48
c2Vjb25kYXJ5LXRpdGxlPkNlbGwgUmVwPC9zZWNvbmRhcnktdGl0bGU+PC90aXRsZXM+PHBlcmlv
ZGljYWw+PGZ1bGwtdGl0bGU+Q2VsbCBSZXA8L2Z1bGwtdGl0bGU+PC9wZXJpb2RpY2FsPjxwYWdl
cz4xMjUyLTYwPC9wYWdlcz48dm9sdW1lPjEwPC92b2x1bWU+PG51bWJlcj44PC9udW1iZXI+PGtl
eXdvcmRzPjxrZXl3b3JkPkFnZWQ8L2tleXdvcmQ+PGtleXdvcmQ+QW5pbWFsczwva2V5d29yZD48
a2V5d29yZD5EaXNlYXNlIE1vZGVscywgQW5pbWFsPC9rZXl3b3JkPjxrZXl3b3JkPkZlbWFsZTwv
a2V5d29yZD48a2V5d29yZD5GbHVvcmVzY2VuY2UgUmVjb3ZlcnkgQWZ0ZXIgUGhvdG9ibGVhY2hp
bmc8L2tleXdvcmQ+PGtleXdvcmQ+RnJvbnRhbCBMb2JlL21ldGFib2xpc20vcGF0aG9sb2d5PC9r
ZXl3b3JkPjxrZXl3b3JkPkh1bWFuczwva2V5d29yZD48a2V5d29yZD5JbW11bm9oaXN0b2NoZW1p
c3RyeTwva2V5d29yZD48a2V5d29yZD5MZXd5IEJvZGllcy8qbWV0YWJvbGlzbS9wYXRob2xvZ3k8
L2tleXdvcmQ+PGtleXdvcmQ+TWFsZTwva2V5d29yZD48a2V5d29yZD5NaWNlPC9rZXl3b3JkPjxr
ZXl3b3JkPk5ldXJvbnMvKm1ldGFib2xpc20vcGF0aG9sb2d5PC9rZXl3b3JkPjxrZXl3b3JkPlBh
cmtpbnNvbiBEaXNlYXNlL21ldGFib2xpc20vKnBhdGhvbG9neTwva2V5d29yZD48a2V5d29yZD5h
bHBoYS1TeW51Y2xlaW4vKm1ldGFib2xpc208L2tleXdvcmQ+PC9rZXl3b3Jkcz48ZGF0ZXM+PHll
YXI+MjAxNTwveWVhcj48cHViLWRhdGVzPjxkYXRlPk1hciAzPC9kYXRlPjwvcHViLWRhdGVzPjwv
ZGF0ZXM+PGlzYm4+MjIxMS0xMjQ3IChFbGVjdHJvbmljKTwvaXNibj48YWNjZXNzaW9uLW51bT4y
NTczMjgxNjwvYWNjZXNzaW9uLW51bT48dXJscz48cmVsYXRlZC11cmxzPjx1cmw+aHR0cHM6Ly93
d3cubmNiaS5ubG0ubmloLmdvdi9wdWJtZWQvMjU3MzI4MTY8L3VybD48L3JlbGF0ZWQtdXJscz48
L3VybHM+PGN1c3RvbTI+UE1DNDM1MTExOTwvY3VzdG9tMj48ZWxlY3Ryb25pYy1yZXNvdXJjZS1u
dW0+MTAuMTAxNi9qLmNlbHJlcC4yMDE1LjAxLjA2MDwvZWxlY3Ryb25pYy1yZXNvdXJjZS1udW0+
PC9yZWNvcmQ+PC9DaXRlPjwvRW5kTm90ZT4A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NYWh1bC1NZWxsaWVyPC9BdXRob3I+PFllYXI+MjAxOTwv
WWVhcj48UmVjTnVtPjMyNDc8L1JlY051bT48RGlzcGxheVRleHQ+PHN0eWxlIGZhY2U9InN1cGVy
c2NyaXB0Ij4xMiwxMzwvc3R5bGU+PC9EaXNwbGF5VGV4dD48cmVjb3JkPjxyZWMtbnVtYmVyPjMy
NDc8L3JlYy1udW1iZXI+PGZvcmVpZ24ta2V5cz48a2V5IGFwcD0iRU4iIGRiLWlkPSJ4djJkc2Z2
OWx2OWZ2eGU1NXZmeHc1c2UwemVydzA5cHZ0ZXciIHRpbWVzdGFtcD0iMTU3OTEyMjMyNiI+MzI0
Nzwva2V5PjwvZm9yZWlnbi1rZXlzPjxyZWYtdHlwZSBuYW1lPSJKb3VybmFsIEFydGljbGUiPjE3
PC9yZWYtdHlwZT48Y29udHJpYnV0b3JzPjxhdXRob3JzPjxhdXRob3I+TWFodWwtTWVsbGllciwg
QW5uZS1MYXVyZTwvYXV0aG9yPjxhdXRob3I+QnVydHNjaGVyLCBKb2hhbm5lczwvYXV0aG9yPjxh
dXRob3I+TWFoYXJqYW4sIE5pcmFuPC9hdXRob3I+PGF1dGhvcj5XZWVyZW5zLCBMYXVyYTwvYXV0
aG9yPjxhdXRob3I+Q3JvaXNpZXIsIE1hcmllPC9hdXRob3I+PGF1dGhvcj5LdXR0bGVyLCBGYWJp
ZW48L2F1dGhvcj48YXV0aG9yPkxlbGV1LCBNYXJpb248L2F1dGhvcj48YXV0aG9yPktub3R0LCBH
cmFoYW08L2F1dGhvcj48YXV0aG9yPkxhc2h1ZWwsIEhpbGFsIEEuPC9hdXRob3I+PC9hdXRob3Jz
PjwvY29udHJpYnV0b3JzPjx0aXRsZXM+PHRpdGxlPlRoZSBwcm9jZXNzIG9mIExld3kgYm9keSBm
b3JtYXRpb24sIHJhdGhlciB0aGFuIHNpbXBseSBhbHBoYS1zeW51Y2xlaW4gZmlicmlsbGl6YXRp
b24sIGlzIHRoZSBtYWpvciBkcml2ZXIgb2YgbmV1cm9kZWdlbmVyYXRpb24gaW4gc3ludWNsZWlu
b3BhdGhpZXM8L3RpdGxlPjwvdGl0bGVzPjxwYWdlcz43NTE4OTE8L3BhZ2VzPjxkYXRlcz48eWVh
cj4yMDE5PC95ZWFyPjwvZGF0ZXM+PHVybHM+PHJlbGF0ZWQtdXJscz48dXJsPmh0dHBzOi8vd3d3
LmJpb3J4aXYub3JnL2NvbnRlbnQvYmlvcnhpdi9lYXJseS8yMDE5LzA5LzAyLzc1MTg5MS5mdWxs
LnBkZjwvdXJsPjwvcmVsYXRlZC11cmxzPjwvdXJscz48ZWxlY3Ryb25pYy1yZXNvdXJjZS1udW0+
MTAuMTEwMS83NTE4OTEgJUogYmlvUnhpdjwvZWxlY3Ryb25pYy1yZXNvdXJjZS1udW0+PC9yZWNv
cmQ+PC9DaXRlPjxDaXRlPjxBdXRob3I+T3N0ZXJiZXJnPC9BdXRob3I+PFllYXI+MjAxNTwvWWVh
cj48UmVjTnVtPjI4NTQ8L1JlY051bT48cmVjb3JkPjxyZWMtbnVtYmVyPjI4NTQ8L3JlYy1udW1i
ZXI+PGZvcmVpZ24ta2V5cz48a2V5IGFwcD0iRU4iIGRiLWlkPSJ4djJkc2Z2OWx2OWZ2eGU1NXZm
eHc1c2UwemVydzA5cHZ0ZXciIHRpbWVzdGFtcD0iMTU3NDE3NjE3MSI+Mjg1NDwva2V5PjwvZm9y
ZWlnbi1rZXlzPjxyZWYtdHlwZSBuYW1lPSJKb3VybmFsIEFydGljbGUiPjE3PC9yZWYtdHlwZT48
Y29udHJpYnV0b3JzPjxhdXRob3JzPjxhdXRob3I+T3N0ZXJiZXJnLCBWLiBSLjwvYXV0aG9yPjxh
dXRob3I+U3BpbmVsbGksIEsuIEouPC9hdXRob3I+PGF1dGhvcj5XZXN0b24sIEwuIEouPC9hdXRo
b3I+PGF1dGhvcj5MdWssIEsuIEMuPC9hdXRob3I+PGF1dGhvcj5Xb2x0amVyLCBSLiBMLjwvYXV0
aG9yPjxhdXRob3I+VW5uaSwgVi4gSy48L2F1dGhvcj48L2F1dGhvcnM+PC9jb250cmlidXRvcnM+
PGF1dGgtYWRkcmVzcz5KdW5nZXJzIENlbnRlciBmb3IgTmV1cm9zY2llbmNlcyBSZXNlYXJjaCwg
T3JlZ29uIEhlYWx0aCBhbmQgU2NpZW5jZSBVbml2ZXJzaXR5LCBQb3J0bGFuZCwgT1IgOTcyMzks
IFVTQS4mI3hEO0RlcGFydG1lbnQgb2YgUGF0aG9sb2d5IGFuZCBMYWJvcmF0b3J5IE1lZGljaW5l
LCBJbnN0aXR1dGUgb24gQWdpbmcgYW5kIENlbnRlciBmb3IgTmV1cm9kZWdlbmVyYXRpdmUgRGlz
ZWFzZSBSZXNlYXJjaCwgVW5pdmVyc2l0eSBvZiBQZW5uc3lsdmFuaWEgUGVyZWxtYW4gU2Nob29s
IG9mIE1lZGljaW5lLCBQaGlsYWRlbHBoaWEsIFBBIDE5MTA0LCBVU0EuJiN4RDtEZXBhcnRtZW50
IG9mIFBhdGhvbG9neSwgT3JlZ29uIEhlYWx0aCBhbmQgU2NpZW5jZSBVbml2ZXJzaXR5LCBQb3J0
bGFuZCwgT1IgOTcyMzksIFVTQS4mI3hEO0p1bmdlcnMgQ2VudGVyIGZvciBOZXVyb3NjaWVuY2Vz
IFJlc2VhcmNoLCBPcmVnb24gSGVhbHRoIGFuZCBTY2llbmNlIFVuaXZlcnNpdHksIFBvcnRsYW5k
LCBPUiA5NzIzOSwgVVNBOyBQYXJraW5zb24gQ2VudGVyIG9mIE9yZWdvbiwgRGVwYXJ0bWVudCBv
ZiBOZXVyb2xvZ3ksIE9yZWdvbiBIZWFsdGggYW5kIFNjaWVuY2UgVW5pdmVyc2l0eSwgUG9ydGxh
bmQsIE9SIDk3MjM5LCBVU0EuIEVsZWN0cm9uaWMgYWRkcmVzczogdW5uaUBvaHN1LmVkdS48L2F1
dGgtYWRkcmVzcz48dGl0bGVzPjx0aXRsZT5Qcm9ncmVzc2l2ZSBhZ2dyZWdhdGlvbiBvZiBhbHBo
YS1zeW51Y2xlaW4gYW5kIHNlbGVjdGl2ZSBkZWdlbmVyYXRpb24gb2YgbGV3eSBpbmNsdXNpb24t
YmVhcmluZyBuZXVyb25zIGluIGEgbW91c2UgbW9kZWwgb2YgcGFya2luc29uaXNtPC90aXRsZT48
c2Vjb25kYXJ5LXRpdGxlPkNlbGwgUmVwPC9zZWNvbmRhcnktdGl0bGU+PC90aXRsZXM+PHBlcmlv
ZGljYWw+PGZ1bGwtdGl0bGU+Q2VsbCBSZXA8L2Z1bGwtdGl0bGU+PC9wZXJpb2RpY2FsPjxwYWdl
cz4xMjUyLTYwPC9wYWdlcz48dm9sdW1lPjEwPC92b2x1bWU+PG51bWJlcj44PC9udW1iZXI+PGtl
eXdvcmRzPjxrZXl3b3JkPkFnZWQ8L2tleXdvcmQ+PGtleXdvcmQ+QW5pbWFsczwva2V5d29yZD48
a2V5d29yZD5EaXNlYXNlIE1vZGVscywgQW5pbWFsPC9rZXl3b3JkPjxrZXl3b3JkPkZlbWFsZTwv
a2V5d29yZD48a2V5d29yZD5GbHVvcmVzY2VuY2UgUmVjb3ZlcnkgQWZ0ZXIgUGhvdG9ibGVhY2hp
bmc8L2tleXdvcmQ+PGtleXdvcmQ+RnJvbnRhbCBMb2JlL21ldGFib2xpc20vcGF0aG9sb2d5PC9r
ZXl3b3JkPjxrZXl3b3JkPkh1bWFuczwva2V5d29yZD48a2V5d29yZD5JbW11bm9oaXN0b2NoZW1p
c3RyeTwva2V5d29yZD48a2V5d29yZD5MZXd5IEJvZGllcy8qbWV0YWJvbGlzbS9wYXRob2xvZ3k8
L2tleXdvcmQ+PGtleXdvcmQ+TWFsZTwva2V5d29yZD48a2V5d29yZD5NaWNlPC9rZXl3b3JkPjxr
ZXl3b3JkPk5ldXJvbnMvKm1ldGFib2xpc20vcGF0aG9sb2d5PC9rZXl3b3JkPjxrZXl3b3JkPlBh
cmtpbnNvbiBEaXNlYXNlL21ldGFib2xpc20vKnBhdGhvbG9neTwva2V5d29yZD48a2V5d29yZD5h
bHBoYS1TeW51Y2xlaW4vKm1ldGFib2xpc208L2tleXdvcmQ+PC9rZXl3b3Jkcz48ZGF0ZXM+PHll
YXI+MjAxNTwveWVhcj48cHViLWRhdGVzPjxkYXRlPk1hciAzPC9kYXRlPjwvcHViLWRhdGVzPjwv
ZGF0ZXM+PGlzYm4+MjIxMS0xMjQ3IChFbGVjdHJvbmljKTwvaXNibj48YWNjZXNzaW9uLW51bT4y
NTczMjgxNjwvYWNjZXNzaW9uLW51bT48dXJscz48cmVsYXRlZC11cmxzPjx1cmw+aHR0cHM6Ly93
d3cubmNiaS5ubG0ubmloLmdvdi9wdWJtZWQvMjU3MzI4MTY8L3VybD48L3JlbGF0ZWQtdXJscz48
L3VybHM+PGN1c3RvbTI+UE1DNDM1MTExOTwvY3VzdG9tMj48ZWxlY3Ryb25pYy1yZXNvdXJjZS1u
dW0+MTAuMTAxNi9qLmNlbHJlcC4yMDE1LjAxLjA2MDwvZWxlY3Ryb25pYy1yZXNvdXJjZS1udW0+
PC9yZWNvcmQ+PC9DaXRlPjwvRW5kTm90ZT4A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2,13</w:t>
      </w:r>
      <w:r>
        <w:rPr>
          <w:rFonts w:asciiTheme="minorHAnsi" w:hAnsiTheme="minorHAnsi" w:cstheme="minorHAnsi"/>
          <w:color w:val="auto"/>
        </w:rPr>
        <w:fldChar w:fldCharType="end"/>
      </w:r>
      <w:r>
        <w:rPr>
          <w:rFonts w:asciiTheme="minorHAnsi" w:hAnsiTheme="minorHAnsi" w:cstheme="minorHAnsi"/>
          <w:color w:val="auto"/>
        </w:rPr>
        <w:t>.</w:t>
      </w:r>
    </w:p>
    <w:p w14:paraId="3601A5E9" w14:textId="77777777" w:rsidR="00696A2B" w:rsidRDefault="00696A2B" w:rsidP="008B569A">
      <w:pPr>
        <w:tabs>
          <w:tab w:val="left" w:pos="180"/>
        </w:tabs>
        <w:rPr>
          <w:rFonts w:asciiTheme="minorHAnsi" w:hAnsiTheme="minorHAnsi" w:cstheme="minorHAnsi"/>
          <w:color w:val="auto"/>
        </w:rPr>
      </w:pPr>
    </w:p>
    <w:p w14:paraId="7846A944" w14:textId="3DB191BF"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Modeling early spreading and accumulation of misfolded</w:t>
      </w:r>
      <w:r w:rsidRPr="000922BD">
        <w:rPr>
          <w:rFonts w:asciiTheme="minorHAnsi" w:hAnsiTheme="minorHAnsi" w:cstheme="minorHAnsi"/>
          <w:color w:val="auto"/>
        </w:rPr>
        <w:t xml:space="preserve"> α-</w:t>
      </w:r>
      <w:proofErr w:type="spellStart"/>
      <w:r w:rsidRPr="000922BD">
        <w:rPr>
          <w:rFonts w:asciiTheme="minorHAnsi" w:hAnsiTheme="minorHAnsi" w:cstheme="minorHAnsi"/>
          <w:color w:val="auto"/>
        </w:rPr>
        <w:t>syn</w:t>
      </w:r>
      <w:r>
        <w:rPr>
          <w:rFonts w:asciiTheme="minorHAnsi" w:hAnsiTheme="minorHAnsi" w:cstheme="minorHAnsi"/>
          <w:color w:val="auto"/>
        </w:rPr>
        <w:t>uclein</w:t>
      </w:r>
      <w:proofErr w:type="spellEnd"/>
      <w:r>
        <w:rPr>
          <w:rFonts w:asciiTheme="minorHAnsi" w:hAnsiTheme="minorHAnsi" w:cstheme="minorHAnsi"/>
          <w:color w:val="auto"/>
        </w:rPr>
        <w:t xml:space="preserve"> with PFFs</w:t>
      </w:r>
      <w:r w:rsidRPr="000922BD">
        <w:rPr>
          <w:rFonts w:asciiTheme="minorHAnsi" w:hAnsiTheme="minorHAnsi" w:cstheme="minorHAnsi"/>
          <w:color w:val="auto"/>
        </w:rPr>
        <w:t xml:space="preserve"> </w:t>
      </w:r>
      <w:r>
        <w:rPr>
          <w:rFonts w:asciiTheme="minorHAnsi" w:hAnsiTheme="minorHAnsi" w:cstheme="minorHAnsi"/>
          <w:color w:val="auto"/>
        </w:rPr>
        <w:t xml:space="preserve">is valuable for drug development, as </w:t>
      </w:r>
      <w:proofErr w:type="spellStart"/>
      <w:r>
        <w:rPr>
          <w:rFonts w:asciiTheme="minorHAnsi" w:hAnsiTheme="minorHAnsi" w:cstheme="minorHAnsi"/>
          <w:color w:val="auto"/>
        </w:rPr>
        <w:t>Lewy</w:t>
      </w:r>
      <w:proofErr w:type="spellEnd"/>
      <w:r>
        <w:rPr>
          <w:rFonts w:asciiTheme="minorHAnsi" w:hAnsiTheme="minorHAnsi" w:cstheme="minorHAnsi"/>
          <w:color w:val="auto"/>
        </w:rPr>
        <w:t xml:space="preserve"> pathology spread is considered one of the early-stage disease markers. </w:t>
      </w:r>
      <w:r w:rsidR="009A246E">
        <w:rPr>
          <w:rFonts w:asciiTheme="minorHAnsi" w:hAnsiTheme="minorHAnsi" w:cstheme="minorHAnsi"/>
          <w:color w:val="auto"/>
        </w:rPr>
        <w:t>Therefore,</w:t>
      </w:r>
      <w:r>
        <w:rPr>
          <w:rFonts w:asciiTheme="minorHAnsi" w:hAnsiTheme="minorHAnsi" w:cstheme="minorHAnsi"/>
          <w:color w:val="auto"/>
        </w:rPr>
        <w:t xml:space="preserve"> aggregation</w:t>
      </w:r>
      <w:r w:rsidR="008D0980">
        <w:rPr>
          <w:rFonts w:asciiTheme="minorHAnsi" w:hAnsiTheme="minorHAnsi" w:cstheme="minorHAnsi"/>
          <w:color w:val="auto"/>
        </w:rPr>
        <w:t>-</w:t>
      </w:r>
      <w:r>
        <w:rPr>
          <w:rFonts w:asciiTheme="minorHAnsi" w:hAnsiTheme="minorHAnsi" w:cstheme="minorHAnsi"/>
          <w:color w:val="auto"/>
        </w:rPr>
        <w:t xml:space="preserve">preventive treatments </w:t>
      </w:r>
      <w:r w:rsidR="008D0980">
        <w:rPr>
          <w:rFonts w:asciiTheme="minorHAnsi" w:hAnsiTheme="minorHAnsi" w:cstheme="minorHAnsi"/>
          <w:color w:val="auto"/>
        </w:rPr>
        <w:t xml:space="preserve">may be </w:t>
      </w:r>
      <w:r w:rsidR="009E59BA">
        <w:rPr>
          <w:rFonts w:asciiTheme="minorHAnsi" w:hAnsiTheme="minorHAnsi" w:cstheme="minorHAnsi"/>
          <w:color w:val="auto"/>
        </w:rPr>
        <w:t>promis</w:t>
      </w:r>
      <w:r w:rsidR="008D0980">
        <w:rPr>
          <w:rFonts w:asciiTheme="minorHAnsi" w:hAnsiTheme="minorHAnsi" w:cstheme="minorHAnsi"/>
          <w:color w:val="auto"/>
        </w:rPr>
        <w:t>ing</w:t>
      </w:r>
      <w:r>
        <w:rPr>
          <w:rFonts w:asciiTheme="minorHAnsi" w:hAnsiTheme="minorHAnsi" w:cstheme="minorHAnsi"/>
          <w:color w:val="auto"/>
        </w:rPr>
        <w:t xml:space="preserve"> </w:t>
      </w:r>
      <w:r w:rsidR="008D0980">
        <w:rPr>
          <w:rFonts w:asciiTheme="minorHAnsi" w:hAnsiTheme="minorHAnsi" w:cstheme="minorHAnsi"/>
          <w:color w:val="auto"/>
        </w:rPr>
        <w:t xml:space="preserve">for </w:t>
      </w:r>
      <w:r>
        <w:rPr>
          <w:rFonts w:asciiTheme="minorHAnsi" w:hAnsiTheme="minorHAnsi" w:cstheme="minorHAnsi"/>
          <w:color w:val="auto"/>
        </w:rPr>
        <w:t>stop</w:t>
      </w:r>
      <w:r w:rsidR="008D0980">
        <w:rPr>
          <w:rFonts w:asciiTheme="minorHAnsi" w:hAnsiTheme="minorHAnsi" w:cstheme="minorHAnsi"/>
          <w:color w:val="auto"/>
        </w:rPr>
        <w:t>ping</w:t>
      </w:r>
      <w:r>
        <w:rPr>
          <w:rFonts w:asciiTheme="minorHAnsi" w:hAnsiTheme="minorHAnsi" w:cstheme="minorHAnsi"/>
          <w:color w:val="auto"/>
        </w:rPr>
        <w:t xml:space="preserve"> or slow</w:t>
      </w:r>
      <w:r w:rsidR="008D0980">
        <w:rPr>
          <w:rFonts w:asciiTheme="minorHAnsi" w:hAnsiTheme="minorHAnsi" w:cstheme="minorHAnsi"/>
          <w:color w:val="auto"/>
        </w:rPr>
        <w:t>ing</w:t>
      </w:r>
      <w:r>
        <w:rPr>
          <w:rFonts w:asciiTheme="minorHAnsi" w:hAnsiTheme="minorHAnsi" w:cstheme="minorHAnsi"/>
          <w:color w:val="auto"/>
        </w:rPr>
        <w:t xml:space="preserve"> down the progression of PD at very early stages. Several clinical trials aimed at slowing or stopping </w:t>
      </w:r>
      <w:r w:rsidRPr="008D0980">
        <w:rPr>
          <w:rFonts w:asciiTheme="minorHAnsi" w:hAnsiTheme="minorHAnsi" w:cstheme="minorHAnsi"/>
          <w:color w:val="auto"/>
        </w:rPr>
        <w:t>α</w:t>
      </w:r>
      <w:r w:rsidR="006B2811">
        <w:rPr>
          <w:rFonts w:asciiTheme="minorHAnsi" w:hAnsiTheme="minorHAnsi" w:cstheme="minorHAnsi"/>
          <w:color w:val="auto"/>
        </w:rPr>
        <w:t>-</w:t>
      </w:r>
      <w:proofErr w:type="spellStart"/>
      <w:r w:rsidRPr="008D0980">
        <w:rPr>
          <w:rFonts w:asciiTheme="minorHAnsi" w:hAnsiTheme="minorHAnsi" w:cstheme="minorHAnsi"/>
          <w:color w:val="auto"/>
        </w:rPr>
        <w:t>syn</w:t>
      </w:r>
      <w:r w:rsidR="006B2811">
        <w:rPr>
          <w:rFonts w:asciiTheme="minorHAnsi" w:hAnsiTheme="minorHAnsi" w:cstheme="minorHAnsi"/>
          <w:color w:val="auto"/>
        </w:rPr>
        <w:t>uclein</w:t>
      </w:r>
      <w:proofErr w:type="spellEnd"/>
      <w:r>
        <w:rPr>
          <w:rFonts w:asciiTheme="minorHAnsi" w:hAnsiTheme="minorHAnsi" w:cstheme="minorHAnsi"/>
          <w:color w:val="auto"/>
        </w:rPr>
        <w:t xml:space="preserve"> accumulation </w:t>
      </w:r>
      <w:r w:rsidRPr="00593123">
        <w:rPr>
          <w:rFonts w:asciiTheme="minorHAnsi" w:hAnsiTheme="minorHAnsi" w:cstheme="minorHAnsi"/>
          <w:color w:val="auto"/>
        </w:rPr>
        <w:t xml:space="preserve">are </w:t>
      </w:r>
      <w:r>
        <w:rPr>
          <w:rFonts w:asciiTheme="minorHAnsi" w:hAnsiTheme="minorHAnsi" w:cstheme="minorHAnsi"/>
          <w:color w:val="auto"/>
        </w:rPr>
        <w:t>ongoing</w:t>
      </w:r>
      <w:r>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Elkouzi&lt;/Author&gt;&lt;Year&gt;2019&lt;/Year&gt;&lt;RecNum&gt;3249&lt;/RecNum&gt;&lt;DisplayText&gt;&lt;style face="superscript"&gt;14&lt;/style&gt;&lt;/DisplayText&gt;&lt;record&gt;&lt;rec-number&gt;3249&lt;/rec-number&gt;&lt;foreign-keys&gt;&lt;key app="EN" db-id="xv2dsfv9lv9fvxe55vfxw5se0zerw09pvtew" timestamp="1579122786"&gt;3249&lt;/key&gt;&lt;/foreign-keys&gt;&lt;ref-type name="Journal Article"&gt;17&lt;/ref-type&gt;&lt;contributors&gt;&lt;authors&gt;&lt;author&gt;Elkouzi, A.&lt;/author&gt;&lt;author&gt;Vedam-Mai, V.&lt;/author&gt;&lt;author&gt;Eisinger, R. S.&lt;/author&gt;&lt;author&gt;Okun, M. S.&lt;/author&gt;&lt;/authors&gt;&lt;/contributors&gt;&lt;auth-address&gt;Department of Neurology, Fixel Institute for Neurological Diseases, University of Florida, Gainesville, FL, USA. ahmad.elkouzi@neurology.ufl.edu.&amp;#xD;Department of Neurology, Fixel Institute for Neurological Diseases, University of Florida, Gainesville, FL, USA.&amp;#xD;Department of Neurosurgery, Fixel Institute for Neurological Diseases, University of Florida, Gainesville, FL, USA.&lt;/auth-address&gt;&lt;titles&gt;&lt;title&gt;Emerging therapies in Parkinson disease - repurposed drugs and new approaches&lt;/title&gt;&lt;secondary-title&gt;Nat Rev Neurol&lt;/secondary-title&gt;&lt;/titles&gt;&lt;periodical&gt;&lt;full-title&gt;Nat Rev Neurol&lt;/full-title&gt;&lt;/periodical&gt;&lt;pages&gt;204-223&lt;/pages&gt;&lt;volume&gt;15&lt;/volume&gt;&lt;number&gt;4&lt;/number&gt;&lt;edition&gt;2019/03/15&lt;/edition&gt;&lt;dates&gt;&lt;year&gt;2019&lt;/year&gt;&lt;pub-dates&gt;&lt;date&gt;Apr&lt;/date&gt;&lt;/pub-dates&gt;&lt;/dates&gt;&lt;isbn&gt;1759-4766 (Electronic)&amp;#xD;1759-4758 (Linking)&lt;/isbn&gt;&lt;accession-num&gt;30867588&lt;/accession-num&gt;&lt;urls&gt;&lt;related-urls&gt;&lt;url&gt;https://www.ncbi.nlm.nih.gov/pubmed/30867588&lt;/url&gt;&lt;/related-urls&gt;&lt;/urls&gt;&lt;electronic-resource-num&gt;10.1038/s41582-019-0155-7&lt;/electronic-resource-num&gt;&lt;/record&gt;&lt;/Cite&gt;&lt;/EndNote&gt;</w:instrText>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4</w:t>
      </w:r>
      <w:r>
        <w:rPr>
          <w:rFonts w:asciiTheme="minorHAnsi" w:hAnsiTheme="minorHAnsi" w:cstheme="minorHAnsi"/>
          <w:color w:val="auto"/>
        </w:rPr>
        <w:fldChar w:fldCharType="end"/>
      </w:r>
      <w:r>
        <w:rPr>
          <w:rFonts w:asciiTheme="minorHAnsi" w:hAnsiTheme="minorHAnsi" w:cstheme="minorHAnsi"/>
          <w:color w:val="auto"/>
        </w:rPr>
        <w:t>. For later-stage patients, transplantation of dopamine neuronal progenitors can be a better treatment alternative</w:t>
      </w:r>
      <w:r>
        <w:rPr>
          <w:rFonts w:asciiTheme="minorHAnsi" w:hAnsiTheme="minorHAnsi" w:cstheme="minorHAnsi"/>
          <w:color w:val="auto"/>
        </w:rPr>
        <w:fldChar w:fldCharType="begin">
          <w:fldData xml:space="preserve">PEVuZE5vdGU+PENpdGU+PEF1dGhvcj5CYXJrZXI8L0F1dGhvcj48WWVhcj4yMDE4PC9ZZWFyPjxS
ZWNOdW0+MTI4NzwvUmVjTnVtPjxEaXNwbGF5VGV4dD48c3R5bGUgZmFjZT0ic3VwZXJzY3JpcHQi
PjE1PC9zdHlsZT48L0Rpc3BsYXlUZXh0PjxyZWNvcmQ+PHJlYy1udW1iZXI+MTI4NzwvcmVjLW51
bWJlcj48Zm9yZWlnbi1rZXlzPjxrZXkgYXBwPSJFTiIgZGItaWQ9Inh2MmRzZnY5bHY5ZnZ4ZTU1
dmZ4dzVzZTB6ZXJ3MDlwdnRldyIgdGltZXN0YW1wPSIxNTQyMzgxMTcwIj4xMjg3PC9rZXk+PC9m
b3JlaWduLWtleXM+PHJlZi10eXBlIG5hbWU9IkpvdXJuYWwgQXJ0aWNsZSI+MTc8L3JlZi10eXBl
Pjxjb250cmlidXRvcnM+PGF1dGhvcnM+PGF1dGhvcj5CYXJrZXIsIFIuIEEuPC9hdXRob3I+PGF1
dGhvcj5Hb3R6LCBNLjwvYXV0aG9yPjxhdXRob3I+UGFybWFyLCBNLjwvYXV0aG9yPjwvYXV0aG9y
cz48L2NvbnRyaWJ1dG9ycz48YXV0aC1hZGRyZXNzPkRlcGFydG1lbnQgb2YgQ2xpbmljYWwgTmV1
cm9zY2llbmNlIGFuZCBDYW1icmlkZ2UgU3RlbSBDZWxsIEluc3RpdHV0ZSwgVW5pdmVyc2l0eSBv
ZiBDYW1icmlkZ2UsIENhbWJyaWRnZSwgVUsuIHJhYjQ2QGNhbS5hYy51ay4mI3hEO0luc3RpdHV0
ZSBmb3IgU3RlbSBDZWxsIFJlc2VhcmNoLCBIZWxtaG9sdHogQ2VudGVyIE11bmljaCBhbmQgUGh5
c2lvbG9naWNhbCBHZW5vbWljcywgQmlvbWVkaWNhbCBDZW50ZXIsIEx1ZHdpZy1NYXhpbWlsaWFu
cyBVbml2ZXJzaXR5LCBQbGFuZWdnLU1hcnRpbnNyaWVkLCBHZXJtYW55LiBtYWdkYWxlbmEuZ29l
dHpAaGVsbWhvbHR6LW11ZW5jaGVuLmRlLiYjeEQ7U3lOZXJneSwgRXhjZWxsZW5jZSBDbHVzdGVy
IFN5c3RlbXMgTmV1cm9sb2d5LCBDZW50ZXIgZm9yIFN0cm9rZSBhbmQgRGVtZW50aWEsIE11bmlj
aCwgR2VybWFueS4gbWFnZGFsZW5hLmdvZXR6QGhlbG1ob2x0ei1tdWVuY2hlbi5kZS4mI3hEO1dh
bGxlbmJlcmcgTmV1cm9zY2llbmNlIENlbnRlciBhbmQgTHVuZCBTdGVtIENlbGwgQ2VudGVyLCBM
dW5kIFVuaXZlcnNpdHksIEx1bmQsIFN3ZWRlbi4gbWFsaW4ucGFybWFyQG1lZC5sdS5zZS48L2F1
dGgtYWRkcmVzcz48dGl0bGVzPjx0aXRsZT5OZXcgYXBwcm9hY2hlcyBmb3IgYnJhaW4gcmVwYWly
LWZyb20gcmVzY3VlIHRvIHJlcHJvZ3JhbW1pbmc8L3RpdGxlPjxzZWNvbmRhcnktdGl0bGU+TmF0
dXJlPC9zZWNvbmRhcnktdGl0bGU+PC90aXRsZXM+PHBlcmlvZGljYWw+PGZ1bGwtdGl0bGU+TmF0
dXJlPC9mdWxsLXRpdGxlPjwvcGVyaW9kaWNhbD48cGFnZXM+MzI5LTMzNDwvcGFnZXM+PHZvbHVt
ZT41NTc8L3ZvbHVtZT48bnVtYmVyPjc3MDU8L251bWJlcj48ZWRpdGlvbj4yMDE4LzA1LzE4PC9l
ZGl0aW9uPjxrZXl3b3Jkcz48a2V5d29yZD5BbmltYWxzPC9rZXl3b3JkPjxrZXl3b3JkPkJyYWlu
LypjeXRvbG9neS9wYXRob2xvZ3kvKnBoeXNpb2xvZ3k8L2tleXdvcmQ+PGtleXdvcmQ+Q2VsbHVs
YXIgUmVwcm9ncmFtbWluZy8qcGh5c2lvbG9neTwva2V5d29yZD48a2V5d29yZD5GZXRhbCBUaXNz
dWUgVHJhbnNwbGFudGF0aW9uPC9rZXl3b3JkPjxrZXl3b3JkPkh1bWFuczwva2V5d29yZD48a2V5
d29yZD5OZXJ2ZSBSZWdlbmVyYXRpb24vKnBoeXNpb2xvZ3k8L2tleXdvcmQ+PGtleXdvcmQ+TmV1
cm9kZWdlbmVyYXRpdmUgRGlzZWFzZXMvKnBhdGhvbG9neS9waHlzaW9wYXRob2xvZ3kvKnRoZXJh
cHk8L2tleXdvcmQ+PGtleXdvcmQ+UmVnZW5lcmF0aXZlIE1lZGljaW5lLyptZXRob2RzPC9rZXl3
b3JkPjxrZXl3b3JkPlN0ZW0gQ2VsbCBUcmFuc3BsYW50YXRpb248L2tleXdvcmQ+PC9rZXl3b3Jk
cz48ZGF0ZXM+PHllYXI+MjAxODwveWVhcj48cHViLWRhdGVzPjxkYXRlPk1heTwvZGF0ZT48L3B1
Yi1kYXRlcz48L2RhdGVzPjxpc2JuPjE0NzYtNDY4NyAoRWxlY3Ryb25pYykmI3hEOzAwMjgtMDgz
NiAoTGlua2luZyk8L2lzYm4+PGFjY2Vzc2lvbi1udW0+Mjk3Njk2NzA8L2FjY2Vzc2lvbi1udW0+
PHVybHM+PHJlbGF0ZWQtdXJscz48dXJsPmh0dHBzOi8vd3d3Lm5jYmkubmxtLm5paC5nb3YvcHVi
bWVkLzI5NzY5NjcwPC91cmw+PC9yZWxhdGVkLXVybHM+PC91cmxzPjxlbGVjdHJvbmljLXJlc291
cmNlLW51bT4xMC4xMDM4L3M0MTU4Ni0wMTgtMDA4Ny0xPC9lbGVjdHJvbmljLXJlc291cmNlLW51
bT48L3JlY29yZD48L0NpdGU+PC9FbmROb3RlPn==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CYXJrZXI8L0F1dGhvcj48WWVhcj4yMDE4PC9ZZWFyPjxS
ZWNOdW0+MTI4NzwvUmVjTnVtPjxEaXNwbGF5VGV4dD48c3R5bGUgZmFjZT0ic3VwZXJzY3JpcHQi
PjE1PC9zdHlsZT48L0Rpc3BsYXlUZXh0PjxyZWNvcmQ+PHJlYy1udW1iZXI+MTI4NzwvcmVjLW51
bWJlcj48Zm9yZWlnbi1rZXlzPjxrZXkgYXBwPSJFTiIgZGItaWQ9Inh2MmRzZnY5bHY5ZnZ4ZTU1
dmZ4dzVzZTB6ZXJ3MDlwdnRldyIgdGltZXN0YW1wPSIxNTQyMzgxMTcwIj4xMjg3PC9rZXk+PC9m
b3JlaWduLWtleXM+PHJlZi10eXBlIG5hbWU9IkpvdXJuYWwgQXJ0aWNsZSI+MTc8L3JlZi10eXBl
Pjxjb250cmlidXRvcnM+PGF1dGhvcnM+PGF1dGhvcj5CYXJrZXIsIFIuIEEuPC9hdXRob3I+PGF1
dGhvcj5Hb3R6LCBNLjwvYXV0aG9yPjxhdXRob3I+UGFybWFyLCBNLjwvYXV0aG9yPjwvYXV0aG9y
cz48L2NvbnRyaWJ1dG9ycz48YXV0aC1hZGRyZXNzPkRlcGFydG1lbnQgb2YgQ2xpbmljYWwgTmV1
cm9zY2llbmNlIGFuZCBDYW1icmlkZ2UgU3RlbSBDZWxsIEluc3RpdHV0ZSwgVW5pdmVyc2l0eSBv
ZiBDYW1icmlkZ2UsIENhbWJyaWRnZSwgVUsuIHJhYjQ2QGNhbS5hYy51ay4mI3hEO0luc3RpdHV0
ZSBmb3IgU3RlbSBDZWxsIFJlc2VhcmNoLCBIZWxtaG9sdHogQ2VudGVyIE11bmljaCBhbmQgUGh5
c2lvbG9naWNhbCBHZW5vbWljcywgQmlvbWVkaWNhbCBDZW50ZXIsIEx1ZHdpZy1NYXhpbWlsaWFu
cyBVbml2ZXJzaXR5LCBQbGFuZWdnLU1hcnRpbnNyaWVkLCBHZXJtYW55LiBtYWdkYWxlbmEuZ29l
dHpAaGVsbWhvbHR6LW11ZW5jaGVuLmRlLiYjeEQ7U3lOZXJneSwgRXhjZWxsZW5jZSBDbHVzdGVy
IFN5c3RlbXMgTmV1cm9sb2d5LCBDZW50ZXIgZm9yIFN0cm9rZSBhbmQgRGVtZW50aWEsIE11bmlj
aCwgR2VybWFueS4gbWFnZGFsZW5hLmdvZXR6QGhlbG1ob2x0ei1tdWVuY2hlbi5kZS4mI3hEO1dh
bGxlbmJlcmcgTmV1cm9zY2llbmNlIENlbnRlciBhbmQgTHVuZCBTdGVtIENlbGwgQ2VudGVyLCBM
dW5kIFVuaXZlcnNpdHksIEx1bmQsIFN3ZWRlbi4gbWFsaW4ucGFybWFyQG1lZC5sdS5zZS48L2F1
dGgtYWRkcmVzcz48dGl0bGVzPjx0aXRsZT5OZXcgYXBwcm9hY2hlcyBmb3IgYnJhaW4gcmVwYWly
LWZyb20gcmVzY3VlIHRvIHJlcHJvZ3JhbW1pbmc8L3RpdGxlPjxzZWNvbmRhcnktdGl0bGU+TmF0
dXJlPC9zZWNvbmRhcnktdGl0bGU+PC90aXRsZXM+PHBlcmlvZGljYWw+PGZ1bGwtdGl0bGU+TmF0
dXJlPC9mdWxsLXRpdGxlPjwvcGVyaW9kaWNhbD48cGFnZXM+MzI5LTMzNDwvcGFnZXM+PHZvbHVt
ZT41NTc8L3ZvbHVtZT48bnVtYmVyPjc3MDU8L251bWJlcj48ZWRpdGlvbj4yMDE4LzA1LzE4PC9l
ZGl0aW9uPjxrZXl3b3Jkcz48a2V5d29yZD5BbmltYWxzPC9rZXl3b3JkPjxrZXl3b3JkPkJyYWlu
LypjeXRvbG9neS9wYXRob2xvZ3kvKnBoeXNpb2xvZ3k8L2tleXdvcmQ+PGtleXdvcmQ+Q2VsbHVs
YXIgUmVwcm9ncmFtbWluZy8qcGh5c2lvbG9neTwva2V5d29yZD48a2V5d29yZD5GZXRhbCBUaXNz
dWUgVHJhbnNwbGFudGF0aW9uPC9rZXl3b3JkPjxrZXl3b3JkPkh1bWFuczwva2V5d29yZD48a2V5
d29yZD5OZXJ2ZSBSZWdlbmVyYXRpb24vKnBoeXNpb2xvZ3k8L2tleXdvcmQ+PGtleXdvcmQ+TmV1
cm9kZWdlbmVyYXRpdmUgRGlzZWFzZXMvKnBhdGhvbG9neS9waHlzaW9wYXRob2xvZ3kvKnRoZXJh
cHk8L2tleXdvcmQ+PGtleXdvcmQ+UmVnZW5lcmF0aXZlIE1lZGljaW5lLyptZXRob2RzPC9rZXl3
b3JkPjxrZXl3b3JkPlN0ZW0gQ2VsbCBUcmFuc3BsYW50YXRpb248L2tleXdvcmQ+PC9rZXl3b3Jk
cz48ZGF0ZXM+PHllYXI+MjAxODwveWVhcj48cHViLWRhdGVzPjxkYXRlPk1heTwvZGF0ZT48L3B1
Yi1kYXRlcz48L2RhdGVzPjxpc2JuPjE0NzYtNDY4NyAoRWxlY3Ryb25pYykmI3hEOzAwMjgtMDgz
NiAoTGlua2luZyk8L2lzYm4+PGFjY2Vzc2lvbi1udW0+Mjk3Njk2NzA8L2FjY2Vzc2lvbi1udW0+
PHVybHM+PHJlbGF0ZWQtdXJscz48dXJsPmh0dHBzOi8vd3d3Lm5jYmkubmxtLm5paC5nb3YvcHVi
bWVkLzI5NzY5NjcwPC91cmw+PC9yZWxhdGVkLXVybHM+PC91cmxzPjxlbGVjdHJvbmljLXJlc291
cmNlLW51bT4xMC4xMDM4L3M0MTU4Ni0wMTgtMDA4Ny0xPC9lbGVjdHJvbmljLXJlc291cmNlLW51
bT48L3JlY29yZD48L0NpdGU+PC9FbmROb3RlPn==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5</w:t>
      </w:r>
      <w:r>
        <w:rPr>
          <w:rFonts w:asciiTheme="minorHAnsi" w:hAnsiTheme="minorHAnsi" w:cstheme="minorHAnsi"/>
          <w:color w:val="auto"/>
        </w:rPr>
        <w:fldChar w:fldCharType="end"/>
      </w:r>
      <w:r>
        <w:rPr>
          <w:rFonts w:asciiTheme="minorHAnsi" w:hAnsiTheme="minorHAnsi" w:cstheme="minorHAnsi"/>
          <w:color w:val="auto"/>
        </w:rPr>
        <w:t xml:space="preserve">. However, </w:t>
      </w:r>
      <w:proofErr w:type="spellStart"/>
      <w:r>
        <w:rPr>
          <w:rFonts w:asciiTheme="minorHAnsi" w:hAnsiTheme="minorHAnsi" w:cstheme="minorHAnsi"/>
          <w:color w:val="auto"/>
        </w:rPr>
        <w:t>Lewy</w:t>
      </w:r>
      <w:proofErr w:type="spellEnd"/>
      <w:r>
        <w:rPr>
          <w:rFonts w:asciiTheme="minorHAnsi" w:hAnsiTheme="minorHAnsi" w:cstheme="minorHAnsi"/>
          <w:color w:val="auto"/>
        </w:rPr>
        <w:t xml:space="preserve"> pathology was documented in transplanted embryonic neurons during the post-mortem analysis of PD patient brains</w:t>
      </w:r>
      <w:r>
        <w:rPr>
          <w:rFonts w:asciiTheme="minorHAnsi" w:hAnsiTheme="minorHAnsi" w:cstheme="minorHAnsi"/>
          <w:color w:val="auto"/>
        </w:rPr>
        <w:fldChar w:fldCharType="begin">
          <w:fldData xml:space="preserve">PEVuZE5vdGU+PENpdGU+PEF1dGhvcj5Lb3Jkb3dlcjwvQXV0aG9yPjxZZWFyPjIwMDg8L1llYXI+
PFJlY051bT4xNzIzPC9SZWNOdW0+PERpc3BsYXlUZXh0PjxzdHlsZSBmYWNlPSJzdXBlcnNjcmlw
dCI+MTYsMTc8L3N0eWxlPjwvRGlzcGxheVRleHQ+PHJlY29yZD48cmVjLW51bWJlcj4xNzIzPC9y
ZWMtbnVtYmVyPjxmb3JlaWduLWtleXM+PGtleSBhcHA9IkVOIiBkYi1pZD0ieHYyZHNmdjlsdjlm
dnhlNTV2Znh3NXNlMHplcncwOXB2dGV3IiB0aW1lc3RhbXA9IjE1NTczMjcyNTMiPjE3MjM8L2tl
eT48L2ZvcmVpZ24ta2V5cz48cmVmLXR5cGUgbmFtZT0iSm91cm5hbCBBcnRpY2xlIj4xNzwvcmVm
LXR5cGU+PGNvbnRyaWJ1dG9ycz48YXV0aG9ycz48YXV0aG9yPktvcmRvd2VyLCBKLiBILjwvYXV0
aG9yPjxhdXRob3I+Q2h1LCBZLjwvYXV0aG9yPjxhdXRob3I+SGF1c2VyLCBSLiBBLjwvYXV0aG9y
PjxhdXRob3I+T2xhbm93LCBDLiBXLjwvYXV0aG9yPjxhdXRob3I+RnJlZW1hbiwgVC4gQi48L2F1
dGhvcj48L2F1dGhvcnM+PC9jb250cmlidXRvcnM+PGF1dGgtYWRkcmVzcz5EZXBhcnRtZW50IG9m
IE5ldXJvbG9naWNhbCBTY2llbmNlcywgUnVzaCBVbml2ZXJzaXR5IE1lZGljYWwgQ2VudGVyLCBD
aGljYWdvLCBJbGxpbm9pcyA2MDYxMiwgVVNBLiBqa29yZG93ZUBydXNoLmVkdTwvYXV0aC1hZGRy
ZXNzPjx0aXRsZXM+PHRpdGxlPlRyYW5zcGxhbnRlZCBkb3BhbWluZXJnaWMgbmV1cm9ucyBkZXZl
bG9wIFBEIHBhdGhvbG9naWMgY2hhbmdlczogYSBzZWNvbmQgY2FzZSByZXBvcnQ8L3RpdGxlPjxz
ZWNvbmRhcnktdGl0bGU+TW92IERpc29yZDwvc2Vjb25kYXJ5LXRpdGxlPjwvdGl0bGVzPjxwZXJp
b2RpY2FsPjxmdWxsLXRpdGxlPk1vdiBEaXNvcmQ8L2Z1bGwtdGl0bGU+PC9wZXJpb2RpY2FsPjxw
YWdlcz4yMzAzLTY8L3BhZ2VzPjx2b2x1bWU+MjM8L3ZvbHVtZT48bnVtYmVyPjE2PC9udW1iZXI+
PGVkaXRpb24+MjAwOC8xMS8xNDwvZWRpdGlvbj48a2V5d29yZHM+PGtleXdvcmQ+QWR1bHQ8L2tl
eXdvcmQ+PGtleXdvcmQ+QnJhaW4vKnBhdGhvbG9neTwva2V5d29yZD48a2V5d29yZD5DZWxsIFRy
YW5zcGxhbnRhdGlvbi8qcGh5c2lvbG9neTwva2V5d29yZD48a2V5d29yZD5Eb3BhbWluZS8qbWV0
YWJvbGlzbTwva2V5d29yZD48a2V5d29yZD5IdW1hbnM8L2tleXdvcmQ+PGtleXdvcmQ+TWFsZTwv
a2V5d29yZD48a2V5d29yZD5OZXVyb25zLyptZXRhYm9saXNtPC9rZXl3b3JkPjxrZXl3b3JkPipQ
YXJraW5zb24gRGlzZWFzZS9tZXRhYm9saXNtL3BhdGhvbG9neS9zdXJnZXJ5PC9rZXl3b3JkPjxr
ZXl3b3JkPlR5cm9zaW5lIDMtTW9ub294eWdlbmFzZS9tZXRhYm9saXNtPC9rZXl3b3JkPjxrZXl3
b3JkPlZlc2ljdWxhciBNb25vYW1pbmUgVHJhbnNwb3J0IFByb3RlaW5zL21ldGFib2xpc208L2tl
eXdvcmQ+PC9rZXl3b3Jkcz48ZGF0ZXM+PHllYXI+MjAwODwveWVhcj48cHViLWRhdGVzPjxkYXRl
PkRlYyAxNTwvZGF0ZT48L3B1Yi1kYXRlcz48L2RhdGVzPjxpc2JuPjE1MzEtODI1NyAoRWxlY3Ry
b25pYykmI3hEOzA4ODUtMzE4NSAoTGlua2luZyk8L2lzYm4+PGFjY2Vzc2lvbi1udW0+MTkwMDYx
OTM8L2FjY2Vzc2lvbi1udW0+PHVybHM+PHJlbGF0ZWQtdXJscz48dXJsPmh0dHBzOi8vd3d3Lm5j
YmkubmxtLm5paC5nb3YvcHVibWVkLzE5MDA2MTkzPC91cmw+PC9yZWxhdGVkLXVybHM+PC91cmxz
PjxlbGVjdHJvbmljLXJlc291cmNlLW51bT4xMC4xMDAyL21kcy4yMjM2OTwvZWxlY3Ryb25pYy1y
ZXNvdXJjZS1udW0+PC9yZWNvcmQ+PC9DaXRlPjxDaXRlPjxBdXRob3I+TGk8L0F1dGhvcj48WWVh
cj4yMDA4PC9ZZWFyPjxSZWNOdW0+NjM8L1JlY051bT48cmVjb3JkPjxyZWMtbnVtYmVyPjYzPC9y
ZWMtbnVtYmVyPjxmb3JlaWduLWtleXM+PGtleSBhcHA9IkVOIiBkYi1pZD0ieHYyZHNmdjlsdjlm
dnhlNTV2Znh3NXNlMHplcncwOXB2dGV3IiB0aW1lc3RhbXA9IjE0Mzk4ODIzMTYiPjYzPC9rZXk+
PC9mb3JlaWduLWtleXM+PHJlZi10eXBlIG5hbWU9IkpvdXJuYWwgQXJ0aWNsZSI+MTc8L3JlZi10
eXBlPjxjb250cmlidXRvcnM+PGF1dGhvcnM+PGF1dGhvcj5MaSwgSi4gWS48L2F1dGhvcj48YXV0
aG9yPkVuZ2x1bmQsIEUuPC9hdXRob3I+PGF1dGhvcj5Ib2x0b24sIEouIEwuPC9hdXRob3I+PGF1
dGhvcj5Tb3VsZXQsIEQuPC9hdXRob3I+PGF1dGhvcj5IYWdlbGwsIFAuPC9hdXRob3I+PGF1dGhv
cj5MZWVzLCBBLiBKLjwvYXV0aG9yPjxhdXRob3I+TGFzaGxleSwgVC48L2F1dGhvcj48YXV0aG9y
PlF1aW5uLCBOLiBQLjwvYXV0aG9yPjxhdXRob3I+UmVobmNyb25hLCBTLjwvYXV0aG9yPjxhdXRo
b3I+QmpvcmtsdW5kLCBBLjwvYXV0aG9yPjxhdXRob3I+V2lkbmVyLCBILjwvYXV0aG9yPjxhdXRo
b3I+UmV2ZXN6LCBULjwvYXV0aG9yPjxhdXRob3I+TGluZHZhbGwsIE8uPC9hdXRob3I+PGF1dGhv
cj5CcnVuZGluLCBQLjwvYXV0aG9yPjwvYXV0aG9ycz48L2NvbnRyaWJ1dG9ycz48YXV0aC1hZGRy
ZXNzPk5ldXJvbmFsIFN1cnZpdmFsIFVuaXQsIFdhbGxlbmJlcmcgTmV1cm9zY2llbmNlIENlbnRl
ciwgRGVwYXJ0bWVudCBvZiBFeHBlcmltZW50YWwgTWVkaWNhbCBTY2llbmNlLCAyMjEgODQgTHVu
ZCwgU3dlZGVuLjwvYXV0aC1hZGRyZXNzPjx0aXRsZXM+PHRpdGxlPkxld3kgYm9kaWVzIGluIGdy
YWZ0ZWQgbmV1cm9ucyBpbiBzdWJqZWN0cyB3aXRoIFBhcmtpbnNvbiZhcG9zO3MgZGlzZWFzZSBz
dWdnZXN0IGhvc3QtdG8tZ3JhZnQgZGlzZWFzZSBwcm9wYWdhdGlvbjwvdGl0bGU+PHNlY29uZGFy
eS10aXRsZT5OYXQgTWVkPC9zZWNvbmRhcnktdGl0bGU+PC90aXRsZXM+PHBlcmlvZGljYWw+PGZ1
bGwtdGl0bGU+TmF0IE1lZDwvZnVsbC10aXRsZT48L3BlcmlvZGljYWw+PHBhZ2VzPjUwMS0zPC9w
YWdlcz48dm9sdW1lPjE0PC92b2x1bWU+PG51bWJlcj41PC9udW1iZXI+PGVkaXRpb24+MjAwOC8w
NC8wOTwvZWRpdGlvbj48a2V5d29yZHM+PGtleXdvcmQ+QnJhaW4gVGlzc3VlIFRyYW5zcGxhbnRh
dGlvbi9tZXRob2RzLypwYXRob2xvZ3k8L2tleXdvcmQ+PGtleXdvcmQ+RGlzZWFzZSBQcm9ncmVz
c2lvbjwva2V5d29yZD48a2V5d29yZD5GZXRhbCBUaXNzdWUgVHJhbnNwbGFudGF0aW9uL21ldGhv
ZHMvKnBhdGhvbG9neTwva2V5d29yZD48a2V5d29yZD5IdW1hbnM8L2tleXdvcmQ+PGtleXdvcmQ+
SW1tdW5vaGlzdG9jaGVtaXN0cnk8L2tleXdvcmQ+PGtleXdvcmQ+TGV3eSBCb2RpZXMvbWV0YWJv
bGlzbS8qcGF0aG9sb2d5PC9rZXl3b3JkPjxrZXl3b3JkPlBhcmtpbnNvbiBEaXNlYXNlLyp0aGVy
YXB5PC9rZXl3b3JkPjxrZXl3b3JkPlRyZWF0bWVudCBPdXRjb21lPC9rZXl3b3JkPjxrZXl3b3Jk
PmFscGhhLVN5bnVjbGVpbi8qbWV0YWJvbGlzbTwva2V5d29yZD48L2tleXdvcmRzPjxkYXRlcz48
eWVhcj4yMDA4PC95ZWFyPjxwdWItZGF0ZXM+PGRhdGU+TWF5PC9kYXRlPjwvcHViLWRhdGVzPjwv
ZGF0ZXM+PGlzYm4+MTU0Ni0xNzBYIChFbGVjdHJvbmljKSYjeEQ7MTA3OC04OTU2IChMaW5raW5n
KTwvaXNibj48YWNjZXNzaW9uLW51bT4xODM5MTk2MzwvYWNjZXNzaW9uLW51bT48dXJscz48cmVs
YXRlZC11cmxzPjx1cmw+aHR0cHM6Ly93d3cubmNiaS5ubG0ubmloLmdvdi9wdWJtZWQvMTgzOTE5
NjM8L3VybD48L3JlbGF0ZWQtdXJscz48L3VybHM+PGVsZWN0cm9uaWMtcmVzb3VyY2UtbnVtPjEw
LjEwMzgvbm0xNzQ2PC9lbGVjdHJvbmljLXJlc291cmNlLW51bT48bGFuZ3VhZ2U+ZW5nPC9sYW5n
dWFnZT48L3JlY29yZD48L0NpdGU+PC9FbmROb3RlPgB=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Lb3Jkb3dlcjwvQXV0aG9yPjxZZWFyPjIwMDg8L1llYXI+
PFJlY051bT4xNzIzPC9SZWNOdW0+PERpc3BsYXlUZXh0PjxzdHlsZSBmYWNlPSJzdXBlcnNjcmlw
dCI+MTYsMTc8L3N0eWxlPjwvRGlzcGxheVRleHQ+PHJlY29yZD48cmVjLW51bWJlcj4xNzIzPC9y
ZWMtbnVtYmVyPjxmb3JlaWduLWtleXM+PGtleSBhcHA9IkVOIiBkYi1pZD0ieHYyZHNmdjlsdjlm
dnhlNTV2Znh3NXNlMHplcncwOXB2dGV3IiB0aW1lc3RhbXA9IjE1NTczMjcyNTMiPjE3MjM8L2tl
eT48L2ZvcmVpZ24ta2V5cz48cmVmLXR5cGUgbmFtZT0iSm91cm5hbCBBcnRpY2xlIj4xNzwvcmVm
LXR5cGU+PGNvbnRyaWJ1dG9ycz48YXV0aG9ycz48YXV0aG9yPktvcmRvd2VyLCBKLiBILjwvYXV0
aG9yPjxhdXRob3I+Q2h1LCBZLjwvYXV0aG9yPjxhdXRob3I+SGF1c2VyLCBSLiBBLjwvYXV0aG9y
PjxhdXRob3I+T2xhbm93LCBDLiBXLjwvYXV0aG9yPjxhdXRob3I+RnJlZW1hbiwgVC4gQi48L2F1
dGhvcj48L2F1dGhvcnM+PC9jb250cmlidXRvcnM+PGF1dGgtYWRkcmVzcz5EZXBhcnRtZW50IG9m
IE5ldXJvbG9naWNhbCBTY2llbmNlcywgUnVzaCBVbml2ZXJzaXR5IE1lZGljYWwgQ2VudGVyLCBD
aGljYWdvLCBJbGxpbm9pcyA2MDYxMiwgVVNBLiBqa29yZG93ZUBydXNoLmVkdTwvYXV0aC1hZGRy
ZXNzPjx0aXRsZXM+PHRpdGxlPlRyYW5zcGxhbnRlZCBkb3BhbWluZXJnaWMgbmV1cm9ucyBkZXZl
bG9wIFBEIHBhdGhvbG9naWMgY2hhbmdlczogYSBzZWNvbmQgY2FzZSByZXBvcnQ8L3RpdGxlPjxz
ZWNvbmRhcnktdGl0bGU+TW92IERpc29yZDwvc2Vjb25kYXJ5LXRpdGxlPjwvdGl0bGVzPjxwZXJp
b2RpY2FsPjxmdWxsLXRpdGxlPk1vdiBEaXNvcmQ8L2Z1bGwtdGl0bGU+PC9wZXJpb2RpY2FsPjxw
YWdlcz4yMzAzLTY8L3BhZ2VzPjx2b2x1bWU+MjM8L3ZvbHVtZT48bnVtYmVyPjE2PC9udW1iZXI+
PGVkaXRpb24+MjAwOC8xMS8xNDwvZWRpdGlvbj48a2V5d29yZHM+PGtleXdvcmQ+QWR1bHQ8L2tl
eXdvcmQ+PGtleXdvcmQ+QnJhaW4vKnBhdGhvbG9neTwva2V5d29yZD48a2V5d29yZD5DZWxsIFRy
YW5zcGxhbnRhdGlvbi8qcGh5c2lvbG9neTwva2V5d29yZD48a2V5d29yZD5Eb3BhbWluZS8qbWV0
YWJvbGlzbTwva2V5d29yZD48a2V5d29yZD5IdW1hbnM8L2tleXdvcmQ+PGtleXdvcmQ+TWFsZTwv
a2V5d29yZD48a2V5d29yZD5OZXVyb25zLyptZXRhYm9saXNtPC9rZXl3b3JkPjxrZXl3b3JkPipQ
YXJraW5zb24gRGlzZWFzZS9tZXRhYm9saXNtL3BhdGhvbG9neS9zdXJnZXJ5PC9rZXl3b3JkPjxr
ZXl3b3JkPlR5cm9zaW5lIDMtTW9ub294eWdlbmFzZS9tZXRhYm9saXNtPC9rZXl3b3JkPjxrZXl3
b3JkPlZlc2ljdWxhciBNb25vYW1pbmUgVHJhbnNwb3J0IFByb3RlaW5zL21ldGFib2xpc208L2tl
eXdvcmQ+PC9rZXl3b3Jkcz48ZGF0ZXM+PHllYXI+MjAwODwveWVhcj48cHViLWRhdGVzPjxkYXRl
PkRlYyAxNTwvZGF0ZT48L3B1Yi1kYXRlcz48L2RhdGVzPjxpc2JuPjE1MzEtODI1NyAoRWxlY3Ry
b25pYykmI3hEOzA4ODUtMzE4NSAoTGlua2luZyk8L2lzYm4+PGFjY2Vzc2lvbi1udW0+MTkwMDYx
OTM8L2FjY2Vzc2lvbi1udW0+PHVybHM+PHJlbGF0ZWQtdXJscz48dXJsPmh0dHBzOi8vd3d3Lm5j
YmkubmxtLm5paC5nb3YvcHVibWVkLzE5MDA2MTkzPC91cmw+PC9yZWxhdGVkLXVybHM+PC91cmxz
PjxlbGVjdHJvbmljLXJlc291cmNlLW51bT4xMC4xMDAyL21kcy4yMjM2OTwvZWxlY3Ryb25pYy1y
ZXNvdXJjZS1udW0+PC9yZWNvcmQ+PC9DaXRlPjxDaXRlPjxBdXRob3I+TGk8L0F1dGhvcj48WWVh
cj4yMDA4PC9ZZWFyPjxSZWNOdW0+NjM8L1JlY051bT48cmVjb3JkPjxyZWMtbnVtYmVyPjYzPC9y
ZWMtbnVtYmVyPjxmb3JlaWduLWtleXM+PGtleSBhcHA9IkVOIiBkYi1pZD0ieHYyZHNmdjlsdjlm
dnhlNTV2Znh3NXNlMHplcncwOXB2dGV3IiB0aW1lc3RhbXA9IjE0Mzk4ODIzMTYiPjYzPC9rZXk+
PC9mb3JlaWduLWtleXM+PHJlZi10eXBlIG5hbWU9IkpvdXJuYWwgQXJ0aWNsZSI+MTc8L3JlZi10
eXBlPjxjb250cmlidXRvcnM+PGF1dGhvcnM+PGF1dGhvcj5MaSwgSi4gWS48L2F1dGhvcj48YXV0
aG9yPkVuZ2x1bmQsIEUuPC9hdXRob3I+PGF1dGhvcj5Ib2x0b24sIEouIEwuPC9hdXRob3I+PGF1
dGhvcj5Tb3VsZXQsIEQuPC9hdXRob3I+PGF1dGhvcj5IYWdlbGwsIFAuPC9hdXRob3I+PGF1dGhv
cj5MZWVzLCBBLiBKLjwvYXV0aG9yPjxhdXRob3I+TGFzaGxleSwgVC48L2F1dGhvcj48YXV0aG9y
PlF1aW5uLCBOLiBQLjwvYXV0aG9yPjxhdXRob3I+UmVobmNyb25hLCBTLjwvYXV0aG9yPjxhdXRo
b3I+QmpvcmtsdW5kLCBBLjwvYXV0aG9yPjxhdXRob3I+V2lkbmVyLCBILjwvYXV0aG9yPjxhdXRo
b3I+UmV2ZXN6LCBULjwvYXV0aG9yPjxhdXRob3I+TGluZHZhbGwsIE8uPC9hdXRob3I+PGF1dGhv
cj5CcnVuZGluLCBQLjwvYXV0aG9yPjwvYXV0aG9ycz48L2NvbnRyaWJ1dG9ycz48YXV0aC1hZGRy
ZXNzPk5ldXJvbmFsIFN1cnZpdmFsIFVuaXQsIFdhbGxlbmJlcmcgTmV1cm9zY2llbmNlIENlbnRl
ciwgRGVwYXJ0bWVudCBvZiBFeHBlcmltZW50YWwgTWVkaWNhbCBTY2llbmNlLCAyMjEgODQgTHVu
ZCwgU3dlZGVuLjwvYXV0aC1hZGRyZXNzPjx0aXRsZXM+PHRpdGxlPkxld3kgYm9kaWVzIGluIGdy
YWZ0ZWQgbmV1cm9ucyBpbiBzdWJqZWN0cyB3aXRoIFBhcmtpbnNvbiZhcG9zO3MgZGlzZWFzZSBz
dWdnZXN0IGhvc3QtdG8tZ3JhZnQgZGlzZWFzZSBwcm9wYWdhdGlvbjwvdGl0bGU+PHNlY29uZGFy
eS10aXRsZT5OYXQgTWVkPC9zZWNvbmRhcnktdGl0bGU+PC90aXRsZXM+PHBlcmlvZGljYWw+PGZ1
bGwtdGl0bGU+TmF0IE1lZDwvZnVsbC10aXRsZT48L3BlcmlvZGljYWw+PHBhZ2VzPjUwMS0zPC9w
YWdlcz48dm9sdW1lPjE0PC92b2x1bWU+PG51bWJlcj41PC9udW1iZXI+PGVkaXRpb24+MjAwOC8w
NC8wOTwvZWRpdGlvbj48a2V5d29yZHM+PGtleXdvcmQ+QnJhaW4gVGlzc3VlIFRyYW5zcGxhbnRh
dGlvbi9tZXRob2RzLypwYXRob2xvZ3k8L2tleXdvcmQ+PGtleXdvcmQ+RGlzZWFzZSBQcm9ncmVz
c2lvbjwva2V5d29yZD48a2V5d29yZD5GZXRhbCBUaXNzdWUgVHJhbnNwbGFudGF0aW9uL21ldGhv
ZHMvKnBhdGhvbG9neTwva2V5d29yZD48a2V5d29yZD5IdW1hbnM8L2tleXdvcmQ+PGtleXdvcmQ+
SW1tdW5vaGlzdG9jaGVtaXN0cnk8L2tleXdvcmQ+PGtleXdvcmQ+TGV3eSBCb2RpZXMvbWV0YWJv
bGlzbS8qcGF0aG9sb2d5PC9rZXl3b3JkPjxrZXl3b3JkPlBhcmtpbnNvbiBEaXNlYXNlLyp0aGVy
YXB5PC9rZXl3b3JkPjxrZXl3b3JkPlRyZWF0bWVudCBPdXRjb21lPC9rZXl3b3JkPjxrZXl3b3Jk
PmFscGhhLVN5bnVjbGVpbi8qbWV0YWJvbGlzbTwva2V5d29yZD48L2tleXdvcmRzPjxkYXRlcz48
eWVhcj4yMDA4PC95ZWFyPjxwdWItZGF0ZXM+PGRhdGU+TWF5PC9kYXRlPjwvcHViLWRhdGVzPjwv
ZGF0ZXM+PGlzYm4+MTU0Ni0xNzBYIChFbGVjdHJvbmljKSYjeEQ7MTA3OC04OTU2IChMaW5raW5n
KTwvaXNibj48YWNjZXNzaW9uLW51bT4xODM5MTk2MzwvYWNjZXNzaW9uLW51bT48dXJscz48cmVs
YXRlZC11cmxzPjx1cmw+aHR0cHM6Ly93d3cubmNiaS5ubG0ubmloLmdvdi9wdWJtZWQvMTgzOTE5
NjM8L3VybD48L3JlbGF0ZWQtdXJscz48L3VybHM+PGVsZWN0cm9uaWMtcmVzb3VyY2UtbnVtPjEw
LjEwMzgvbm0xNzQ2PC9lbGVjdHJvbmljLXJlc291cmNlLW51bT48bGFuZ3VhZ2U+ZW5nPC9sYW5n
dWFnZT48L3JlY29yZD48L0NpdGU+PC9FbmROb3RlPgB=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6,17</w:t>
      </w:r>
      <w:r>
        <w:rPr>
          <w:rFonts w:asciiTheme="minorHAnsi" w:hAnsiTheme="minorHAnsi" w:cstheme="minorHAnsi"/>
          <w:color w:val="auto"/>
        </w:rPr>
        <w:fldChar w:fldCharType="end"/>
      </w:r>
      <w:r w:rsidR="008D0980">
        <w:rPr>
          <w:rFonts w:asciiTheme="minorHAnsi" w:hAnsiTheme="minorHAnsi" w:cstheme="minorHAnsi"/>
          <w:color w:val="auto"/>
        </w:rPr>
        <w:t>,</w:t>
      </w:r>
      <w:r>
        <w:rPr>
          <w:rFonts w:asciiTheme="minorHAnsi" w:hAnsiTheme="minorHAnsi" w:cstheme="minorHAnsi"/>
          <w:color w:val="auto"/>
        </w:rPr>
        <w:t xml:space="preserve"> also indicating the need for protection against </w:t>
      </w:r>
      <w:r w:rsidRPr="002563CF">
        <w:rPr>
          <w:rFonts w:asciiTheme="minorHAnsi" w:hAnsiTheme="minorHAnsi" w:cstheme="minorHAnsi"/>
          <w:color w:val="auto"/>
        </w:rPr>
        <w:t>α</w:t>
      </w:r>
      <w:r w:rsidR="006B2811">
        <w:rPr>
          <w:rFonts w:asciiTheme="minorHAnsi" w:hAnsiTheme="minorHAnsi" w:cstheme="minorHAnsi"/>
          <w:color w:val="auto"/>
        </w:rPr>
        <w:t>-</w:t>
      </w:r>
      <w:proofErr w:type="spellStart"/>
      <w:r w:rsidRPr="002563CF">
        <w:rPr>
          <w:rFonts w:asciiTheme="minorHAnsi" w:hAnsiTheme="minorHAnsi" w:cstheme="minorHAnsi"/>
          <w:color w:val="auto"/>
        </w:rPr>
        <w:t>syn</w:t>
      </w:r>
      <w:r w:rsidR="006B2811">
        <w:rPr>
          <w:rFonts w:asciiTheme="minorHAnsi" w:hAnsiTheme="minorHAnsi" w:cstheme="minorHAnsi"/>
          <w:color w:val="auto"/>
        </w:rPr>
        <w:t>uclein</w:t>
      </w:r>
      <w:proofErr w:type="spellEnd"/>
      <w:r>
        <w:rPr>
          <w:rFonts w:asciiTheme="minorHAnsi" w:hAnsiTheme="minorHAnsi" w:cstheme="minorHAnsi"/>
          <w:color w:val="auto"/>
        </w:rPr>
        <w:t xml:space="preserve"> accumulation.</w:t>
      </w:r>
    </w:p>
    <w:p w14:paraId="6BC9C82C" w14:textId="77777777" w:rsidR="00F002D8" w:rsidRDefault="00F002D8" w:rsidP="008B569A"/>
    <w:p w14:paraId="15282EF4" w14:textId="7D70B1B8" w:rsidR="006C3BE1" w:rsidRPr="001E7D1F" w:rsidRDefault="00960D31" w:rsidP="008B569A">
      <w:pPr>
        <w:rPr>
          <w:rFonts w:asciiTheme="minorHAnsi" w:hAnsiTheme="minorHAnsi" w:cstheme="minorHAnsi"/>
          <w:color w:val="auto"/>
        </w:rPr>
      </w:pPr>
      <w:r w:rsidRPr="009E59BA">
        <w:t>In vitro</w:t>
      </w:r>
      <w:r w:rsidR="006C7111" w:rsidRPr="009E59BA">
        <w:t>,</w:t>
      </w:r>
      <w:r w:rsidR="00522442" w:rsidRPr="00E97741">
        <w:t xml:space="preserve"> </w:t>
      </w:r>
      <w:r w:rsidR="006A1D68" w:rsidRPr="00E97741">
        <w:t>α-</w:t>
      </w:r>
      <w:proofErr w:type="spellStart"/>
      <w:r w:rsidR="006A1D68" w:rsidRPr="00E97741">
        <w:t>synuclein</w:t>
      </w:r>
      <w:proofErr w:type="spellEnd"/>
      <w:r w:rsidR="006A1D68" w:rsidRPr="00E97741">
        <w:t xml:space="preserve"> PFFs</w:t>
      </w:r>
      <w:r w:rsidR="00522442" w:rsidRPr="00E97741">
        <w:t xml:space="preserve"> </w:t>
      </w:r>
      <w:r w:rsidR="006C7111" w:rsidRPr="00E97741">
        <w:t>are known to induce aggregation in immortalized cell lines</w:t>
      </w:r>
      <w:r w:rsidR="002937B5">
        <w:t xml:space="preserve">, or </w:t>
      </w:r>
      <w:r w:rsidR="00A00D26" w:rsidRPr="00E97741">
        <w:t>more commonly</w:t>
      </w:r>
      <w:r w:rsidR="00C7711C">
        <w:t>,</w:t>
      </w:r>
      <w:r w:rsidR="00A00D26" w:rsidRPr="00E97741">
        <w:t xml:space="preserve"> in rodent primary hippocampal</w:t>
      </w:r>
      <w:r w:rsidR="002937B5">
        <w:t xml:space="preserve"> or cortical</w:t>
      </w:r>
      <w:r w:rsidR="00A00D26" w:rsidRPr="00E97741">
        <w:t xml:space="preserve"> neurons. Neither of these are close</w:t>
      </w:r>
      <w:r w:rsidR="009479FD">
        <w:t xml:space="preserve"> to</w:t>
      </w:r>
      <w:r w:rsidR="00947FD2" w:rsidRPr="00E97741">
        <w:t xml:space="preserve"> recapitulating </w:t>
      </w:r>
      <w:r w:rsidR="006F58B5" w:rsidRPr="00E97741">
        <w:t>dopamine neurons</w:t>
      </w:r>
      <w:r w:rsidR="00C06D08">
        <w:fldChar w:fldCharType="begin">
          <w:fldData xml:space="preserve">PEVuZE5vdGU+PENpdGU+PEF1dGhvcj5Wb2xwaWNlbGxpLURhbGV5PC9BdXRob3I+PFllYXI+MjAx
MTwvWWVhcj48UmVjTnVtPjg2NDwvUmVjTnVtPjxEaXNwbGF5VGV4dD48c3R5bGUgZmFjZT0ic3Vw
ZXJzY3JpcHQiPjEwPC9zdHlsZT48L0Rpc3BsYXlUZXh0PjxyZWNvcmQ+PHJlYy1udW1iZXI+ODY0
PC9yZWMtbnVtYmVyPjxmb3JlaWduLWtleXM+PGtleSBhcHA9IkVOIiBkYi1pZD0ieHYyZHNmdjls
djlmdnhlNTV2Znh3NXNlMHplcncwOXB2dGV3IiB0aW1lc3RhbXA9IjE0ODAzMjYwNzAiPjg2NDwv
a2V5PjwvZm9yZWlnbi1rZXlzPjxyZWYtdHlwZSBuYW1lPSJKb3VybmFsIEFydGljbGUiPjE3PC9y
ZWYtdHlwZT48Y29udHJpYnV0b3JzPjxhdXRob3JzPjxhdXRob3I+Vm9scGljZWxsaS1EYWxleSwg
TC4gQS48L2F1dGhvcj48YXV0aG9yPkx1aywgSy4gQy48L2F1dGhvcj48YXV0aG9yPlBhdGVsLCBU
LiBQLjwvYXV0aG9yPjxhdXRob3I+VGFuaWssIFMuIEEuPC9hdXRob3I+PGF1dGhvcj5SaWRkbGUs
IEQuIE0uPC9hdXRob3I+PGF1dGhvcj5TdGllYmVyLCBBLjwvYXV0aG9yPjxhdXRob3I+TWVhbmV5
LCBELiBGLjwvYXV0aG9yPjxhdXRob3I+VHJvamFub3dza2ksIEouIFEuPC9hdXRob3I+PGF1dGhv
cj5MZWUsIFYuIE0uPC9hdXRob3I+PC9hdXRob3JzPjwvY29udHJpYnV0b3JzPjxhdXRoLWFkZHJl
c3M+RGVwYXJ0bWVudCBvZiBQYXRob2xvZ3kgYW5kIExhYm9yYXRvcnkgTWVkaWNpbmUsIEluc3Rp
dHV0ZSBvbiBBZ2luZyBhbmQgQ2VudGVyIGZvciBOZXVyb2RlZ2VuZXJhdGl2ZSBEaXNlYXNlIFJl
c2VhcmNoLCBVbml2ZXJzaXR5IG9mIFBlbm5zeWx2YW5pYSBTY2hvb2wgb2YgTWVkaWNpbmUsIFBo
aWxhZGVscGhpYSwgUEEgMTkxMDQgVVNBLjwvYXV0aC1hZGRyZXNzPjx0aXRsZXM+PHRpdGxlPkV4
b2dlbm91cyBhbHBoYS1zeW51Y2xlaW4gZmlicmlscyBpbmR1Y2UgTGV3eSBib2R5IHBhdGhvbG9n
eSBsZWFkaW5nIHRvIHN5bmFwdGljIGR5c2Z1bmN0aW9uIGFuZCBuZXVyb24gZGVhdGg8L3RpdGxl
PjxzZWNvbmRhcnktdGl0bGU+TmV1cm9uPC9zZWNvbmRhcnktdGl0bGU+PC90aXRsZXM+PHBlcmlv
ZGljYWw+PGZ1bGwtdGl0bGU+TmV1cm9uPC9mdWxsLXRpdGxlPjwvcGVyaW9kaWNhbD48cGFnZXM+
NTctNzE8L3BhZ2VzPjx2b2x1bWU+NzI8L3ZvbHVtZT48bnVtYmVyPjE8L251bWJlcj48ZWRpdGlv
bj4yMDExLzEwLzExPC9lZGl0aW9uPjxrZXl3b3Jkcz48a2V5d29yZD5BbmltYWxzPC9rZXl3b3Jk
PjxrZXl3b3JkPkF4b25hbCBUcmFuc3BvcnQvcGh5c2lvbG9neTwva2V5d29yZD48a2V5d29yZD5D
ZWxsIERlYXRoLypwaHlzaW9sb2d5PC9rZXl3b3JkPjxrZXl3b3JkPkVuZG9jeXRvc2lzL3BoeXNp
b2xvZ3k8L2tleXdvcmQ+PGtleXdvcmQ+SGlwcG9jYW1wdXMvbWV0YWJvbGlzbS9wYXRob2xvZ3kv
cGh5c2lvbG9neS91bHRyYXN0cnVjdHVyZTwva2V5d29yZD48a2V5d29yZD5IdW1hbnM8L2tleXdv
cmQ+PGtleXdvcmQ+TGV3eSBCb2RpZXMvbWV0YWJvbGlzbS8qcGF0aG9sb2d5PC9rZXl3b3JkPjxr
ZXl3b3JkPk1pY2U8L2tleXdvcmQ+PGtleXdvcmQ+TWljZSwgSW5icmVkIEM1N0JMPC9rZXl3b3Jk
PjxrZXl3b3JkPk5lcnZlIERlZ2VuZXJhdGlvbi9tZXRhYm9saXNtL3BhdGhvbG9neTwva2V5d29y
ZD48a2V5d29yZD5OZXJ2ZSBUaXNzdWUgUHJvdGVpbnMvbWV0YWJvbGlzbTwva2V5d29yZD48a2V5
d29yZD5OZXVyaXRlcy9tZXRhYm9saXNtL3BhdGhvbG9neTwva2V5d29yZD48a2V5d29yZD5OZXVy
b25zL21ldGFib2xpc20vKnBhdGhvbG9neS9waHlzaW9sb2d5L3VsdHJhc3RydWN0dXJlPC9rZXl3
b3JkPjxrZXl3b3JkPlByaW1hcnkgQ2VsbCBDdWx0dXJlPC9rZXl3b3JkPjxrZXl3b3JkPlN5bmFw
c2VzL21ldGFib2xpc20vKnBhdGhvbG9neTwva2V5d29yZD48a2V5d29yZD5Wb2x0YWdlLVNlbnNp
dGl2ZSBEeWUgSW1hZ2luZy9tZXRob2RzPC9rZXl3b3JkPjxrZXl3b3JkPmFscGhhLVN5bnVjbGVp
bi8qYWR2ZXJzZSBlZmZlY3RzLyptZXRhYm9saXNtPC9rZXl3b3JkPjwva2V5d29yZHM+PGRhdGVz
Pjx5ZWFyPjIwMTE8L3llYXI+PHB1Yi1kYXRlcz48ZGF0ZT5PY3QgNjwvZGF0ZT48L3B1Yi1kYXRl
cz48L2RhdGVzPjxpc2JuPjEwOTctNDE5OSAoRWxlY3Ryb25pYykmI3hEOzA4OTYtNjI3MyAoTGlu
a2luZyk8L2lzYm4+PGFjY2Vzc2lvbi1udW0+MjE5ODIzNjk8L2FjY2Vzc2lvbi1udW0+PHVybHM+
PHJlbGF0ZWQtdXJscz48dXJsPmh0dHBzOi8vd3d3Lm5jYmkubmxtLm5paC5nb3YvcHVibWVkLzIx
OTgyMzY5PC91cmw+PC9yZWxhdGVkLXVybHM+PC91cmxzPjxjdXN0b20yPlBNQzMyMDQ4MDI8L2N1
c3RvbTI+PGVsZWN0cm9uaWMtcmVzb3VyY2UtbnVtPjEwLjEwMTYvai5uZXVyb24uMjAxMS4wOC4w
MzM8L2VsZWN0cm9uaWMtcmVzb3VyY2UtbnVtPjwvcmVjb3JkPjwvQ2l0ZT48L0VuZE5vdGU+
</w:fldData>
        </w:fldChar>
      </w:r>
      <w:r w:rsidR="00077114">
        <w:instrText xml:space="preserve"> ADDIN EN.CITE </w:instrText>
      </w:r>
      <w:r w:rsidR="00077114">
        <w:fldChar w:fldCharType="begin">
          <w:fldData xml:space="preserve">PEVuZE5vdGU+PENpdGU+PEF1dGhvcj5Wb2xwaWNlbGxpLURhbGV5PC9BdXRob3I+PFllYXI+MjAx
MTwvWWVhcj48UmVjTnVtPjg2NDwvUmVjTnVtPjxEaXNwbGF5VGV4dD48c3R5bGUgZmFjZT0ic3Vw
ZXJzY3JpcHQiPjEwPC9zdHlsZT48L0Rpc3BsYXlUZXh0PjxyZWNvcmQ+PHJlYy1udW1iZXI+ODY0
PC9yZWMtbnVtYmVyPjxmb3JlaWduLWtleXM+PGtleSBhcHA9IkVOIiBkYi1pZD0ieHYyZHNmdjls
djlmdnhlNTV2Znh3NXNlMHplcncwOXB2dGV3IiB0aW1lc3RhbXA9IjE0ODAzMjYwNzAiPjg2NDwv
a2V5PjwvZm9yZWlnbi1rZXlzPjxyZWYtdHlwZSBuYW1lPSJKb3VybmFsIEFydGljbGUiPjE3PC9y
ZWYtdHlwZT48Y29udHJpYnV0b3JzPjxhdXRob3JzPjxhdXRob3I+Vm9scGljZWxsaS1EYWxleSwg
TC4gQS48L2F1dGhvcj48YXV0aG9yPkx1aywgSy4gQy48L2F1dGhvcj48YXV0aG9yPlBhdGVsLCBU
LiBQLjwvYXV0aG9yPjxhdXRob3I+VGFuaWssIFMuIEEuPC9hdXRob3I+PGF1dGhvcj5SaWRkbGUs
IEQuIE0uPC9hdXRob3I+PGF1dGhvcj5TdGllYmVyLCBBLjwvYXV0aG9yPjxhdXRob3I+TWVhbmV5
LCBELiBGLjwvYXV0aG9yPjxhdXRob3I+VHJvamFub3dza2ksIEouIFEuPC9hdXRob3I+PGF1dGhv
cj5MZWUsIFYuIE0uPC9hdXRob3I+PC9hdXRob3JzPjwvY29udHJpYnV0b3JzPjxhdXRoLWFkZHJl
c3M+RGVwYXJ0bWVudCBvZiBQYXRob2xvZ3kgYW5kIExhYm9yYXRvcnkgTWVkaWNpbmUsIEluc3Rp
dHV0ZSBvbiBBZ2luZyBhbmQgQ2VudGVyIGZvciBOZXVyb2RlZ2VuZXJhdGl2ZSBEaXNlYXNlIFJl
c2VhcmNoLCBVbml2ZXJzaXR5IG9mIFBlbm5zeWx2YW5pYSBTY2hvb2wgb2YgTWVkaWNpbmUsIFBo
aWxhZGVscGhpYSwgUEEgMTkxMDQgVVNBLjwvYXV0aC1hZGRyZXNzPjx0aXRsZXM+PHRpdGxlPkV4
b2dlbm91cyBhbHBoYS1zeW51Y2xlaW4gZmlicmlscyBpbmR1Y2UgTGV3eSBib2R5IHBhdGhvbG9n
eSBsZWFkaW5nIHRvIHN5bmFwdGljIGR5c2Z1bmN0aW9uIGFuZCBuZXVyb24gZGVhdGg8L3RpdGxl
PjxzZWNvbmRhcnktdGl0bGU+TmV1cm9uPC9zZWNvbmRhcnktdGl0bGU+PC90aXRsZXM+PHBlcmlv
ZGljYWw+PGZ1bGwtdGl0bGU+TmV1cm9uPC9mdWxsLXRpdGxlPjwvcGVyaW9kaWNhbD48cGFnZXM+
NTctNzE8L3BhZ2VzPjx2b2x1bWU+NzI8L3ZvbHVtZT48bnVtYmVyPjE8L251bWJlcj48ZWRpdGlv
bj4yMDExLzEwLzExPC9lZGl0aW9uPjxrZXl3b3Jkcz48a2V5d29yZD5BbmltYWxzPC9rZXl3b3Jk
PjxrZXl3b3JkPkF4b25hbCBUcmFuc3BvcnQvcGh5c2lvbG9neTwva2V5d29yZD48a2V5d29yZD5D
ZWxsIERlYXRoLypwaHlzaW9sb2d5PC9rZXl3b3JkPjxrZXl3b3JkPkVuZG9jeXRvc2lzL3BoeXNp
b2xvZ3k8L2tleXdvcmQ+PGtleXdvcmQ+SGlwcG9jYW1wdXMvbWV0YWJvbGlzbS9wYXRob2xvZ3kv
cGh5c2lvbG9neS91bHRyYXN0cnVjdHVyZTwva2V5d29yZD48a2V5d29yZD5IdW1hbnM8L2tleXdv
cmQ+PGtleXdvcmQ+TGV3eSBCb2RpZXMvbWV0YWJvbGlzbS8qcGF0aG9sb2d5PC9rZXl3b3JkPjxr
ZXl3b3JkPk1pY2U8L2tleXdvcmQ+PGtleXdvcmQ+TWljZSwgSW5icmVkIEM1N0JMPC9rZXl3b3Jk
PjxrZXl3b3JkPk5lcnZlIERlZ2VuZXJhdGlvbi9tZXRhYm9saXNtL3BhdGhvbG9neTwva2V5d29y
ZD48a2V5d29yZD5OZXJ2ZSBUaXNzdWUgUHJvdGVpbnMvbWV0YWJvbGlzbTwva2V5d29yZD48a2V5
d29yZD5OZXVyaXRlcy9tZXRhYm9saXNtL3BhdGhvbG9neTwva2V5d29yZD48a2V5d29yZD5OZXVy
b25zL21ldGFib2xpc20vKnBhdGhvbG9neS9waHlzaW9sb2d5L3VsdHJhc3RydWN0dXJlPC9rZXl3
b3JkPjxrZXl3b3JkPlByaW1hcnkgQ2VsbCBDdWx0dXJlPC9rZXl3b3JkPjxrZXl3b3JkPlN5bmFw
c2VzL21ldGFib2xpc20vKnBhdGhvbG9neTwva2V5d29yZD48a2V5d29yZD5Wb2x0YWdlLVNlbnNp
dGl2ZSBEeWUgSW1hZ2luZy9tZXRob2RzPC9rZXl3b3JkPjxrZXl3b3JkPmFscGhhLVN5bnVjbGVp
bi8qYWR2ZXJzZSBlZmZlY3RzLyptZXRhYm9saXNtPC9rZXl3b3JkPjwva2V5d29yZHM+PGRhdGVz
Pjx5ZWFyPjIwMTE8L3llYXI+PHB1Yi1kYXRlcz48ZGF0ZT5PY3QgNjwvZGF0ZT48L3B1Yi1kYXRl
cz48L2RhdGVzPjxpc2JuPjEwOTctNDE5OSAoRWxlY3Ryb25pYykmI3hEOzA4OTYtNjI3MyAoTGlu
a2luZyk8L2lzYm4+PGFjY2Vzc2lvbi1udW0+MjE5ODIzNjk8L2FjY2Vzc2lvbi1udW0+PHVybHM+
PHJlbGF0ZWQtdXJscz48dXJsPmh0dHBzOi8vd3d3Lm5jYmkubmxtLm5paC5nb3YvcHVibWVkLzIx
OTgyMzY5PC91cmw+PC9yZWxhdGVkLXVybHM+PC91cmxzPjxjdXN0b20yPlBNQzMyMDQ4MDI8L2N1
c3RvbTI+PGVsZWN0cm9uaWMtcmVzb3VyY2UtbnVtPjEwLjEwMTYvai5uZXVyb24uMjAxMS4wOC4w
MzM8L2VsZWN0cm9uaWMtcmVzb3VyY2UtbnVtPjwvcmVjb3JkPjwvQ2l0ZT48L0VuZE5vdGU+
</w:fldData>
        </w:fldChar>
      </w:r>
      <w:r w:rsidR="00077114">
        <w:instrText xml:space="preserve"> ADDIN EN.CITE.DATA </w:instrText>
      </w:r>
      <w:r w:rsidR="00077114">
        <w:fldChar w:fldCharType="end"/>
      </w:r>
      <w:r w:rsidR="00C06D08">
        <w:fldChar w:fldCharType="separate"/>
      </w:r>
      <w:r w:rsidR="00077114" w:rsidRPr="00077114">
        <w:rPr>
          <w:noProof/>
          <w:vertAlign w:val="superscript"/>
        </w:rPr>
        <w:t>10</w:t>
      </w:r>
      <w:r w:rsidR="00C06D08">
        <w:fldChar w:fldCharType="end"/>
      </w:r>
      <w:r w:rsidR="0045370B">
        <w:rPr>
          <w:rFonts w:asciiTheme="minorHAnsi" w:hAnsiTheme="minorHAnsi" w:cstheme="minorHAnsi"/>
          <w:color w:val="auto"/>
        </w:rPr>
        <w:t xml:space="preserve">. </w:t>
      </w:r>
      <w:r w:rsidR="008704F0">
        <w:rPr>
          <w:rFonts w:asciiTheme="minorHAnsi" w:hAnsiTheme="minorHAnsi" w:cstheme="minorHAnsi"/>
          <w:color w:val="auto"/>
        </w:rPr>
        <w:t xml:space="preserve">Culturing these neurons </w:t>
      </w:r>
      <w:r w:rsidR="005A6DC6">
        <w:rPr>
          <w:rFonts w:asciiTheme="minorHAnsi" w:hAnsiTheme="minorHAnsi" w:cstheme="minorHAnsi"/>
          <w:color w:val="auto"/>
        </w:rPr>
        <w:t>requires dense plating of certain numbers of neurons</w:t>
      </w:r>
      <w:r w:rsidR="005A6DC6" w:rsidRPr="009E59BA">
        <w:rPr>
          <w:rFonts w:asciiTheme="minorHAnsi" w:hAnsiTheme="minorHAnsi" w:cstheme="minorHAnsi"/>
          <w:iCs/>
          <w:color w:val="auto"/>
        </w:rPr>
        <w:t xml:space="preserve"> in vitro</w:t>
      </w:r>
      <w:r w:rsidR="00C06D08" w:rsidRPr="009E59BA">
        <w:rPr>
          <w:rFonts w:asciiTheme="minorHAnsi" w:hAnsiTheme="minorHAnsi" w:cstheme="minorHAnsi"/>
          <w:iCs/>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iCs/>
          <w:color w:val="auto"/>
        </w:rPr>
        <w:instrText xml:space="preserve"> ADDIN EN.CITE </w:instrText>
      </w:r>
      <w:r w:rsidR="00077114">
        <w:rPr>
          <w:rFonts w:asciiTheme="minorHAnsi" w:hAnsiTheme="minorHAnsi" w:cstheme="minorHAnsi"/>
          <w:iCs/>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iCs/>
          <w:color w:val="auto"/>
        </w:rPr>
        <w:instrText xml:space="preserve"> ADDIN EN.CITE.DATA </w:instrText>
      </w:r>
      <w:r w:rsidR="00077114">
        <w:rPr>
          <w:rFonts w:asciiTheme="minorHAnsi" w:hAnsiTheme="minorHAnsi" w:cstheme="minorHAnsi"/>
          <w:iCs/>
          <w:color w:val="auto"/>
        </w:rPr>
      </w:r>
      <w:r w:rsidR="00077114">
        <w:rPr>
          <w:rFonts w:asciiTheme="minorHAnsi" w:hAnsiTheme="minorHAnsi" w:cstheme="minorHAnsi"/>
          <w:iCs/>
          <w:color w:val="auto"/>
        </w:rPr>
        <w:fldChar w:fldCharType="end"/>
      </w:r>
      <w:r w:rsidR="00C06D08" w:rsidRPr="009E59BA">
        <w:rPr>
          <w:rFonts w:asciiTheme="minorHAnsi" w:hAnsiTheme="minorHAnsi" w:cstheme="minorHAnsi"/>
          <w:iCs/>
          <w:color w:val="auto"/>
        </w:rPr>
      </w:r>
      <w:r w:rsidR="00C06D08" w:rsidRPr="009E59BA">
        <w:rPr>
          <w:rFonts w:asciiTheme="minorHAnsi" w:hAnsiTheme="minorHAnsi" w:cstheme="minorHAnsi"/>
          <w:iCs/>
          <w:color w:val="auto"/>
        </w:rPr>
        <w:fldChar w:fldCharType="separate"/>
      </w:r>
      <w:r w:rsidR="00077114" w:rsidRPr="00077114">
        <w:rPr>
          <w:rFonts w:asciiTheme="minorHAnsi" w:hAnsiTheme="minorHAnsi" w:cstheme="minorHAnsi"/>
          <w:iCs/>
          <w:noProof/>
          <w:color w:val="auto"/>
          <w:vertAlign w:val="superscript"/>
        </w:rPr>
        <w:t>18</w:t>
      </w:r>
      <w:r w:rsidR="00C06D08" w:rsidRPr="009E59BA">
        <w:rPr>
          <w:rFonts w:asciiTheme="minorHAnsi" w:hAnsiTheme="minorHAnsi" w:cstheme="minorHAnsi"/>
          <w:iCs/>
          <w:color w:val="auto"/>
        </w:rPr>
        <w:fldChar w:fldCharType="end"/>
      </w:r>
      <w:bookmarkStart w:id="1" w:name="_Hlk30103155"/>
      <w:r w:rsidR="005A6DC6" w:rsidRPr="00C06D08">
        <w:rPr>
          <w:rFonts w:asciiTheme="minorHAnsi" w:hAnsiTheme="minorHAnsi" w:cstheme="minorHAnsi"/>
          <w:color w:val="auto"/>
        </w:rPr>
        <w:t>.</w:t>
      </w:r>
      <w:r w:rsidR="005A6DC6">
        <w:rPr>
          <w:rFonts w:asciiTheme="minorHAnsi" w:hAnsiTheme="minorHAnsi" w:cstheme="minorHAnsi"/>
          <w:color w:val="auto"/>
        </w:rPr>
        <w:t xml:space="preserve"> </w:t>
      </w:r>
      <w:r w:rsidR="00696A2B">
        <w:rPr>
          <w:rFonts w:asciiTheme="minorHAnsi" w:hAnsiTheme="minorHAnsi" w:cstheme="minorHAnsi"/>
          <w:color w:val="auto"/>
        </w:rPr>
        <w:t>To achieve high plating density with limited material (e.g.</w:t>
      </w:r>
      <w:r w:rsidR="009E59BA">
        <w:rPr>
          <w:rFonts w:asciiTheme="minorHAnsi" w:hAnsiTheme="minorHAnsi" w:cstheme="minorHAnsi"/>
          <w:color w:val="auto"/>
        </w:rPr>
        <w:t>,</w:t>
      </w:r>
      <w:r w:rsidR="00696A2B">
        <w:rPr>
          <w:rFonts w:asciiTheme="minorHAnsi" w:hAnsiTheme="minorHAnsi" w:cstheme="minorHAnsi"/>
          <w:color w:val="auto"/>
        </w:rPr>
        <w:t xml:space="preserve"> primary dopamine neurons), the micro</w:t>
      </w:r>
      <w:r w:rsidR="006E7AB6">
        <w:rPr>
          <w:rFonts w:asciiTheme="minorHAnsi" w:hAnsiTheme="minorHAnsi" w:cstheme="minorHAnsi"/>
          <w:color w:val="auto"/>
        </w:rPr>
        <w:t xml:space="preserve"> </w:t>
      </w:r>
      <w:r w:rsidR="00696A2B">
        <w:rPr>
          <w:rFonts w:asciiTheme="minorHAnsi" w:hAnsiTheme="minorHAnsi" w:cstheme="minorHAnsi"/>
          <w:color w:val="auto"/>
        </w:rPr>
        <w:t>island culturing method is commonly utilized. In micro</w:t>
      </w:r>
      <w:r w:rsidR="006E7AB6">
        <w:rPr>
          <w:rFonts w:asciiTheme="minorHAnsi" w:hAnsiTheme="minorHAnsi" w:cstheme="minorHAnsi"/>
          <w:color w:val="auto"/>
        </w:rPr>
        <w:t xml:space="preserve"> </w:t>
      </w:r>
      <w:r w:rsidR="00696A2B">
        <w:rPr>
          <w:rFonts w:asciiTheme="minorHAnsi" w:hAnsiTheme="minorHAnsi" w:cstheme="minorHAnsi"/>
          <w:color w:val="auto"/>
        </w:rPr>
        <w:t xml:space="preserve">island culturing, cells are initially plated in </w:t>
      </w:r>
      <w:r w:rsidR="009E59BA">
        <w:rPr>
          <w:rFonts w:asciiTheme="minorHAnsi" w:hAnsiTheme="minorHAnsi" w:cstheme="minorHAnsi"/>
          <w:color w:val="auto"/>
        </w:rPr>
        <w:t xml:space="preserve">a </w:t>
      </w:r>
      <w:r w:rsidR="00696A2B">
        <w:rPr>
          <w:rFonts w:asciiTheme="minorHAnsi" w:hAnsiTheme="minorHAnsi" w:cstheme="minorHAnsi"/>
          <w:color w:val="auto"/>
        </w:rPr>
        <w:t>small drop of medium</w:t>
      </w:r>
      <w:r w:rsidR="00857BE1">
        <w:rPr>
          <w:rFonts w:asciiTheme="minorHAnsi" w:hAnsiTheme="minorHAnsi" w:cstheme="minorHAnsi"/>
          <w:color w:val="auto"/>
        </w:rPr>
        <w:t xml:space="preserve"> (usually a few microliters) </w:t>
      </w:r>
      <w:r w:rsidR="00696A2B">
        <w:rPr>
          <w:rFonts w:asciiTheme="minorHAnsi" w:hAnsiTheme="minorHAnsi" w:cstheme="minorHAnsi"/>
          <w:color w:val="auto"/>
        </w:rPr>
        <w:t>kept together by surface tension in the middle of a large well</w:t>
      </w:r>
      <w:r w:rsidR="00696A2B">
        <w:rPr>
          <w:rFonts w:asciiTheme="minorHAnsi" w:hAnsiTheme="minorHAnsi" w:cstheme="minorHAnsi"/>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sidR="00696A2B">
        <w:rPr>
          <w:rFonts w:asciiTheme="minorHAnsi" w:hAnsiTheme="minorHAnsi" w:cstheme="minorHAnsi"/>
          <w:color w:val="auto"/>
        </w:rPr>
      </w:r>
      <w:r w:rsidR="00696A2B">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8</w:t>
      </w:r>
      <w:r w:rsidR="00696A2B">
        <w:rPr>
          <w:rFonts w:asciiTheme="minorHAnsi" w:hAnsiTheme="minorHAnsi" w:cstheme="minorHAnsi"/>
          <w:color w:val="auto"/>
        </w:rPr>
        <w:fldChar w:fldCharType="end"/>
      </w:r>
      <w:r w:rsidR="00696A2B">
        <w:rPr>
          <w:rFonts w:asciiTheme="minorHAnsi" w:hAnsiTheme="minorHAnsi" w:cstheme="minorHAnsi"/>
          <w:color w:val="auto"/>
        </w:rPr>
        <w:t xml:space="preserve">. After </w:t>
      </w:r>
      <w:r w:rsidR="00857BE1">
        <w:rPr>
          <w:rFonts w:asciiTheme="minorHAnsi" w:hAnsiTheme="minorHAnsi" w:cstheme="minorHAnsi"/>
          <w:color w:val="auto"/>
        </w:rPr>
        <w:t xml:space="preserve">the </w:t>
      </w:r>
      <w:r w:rsidR="00696A2B">
        <w:rPr>
          <w:rFonts w:asciiTheme="minorHAnsi" w:hAnsiTheme="minorHAnsi" w:cstheme="minorHAnsi"/>
          <w:color w:val="auto"/>
        </w:rPr>
        <w:t>neurons attach, the entire well is filled with the medium while the cells remain confined at high density in the small plating area. In addition to achieving high plating density, micro</w:t>
      </w:r>
      <w:r w:rsidR="006E7AB6">
        <w:rPr>
          <w:rFonts w:asciiTheme="minorHAnsi" w:hAnsiTheme="minorHAnsi" w:cstheme="minorHAnsi"/>
          <w:color w:val="auto"/>
        </w:rPr>
        <w:t xml:space="preserve"> </w:t>
      </w:r>
      <w:r w:rsidR="00696A2B">
        <w:rPr>
          <w:rFonts w:asciiTheme="minorHAnsi" w:hAnsiTheme="minorHAnsi" w:cstheme="minorHAnsi"/>
          <w:color w:val="auto"/>
        </w:rPr>
        <w:t>islands also prevent plating near the edges of wells</w:t>
      </w:r>
      <w:r w:rsidR="00E13DCC">
        <w:rPr>
          <w:rFonts w:asciiTheme="minorHAnsi" w:hAnsiTheme="minorHAnsi" w:cstheme="minorHAnsi"/>
          <w:color w:val="auto"/>
        </w:rPr>
        <w:t>,</w:t>
      </w:r>
      <w:r w:rsidR="00696A2B">
        <w:rPr>
          <w:rFonts w:asciiTheme="minorHAnsi" w:hAnsiTheme="minorHAnsi" w:cstheme="minorHAnsi"/>
          <w:color w:val="auto"/>
        </w:rPr>
        <w:t xml:space="preserve"> where variations in cell density and survival are frequent. Micro</w:t>
      </w:r>
      <w:r w:rsidR="006E7AB6">
        <w:rPr>
          <w:rFonts w:asciiTheme="minorHAnsi" w:hAnsiTheme="minorHAnsi" w:cstheme="minorHAnsi"/>
          <w:color w:val="auto"/>
        </w:rPr>
        <w:t xml:space="preserve"> </w:t>
      </w:r>
      <w:r w:rsidR="00696A2B">
        <w:rPr>
          <w:rFonts w:asciiTheme="minorHAnsi" w:hAnsiTheme="minorHAnsi" w:cstheme="minorHAnsi"/>
          <w:color w:val="auto"/>
        </w:rPr>
        <w:t xml:space="preserve">islands are often utilized in relatively large wells or dishes; however, </w:t>
      </w:r>
      <w:bookmarkEnd w:id="1"/>
      <w:r w:rsidR="00696A2B">
        <w:rPr>
          <w:rFonts w:asciiTheme="minorHAnsi" w:hAnsiTheme="minorHAnsi" w:cstheme="minorHAnsi"/>
          <w:color w:val="auto"/>
        </w:rPr>
        <w:t>e</w:t>
      </w:r>
      <w:r w:rsidR="00D3080D">
        <w:rPr>
          <w:rFonts w:asciiTheme="minorHAnsi" w:hAnsiTheme="minorHAnsi" w:cstheme="minorHAnsi"/>
          <w:color w:val="auto"/>
        </w:rPr>
        <w:t xml:space="preserve">stablishing </w:t>
      </w:r>
      <w:r w:rsidR="00C76A79">
        <w:rPr>
          <w:rFonts w:asciiTheme="minorHAnsi" w:hAnsiTheme="minorHAnsi" w:cstheme="minorHAnsi"/>
          <w:color w:val="auto"/>
        </w:rPr>
        <w:t xml:space="preserve">midbrain </w:t>
      </w:r>
      <w:r w:rsidR="00D3080D">
        <w:rPr>
          <w:rFonts w:asciiTheme="minorHAnsi" w:hAnsiTheme="minorHAnsi" w:cstheme="minorHAnsi"/>
          <w:color w:val="auto"/>
        </w:rPr>
        <w:t>neuron</w:t>
      </w:r>
      <w:r w:rsidR="00C76A79">
        <w:rPr>
          <w:rFonts w:asciiTheme="minorHAnsi" w:hAnsiTheme="minorHAnsi" w:cstheme="minorHAnsi"/>
          <w:color w:val="auto"/>
        </w:rPr>
        <w:t>al</w:t>
      </w:r>
      <w:r w:rsidR="00D3080D">
        <w:rPr>
          <w:rFonts w:asciiTheme="minorHAnsi" w:hAnsiTheme="minorHAnsi" w:cstheme="minorHAnsi"/>
          <w:color w:val="auto"/>
        </w:rPr>
        <w:t xml:space="preserve"> culture</w:t>
      </w:r>
      <w:r w:rsidR="00857BE1">
        <w:rPr>
          <w:rFonts w:asciiTheme="minorHAnsi" w:hAnsiTheme="minorHAnsi" w:cstheme="minorHAnsi"/>
          <w:color w:val="auto"/>
        </w:rPr>
        <w:t>s</w:t>
      </w:r>
      <w:r w:rsidR="00D3080D">
        <w:rPr>
          <w:rFonts w:asciiTheme="minorHAnsi" w:hAnsiTheme="minorHAnsi" w:cstheme="minorHAnsi"/>
          <w:color w:val="auto"/>
        </w:rPr>
        <w:t xml:space="preserve"> </w:t>
      </w:r>
      <w:r w:rsidR="00AF483F">
        <w:rPr>
          <w:rFonts w:asciiTheme="minorHAnsi" w:hAnsiTheme="minorHAnsi" w:cstheme="minorHAnsi"/>
          <w:color w:val="auto"/>
        </w:rPr>
        <w:t>in micro</w:t>
      </w:r>
      <w:r w:rsidR="005932AC">
        <w:rPr>
          <w:rFonts w:asciiTheme="minorHAnsi" w:hAnsiTheme="minorHAnsi" w:cstheme="minorHAnsi"/>
          <w:color w:val="auto"/>
        </w:rPr>
        <w:t xml:space="preserve"> </w:t>
      </w:r>
      <w:r w:rsidR="00AF483F">
        <w:rPr>
          <w:rFonts w:asciiTheme="minorHAnsi" w:hAnsiTheme="minorHAnsi" w:cstheme="minorHAnsi"/>
          <w:color w:val="auto"/>
        </w:rPr>
        <w:t xml:space="preserve">islands </w:t>
      </w:r>
      <w:r w:rsidR="00C7711C">
        <w:rPr>
          <w:rFonts w:asciiTheme="minorHAnsi" w:hAnsiTheme="minorHAnsi" w:cstheme="minorHAnsi"/>
          <w:color w:val="auto"/>
        </w:rPr>
        <w:t>in</w:t>
      </w:r>
      <w:r w:rsidR="00AF483F">
        <w:rPr>
          <w:rFonts w:asciiTheme="minorHAnsi" w:hAnsiTheme="minorHAnsi" w:cstheme="minorHAnsi"/>
          <w:color w:val="auto"/>
        </w:rPr>
        <w:t xml:space="preserve"> 96</w:t>
      </w:r>
      <w:r w:rsidR="00116BD2">
        <w:rPr>
          <w:rFonts w:asciiTheme="minorHAnsi" w:hAnsiTheme="minorHAnsi" w:cstheme="minorHAnsi"/>
          <w:color w:val="auto"/>
        </w:rPr>
        <w:t xml:space="preserve"> well</w:t>
      </w:r>
      <w:r w:rsidR="00AF483F">
        <w:rPr>
          <w:rFonts w:asciiTheme="minorHAnsi" w:hAnsiTheme="minorHAnsi" w:cstheme="minorHAnsi"/>
          <w:color w:val="auto"/>
        </w:rPr>
        <w:t xml:space="preserve"> plate format</w:t>
      </w:r>
      <w:r w:rsidR="008704F0">
        <w:rPr>
          <w:rFonts w:asciiTheme="minorHAnsi" w:hAnsiTheme="minorHAnsi" w:cstheme="minorHAnsi"/>
          <w:color w:val="auto"/>
        </w:rPr>
        <w:t xml:space="preserve"> enables </w:t>
      </w:r>
      <w:r w:rsidR="00857BE1">
        <w:rPr>
          <w:rFonts w:asciiTheme="minorHAnsi" w:hAnsiTheme="minorHAnsi" w:cstheme="minorHAnsi"/>
          <w:color w:val="auto"/>
        </w:rPr>
        <w:t xml:space="preserve">the </w:t>
      </w:r>
      <w:r w:rsidR="00AF483F">
        <w:rPr>
          <w:rFonts w:asciiTheme="minorHAnsi" w:hAnsiTheme="minorHAnsi" w:cstheme="minorHAnsi"/>
          <w:color w:val="auto"/>
        </w:rPr>
        <w:t>study</w:t>
      </w:r>
      <w:r w:rsidR="0085419B">
        <w:rPr>
          <w:rFonts w:asciiTheme="minorHAnsi" w:hAnsiTheme="minorHAnsi" w:cstheme="minorHAnsi"/>
          <w:color w:val="auto"/>
        </w:rPr>
        <w:t xml:space="preserve"> </w:t>
      </w:r>
      <w:r w:rsidR="00857BE1">
        <w:rPr>
          <w:rFonts w:asciiTheme="minorHAnsi" w:hAnsiTheme="minorHAnsi" w:cstheme="minorHAnsi"/>
          <w:color w:val="auto"/>
        </w:rPr>
        <w:t xml:space="preserve">of </w:t>
      </w:r>
      <w:proofErr w:type="spellStart"/>
      <w:r w:rsidR="00D3509D">
        <w:t>Lewy</w:t>
      </w:r>
      <w:proofErr w:type="spellEnd"/>
      <w:r w:rsidR="00D3509D">
        <w:t xml:space="preserve"> pathology in </w:t>
      </w:r>
      <w:r w:rsidR="00D3509D" w:rsidRPr="00CD12E6">
        <w:t>bona fide</w:t>
      </w:r>
      <w:r w:rsidR="00D3509D">
        <w:t xml:space="preserve"> dopamine neurons</w:t>
      </w:r>
      <w:r w:rsidR="00AF483F">
        <w:t xml:space="preserve"> with </w:t>
      </w:r>
      <w:r w:rsidR="00C76A79">
        <w:t>medium-to-</w:t>
      </w:r>
      <w:r w:rsidR="00AF483F">
        <w:t>high-throughput</w:t>
      </w:r>
      <w:r w:rsidR="00C76A79">
        <w:t xml:space="preserve"> </w:t>
      </w:r>
      <w:r w:rsidR="00C76A79" w:rsidRPr="00546C9C">
        <w:t>power</w:t>
      </w:r>
      <w:r w:rsidR="00D3509D" w:rsidRPr="00546C9C">
        <w:t>.</w:t>
      </w:r>
      <w:r w:rsidR="006A1D68" w:rsidRPr="00546C9C">
        <w:rPr>
          <w:rFonts w:asciiTheme="minorHAnsi" w:hAnsiTheme="minorHAnsi" w:cstheme="minorHAnsi"/>
          <w:color w:val="auto"/>
        </w:rPr>
        <w:t xml:space="preserve"> </w:t>
      </w:r>
      <w:r w:rsidR="00F56D02" w:rsidRPr="00546C9C">
        <w:rPr>
          <w:rFonts w:asciiTheme="minorHAnsi" w:hAnsiTheme="minorHAnsi" w:cstheme="minorHAnsi"/>
          <w:color w:val="auto"/>
        </w:rPr>
        <w:t>In vitro experiments</w:t>
      </w:r>
      <w:r w:rsidR="00132C4F" w:rsidRPr="00E76279">
        <w:rPr>
          <w:rFonts w:asciiTheme="minorHAnsi" w:hAnsiTheme="minorHAnsi" w:cstheme="minorHAnsi"/>
          <w:color w:val="auto"/>
        </w:rPr>
        <w:t xml:space="preserve"> with these neurons</w:t>
      </w:r>
      <w:r w:rsidR="00F56D02" w:rsidRPr="00E76279">
        <w:rPr>
          <w:rFonts w:asciiTheme="minorHAnsi" w:hAnsiTheme="minorHAnsi" w:cstheme="minorHAnsi"/>
          <w:color w:val="auto"/>
        </w:rPr>
        <w:t xml:space="preserve"> </w:t>
      </w:r>
      <w:r w:rsidR="00132C4F" w:rsidRPr="00E76279">
        <w:rPr>
          <w:rFonts w:asciiTheme="minorHAnsi" w:hAnsiTheme="minorHAnsi" w:cstheme="minorHAnsi"/>
          <w:color w:val="auto"/>
        </w:rPr>
        <w:t xml:space="preserve">allowed us to </w:t>
      </w:r>
      <w:r w:rsidR="00CF705D" w:rsidRPr="00E76279">
        <w:rPr>
          <w:rFonts w:asciiTheme="minorHAnsi" w:hAnsiTheme="minorHAnsi" w:cstheme="minorHAnsi"/>
          <w:color w:val="auto"/>
        </w:rPr>
        <w:t>d</w:t>
      </w:r>
      <w:r w:rsidR="00132C4F" w:rsidRPr="00E76279">
        <w:rPr>
          <w:rFonts w:asciiTheme="minorHAnsi" w:hAnsiTheme="minorHAnsi" w:cstheme="minorHAnsi"/>
          <w:color w:val="auto"/>
        </w:rPr>
        <w:t>iscover</w:t>
      </w:r>
      <w:r w:rsidR="00CF705D" w:rsidRPr="00E76279">
        <w:rPr>
          <w:rFonts w:asciiTheme="minorHAnsi" w:hAnsiTheme="minorHAnsi" w:cstheme="minorHAnsi"/>
          <w:color w:val="auto"/>
        </w:rPr>
        <w:t xml:space="preserve"> th</w:t>
      </w:r>
      <w:r w:rsidR="00546C9C">
        <w:rPr>
          <w:rFonts w:asciiTheme="minorHAnsi" w:hAnsiTheme="minorHAnsi" w:cstheme="minorHAnsi"/>
          <w:color w:val="auto"/>
        </w:rPr>
        <w:t>e</w:t>
      </w:r>
      <w:r w:rsidR="00CF705D" w:rsidRPr="00E76279">
        <w:rPr>
          <w:rFonts w:asciiTheme="minorHAnsi" w:hAnsiTheme="minorHAnsi" w:cstheme="minorHAnsi"/>
          <w:color w:val="auto"/>
        </w:rPr>
        <w:t xml:space="preserve"> glial cell line-derived neurotrophic factor (GD</w:t>
      </w:r>
      <w:r w:rsidR="00132C4F" w:rsidRPr="00E76279">
        <w:rPr>
          <w:rFonts w:asciiTheme="minorHAnsi" w:hAnsiTheme="minorHAnsi" w:cstheme="minorHAnsi"/>
          <w:color w:val="auto"/>
        </w:rPr>
        <w:t>NF)</w:t>
      </w:r>
      <w:r w:rsidR="005C361C">
        <w:rPr>
          <w:rFonts w:asciiTheme="minorHAnsi" w:hAnsiTheme="minorHAnsi" w:cstheme="minorHAnsi"/>
          <w:color w:val="auto"/>
        </w:rPr>
        <w:t>, which</w:t>
      </w:r>
      <w:r w:rsidR="00132C4F" w:rsidRPr="00E76279">
        <w:rPr>
          <w:rFonts w:asciiTheme="minorHAnsi" w:hAnsiTheme="minorHAnsi" w:cstheme="minorHAnsi"/>
          <w:color w:val="auto"/>
        </w:rPr>
        <w:t xml:space="preserve"> </w:t>
      </w:r>
      <w:r w:rsidR="005C361C" w:rsidRPr="00E76279">
        <w:rPr>
          <w:rFonts w:asciiTheme="minorHAnsi" w:hAnsiTheme="minorHAnsi" w:cstheme="minorHAnsi"/>
          <w:color w:val="auto"/>
        </w:rPr>
        <w:t xml:space="preserve">promotes survival of mature dopamine neurons </w:t>
      </w:r>
      <w:r w:rsidR="005C361C" w:rsidRPr="00546C9C">
        <w:rPr>
          <w:rFonts w:asciiTheme="minorHAnsi" w:hAnsiTheme="minorHAnsi" w:cstheme="minorHAnsi"/>
          <w:color w:val="auto"/>
        </w:rPr>
        <w:t>in vitro and in vivo</w:t>
      </w:r>
      <w:r w:rsidR="005C361C">
        <w:rPr>
          <w:rFonts w:asciiTheme="minorHAnsi" w:hAnsiTheme="minorHAnsi" w:cstheme="minorHAnsi"/>
          <w:color w:val="auto"/>
        </w:rPr>
        <w:fldChar w:fldCharType="begin">
          <w:fldData xml:space="preserve">PEVuZE5vdGU+PENpdGU+PEF1dGhvcj5MaW48L0F1dGhvcj48WWVhcj4xOTkzPC9ZZWFyPjxSZWNO
dW0+NjY8L1JlY051bT48RGlzcGxheVRleHQ+PHN0eWxlIGZhY2U9InN1cGVyc2NyaXB0Ij4xOS0y
Mjwvc3R5bGU+PC9EaXNwbGF5VGV4dD48cmVjb3JkPjxyZWMtbnVtYmVyPjY2PC9yZWMtbnVtYmVy
Pjxmb3JlaWduLWtleXM+PGtleSBhcHA9IkVOIiBkYi1pZD0ieHYyZHNmdjlsdjlmdnhlNTV2Znh3
NXNlMHplcncwOXB2dGV3IiB0aW1lc3RhbXA9IjE0Mzk4ODIzMTYiPjY2PC9rZXk+PC9mb3JlaWdu
LWtleXM+PHJlZi10eXBlIG5hbWU9IkpvdXJuYWwgQXJ0aWNsZSI+MTc8L3JlZi10eXBlPjxjb250
cmlidXRvcnM+PGF1dGhvcnM+PGF1dGhvcj5MaW4sIEwuIEYuPC9hdXRob3I+PGF1dGhvcj5Eb2hl
cnR5LCBELiBILjwvYXV0aG9yPjxhdXRob3I+TGlsZSwgSi4gRC48L2F1dGhvcj48YXV0aG9yPkJl
a3Rlc2gsIFMuPC9hdXRob3I+PGF1dGhvcj5Db2xsaW5zLCBGLjwvYXV0aG9yPjwvYXV0aG9ycz48
L2NvbnRyaWJ1dG9ycz48YXV0aC1hZGRyZXNzPlN5bmVyZ2VuLCBJbmMuLCBCb3VsZGVyLCBDTyA4
MDMwMS48L2F1dGgtYWRkcmVzcz48dGl0bGVzPjx0aXRsZT5HRE5GOiBhIGdsaWFsIGNlbGwgbGlu
ZS1kZXJpdmVkIG5ldXJvdHJvcGhpYyBmYWN0b3IgZm9yIG1pZGJyYWluIGRvcGFtaW5lcmdpYyBu
ZXVyb25z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TMwLTI8L3BhZ2Vz
Pjx2b2x1bWU+MjYwPC92b2x1bWU+PG51bWJlcj41MTExPC9udW1iZXI+PGVkaXRpb24+MTk5My8w
NS8yMTwvZWRpdGlvbj48a2V5d29yZHM+PGtleXdvcmQ+QW1pbm8gQWNpZCBTZXF1ZW5jZTwva2V5
d29yZD48a2V5d29yZD5BbmltYWxzPC9rZXl3b3JkPjxrZXl3b3JkPkFzdHJvY3l0ZXMvY3l0b2xv
Z3kvZHJ1ZyBlZmZlY3RzPC9rZXl3b3JkPjxrZXl3b3JkPkJhc2UgU2VxdWVuY2U8L2tleXdvcmQ+
PGtleXdvcmQ+Q2VsbCBEaWZmZXJlbnRpYXRpb24vZHJ1ZyBlZmZlY3RzPC9rZXl3b3JkPjxrZXl3
b3JkPkNlbGwgTGluZTwva2V5d29yZD48a2V5d29yZD5DZWxsIFN1cnZpdmFsL2RydWcgZWZmZWN0
czwva2V5d29yZD48a2V5d29yZD5DZWxscywgQ3VsdHVyZWQ8L2tleXdvcmQ+PGtleXdvcmQ+Q2xv
bmluZywgTW9sZWN1bGFyPC9rZXl3b3JkPjxrZXl3b3JkPkRvcGFtaW5lLypiaW9zeW50aGVzaXM8
L2tleXdvcmQ+PGtleXdvcmQ+R2xpYWwgQ2VsbCBMaW5lLURlcml2ZWQgTmV1cm90cm9waGljIEZh
Y3Rvcjwva2V5d29yZD48a2V5d29yZD5IdW1hbnM8L2tleXdvcmQ+PGtleXdvcmQ+TWVzZW5jZXBo
YWxvbi9jeXRvbG9neS8qZHJ1ZyBlZmZlY3RzL21ldGFib2xpc208L2tleXdvcmQ+PGtleXdvcmQ+
TW9sZWN1bGFyIFNlcXVlbmNlIERhdGE8L2tleXdvcmQ+PGtleXdvcmQ+TW9sZWN1bGFyIFdlaWdo
dDwva2V5d29yZD48a2V5d29yZD4qTmVydmUgR3Jvd3RoIEZhY3RvcnM8L2tleXdvcmQ+PGtleXdv
cmQ+TmVydmUgVGlzc3VlIFByb3RlaW5zL2NoZW1pc3RyeS9nZW5ldGljcy9pc29sYXRpb24gJmFt
cDsgcHVyaWZpY2F0aW9uLypwaGFybWFjb2xvZ3k8L2tleXdvcmQ+PGtleXdvcmQ+TmV1cm9nbGlh
LyptZXRhYm9saXNtPC9rZXl3b3JkPjxrZXl3b3JkPk5ldXJvbnMvY3l0b2xvZ3kvKmRydWcgZWZm
ZWN0cy9tZXRhYm9saXNtPC9rZXl3b3JkPjxrZXl3b3JkPlBhcmtpbnNvbiBEaXNlYXNlL2RydWcg
dGhlcmFweTwva2V5d29yZD48a2V5d29yZD5SYXRzPC9rZXl3b3JkPjwva2V5d29yZHM+PGRhdGVz
Pjx5ZWFyPjE5OTM8L3llYXI+PHB1Yi1kYXRlcz48ZGF0ZT5NYXkgMjE8L2RhdGU+PC9wdWItZGF0
ZXM+PC9kYXRlcz48aXNibj4wMDM2LTgwNzUgKFByaW50KSYjeEQ7MDAzNi04MDc1IChMaW5raW5n
KTwvaXNibj48YWNjZXNzaW9uLW51bT44NDkzNTU3PC9hY2Nlc3Npb24tbnVtPjx1cmxzPjxyZWxh
dGVkLXVybHM+PHVybD5odHRwczovL3d3dy5uY2JpLm5sbS5uaWguZ292L3B1Ym1lZC84NDkzNTU3
PC91cmw+PC9yZWxhdGVkLXVybHM+PC91cmxzPjxlbGVjdHJvbmljLXJlc291cmNlLW51bT4xMC4x
MTI2L3NjaWVuY2UuODQ5MzU1NzwvZWxlY3Ryb25pYy1yZXNvdXJjZS1udW0+PC9yZWNvcmQ+PC9D
aXRlPjxDaXRlPjxBdXRob3I+SG9mZmVyPC9BdXRob3I+PFllYXI+MTk5NDwvWWVhcj48UmVjTnVt
PjQ1PC9SZWNOdW0+PHJlY29yZD48cmVjLW51bWJlcj40NTwvcmVjLW51bWJlcj48Zm9yZWlnbi1r
ZXlzPjxrZXkgYXBwPSJFTiIgZGItaWQ9Inh2MmRzZnY5bHY5ZnZ4ZTU1dmZ4dzVzZTB6ZXJ3MDlw
dnRldyIgdGltZXN0YW1wPSIxNDM5ODgyMzE2Ij40NTwva2V5PjwvZm9yZWlnbi1rZXlzPjxyZWYt
dHlwZSBuYW1lPSJKb3VybmFsIEFydGljbGUiPjE3PC9yZWYtdHlwZT48Y29udHJpYnV0b3JzPjxh
dXRob3JzPjxhdXRob3I+SG9mZmVyLCBCLiBKLjwvYXV0aG9yPjxhdXRob3I+SG9mZm1hbiwgQS48
L2F1dGhvcj48YXV0aG9yPkJvd2Vua2FtcCwgSy48L2F1dGhvcj48YXV0aG9yPkh1ZXR0bCwgUC48
L2F1dGhvcj48YXV0aG9yPkh1ZHNvbiwgSi48L2F1dGhvcj48YXV0aG9yPk1hcnRpbiwgRC48L2F1
dGhvcj48YXV0aG9yPkxpbiwgTC4gRi48L2F1dGhvcj48YXV0aG9yPkdlcmhhcmR0LCBHLiBBLjwv
YXV0aG9yPjwvYXV0aG9ycz48L2NvbnRyaWJ1dG9ycz48YXV0aC1hZGRyZXNzPlVuaXZlcnNpdHkg
b2YgQ29sb3JhZG8gSGVhbHRoIFNjaWVuY2VzIENlbnRlciwgRGVudmVyIDgwMjYyLjwvYXV0aC1h
ZGRyZXNzPjx0aXRsZXM+PHRpdGxlPkdsaWFsIGNlbGwgbGluZS1kZXJpdmVkIG5ldXJvdHJvcGhp
YyBmYWN0b3IgcmV2ZXJzZXMgdG94aW4taW5kdWNlZCBpbmp1cnkgdG8gbWlkYnJhaW4gZG9wYW1p
bmVyZ2ljIG5ldXJvbnMgaW4gdml2bzwvdGl0bGU+PHNlY29uZGFyeS10aXRsZT5OZXVyb3NjaSBM
ZXR0PC9zZWNvbmRhcnktdGl0bGU+PGFsdC10aXRsZT5OZXVyb3NjaWVuY2UgbGV0dGVyczwvYWx0
LXRpdGxlPjwvdGl0bGVzPjxwZXJpb2RpY2FsPjxmdWxsLXRpdGxlPk5ldXJvc2NpIExldHQ8L2Z1
bGwtdGl0bGU+PGFiYnItMT5OZXVyb3NjaWVuY2UgbGV0dGVyczwvYWJici0xPjwvcGVyaW9kaWNh
bD48YWx0LXBlcmlvZGljYWw+PGZ1bGwtdGl0bGU+TmV1cm9zY2kgTGV0dDwvZnVsbC10aXRsZT48
YWJici0xPk5ldXJvc2NpZW5jZSBsZXR0ZXJzPC9hYmJyLTE+PC9hbHQtcGVyaW9kaWNhbD48cGFn
ZXM+MTA3LTExPC9wYWdlcz48dm9sdW1lPjE4Mjwvdm9sdW1lPjxudW1iZXI+MTwvbnVtYmVyPjxl
ZGl0aW9uPjE5OTQvMTEvMjE8L2VkaXRpb24+PGtleXdvcmRzPjxrZXl3b3JkPkFuaW1hbHM8L2tl
eXdvcmQ+PGtleXdvcmQ+QmVoYXZpb3IsIEFuaW1hbC9kcnVnIGVmZmVjdHM8L2tleXdvcmQ+PGtl
eXdvcmQ+Q2VsbCBMaW5lPC9rZXl3b3JkPjxrZXl3b3JkPkRvcGFtaW5lLyptZXRhYm9saXNtPC9r
ZXl3b3JkPjxrZXl3b3JkPkRvc2UtUmVzcG9uc2UgUmVsYXRpb25zaGlwLCBEcnVnPC9rZXl3b3Jk
PjxrZXl3b3JkPkluamVjdGlvbnM8L2tleXdvcmQ+PGtleXdvcmQ+TWFsZTwva2V5d29yZD48a2V5
d29yZD5NZXNlbmNlcGhhbG9uLypkcnVnIGVmZmVjdHMvcGF0aG9sb2d5PC9rZXl3b3JkPjxrZXl3
b3JkPk5lcnZlIEdyb3d0aCBGYWN0b3JzL21ldGFib2xpc20vKnBoYXJtYWNvbG9neTwva2V5d29y
ZD48a2V5d29yZD5OZXVyb2dsaWEvKm1ldGFib2xpc208L2tleXdvcmQ+PGtleXdvcmQ+TmV1cm9u
cy8qZHJ1ZyBlZmZlY3RzPC9rZXl3b3JkPjxrZXl3b3JkPk94aWRvcGFtaW5lLypwaGFybWFjb2xv
Z3k8L2tleXdvcmQ+PGtleXdvcmQ+UmF0czwva2V5d29yZD48a2V5d29yZD5SYXRzLCBJbmJyZWQg
RjM0NDwva2V5d29yZD48a2V5d29yZD5Sb3RhdGlvbjwva2V5d29yZD48a2V5d29yZD5TdGVyZW90
eXBlZCBCZWhhdmlvci9kcnVnIGVmZmVjdHM8L2tleXdvcmQ+PGtleXdvcmQ+U3Vic3RhbnRpYSBO
aWdyYS9waHlzaW9sb2d5PC9rZXl3b3JkPjwva2V5d29yZHM+PGRhdGVzPjx5ZWFyPjE5OTQ8L3ll
YXI+PHB1Yi1kYXRlcz48ZGF0ZT5Ob3YgMjE8L2RhdGU+PC9wdWItZGF0ZXM+PC9kYXRlcz48aXNi
bj4wMzA0LTM5NDAgKFByaW50KSYjeEQ7MDMwNC0zOTQwIChMaW5raW5nKTwvaXNibj48YWNjZXNz
aW9uLW51bT43ODkxODczPC9hY2Nlc3Npb24tbnVtPjx1cmxzPjxyZWxhdGVkLXVybHM+PHVybD5o
dHRwczovL3d3dy5uY2JpLm5sbS5uaWguZ292L3B1Ym1lZC83ODkxODczPC91cmw+PC9yZWxhdGVk
LXVybHM+PC91cmxzPjxlbGVjdHJvbmljLXJlc291cmNlLW51bT4xMC4xMDE2LzAzMDQtMzk0MCg5
NCk5MDIxOC02PC9lbGVjdHJvbmljLXJlc291cmNlLW51bT48L3JlY29yZD48L0NpdGU+PENpdGU+
PEF1dGhvcj5LZWFybnM8L0F1dGhvcj48WWVhcj4xOTk1PC9ZZWFyPjxSZWNOdW0+NTI8L1JlY051
bT48cmVjb3JkPjxyZWMtbnVtYmVyPjUyPC9yZWMtbnVtYmVyPjxmb3JlaWduLWtleXM+PGtleSBh
cHA9IkVOIiBkYi1pZD0ieHYyZHNmdjlsdjlmdnhlNTV2Znh3NXNlMHplcncwOXB2dGV3IiB0aW1l
c3RhbXA9IjE0Mzk4ODIzMTYiPjUyPC9rZXk+PC9mb3JlaWduLWtleXM+PHJlZi10eXBlIG5hbWU9
IkpvdXJuYWwgQXJ0aWNsZSI+MTc8L3JlZi10eXBlPjxjb250cmlidXRvcnM+PGF1dGhvcnM+PGF1
dGhvcj5LZWFybnMsIEMuIE0uPC9hdXRob3I+PGF1dGhvcj5HYXNoLCBELiBNLjwvYXV0aG9yPjwv
YXV0aG9ycz48L2NvbnRyaWJ1dG9ycz48YXV0aC1hZGRyZXNzPkRlcGFydG1lbnQgb2YgQW5hdG9t
eSBhbmQgTmV1cm9iaW9sb2d5LCBVbml2ZXJzaXR5IG9mIEtlbnR1Y2t5IENoYW5kbGVyIE1lZGlj
YWwgQ2VudGVyIE1OIDIyNCwgTGV4aW5ndG9uIDQwNTM2LCBVU0EuPC9hdXRoLWFkZHJlc3M+PHRp
dGxlcz48dGl0bGU+R0RORiBwcm90ZWN0cyBuaWdyYWwgZG9wYW1pbmUgbmV1cm9ucyBhZ2FpbnN0
IDYtaHlkcm94eWRvcGFtaW5lIGluIHZpdm8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EwNC0xMTwvcGFnZXM+PHZvbHVtZT42
NzI8L3ZvbHVtZT48bnVtYmVyPjEtMjwvbnVtYmVyPjxlZGl0aW9uPjE5OTUvMDIvMjA8L2VkaXRp
b24+PGtleXdvcmRzPjxrZXl3b3JkPkFuaW1hbHM8L2tleXdvcmQ+PGtleXdvcmQ+Q2VsbCBTdXJ2
aXZhbDwva2V5d29yZD48a2V5d29yZD5Db3JwdXMgU3RyaWF0dW0vY3l0b2xvZ3kvZHJ1ZyBlZmZl
Y3RzL2Vuenltb2xvZ3k8L2tleXdvcmQ+PGtleXdvcmQ+R2xpYWwgQ2VsbCBMaW5lLURlcml2ZWQg
TmV1cm90cm9waGljIEZhY3Rvcjwva2V5d29yZD48a2V5d29yZD5NYWxlPC9rZXl3b3JkPjxrZXl3
b3JkPk5lcnZlIEdyb3d0aCBGYWN0b3JzL3BoYXJtYWNvbG9neTwva2V5d29yZD48a2V5d29yZD5O
ZXJ2ZSBUaXNzdWUgUHJvdGVpbnMvKnBoYXJtYWNvbG9neTwva2V5d29yZD48a2V5d29yZD5OZXVy
b25zLypkcnVnIGVmZmVjdHMvcGh5c2lvbG9neTwva2V5d29yZD48a2V5d29yZD5OZXVyb3Byb3Rl
Y3RpdmUgQWdlbnRzLypwaGFybWFjb2xvZ3k8L2tleXdvcmQ+PGtleXdvcmQ+T3hpZG9wYW1pbmUv
KnBoYXJtYWNvbG9neTwva2V5d29yZD48a2V5d29yZD5SYXRzPC9rZXl3b3JkPjxrZXl3b3JkPlJh
dHMsIEluYnJlZCBGMzQ0PC9rZXl3b3JkPjxrZXl3b3JkPlN1YnN0YW50aWEgTmlncmEvY3l0b2xv
Z3kvKmRydWcgZWZmZWN0cy9lbnp5bW9sb2d5PC9rZXl3b3JkPjxrZXl3b3JkPlR5cm9zaW5lIDMt
TW9ub294eWdlbmFzZS9tZXRhYm9saXNtPC9rZXl3b3JkPjwva2V5d29yZHM+PGRhdGVzPjx5ZWFy
PjE5OTU8L3llYXI+PHB1Yi1kYXRlcz48ZGF0ZT5GZWIgMjA8L2RhdGU+PC9wdWItZGF0ZXM+PC9k
YXRlcz48aXNibj4wMDA2LTg5OTMgKFByaW50KSYjeEQ7MDAwNi04OTkzIChMaW5raW5nKTwvaXNi
bj48YWNjZXNzaW9uLW51bT43NzQ5NzMxPC9hY2Nlc3Npb24tbnVtPjx1cmxzPjxyZWxhdGVkLXVy
bHM+PHVybD5odHRwczovL3d3dy5uY2JpLm5sbS5uaWguZ292L3B1Ym1lZC83NzQ5NzMxPC91cmw+
PC9yZWxhdGVkLXVybHM+PC91cmxzPjxlbGVjdHJvbmljLXJlc291cmNlLW51bT4xMC4xMDE2LzAw
MDYtODk5Myg5NCkwMTM2Ni1wPC9lbGVjdHJvbmljLXJlc291cmNlLW51bT48L3JlY29yZD48L0Np
dGU+PENpdGU+PEF1dGhvcj5LaXJpazwvQXV0aG9yPjxZZWFyPjIwMDA8L1llYXI+PFJlY051bT41
NDwvUmVjTnVtPjxyZWNvcmQ+PHJlYy1udW1iZXI+NTQ8L3JlYy1udW1iZXI+PGZvcmVpZ24ta2V5
cz48a2V5IGFwcD0iRU4iIGRiLWlkPSJ4djJkc2Z2OWx2OWZ2eGU1NXZmeHc1c2UwemVydzA5cHZ0
ZXciIHRpbWVzdGFtcD0iMTQzOTg4MjMxNiI+NTQ8L2tleT48L2ZvcmVpZ24ta2V5cz48cmVmLXR5
cGUgbmFtZT0iSm91cm5hbCBBcnRpY2xlIj4xNzwvcmVmLXR5cGU+PGNvbnRyaWJ1dG9ycz48YXV0
aG9ycz48YXV0aG9yPktpcmlrLCBELjwvYXV0aG9yPjxhdXRob3I+Um9zZW5ibGFkLCBDLjwvYXV0
aG9yPjxhdXRob3I+QmpvcmtsdW5kLCBBLjwvYXV0aG9yPjxhdXRob3I+TWFuZGVsLCBSLiBKLjwv
YXV0aG9yPjwvYXV0aG9ycz48L2NvbnRyaWJ1dG9ycz48YXV0aC1hZGRyZXNzPldhbGxlbmJlcmcg
TmV1cm9zY2llbmNlIENlbnRlciwgRGVwYXJ0bWVudCBvZiBQaHlzaW9sb2dpY2FsIFNjaWVuY2Vz
LCBEaXZpc2lvbiBvZiBOZXVyb2Jpb2xvZ3ksIEx1bmQgVW5pdmVyc2l0eSwgMjIzIDYyIEx1bmQs
IFN3ZWRlbi4gZGVuaXoua2lyaWtAbXBoeS5sdS5zZTwvYXV0aC1hZGRyZXNzPjx0aXRsZXM+PHRp
dGxlPkxvbmctdGVybSByQUFWLW1lZGlhdGVkIGdlbmUgdHJhbnNmZXIgb2YgR0RORiBpbiB0aGUg
cmF0IFBhcmtpbnNvbiZhcG9zO3MgbW9kZWw6IGludHJhc3RyaWF0YWwgYnV0IG5vdCBpbnRyYW5p
Z3JhbCB0cmFuc2R1Y3Rpb24gcHJvbW90ZXMgZnVuY3Rpb25hbCByZWdlbmVyYXRpb24gaW4gdGhl
IGxlc2lvbmVkIG5pZ3Jvc3RyaWF0YWwgc3lzdGVt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YWx0LXBlcmlvZGljYWw+PGZ1bGwtdGl0bGU+
SiBOZXVyb3NjaTwvZnVsbC10aXRsZT48YWJici0xPlRoZSBKb3VybmFsIG9mIG5ldXJvc2NpZW5j
ZSA6IHRoZSBvZmZpY2lhbCBqb3VybmFsIG9mIHRoZSBTb2NpZXR5IGZvciBOZXVyb3NjaWVuY2U8
L2FiYnItMT48L2FsdC1wZXJpb2RpY2FsPjxwYWdlcz40Njg2LTcwMDwvcGFnZXM+PHZvbHVtZT4y
MDwvdm9sdW1lPjxudW1iZXI+MTI8L251bWJlcj48ZWRpdGlvbj4yMDAwLzA2LzE0PC9lZGl0aW9u
PjxrZXl3b3Jkcz48a2V5d29yZD5BbmltYWxzPC9rZXl3b3JkPjxrZXl3b3JkPkJlbnphemVwaW5l
cy9waGFybWFjb2xvZ3k8L2tleXdvcmQ+PGtleXdvcmQ+Q29ycHVzIFN0cmlhdHVtL2RydWcgZWZm
ZWN0cy8qcGh5c2lvcGF0aG9sb2d5PC9rZXl3b3JkPjxrZXl3b3JkPkRlcGVuZG92aXJ1czwva2V5
d29yZD48a2V5d29yZD5Eb3BhbWluZSBBZ29uaXN0cy9waGFybWFjb2xvZ3k8L2tleXdvcmQ+PGtl
eXdvcmQ+RmVtYWxlPC9rZXl3b3JkPjxrZXl3b3JkPipHZW5lIFRyYW5zZmVyIFRlY2huaXF1ZXM8
L2tleXdvcmQ+PGtleXdvcmQ+R2VuZXMsIFJlcG9ydGVyPC9rZXl3b3JkPjxrZXl3b3JkPipHZW5l
dGljIFRoZXJhcHk8L2tleXdvcmQ+PGtleXdvcmQ+R2VuZXRpYyBWZWN0b3JzPC9rZXl3b3JkPjxr
ZXl3b3JkPkdsaWFsIENlbGwgTGluZS1EZXJpdmVkIE5ldXJvdHJvcGhpYyBGYWN0b3I8L2tleXdv
cmQ+PGtleXdvcmQ+R3JlZW4gRmx1b3Jlc2NlbnQgUHJvdGVpbnM8L2tleXdvcmQ+PGtleXdvcmQ+
THVtaW5lc2NlbnQgUHJvdGVpbnMvYW5hbHlzaXMvZ2VuZXRpY3M8L2tleXdvcmQ+PGtleXdvcmQ+
Kk5lcnZlIEdyb3d0aCBGYWN0b3JzPC9rZXl3b3JkPjxrZXl3b3JkPk5lcnZlIFJlZ2VuZXJhdGlv
bi8qcGh5c2lvbG9neTwva2V5d29yZD48a2V5d29yZD5OZXJ2ZSBUaXNzdWUgUHJvdGVpbnMvKmdl
bmV0aWNzL3BoeXNpb2xvZ3k8L2tleXdvcmQ+PGtleXdvcmQ+Kk5ldXJvcHJvdGVjdGl2ZSBBZ2Vu
dHM8L2tleXdvcmQ+PGtleXdvcmQ+T3hpZG9wYW1pbmUvdG94aWNpdHk8L2tleXdvcmQ+PGtleXdv
cmQ+UGFya2luc29uaWFuIERpc29yZGVycy9waHlzaW9wYXRob2xvZ3kvKnRoZXJhcHk8L2tleXdv
cmQ+PGtleXdvcmQ+UmF0czwva2V5d29yZD48a2V5d29yZD5SYXRzLCBTcHJhZ3VlLURhd2xleTwv
a2V5d29yZD48a2V5d29yZD5TaWduYWwgVHJhbnNkdWN0aW9uPC9rZXl3b3JkPjxrZXl3b3JkPlN1
YnN0YW50aWEgTmlncmEvZHJ1ZyBlZmZlY3RzLypwaHlzaW9wYXRob2xvZ3k8L2tleXdvcmQ+PGtl
eXdvcmQ+VHlyb3NpbmUgMy1Nb25vb3h5Z2VuYXNlL2FuYWx5c2lzPC9rZXl3b3JkPjwva2V5d29y
ZHM+PGRhdGVzPjx5ZWFyPjIwMDA8L3llYXI+PHB1Yi1kYXRlcz48ZGF0ZT5KdW4gMTU8L2RhdGU+
PC9wdWItZGF0ZXM+PC9kYXRlcz48aXNibj4wMjcwLTY0NzQgKFByaW50KSYjeEQ7MDI3MC02NDc0
IChMaW5raW5nKTwvaXNibj48YWNjZXNzaW9uLW51bT4xMDg0NDAzODwvYWNjZXNzaW9uLW51bT48
dXJscz48cmVsYXRlZC11cmxzPjx1cmw+aHR0cHM6Ly93d3cubmNiaS5ubG0ubmloLmdvdi9wdWJt
ZWQvMTA4NDQwMzg8L3VybD48L3JlbGF0ZWQtdXJscz48L3VybHM+PC9yZWNvcmQ+PC9DaXRlPjwv
RW5kTm90ZT5=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MaW48L0F1dGhvcj48WWVhcj4xOTkzPC9ZZWFyPjxSZWNO
dW0+NjY8L1JlY051bT48RGlzcGxheVRleHQ+PHN0eWxlIGZhY2U9InN1cGVyc2NyaXB0Ij4xOS0y
Mjwvc3R5bGU+PC9EaXNwbGF5VGV4dD48cmVjb3JkPjxyZWMtbnVtYmVyPjY2PC9yZWMtbnVtYmVy
Pjxmb3JlaWduLWtleXM+PGtleSBhcHA9IkVOIiBkYi1pZD0ieHYyZHNmdjlsdjlmdnhlNTV2Znh3
NXNlMHplcncwOXB2dGV3IiB0aW1lc3RhbXA9IjE0Mzk4ODIzMTYiPjY2PC9rZXk+PC9mb3JlaWdu
LWtleXM+PHJlZi10eXBlIG5hbWU9IkpvdXJuYWwgQXJ0aWNsZSI+MTc8L3JlZi10eXBlPjxjb250
cmlidXRvcnM+PGF1dGhvcnM+PGF1dGhvcj5MaW4sIEwuIEYuPC9hdXRob3I+PGF1dGhvcj5Eb2hl
cnR5LCBELiBILjwvYXV0aG9yPjxhdXRob3I+TGlsZSwgSi4gRC48L2F1dGhvcj48YXV0aG9yPkJl
a3Rlc2gsIFMuPC9hdXRob3I+PGF1dGhvcj5Db2xsaW5zLCBGLjwvYXV0aG9yPjwvYXV0aG9ycz48
L2NvbnRyaWJ1dG9ycz48YXV0aC1hZGRyZXNzPlN5bmVyZ2VuLCBJbmMuLCBCb3VsZGVyLCBDTyA4
MDMwMS48L2F1dGgtYWRkcmVzcz48dGl0bGVzPjx0aXRsZT5HRE5GOiBhIGdsaWFsIGNlbGwgbGlu
ZS1kZXJpdmVkIG5ldXJvdHJvcGhpYyBmYWN0b3IgZm9yIG1pZGJyYWluIGRvcGFtaW5lcmdpYyBu
ZXVyb25z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TMwLTI8L3BhZ2Vz
Pjx2b2x1bWU+MjYwPC92b2x1bWU+PG51bWJlcj41MTExPC9udW1iZXI+PGVkaXRpb24+MTk5My8w
NS8yMTwvZWRpdGlvbj48a2V5d29yZHM+PGtleXdvcmQ+QW1pbm8gQWNpZCBTZXF1ZW5jZTwva2V5
d29yZD48a2V5d29yZD5BbmltYWxzPC9rZXl3b3JkPjxrZXl3b3JkPkFzdHJvY3l0ZXMvY3l0b2xv
Z3kvZHJ1ZyBlZmZlY3RzPC9rZXl3b3JkPjxrZXl3b3JkPkJhc2UgU2VxdWVuY2U8L2tleXdvcmQ+
PGtleXdvcmQ+Q2VsbCBEaWZmZXJlbnRpYXRpb24vZHJ1ZyBlZmZlY3RzPC9rZXl3b3JkPjxrZXl3
b3JkPkNlbGwgTGluZTwva2V5d29yZD48a2V5d29yZD5DZWxsIFN1cnZpdmFsL2RydWcgZWZmZWN0
czwva2V5d29yZD48a2V5d29yZD5DZWxscywgQ3VsdHVyZWQ8L2tleXdvcmQ+PGtleXdvcmQ+Q2xv
bmluZywgTW9sZWN1bGFyPC9rZXl3b3JkPjxrZXl3b3JkPkRvcGFtaW5lLypiaW9zeW50aGVzaXM8
L2tleXdvcmQ+PGtleXdvcmQ+R2xpYWwgQ2VsbCBMaW5lLURlcml2ZWQgTmV1cm90cm9waGljIEZh
Y3Rvcjwva2V5d29yZD48a2V5d29yZD5IdW1hbnM8L2tleXdvcmQ+PGtleXdvcmQ+TWVzZW5jZXBo
YWxvbi9jeXRvbG9neS8qZHJ1ZyBlZmZlY3RzL21ldGFib2xpc208L2tleXdvcmQ+PGtleXdvcmQ+
TW9sZWN1bGFyIFNlcXVlbmNlIERhdGE8L2tleXdvcmQ+PGtleXdvcmQ+TW9sZWN1bGFyIFdlaWdo
dDwva2V5d29yZD48a2V5d29yZD4qTmVydmUgR3Jvd3RoIEZhY3RvcnM8L2tleXdvcmQ+PGtleXdv
cmQ+TmVydmUgVGlzc3VlIFByb3RlaW5zL2NoZW1pc3RyeS9nZW5ldGljcy9pc29sYXRpb24gJmFt
cDsgcHVyaWZpY2F0aW9uLypwaGFybWFjb2xvZ3k8L2tleXdvcmQ+PGtleXdvcmQ+TmV1cm9nbGlh
LyptZXRhYm9saXNtPC9rZXl3b3JkPjxrZXl3b3JkPk5ldXJvbnMvY3l0b2xvZ3kvKmRydWcgZWZm
ZWN0cy9tZXRhYm9saXNtPC9rZXl3b3JkPjxrZXl3b3JkPlBhcmtpbnNvbiBEaXNlYXNlL2RydWcg
dGhlcmFweTwva2V5d29yZD48a2V5d29yZD5SYXRzPC9rZXl3b3JkPjwva2V5d29yZHM+PGRhdGVz
Pjx5ZWFyPjE5OTM8L3llYXI+PHB1Yi1kYXRlcz48ZGF0ZT5NYXkgMjE8L2RhdGU+PC9wdWItZGF0
ZXM+PC9kYXRlcz48aXNibj4wMDM2LTgwNzUgKFByaW50KSYjeEQ7MDAzNi04MDc1IChMaW5raW5n
KTwvaXNibj48YWNjZXNzaW9uLW51bT44NDkzNTU3PC9hY2Nlc3Npb24tbnVtPjx1cmxzPjxyZWxh
dGVkLXVybHM+PHVybD5odHRwczovL3d3dy5uY2JpLm5sbS5uaWguZ292L3B1Ym1lZC84NDkzNTU3
PC91cmw+PC9yZWxhdGVkLXVybHM+PC91cmxzPjxlbGVjdHJvbmljLXJlc291cmNlLW51bT4xMC4x
MTI2L3NjaWVuY2UuODQ5MzU1NzwvZWxlY3Ryb25pYy1yZXNvdXJjZS1udW0+PC9yZWNvcmQ+PC9D
aXRlPjxDaXRlPjxBdXRob3I+SG9mZmVyPC9BdXRob3I+PFllYXI+MTk5NDwvWWVhcj48UmVjTnVt
PjQ1PC9SZWNOdW0+PHJlY29yZD48cmVjLW51bWJlcj40NTwvcmVjLW51bWJlcj48Zm9yZWlnbi1r
ZXlzPjxrZXkgYXBwPSJFTiIgZGItaWQ9Inh2MmRzZnY5bHY5ZnZ4ZTU1dmZ4dzVzZTB6ZXJ3MDlw
dnRldyIgdGltZXN0YW1wPSIxNDM5ODgyMzE2Ij40NTwva2V5PjwvZm9yZWlnbi1rZXlzPjxyZWYt
dHlwZSBuYW1lPSJKb3VybmFsIEFydGljbGUiPjE3PC9yZWYtdHlwZT48Y29udHJpYnV0b3JzPjxh
dXRob3JzPjxhdXRob3I+SG9mZmVyLCBCLiBKLjwvYXV0aG9yPjxhdXRob3I+SG9mZm1hbiwgQS48
L2F1dGhvcj48YXV0aG9yPkJvd2Vua2FtcCwgSy48L2F1dGhvcj48YXV0aG9yPkh1ZXR0bCwgUC48
L2F1dGhvcj48YXV0aG9yPkh1ZHNvbiwgSi48L2F1dGhvcj48YXV0aG9yPk1hcnRpbiwgRC48L2F1
dGhvcj48YXV0aG9yPkxpbiwgTC4gRi48L2F1dGhvcj48YXV0aG9yPkdlcmhhcmR0LCBHLiBBLjwv
YXV0aG9yPjwvYXV0aG9ycz48L2NvbnRyaWJ1dG9ycz48YXV0aC1hZGRyZXNzPlVuaXZlcnNpdHkg
b2YgQ29sb3JhZG8gSGVhbHRoIFNjaWVuY2VzIENlbnRlciwgRGVudmVyIDgwMjYyLjwvYXV0aC1h
ZGRyZXNzPjx0aXRsZXM+PHRpdGxlPkdsaWFsIGNlbGwgbGluZS1kZXJpdmVkIG5ldXJvdHJvcGhp
YyBmYWN0b3IgcmV2ZXJzZXMgdG94aW4taW5kdWNlZCBpbmp1cnkgdG8gbWlkYnJhaW4gZG9wYW1p
bmVyZ2ljIG5ldXJvbnMgaW4gdml2bzwvdGl0bGU+PHNlY29uZGFyeS10aXRsZT5OZXVyb3NjaSBM
ZXR0PC9zZWNvbmRhcnktdGl0bGU+PGFsdC10aXRsZT5OZXVyb3NjaWVuY2UgbGV0dGVyczwvYWx0
LXRpdGxlPjwvdGl0bGVzPjxwZXJpb2RpY2FsPjxmdWxsLXRpdGxlPk5ldXJvc2NpIExldHQ8L2Z1
bGwtdGl0bGU+PGFiYnItMT5OZXVyb3NjaWVuY2UgbGV0dGVyczwvYWJici0xPjwvcGVyaW9kaWNh
bD48YWx0LXBlcmlvZGljYWw+PGZ1bGwtdGl0bGU+TmV1cm9zY2kgTGV0dDwvZnVsbC10aXRsZT48
YWJici0xPk5ldXJvc2NpZW5jZSBsZXR0ZXJzPC9hYmJyLTE+PC9hbHQtcGVyaW9kaWNhbD48cGFn
ZXM+MTA3LTExPC9wYWdlcz48dm9sdW1lPjE4Mjwvdm9sdW1lPjxudW1iZXI+MTwvbnVtYmVyPjxl
ZGl0aW9uPjE5OTQvMTEvMjE8L2VkaXRpb24+PGtleXdvcmRzPjxrZXl3b3JkPkFuaW1hbHM8L2tl
eXdvcmQ+PGtleXdvcmQ+QmVoYXZpb3IsIEFuaW1hbC9kcnVnIGVmZmVjdHM8L2tleXdvcmQ+PGtl
eXdvcmQ+Q2VsbCBMaW5lPC9rZXl3b3JkPjxrZXl3b3JkPkRvcGFtaW5lLyptZXRhYm9saXNtPC9r
ZXl3b3JkPjxrZXl3b3JkPkRvc2UtUmVzcG9uc2UgUmVsYXRpb25zaGlwLCBEcnVnPC9rZXl3b3Jk
PjxrZXl3b3JkPkluamVjdGlvbnM8L2tleXdvcmQ+PGtleXdvcmQ+TWFsZTwva2V5d29yZD48a2V5
d29yZD5NZXNlbmNlcGhhbG9uLypkcnVnIGVmZmVjdHMvcGF0aG9sb2d5PC9rZXl3b3JkPjxrZXl3
b3JkPk5lcnZlIEdyb3d0aCBGYWN0b3JzL21ldGFib2xpc20vKnBoYXJtYWNvbG9neTwva2V5d29y
ZD48a2V5d29yZD5OZXVyb2dsaWEvKm1ldGFib2xpc208L2tleXdvcmQ+PGtleXdvcmQ+TmV1cm9u
cy8qZHJ1ZyBlZmZlY3RzPC9rZXl3b3JkPjxrZXl3b3JkPk94aWRvcGFtaW5lLypwaGFybWFjb2xv
Z3k8L2tleXdvcmQ+PGtleXdvcmQ+UmF0czwva2V5d29yZD48a2V5d29yZD5SYXRzLCBJbmJyZWQg
RjM0NDwva2V5d29yZD48a2V5d29yZD5Sb3RhdGlvbjwva2V5d29yZD48a2V5d29yZD5TdGVyZW90
eXBlZCBCZWhhdmlvci9kcnVnIGVmZmVjdHM8L2tleXdvcmQ+PGtleXdvcmQ+U3Vic3RhbnRpYSBO
aWdyYS9waHlzaW9sb2d5PC9rZXl3b3JkPjwva2V5d29yZHM+PGRhdGVzPjx5ZWFyPjE5OTQ8L3ll
YXI+PHB1Yi1kYXRlcz48ZGF0ZT5Ob3YgMjE8L2RhdGU+PC9wdWItZGF0ZXM+PC9kYXRlcz48aXNi
bj4wMzA0LTM5NDAgKFByaW50KSYjeEQ7MDMwNC0zOTQwIChMaW5raW5nKTwvaXNibj48YWNjZXNz
aW9uLW51bT43ODkxODczPC9hY2Nlc3Npb24tbnVtPjx1cmxzPjxyZWxhdGVkLXVybHM+PHVybD5o
dHRwczovL3d3dy5uY2JpLm5sbS5uaWguZ292L3B1Ym1lZC83ODkxODczPC91cmw+PC9yZWxhdGVk
LXVybHM+PC91cmxzPjxlbGVjdHJvbmljLXJlc291cmNlLW51bT4xMC4xMDE2LzAzMDQtMzk0MCg5
NCk5MDIxOC02PC9lbGVjdHJvbmljLXJlc291cmNlLW51bT48L3JlY29yZD48L0NpdGU+PENpdGU+
PEF1dGhvcj5LZWFybnM8L0F1dGhvcj48WWVhcj4xOTk1PC9ZZWFyPjxSZWNOdW0+NTI8L1JlY051
bT48cmVjb3JkPjxyZWMtbnVtYmVyPjUyPC9yZWMtbnVtYmVyPjxmb3JlaWduLWtleXM+PGtleSBh
cHA9IkVOIiBkYi1pZD0ieHYyZHNmdjlsdjlmdnhlNTV2Znh3NXNlMHplcncwOXB2dGV3IiB0aW1l
c3RhbXA9IjE0Mzk4ODIzMTYiPjUyPC9rZXk+PC9mb3JlaWduLWtleXM+PHJlZi10eXBlIG5hbWU9
IkpvdXJuYWwgQXJ0aWNsZSI+MTc8L3JlZi10eXBlPjxjb250cmlidXRvcnM+PGF1dGhvcnM+PGF1
dGhvcj5LZWFybnMsIEMuIE0uPC9hdXRob3I+PGF1dGhvcj5HYXNoLCBELiBNLjwvYXV0aG9yPjwv
YXV0aG9ycz48L2NvbnRyaWJ1dG9ycz48YXV0aC1hZGRyZXNzPkRlcGFydG1lbnQgb2YgQW5hdG9t
eSBhbmQgTmV1cm9iaW9sb2d5LCBVbml2ZXJzaXR5IG9mIEtlbnR1Y2t5IENoYW5kbGVyIE1lZGlj
YWwgQ2VudGVyIE1OIDIyNCwgTGV4aW5ndG9uIDQwNTM2LCBVU0EuPC9hdXRoLWFkZHJlc3M+PHRp
dGxlcz48dGl0bGU+R0RORiBwcm90ZWN0cyBuaWdyYWwgZG9wYW1pbmUgbmV1cm9ucyBhZ2FpbnN0
IDYtaHlkcm94eWRvcGFtaW5lIGluIHZpdm8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EwNC0xMTwvcGFnZXM+PHZvbHVtZT42
NzI8L3ZvbHVtZT48bnVtYmVyPjEtMjwvbnVtYmVyPjxlZGl0aW9uPjE5OTUvMDIvMjA8L2VkaXRp
b24+PGtleXdvcmRzPjxrZXl3b3JkPkFuaW1hbHM8L2tleXdvcmQ+PGtleXdvcmQ+Q2VsbCBTdXJ2
aXZhbDwva2V5d29yZD48a2V5d29yZD5Db3JwdXMgU3RyaWF0dW0vY3l0b2xvZ3kvZHJ1ZyBlZmZl
Y3RzL2Vuenltb2xvZ3k8L2tleXdvcmQ+PGtleXdvcmQ+R2xpYWwgQ2VsbCBMaW5lLURlcml2ZWQg
TmV1cm90cm9waGljIEZhY3Rvcjwva2V5d29yZD48a2V5d29yZD5NYWxlPC9rZXl3b3JkPjxrZXl3
b3JkPk5lcnZlIEdyb3d0aCBGYWN0b3JzL3BoYXJtYWNvbG9neTwva2V5d29yZD48a2V5d29yZD5O
ZXJ2ZSBUaXNzdWUgUHJvdGVpbnMvKnBoYXJtYWNvbG9neTwva2V5d29yZD48a2V5d29yZD5OZXVy
b25zLypkcnVnIGVmZmVjdHMvcGh5c2lvbG9neTwva2V5d29yZD48a2V5d29yZD5OZXVyb3Byb3Rl
Y3RpdmUgQWdlbnRzLypwaGFybWFjb2xvZ3k8L2tleXdvcmQ+PGtleXdvcmQ+T3hpZG9wYW1pbmUv
KnBoYXJtYWNvbG9neTwva2V5d29yZD48a2V5d29yZD5SYXRzPC9rZXl3b3JkPjxrZXl3b3JkPlJh
dHMsIEluYnJlZCBGMzQ0PC9rZXl3b3JkPjxrZXl3b3JkPlN1YnN0YW50aWEgTmlncmEvY3l0b2xv
Z3kvKmRydWcgZWZmZWN0cy9lbnp5bW9sb2d5PC9rZXl3b3JkPjxrZXl3b3JkPlR5cm9zaW5lIDMt
TW9ub294eWdlbmFzZS9tZXRhYm9saXNtPC9rZXl3b3JkPjwva2V5d29yZHM+PGRhdGVzPjx5ZWFy
PjE5OTU8L3llYXI+PHB1Yi1kYXRlcz48ZGF0ZT5GZWIgMjA8L2RhdGU+PC9wdWItZGF0ZXM+PC9k
YXRlcz48aXNibj4wMDA2LTg5OTMgKFByaW50KSYjeEQ7MDAwNi04OTkzIChMaW5raW5nKTwvaXNi
bj48YWNjZXNzaW9uLW51bT43NzQ5NzMxPC9hY2Nlc3Npb24tbnVtPjx1cmxzPjxyZWxhdGVkLXVy
bHM+PHVybD5odHRwczovL3d3dy5uY2JpLm5sbS5uaWguZ292L3B1Ym1lZC83NzQ5NzMxPC91cmw+
PC9yZWxhdGVkLXVybHM+PC91cmxzPjxlbGVjdHJvbmljLXJlc291cmNlLW51bT4xMC4xMDE2LzAw
MDYtODk5Myg5NCkwMTM2Ni1wPC9lbGVjdHJvbmljLXJlc291cmNlLW51bT48L3JlY29yZD48L0Np
dGU+PENpdGU+PEF1dGhvcj5LaXJpazwvQXV0aG9yPjxZZWFyPjIwMDA8L1llYXI+PFJlY051bT41
NDwvUmVjTnVtPjxyZWNvcmQ+PHJlYy1udW1iZXI+NTQ8L3JlYy1udW1iZXI+PGZvcmVpZ24ta2V5
cz48a2V5IGFwcD0iRU4iIGRiLWlkPSJ4djJkc2Z2OWx2OWZ2eGU1NXZmeHc1c2UwemVydzA5cHZ0
ZXciIHRpbWVzdGFtcD0iMTQzOTg4MjMxNiI+NTQ8L2tleT48L2ZvcmVpZ24ta2V5cz48cmVmLXR5
cGUgbmFtZT0iSm91cm5hbCBBcnRpY2xlIj4xNzwvcmVmLXR5cGU+PGNvbnRyaWJ1dG9ycz48YXV0
aG9ycz48YXV0aG9yPktpcmlrLCBELjwvYXV0aG9yPjxhdXRob3I+Um9zZW5ibGFkLCBDLjwvYXV0
aG9yPjxhdXRob3I+QmpvcmtsdW5kLCBBLjwvYXV0aG9yPjxhdXRob3I+TWFuZGVsLCBSLiBKLjwv
YXV0aG9yPjwvYXV0aG9ycz48L2NvbnRyaWJ1dG9ycz48YXV0aC1hZGRyZXNzPldhbGxlbmJlcmcg
TmV1cm9zY2llbmNlIENlbnRlciwgRGVwYXJ0bWVudCBvZiBQaHlzaW9sb2dpY2FsIFNjaWVuY2Vz
LCBEaXZpc2lvbiBvZiBOZXVyb2Jpb2xvZ3ksIEx1bmQgVW5pdmVyc2l0eSwgMjIzIDYyIEx1bmQs
IFN3ZWRlbi4gZGVuaXoua2lyaWtAbXBoeS5sdS5zZTwvYXV0aC1hZGRyZXNzPjx0aXRsZXM+PHRp
dGxlPkxvbmctdGVybSByQUFWLW1lZGlhdGVkIGdlbmUgdHJhbnNmZXIgb2YgR0RORiBpbiB0aGUg
cmF0IFBhcmtpbnNvbiZhcG9zO3MgbW9kZWw6IGludHJhc3RyaWF0YWwgYnV0IG5vdCBpbnRyYW5p
Z3JhbCB0cmFuc2R1Y3Rpb24gcHJvbW90ZXMgZnVuY3Rpb25hbCByZWdlbmVyYXRpb24gaW4gdGhl
IGxlc2lvbmVkIG5pZ3Jvc3RyaWF0YWwgc3lzdGVt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YWx0LXBlcmlvZGljYWw+PGZ1bGwtdGl0bGU+
SiBOZXVyb3NjaTwvZnVsbC10aXRsZT48YWJici0xPlRoZSBKb3VybmFsIG9mIG5ldXJvc2NpZW5j
ZSA6IHRoZSBvZmZpY2lhbCBqb3VybmFsIG9mIHRoZSBTb2NpZXR5IGZvciBOZXVyb3NjaWVuY2U8
L2FiYnItMT48L2FsdC1wZXJpb2RpY2FsPjxwYWdlcz40Njg2LTcwMDwvcGFnZXM+PHZvbHVtZT4y
MDwvdm9sdW1lPjxudW1iZXI+MTI8L251bWJlcj48ZWRpdGlvbj4yMDAwLzA2LzE0PC9lZGl0aW9u
PjxrZXl3b3Jkcz48a2V5d29yZD5BbmltYWxzPC9rZXl3b3JkPjxrZXl3b3JkPkJlbnphemVwaW5l
cy9waGFybWFjb2xvZ3k8L2tleXdvcmQ+PGtleXdvcmQ+Q29ycHVzIFN0cmlhdHVtL2RydWcgZWZm
ZWN0cy8qcGh5c2lvcGF0aG9sb2d5PC9rZXl3b3JkPjxrZXl3b3JkPkRlcGVuZG92aXJ1czwva2V5
d29yZD48a2V5d29yZD5Eb3BhbWluZSBBZ29uaXN0cy9waGFybWFjb2xvZ3k8L2tleXdvcmQ+PGtl
eXdvcmQ+RmVtYWxlPC9rZXl3b3JkPjxrZXl3b3JkPipHZW5lIFRyYW5zZmVyIFRlY2huaXF1ZXM8
L2tleXdvcmQ+PGtleXdvcmQ+R2VuZXMsIFJlcG9ydGVyPC9rZXl3b3JkPjxrZXl3b3JkPipHZW5l
dGljIFRoZXJhcHk8L2tleXdvcmQ+PGtleXdvcmQ+R2VuZXRpYyBWZWN0b3JzPC9rZXl3b3JkPjxr
ZXl3b3JkPkdsaWFsIENlbGwgTGluZS1EZXJpdmVkIE5ldXJvdHJvcGhpYyBGYWN0b3I8L2tleXdv
cmQ+PGtleXdvcmQ+R3JlZW4gRmx1b3Jlc2NlbnQgUHJvdGVpbnM8L2tleXdvcmQ+PGtleXdvcmQ+
THVtaW5lc2NlbnQgUHJvdGVpbnMvYW5hbHlzaXMvZ2VuZXRpY3M8L2tleXdvcmQ+PGtleXdvcmQ+
Kk5lcnZlIEdyb3d0aCBGYWN0b3JzPC9rZXl3b3JkPjxrZXl3b3JkPk5lcnZlIFJlZ2VuZXJhdGlv
bi8qcGh5c2lvbG9neTwva2V5d29yZD48a2V5d29yZD5OZXJ2ZSBUaXNzdWUgUHJvdGVpbnMvKmdl
bmV0aWNzL3BoeXNpb2xvZ3k8L2tleXdvcmQ+PGtleXdvcmQ+Kk5ldXJvcHJvdGVjdGl2ZSBBZ2Vu
dHM8L2tleXdvcmQ+PGtleXdvcmQ+T3hpZG9wYW1pbmUvdG94aWNpdHk8L2tleXdvcmQ+PGtleXdv
cmQ+UGFya2luc29uaWFuIERpc29yZGVycy9waHlzaW9wYXRob2xvZ3kvKnRoZXJhcHk8L2tleXdv
cmQ+PGtleXdvcmQ+UmF0czwva2V5d29yZD48a2V5d29yZD5SYXRzLCBTcHJhZ3VlLURhd2xleTwv
a2V5d29yZD48a2V5d29yZD5TaWduYWwgVHJhbnNkdWN0aW9uPC9rZXl3b3JkPjxrZXl3b3JkPlN1
YnN0YW50aWEgTmlncmEvZHJ1ZyBlZmZlY3RzLypwaHlzaW9wYXRob2xvZ3k8L2tleXdvcmQ+PGtl
eXdvcmQ+VHlyb3NpbmUgMy1Nb25vb3h5Z2VuYXNlL2FuYWx5c2lzPC9rZXl3b3JkPjwva2V5d29y
ZHM+PGRhdGVzPjx5ZWFyPjIwMDA8L3llYXI+PHB1Yi1kYXRlcz48ZGF0ZT5KdW4gMTU8L2RhdGU+
PC9wdWItZGF0ZXM+PC9kYXRlcz48aXNibj4wMjcwLTY0NzQgKFByaW50KSYjeEQ7MDI3MC02NDc0
IChMaW5raW5nKTwvaXNibj48YWNjZXNzaW9uLW51bT4xMDg0NDAzODwvYWNjZXNzaW9uLW51bT48
dXJscz48cmVsYXRlZC11cmxzPjx1cmw+aHR0cHM6Ly93d3cubmNiaS5ubG0ubmloLmdvdi9wdWJt
ZWQvMTA4NDQwMzg8L3VybD48L3JlbGF0ZWQtdXJscz48L3VybHM+PC9yZWNvcmQ+PC9DaXRlPjwv
RW5kTm90ZT5=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sidR="005C361C">
        <w:rPr>
          <w:rFonts w:asciiTheme="minorHAnsi" w:hAnsiTheme="minorHAnsi" w:cstheme="minorHAnsi"/>
          <w:color w:val="auto"/>
        </w:rPr>
      </w:r>
      <w:r w:rsidR="005C361C">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9-22</w:t>
      </w:r>
      <w:r w:rsidR="005C361C">
        <w:rPr>
          <w:rFonts w:asciiTheme="minorHAnsi" w:hAnsiTheme="minorHAnsi" w:cstheme="minorHAnsi"/>
          <w:color w:val="auto"/>
        </w:rPr>
        <w:fldChar w:fldCharType="end"/>
      </w:r>
      <w:r w:rsidR="005C361C">
        <w:rPr>
          <w:rFonts w:asciiTheme="minorHAnsi" w:hAnsiTheme="minorHAnsi" w:cstheme="minorHAnsi"/>
          <w:color w:val="auto"/>
        </w:rPr>
        <w:t xml:space="preserve"> </w:t>
      </w:r>
      <w:r w:rsidR="00857BE1">
        <w:rPr>
          <w:rFonts w:asciiTheme="minorHAnsi" w:hAnsiTheme="minorHAnsi" w:cstheme="minorHAnsi"/>
          <w:color w:val="auto"/>
        </w:rPr>
        <w:t xml:space="preserve">and </w:t>
      </w:r>
      <w:r w:rsidR="005C361C">
        <w:rPr>
          <w:rFonts w:asciiTheme="minorHAnsi" w:hAnsiTheme="minorHAnsi" w:cstheme="minorHAnsi"/>
          <w:color w:val="auto"/>
        </w:rPr>
        <w:t xml:space="preserve">also </w:t>
      </w:r>
      <w:r w:rsidR="00132C4F" w:rsidRPr="00E76279">
        <w:rPr>
          <w:rFonts w:asciiTheme="minorHAnsi" w:hAnsiTheme="minorHAnsi" w:cstheme="minorHAnsi"/>
          <w:color w:val="auto"/>
        </w:rPr>
        <w:t>prevents the</w:t>
      </w:r>
      <w:r w:rsidR="00CF705D" w:rsidRPr="00E76279">
        <w:rPr>
          <w:rFonts w:asciiTheme="minorHAnsi" w:hAnsiTheme="minorHAnsi" w:cstheme="minorHAnsi"/>
          <w:color w:val="auto"/>
        </w:rPr>
        <w:t xml:space="preserve"> formation of α-</w:t>
      </w:r>
      <w:proofErr w:type="spellStart"/>
      <w:r w:rsidR="00CF705D" w:rsidRPr="00E76279">
        <w:rPr>
          <w:rFonts w:asciiTheme="minorHAnsi" w:hAnsiTheme="minorHAnsi" w:cstheme="minorHAnsi"/>
          <w:color w:val="auto"/>
        </w:rPr>
        <w:t>synuclein</w:t>
      </w:r>
      <w:proofErr w:type="spellEnd"/>
      <w:r w:rsidR="00CF705D" w:rsidRPr="00E76279">
        <w:rPr>
          <w:rFonts w:asciiTheme="minorHAnsi" w:hAnsiTheme="minorHAnsi" w:cstheme="minorHAnsi"/>
          <w:color w:val="auto"/>
        </w:rPr>
        <w:t xml:space="preserve"> aggregates in dopamine neurons</w:t>
      </w:r>
      <w:r w:rsidR="00C7711C">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Chmielarz&lt;/Author&gt;&lt;Year&gt;2019&lt;/Year&gt;&lt;RecNum&gt;1834&lt;/RecNum&gt;&lt;DisplayText&gt;&lt;style face="superscript"&gt;23&lt;/style&gt;&lt;/DisplayText&gt;&lt;record&gt;&lt;rec-number&gt;1834&lt;/rec-number&gt;&lt;foreign-keys&gt;&lt;key app="EN" db-id="xv2dsfv9lv9fvxe55vfxw5se0zerw09pvtew" timestamp="1567701874"&gt;1834&lt;/key&gt;&lt;/foreign-keys&gt;&lt;ref-type name="Journal Article"&gt;17&lt;/ref-type&gt;&lt;contributors&gt;&lt;authors&gt;&lt;author&gt;Chmielarz, Piotr&lt;/author&gt;&lt;author&gt;Er, Şafak&lt;/author&gt;&lt;author&gt;Konovalova, Julia&lt;/author&gt;&lt;author&gt;Bandrés, Laura&lt;/author&gt;&lt;author&gt;Hlushchuk, Irena&lt;/author&gt;&lt;author&gt;Albert, Katrina&lt;/author&gt;&lt;author&gt;Panhelainen, Anne&lt;/author&gt;&lt;author&gt;Luk, Kelvin&lt;/author&gt;&lt;author&gt;Airavaara, Mikko&lt;/author&gt;&lt;author&gt;Domanskyi, Andrii&lt;/author&gt;&lt;/authors&gt;&lt;/contributors&gt;&lt;titles&gt;&lt;title&gt;GDNF/RET signaling pathway activation eliminates Lewy Body pathology in midbrain dopamine neurons&lt;/title&gt;&lt;/titles&gt;&lt;pages&gt;752899&lt;/pages&gt;&lt;dates&gt;&lt;year&gt;2019&lt;/year&gt;&lt;/dates&gt;&lt;urls&gt;&lt;related-urls&gt;&lt;url&gt;https://www.biorxiv.org/content/biorxiv/early/2019/09/02/752899.full.pdf&lt;/url&gt;&lt;/related-urls&gt;&lt;/urls&gt;&lt;electronic-resource-num&gt;10.1101/752899 %J bioRxiv&lt;/electronic-resource-num&gt;&lt;/record&gt;&lt;/Cite&gt;&lt;/EndNote&gt;</w:instrText>
      </w:r>
      <w:r w:rsidR="00C7711C">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23</w:t>
      </w:r>
      <w:r w:rsidR="00C7711C">
        <w:rPr>
          <w:rFonts w:asciiTheme="minorHAnsi" w:hAnsiTheme="minorHAnsi" w:cstheme="minorHAnsi"/>
          <w:color w:val="auto"/>
        </w:rPr>
        <w:fldChar w:fldCharType="end"/>
      </w:r>
      <w:r w:rsidR="005C361C">
        <w:rPr>
          <w:rFonts w:asciiTheme="minorHAnsi" w:hAnsiTheme="minorHAnsi" w:cstheme="minorHAnsi"/>
          <w:color w:val="auto"/>
        </w:rPr>
        <w:t>.</w:t>
      </w:r>
      <w:r w:rsidR="009351CE" w:rsidRPr="00E76279">
        <w:rPr>
          <w:rFonts w:asciiTheme="minorHAnsi" w:hAnsiTheme="minorHAnsi" w:cstheme="minorHAnsi"/>
          <w:color w:val="auto"/>
        </w:rPr>
        <w:t xml:space="preserve"> </w:t>
      </w:r>
      <w:r w:rsidR="00F97F61">
        <w:t>H</w:t>
      </w:r>
      <w:r w:rsidR="00F97F61" w:rsidRPr="002353E7">
        <w:t>uman patient</w:t>
      </w:r>
      <w:r w:rsidR="00857BE1">
        <w:t>-</w:t>
      </w:r>
      <w:r w:rsidR="0045422D" w:rsidRPr="002353E7">
        <w:t>i</w:t>
      </w:r>
      <w:r w:rsidR="005C361C">
        <w:t>nduced pluripotent stem cell</w:t>
      </w:r>
      <w:r w:rsidR="0045422D" w:rsidRPr="002353E7">
        <w:t>-</w:t>
      </w:r>
      <w:r w:rsidR="00F97F61" w:rsidRPr="002353E7">
        <w:t>derived dopamine</w:t>
      </w:r>
      <w:r w:rsidR="0045422D" w:rsidRPr="002353E7">
        <w:t xml:space="preserve"> neurons </w:t>
      </w:r>
      <w:r w:rsidR="00E55A90">
        <w:t xml:space="preserve">constitute a </w:t>
      </w:r>
      <w:r w:rsidR="0045422D" w:rsidRPr="002353E7">
        <w:t>more</w:t>
      </w:r>
      <w:r w:rsidR="00E55A90">
        <w:t xml:space="preserve"> accurate </w:t>
      </w:r>
      <w:r w:rsidR="002844D7">
        <w:t xml:space="preserve">model due to </w:t>
      </w:r>
      <w:r w:rsidR="005C361C">
        <w:t>their human origin a</w:t>
      </w:r>
      <w:r w:rsidR="002844D7">
        <w:t xml:space="preserve">nd </w:t>
      </w:r>
      <w:r w:rsidR="00F97F61">
        <w:t xml:space="preserve">longer survival </w:t>
      </w:r>
      <w:r w:rsidR="00F97F61" w:rsidRPr="00546C9C">
        <w:t>time in vitro.</w:t>
      </w:r>
      <w:r w:rsidR="00F97F61">
        <w:t xml:space="preserve"> However, </w:t>
      </w:r>
      <w:r w:rsidR="00C62996">
        <w:t xml:space="preserve">induction of </w:t>
      </w:r>
      <w:r w:rsidR="00F97F61" w:rsidRPr="002353E7">
        <w:t>α-</w:t>
      </w:r>
      <w:proofErr w:type="spellStart"/>
      <w:r w:rsidR="00F97F61" w:rsidRPr="002353E7">
        <w:t>syn</w:t>
      </w:r>
      <w:r w:rsidR="00F97F61">
        <w:t>uclein</w:t>
      </w:r>
      <w:proofErr w:type="spellEnd"/>
      <w:r w:rsidR="00C62996">
        <w:t xml:space="preserve"> path</w:t>
      </w:r>
      <w:r w:rsidR="00C948E6">
        <w:t xml:space="preserve">ology in human </w:t>
      </w:r>
      <w:r w:rsidR="00C62996">
        <w:t xml:space="preserve">neurons </w:t>
      </w:r>
      <w:r w:rsidR="001A3544">
        <w:t>is</w:t>
      </w:r>
      <w:r w:rsidR="00C62996">
        <w:t xml:space="preserve"> observed after </w:t>
      </w:r>
      <w:r w:rsidR="00AB47B3">
        <w:t xml:space="preserve">multiple months, compared to a week in mouse embryonic neurons, and/or </w:t>
      </w:r>
      <w:r w:rsidR="00B010B9">
        <w:t xml:space="preserve">with multiple </w:t>
      </w:r>
      <w:r w:rsidR="001A3544">
        <w:t>stressors</w:t>
      </w:r>
      <w:r w:rsidR="009B4F57">
        <w:t xml:space="preserve"> (e</w:t>
      </w:r>
      <w:r w:rsidR="001A3544">
        <w:t>.</w:t>
      </w:r>
      <w:r w:rsidR="009B4F57">
        <w:t>g</w:t>
      </w:r>
      <w:r w:rsidR="001A3544">
        <w:t>.</w:t>
      </w:r>
      <w:r w:rsidR="00546C9C">
        <w:t>,</w:t>
      </w:r>
      <w:r w:rsidR="009B4F57">
        <w:t xml:space="preserve"> combination of </w:t>
      </w:r>
      <w:r w:rsidR="001A3544">
        <w:t>α</w:t>
      </w:r>
      <w:r w:rsidR="001A3544" w:rsidRPr="002353E7">
        <w:t>-</w:t>
      </w:r>
      <w:proofErr w:type="spellStart"/>
      <w:r w:rsidR="001A3544" w:rsidRPr="002353E7">
        <w:t>syn</w:t>
      </w:r>
      <w:r w:rsidR="001A3544">
        <w:t>uclein</w:t>
      </w:r>
      <w:proofErr w:type="spellEnd"/>
      <w:r w:rsidR="001A3544">
        <w:t xml:space="preserve"> </w:t>
      </w:r>
      <w:r w:rsidR="009B4F57">
        <w:t>overexpression and PFFs</w:t>
      </w:r>
      <w:proofErr w:type="gramStart"/>
      <w:r w:rsidR="003C66DE">
        <w:t>)</w:t>
      </w:r>
      <w:proofErr w:type="gramEnd"/>
      <w:r w:rsidR="0021525E">
        <w:fldChar w:fldCharType="begin">
          <w:fldData xml:space="preserve">PEVuZE5vdGU+PENpdGU+PEF1dGhvcj5HYW5qYW08L0F1dGhvcj48WWVhcj4yMDE5PC9ZZWFyPjxS
ZWNOdW0+MzIzMzwvUmVjTnVtPjxEaXNwbGF5VGV4dD48c3R5bGUgZmFjZT0ic3VwZXJzY3JpcHQi
PjI0LDI1PC9zdHlsZT48L0Rpc3BsYXlUZXh0PjxyZWNvcmQ+PHJlYy1udW1iZXI+MzIzMzwvcmVj
LW51bWJlcj48Zm9yZWlnbi1rZXlzPjxrZXkgYXBwPSJFTiIgZGItaWQ9Inh2MmRzZnY5bHY5ZnZ4
ZTU1dmZ4dzVzZTB6ZXJ3MDlwdnRldyIgdGltZXN0YW1wPSIxNTc1ODE4MDE4Ij4zMjMzPC9rZXk+
PC9mb3JlaWduLWtleXM+PHJlZi10eXBlIG5hbWU9IkpvdXJuYWwgQXJ0aWNsZSI+MTc8L3JlZi10
eXBlPjxjb250cmlidXRvcnM+PGF1dGhvcnM+PGF1dGhvcj5HYW5qYW0sIEdvdXRoYW0gSy48L2F1
dGhvcj48YXV0aG9yPkJvbHRlLCBLYXRocmluPC9hdXRob3I+PGF1dGhvcj5NYXRzY2hrZSwgTGlu
YSBBLjwvYXV0aG9yPjxhdXRob3I+TmVpdGVtZWllciwgU2FuZHJhPC9hdXRob3I+PGF1dGhvcj5E
b2xnYSwgQW1hbGlhIE0uPC9hdXRob3I+PGF1dGhvcj5Iw7ZsbGVyaGFnZSwgTWF0dGhpYXM8L2F1
dGhvcj48YXV0aG9yPkjDtmdsaW5nZXIsIEfDvG50ZXIgVS48L2F1dGhvcj48YXV0aG9yPkFkYW1j
enlrLCBBZ2F0YTwvYXV0aG9yPjxhdXRob3I+RGVjaGVyLCBOaWVsczwvYXV0aG9yPjxhdXRob3I+
T2VydGVsLCBXb2xmZ2FuZyBILjwvYXV0aG9yPjxhdXRob3I+Q3VsbXNlZSwgQ2Fyc3RlbjwvYXV0
aG9yPjwvYXV0aG9ycz48L2NvbnRyaWJ1dG9ycz48dGl0bGVzPjx0aXRsZT5NaXRvY2hvbmRyaWFs
IGRhbWFnZSBieSDOsS1zeW51Y2xlaW4gY2F1c2VzIGNlbGwgZGVhdGggaW4gaHVtYW4gZG9wYW1p
bmVyZ2ljIG5ldXJvbnM8L3RpdGxlPjxzZWNvbmRhcnktdGl0bGU+Q2VsbCBEZWF0aCAmYW1wOyBE
aXNlYXNlPC9zZWNvbmRhcnktdGl0bGU+PC90aXRsZXM+PHBlcmlvZGljYWw+PGZ1bGwtdGl0bGU+
Q2VsbCBEZWF0aCAmYW1wOyBEaXNlYXNlPC9mdWxsLXRpdGxlPjwvcGVyaW9kaWNhbD48cGFnZXM+
ODY1PC9wYWdlcz48dm9sdW1lPjEwPC92b2x1bWU+PG51bWJlcj4xMTwvbnVtYmVyPjxkYXRlcz48
eWVhcj4yMDE5PC95ZWFyPjxwdWItZGF0ZXM+PGRhdGU+MjAxOS8xMS8xNDwvZGF0ZT48L3B1Yi1k
YXRlcz48L2RhdGVzPjxpc2JuPjIwNDEtNDg4OTwvaXNibj48dXJscz48cmVsYXRlZC11cmxzPjx1
cmw+aHR0cHM6Ly9kb2kub3JnLzEwLjEwMzgvczQxNDE5LTAxOS0yMDkxLTI8L3VybD48L3JlbGF0
ZWQtdXJscz48L3VybHM+PGVsZWN0cm9uaWMtcmVzb3VyY2UtbnVtPjEwLjEwMzgvczQxNDE5LTAx
OS0yMDkxLTI8L2VsZWN0cm9uaWMtcmVzb3VyY2UtbnVtPjwvcmVjb3JkPjwvQ2l0ZT48Q2l0ZT48
QXV0aG9yPkJpZXJpPC9BdXRob3I+PFllYXI+MjAxOTwvWWVhcj48UmVjTnVtPjMyMzQ8L1JlY051
bT48cmVjb3JkPjxyZWMtbnVtYmVyPjMyMzQ8L3JlYy1udW1iZXI+PGZvcmVpZ24ta2V5cz48a2V5
IGFwcD0iRU4iIGRiLWlkPSJ4djJkc2Z2OWx2OWZ2eGU1NXZmeHc1c2UwemVydzA5cHZ0ZXciIHRp
bWVzdGFtcD0iMTU3NTgxODc1OCI+MzIzNDwva2V5PjwvZm9yZWlnbi1rZXlzPjxyZWYtdHlwZSBu
YW1lPSJKb3VybmFsIEFydGljbGUiPjE3PC9yZWYtdHlwZT48Y29udHJpYnV0b3JzPjxhdXRob3Jz
PjxhdXRob3I+QmllcmksIEdyZWdvcjwvYXV0aG9yPjxhdXRob3I+QnJhaGljLCBNaWNoZWw8L2F1
dGhvcj48YXV0aG9yPkJvdXNzZXQsIEx1YzwvYXV0aG9yPjxhdXRob3I+Q291dGhvdWlzLCBKdWxp
ZW48L2F1dGhvcj48YXV0aG9yPktyYW1lciwgTmljaG9sYXMgSi48L2F1dGhvcj48YXV0aG9yPk1h
LCBSb3Nhbm5hPC9hdXRob3I+PGF1dGhvcj5OYWtheWFtYSwgTGlzYTwvYXV0aG9yPjxhdXRob3I+
TW9uYnVyZWF1LCBNYXJpZTwvYXV0aG9yPjxhdXRob3I+RGVmZW5zb3IsIEVyd2luPC9hdXRob3I+
PGF1dGhvcj5TY2jDvGxlLCBCaXJnaXR0PC9hdXRob3I+PGF1dGhvcj5TaGFtbG9vLCBNZWhyZGFk
PC9hdXRob3I+PGF1dGhvcj5NZWxraSwgUm9uYWxkPC9hdXRob3I+PGF1dGhvcj5HaXRsZXIsIEFh
cm9uIEQuPC9hdXRob3I+PC9hdXRob3JzPjwvY29udHJpYnV0b3JzPjx0aXRsZXM+PHRpdGxlPkxS
UksyIG1vZGlmaWVzIM6xLXN5biBwYXRob2xvZ3kgYW5kIHNwcmVhZCBpbiBtb3VzZSBtb2RlbHMg
YW5kIGh1bWFuIG5ldXJvbnM8L3RpdGxlPjxzZWNvbmRhcnktdGl0bGU+QWN0YSBOZXVyb3BhdGhv
bG9naWNhPC9zZWNvbmRhcnktdGl0bGU+PC90aXRsZXM+PHBlcmlvZGljYWw+PGZ1bGwtdGl0bGU+
QWN0YSBOZXVyb3BhdGhvbDwvZnVsbC10aXRsZT48YWJici0xPkFjdGEgbmV1cm9wYXRob2xvZ2lj
YTwvYWJici0xPjwvcGVyaW9kaWNhbD48cGFnZXM+OTYxLTk4MDwvcGFnZXM+PHZvbHVtZT4xMzc8
L3ZvbHVtZT48bnVtYmVyPjY8L251bWJlcj48ZGF0ZXM+PHllYXI+MjAxOTwveWVhcj48cHViLWRh
dGVzPjxkYXRlPjIwMTkvMDYvMDE8L2RhdGU+PC9wdWItZGF0ZXM+PC9kYXRlcz48aXNibj4xNDMy
LTA1MzM8L2lzYm4+PHVybHM+PHJlbGF0ZWQtdXJscz48dXJsPmh0dHBzOi8vZG9pLm9yZy8xMC4x
MDA3L3MwMDQwMS0wMTktMDE5OTUtMDwvdXJsPjwvcmVsYXRlZC11cmxzPjwvdXJscz48ZWxlY3Ry
b25pYy1yZXNvdXJjZS1udW0+MTAuMTAwNy9zMDA0MDEtMDE5LTAxOTk1LTA8L2VsZWN0cm9uaWMt
cmVzb3VyY2UtbnVtPjwvcmVjb3JkPjwvQ2l0ZT48L0VuZE5vdGU+
</w:fldData>
        </w:fldChar>
      </w:r>
      <w:r w:rsidR="00077114">
        <w:instrText xml:space="preserve"> ADDIN EN.CITE </w:instrText>
      </w:r>
      <w:r w:rsidR="00077114">
        <w:fldChar w:fldCharType="begin">
          <w:fldData xml:space="preserve">PEVuZE5vdGU+PENpdGU+PEF1dGhvcj5HYW5qYW08L0F1dGhvcj48WWVhcj4yMDE5PC9ZZWFyPjxS
ZWNOdW0+MzIzMzwvUmVjTnVtPjxEaXNwbGF5VGV4dD48c3R5bGUgZmFjZT0ic3VwZXJzY3JpcHQi
PjI0LDI1PC9zdHlsZT48L0Rpc3BsYXlUZXh0PjxyZWNvcmQ+PHJlYy1udW1iZXI+MzIzMzwvcmVj
LW51bWJlcj48Zm9yZWlnbi1rZXlzPjxrZXkgYXBwPSJFTiIgZGItaWQ9Inh2MmRzZnY5bHY5ZnZ4
ZTU1dmZ4dzVzZTB6ZXJ3MDlwdnRldyIgdGltZXN0YW1wPSIxNTc1ODE4MDE4Ij4zMjMzPC9rZXk+
PC9mb3JlaWduLWtleXM+PHJlZi10eXBlIG5hbWU9IkpvdXJuYWwgQXJ0aWNsZSI+MTc8L3JlZi10
eXBlPjxjb250cmlidXRvcnM+PGF1dGhvcnM+PGF1dGhvcj5HYW5qYW0sIEdvdXRoYW0gSy48L2F1
dGhvcj48YXV0aG9yPkJvbHRlLCBLYXRocmluPC9hdXRob3I+PGF1dGhvcj5NYXRzY2hrZSwgTGlu
YSBBLjwvYXV0aG9yPjxhdXRob3I+TmVpdGVtZWllciwgU2FuZHJhPC9hdXRob3I+PGF1dGhvcj5E
b2xnYSwgQW1hbGlhIE0uPC9hdXRob3I+PGF1dGhvcj5Iw7ZsbGVyaGFnZSwgTWF0dGhpYXM8L2F1
dGhvcj48YXV0aG9yPkjDtmdsaW5nZXIsIEfDvG50ZXIgVS48L2F1dGhvcj48YXV0aG9yPkFkYW1j
enlrLCBBZ2F0YTwvYXV0aG9yPjxhdXRob3I+RGVjaGVyLCBOaWVsczwvYXV0aG9yPjxhdXRob3I+
T2VydGVsLCBXb2xmZ2FuZyBILjwvYXV0aG9yPjxhdXRob3I+Q3VsbXNlZSwgQ2Fyc3RlbjwvYXV0
aG9yPjwvYXV0aG9ycz48L2NvbnRyaWJ1dG9ycz48dGl0bGVzPjx0aXRsZT5NaXRvY2hvbmRyaWFs
IGRhbWFnZSBieSDOsS1zeW51Y2xlaW4gY2F1c2VzIGNlbGwgZGVhdGggaW4gaHVtYW4gZG9wYW1p
bmVyZ2ljIG5ldXJvbnM8L3RpdGxlPjxzZWNvbmRhcnktdGl0bGU+Q2VsbCBEZWF0aCAmYW1wOyBE
aXNlYXNlPC9zZWNvbmRhcnktdGl0bGU+PC90aXRsZXM+PHBlcmlvZGljYWw+PGZ1bGwtdGl0bGU+
Q2VsbCBEZWF0aCAmYW1wOyBEaXNlYXNlPC9mdWxsLXRpdGxlPjwvcGVyaW9kaWNhbD48cGFnZXM+
ODY1PC9wYWdlcz48dm9sdW1lPjEwPC92b2x1bWU+PG51bWJlcj4xMTwvbnVtYmVyPjxkYXRlcz48
eWVhcj4yMDE5PC95ZWFyPjxwdWItZGF0ZXM+PGRhdGU+MjAxOS8xMS8xNDwvZGF0ZT48L3B1Yi1k
YXRlcz48L2RhdGVzPjxpc2JuPjIwNDEtNDg4OTwvaXNibj48dXJscz48cmVsYXRlZC11cmxzPjx1
cmw+aHR0cHM6Ly9kb2kub3JnLzEwLjEwMzgvczQxNDE5LTAxOS0yMDkxLTI8L3VybD48L3JlbGF0
ZWQtdXJscz48L3VybHM+PGVsZWN0cm9uaWMtcmVzb3VyY2UtbnVtPjEwLjEwMzgvczQxNDE5LTAx
OS0yMDkxLTI8L2VsZWN0cm9uaWMtcmVzb3VyY2UtbnVtPjwvcmVjb3JkPjwvQ2l0ZT48Q2l0ZT48
QXV0aG9yPkJpZXJpPC9BdXRob3I+PFllYXI+MjAxOTwvWWVhcj48UmVjTnVtPjMyMzQ8L1JlY051
bT48cmVjb3JkPjxyZWMtbnVtYmVyPjMyMzQ8L3JlYy1udW1iZXI+PGZvcmVpZ24ta2V5cz48a2V5
IGFwcD0iRU4iIGRiLWlkPSJ4djJkc2Z2OWx2OWZ2eGU1NXZmeHc1c2UwemVydzA5cHZ0ZXciIHRp
bWVzdGFtcD0iMTU3NTgxODc1OCI+MzIzNDwva2V5PjwvZm9yZWlnbi1rZXlzPjxyZWYtdHlwZSBu
YW1lPSJKb3VybmFsIEFydGljbGUiPjE3PC9yZWYtdHlwZT48Y29udHJpYnV0b3JzPjxhdXRob3Jz
PjxhdXRob3I+QmllcmksIEdyZWdvcjwvYXV0aG9yPjxhdXRob3I+QnJhaGljLCBNaWNoZWw8L2F1
dGhvcj48YXV0aG9yPkJvdXNzZXQsIEx1YzwvYXV0aG9yPjxhdXRob3I+Q291dGhvdWlzLCBKdWxp
ZW48L2F1dGhvcj48YXV0aG9yPktyYW1lciwgTmljaG9sYXMgSi48L2F1dGhvcj48YXV0aG9yPk1h
LCBSb3Nhbm5hPC9hdXRob3I+PGF1dGhvcj5OYWtheWFtYSwgTGlzYTwvYXV0aG9yPjxhdXRob3I+
TW9uYnVyZWF1LCBNYXJpZTwvYXV0aG9yPjxhdXRob3I+RGVmZW5zb3IsIEVyd2luPC9hdXRob3I+
PGF1dGhvcj5TY2jDvGxlLCBCaXJnaXR0PC9hdXRob3I+PGF1dGhvcj5TaGFtbG9vLCBNZWhyZGFk
PC9hdXRob3I+PGF1dGhvcj5NZWxraSwgUm9uYWxkPC9hdXRob3I+PGF1dGhvcj5HaXRsZXIsIEFh
cm9uIEQuPC9hdXRob3I+PC9hdXRob3JzPjwvY29udHJpYnV0b3JzPjx0aXRsZXM+PHRpdGxlPkxS
UksyIG1vZGlmaWVzIM6xLXN5biBwYXRob2xvZ3kgYW5kIHNwcmVhZCBpbiBtb3VzZSBtb2RlbHMg
YW5kIGh1bWFuIG5ldXJvbnM8L3RpdGxlPjxzZWNvbmRhcnktdGl0bGU+QWN0YSBOZXVyb3BhdGhv
bG9naWNhPC9zZWNvbmRhcnktdGl0bGU+PC90aXRsZXM+PHBlcmlvZGljYWw+PGZ1bGwtdGl0bGU+
QWN0YSBOZXVyb3BhdGhvbDwvZnVsbC10aXRsZT48YWJici0xPkFjdGEgbmV1cm9wYXRob2xvZ2lj
YTwvYWJici0xPjwvcGVyaW9kaWNhbD48cGFnZXM+OTYxLTk4MDwvcGFnZXM+PHZvbHVtZT4xMzc8
L3ZvbHVtZT48bnVtYmVyPjY8L251bWJlcj48ZGF0ZXM+PHllYXI+MjAxOTwveWVhcj48cHViLWRh
dGVzPjxkYXRlPjIwMTkvMDYvMDE8L2RhdGU+PC9wdWItZGF0ZXM+PC9kYXRlcz48aXNibj4xNDMy
LTA1MzM8L2lzYm4+PHVybHM+PHJlbGF0ZWQtdXJscz48dXJsPmh0dHBzOi8vZG9pLm9yZy8xMC4x
MDA3L3MwMDQwMS0wMTktMDE5OTUtMDwvdXJsPjwvcmVsYXRlZC11cmxzPjwvdXJscz48ZWxlY3Ry
b25pYy1yZXNvdXJjZS1udW0+MTAuMTAwNy9zMDA0MDEtMDE5LTAxOTk1LTA8L2VsZWN0cm9uaWMt
cmVzb3VyY2UtbnVtPjwvcmVjb3JkPjwvQ2l0ZT48L0VuZE5vdGU+
</w:fldData>
        </w:fldChar>
      </w:r>
      <w:r w:rsidR="00077114">
        <w:instrText xml:space="preserve"> ADDIN EN.CITE.DATA </w:instrText>
      </w:r>
      <w:r w:rsidR="00077114">
        <w:fldChar w:fldCharType="end"/>
      </w:r>
      <w:r w:rsidR="0021525E">
        <w:fldChar w:fldCharType="separate"/>
      </w:r>
      <w:r w:rsidR="00077114" w:rsidRPr="00077114">
        <w:rPr>
          <w:noProof/>
          <w:vertAlign w:val="superscript"/>
        </w:rPr>
        <w:t>24,25</w:t>
      </w:r>
      <w:r w:rsidR="0021525E">
        <w:fldChar w:fldCharType="end"/>
      </w:r>
      <w:r w:rsidR="009B4F57">
        <w:t>.</w:t>
      </w:r>
      <w:r w:rsidR="000C7910">
        <w:t xml:space="preserve"> </w:t>
      </w:r>
      <w:r w:rsidR="00C76A79">
        <w:t>In addition</w:t>
      </w:r>
      <w:r w:rsidR="000C7910">
        <w:t xml:space="preserve">, maintenance </w:t>
      </w:r>
      <w:r w:rsidR="001A3544">
        <w:t xml:space="preserve">of human dopamine neurons </w:t>
      </w:r>
      <w:r w:rsidR="000C7910">
        <w:t>is more costly</w:t>
      </w:r>
      <w:r w:rsidR="00C54095">
        <w:t xml:space="preserve"> and </w:t>
      </w:r>
      <w:r w:rsidR="000C521A">
        <w:t>laborious</w:t>
      </w:r>
      <w:r w:rsidR="00E44366">
        <w:t xml:space="preserve"> when compared to primary embryonic neurons</w:t>
      </w:r>
      <w:r w:rsidR="001A3544">
        <w:t>, essentially limiting their use in high-throughput applications.</w:t>
      </w:r>
    </w:p>
    <w:p w14:paraId="237AD7DD" w14:textId="77777777" w:rsidR="00D15131" w:rsidRDefault="00D15131" w:rsidP="008B569A">
      <w:pPr>
        <w:rPr>
          <w:rFonts w:asciiTheme="minorHAnsi" w:hAnsiTheme="minorHAnsi" w:cstheme="minorHAnsi"/>
          <w:color w:val="808080" w:themeColor="background1" w:themeShade="80"/>
        </w:rPr>
      </w:pPr>
    </w:p>
    <w:p w14:paraId="134BCBAF" w14:textId="5467A14B" w:rsidR="00F16375" w:rsidRDefault="00C76A79" w:rsidP="008B569A">
      <w:pPr>
        <w:rPr>
          <w:rFonts w:asciiTheme="minorHAnsi" w:hAnsiTheme="minorHAnsi" w:cstheme="minorBidi"/>
        </w:rPr>
      </w:pPr>
      <w:r>
        <w:rPr>
          <w:rFonts w:asciiTheme="minorHAnsi" w:hAnsiTheme="minorHAnsi" w:cstheme="minorBidi"/>
        </w:rPr>
        <w:t>Further</w:t>
      </w:r>
      <w:r w:rsidR="787244A7" w:rsidRPr="787244A7">
        <w:rPr>
          <w:rFonts w:asciiTheme="minorHAnsi" w:hAnsiTheme="minorHAnsi" w:cstheme="minorBidi"/>
        </w:rPr>
        <w:t>, primary dopamine neuronal cultures can be genetically modi</w:t>
      </w:r>
      <w:r w:rsidR="00C06D08">
        <w:rPr>
          <w:rFonts w:asciiTheme="minorHAnsi" w:hAnsiTheme="minorHAnsi" w:cstheme="minorBidi"/>
        </w:rPr>
        <w:t>fied (e</w:t>
      </w:r>
      <w:r w:rsidR="001A3544">
        <w:rPr>
          <w:rFonts w:asciiTheme="minorHAnsi" w:hAnsiTheme="minorHAnsi" w:cstheme="minorBidi"/>
        </w:rPr>
        <w:t>.</w:t>
      </w:r>
      <w:r w:rsidR="00C06D08">
        <w:rPr>
          <w:rFonts w:asciiTheme="minorHAnsi" w:hAnsiTheme="minorHAnsi" w:cstheme="minorBidi"/>
        </w:rPr>
        <w:t>g</w:t>
      </w:r>
      <w:r w:rsidR="001A3544">
        <w:rPr>
          <w:rFonts w:asciiTheme="minorHAnsi" w:hAnsiTheme="minorHAnsi" w:cstheme="minorBidi"/>
        </w:rPr>
        <w:t>.</w:t>
      </w:r>
      <w:r w:rsidR="00546C9C">
        <w:rPr>
          <w:rFonts w:asciiTheme="minorHAnsi" w:hAnsiTheme="minorHAnsi" w:cstheme="minorBidi"/>
        </w:rPr>
        <w:t>,</w:t>
      </w:r>
      <w:r w:rsidR="00C06D08">
        <w:rPr>
          <w:rFonts w:asciiTheme="minorHAnsi" w:hAnsiTheme="minorHAnsi" w:cstheme="minorBidi"/>
        </w:rPr>
        <w:t xml:space="preserve"> with </w:t>
      </w:r>
      <w:r w:rsidR="00C06D08">
        <w:rPr>
          <w:rFonts w:asciiTheme="minorHAnsi" w:hAnsiTheme="minorHAnsi" w:cstheme="minorBidi"/>
        </w:rPr>
        <w:lastRenderedPageBreak/>
        <w:t>CRISPR/Cas9) and/</w:t>
      </w:r>
      <w:r w:rsidR="787244A7" w:rsidRPr="787244A7">
        <w:rPr>
          <w:rFonts w:asciiTheme="minorHAnsi" w:hAnsiTheme="minorHAnsi" w:cstheme="minorBidi"/>
        </w:rPr>
        <w:t>or treated with pharmacological agents</w:t>
      </w:r>
      <w:r w:rsidR="00C948E6">
        <w:rPr>
          <w:rFonts w:asciiTheme="minorHAnsi" w:hAnsiTheme="minorHAnsi" w:cstheme="minorBidi"/>
        </w:rPr>
        <w:fldChar w:fldCharType="begin"/>
      </w:r>
      <w:r w:rsidR="00077114">
        <w:rPr>
          <w:rFonts w:asciiTheme="minorHAnsi" w:hAnsiTheme="minorHAnsi" w:cstheme="minorBidi"/>
        </w:rPr>
        <w:instrText xml:space="preserve"> ADDIN EN.CITE &lt;EndNote&gt;&lt;Cite&gt;&lt;Author&gt;Chmielarz&lt;/Author&gt;&lt;Year&gt;2019&lt;/Year&gt;&lt;RecNum&gt;1834&lt;/RecNum&gt;&lt;DisplayText&gt;&lt;style face="superscript"&gt;23&lt;/style&gt;&lt;/DisplayText&gt;&lt;record&gt;&lt;rec-number&gt;1834&lt;/rec-number&gt;&lt;foreign-keys&gt;&lt;key app="EN" db-id="xv2dsfv9lv9fvxe55vfxw5se0zerw09pvtew" timestamp="1567701874"&gt;1834&lt;/key&gt;&lt;/foreign-keys&gt;&lt;ref-type name="Journal Article"&gt;17&lt;/ref-type&gt;&lt;contributors&gt;&lt;authors&gt;&lt;author&gt;Chmielarz, Piotr&lt;/author&gt;&lt;author&gt;Er, Şafak&lt;/author&gt;&lt;author&gt;Konovalova, Julia&lt;/author&gt;&lt;author&gt;Bandrés, Laura&lt;/author&gt;&lt;author&gt;Hlushchuk, Irena&lt;/author&gt;&lt;author&gt;Albert, Katrina&lt;/author&gt;&lt;author&gt;Panhelainen, Anne&lt;/author&gt;&lt;author&gt;Luk, Kelvin&lt;/author&gt;&lt;author&gt;Airavaara, Mikko&lt;/author&gt;&lt;author&gt;Domanskyi, Andrii&lt;/author&gt;&lt;/authors&gt;&lt;/contributors&gt;&lt;titles&gt;&lt;title&gt;GDNF/RET signaling pathway activation eliminates Lewy Body pathology in midbrain dopamine neurons&lt;/title&gt;&lt;/titles&gt;&lt;pages&gt;752899&lt;/pages&gt;&lt;dates&gt;&lt;year&gt;2019&lt;/year&gt;&lt;/dates&gt;&lt;urls&gt;&lt;related-urls&gt;&lt;url&gt;https://www.biorxiv.org/content/biorxiv/early/2019/09/02/752899.full.pdf&lt;/url&gt;&lt;/related-urls&gt;&lt;/urls&gt;&lt;electronic-resource-num&gt;10.1101/752899 %J bioRxiv&lt;/electronic-resource-num&gt;&lt;/record&gt;&lt;/Cite&gt;&lt;/EndNote&gt;</w:instrText>
      </w:r>
      <w:r w:rsidR="00C948E6">
        <w:rPr>
          <w:rFonts w:asciiTheme="minorHAnsi" w:hAnsiTheme="minorHAnsi" w:cstheme="minorBidi"/>
        </w:rPr>
        <w:fldChar w:fldCharType="separate"/>
      </w:r>
      <w:r w:rsidR="00077114" w:rsidRPr="00077114">
        <w:rPr>
          <w:rFonts w:asciiTheme="minorHAnsi" w:hAnsiTheme="minorHAnsi" w:cstheme="minorBidi"/>
          <w:noProof/>
          <w:vertAlign w:val="superscript"/>
        </w:rPr>
        <w:t>23</w:t>
      </w:r>
      <w:r w:rsidR="00C948E6">
        <w:rPr>
          <w:rFonts w:asciiTheme="minorHAnsi" w:hAnsiTheme="minorHAnsi" w:cstheme="minorBidi"/>
        </w:rPr>
        <w:fldChar w:fldCharType="end"/>
      </w:r>
      <w:r w:rsidR="787244A7" w:rsidRPr="787244A7">
        <w:rPr>
          <w:rFonts w:asciiTheme="minorHAnsi" w:hAnsiTheme="minorHAnsi" w:cstheme="minorBidi"/>
        </w:rPr>
        <w:t>. The</w:t>
      </w:r>
      <w:r w:rsidR="001A3544">
        <w:rPr>
          <w:rFonts w:asciiTheme="minorHAnsi" w:hAnsiTheme="minorHAnsi" w:cstheme="minorBidi"/>
        </w:rPr>
        <w:t>y constitute</w:t>
      </w:r>
      <w:r w:rsidR="787244A7" w:rsidRPr="787244A7">
        <w:rPr>
          <w:rFonts w:asciiTheme="minorHAnsi" w:hAnsiTheme="minorHAnsi" w:cstheme="minorBidi"/>
        </w:rPr>
        <w:t xml:space="preserve"> a fast</w:t>
      </w:r>
      <w:r w:rsidR="001A3544">
        <w:rPr>
          <w:rFonts w:asciiTheme="minorHAnsi" w:hAnsiTheme="minorHAnsi" w:cstheme="minorBidi"/>
        </w:rPr>
        <w:t xml:space="preserve"> and</w:t>
      </w:r>
      <w:r w:rsidR="787244A7" w:rsidRPr="787244A7">
        <w:rPr>
          <w:rFonts w:asciiTheme="minorHAnsi" w:hAnsiTheme="minorHAnsi" w:cstheme="minorBidi"/>
        </w:rPr>
        <w:t xml:space="preserve"> reproducible platform for applications </w:t>
      </w:r>
      <w:r w:rsidR="0018771E">
        <w:rPr>
          <w:rFonts w:asciiTheme="minorHAnsi" w:hAnsiTheme="minorHAnsi" w:cstheme="minorBidi"/>
        </w:rPr>
        <w:t>like</w:t>
      </w:r>
      <w:r w:rsidR="787244A7" w:rsidRPr="787244A7">
        <w:rPr>
          <w:rFonts w:asciiTheme="minorHAnsi" w:hAnsiTheme="minorHAnsi" w:cstheme="minorBidi"/>
        </w:rPr>
        <w:t xml:space="preserve"> molecular pathway dissection and</w:t>
      </w:r>
      <w:r w:rsidR="0018771E">
        <w:rPr>
          <w:rFonts w:asciiTheme="minorHAnsi" w:hAnsiTheme="minorHAnsi" w:cstheme="minorBidi"/>
        </w:rPr>
        <w:t xml:space="preserve"> drug</w:t>
      </w:r>
      <w:r w:rsidR="787244A7" w:rsidRPr="787244A7">
        <w:rPr>
          <w:rFonts w:asciiTheme="minorHAnsi" w:hAnsiTheme="minorHAnsi" w:cstheme="minorBidi"/>
        </w:rPr>
        <w:t xml:space="preserve"> library screening. Even though limited material can be obtained from these cultures, it is still possible to conduct small</w:t>
      </w:r>
      <w:r w:rsidR="001A3544">
        <w:rPr>
          <w:rFonts w:asciiTheme="minorHAnsi" w:hAnsiTheme="minorHAnsi" w:cstheme="minorBidi"/>
        </w:rPr>
        <w:t xml:space="preserve"> </w:t>
      </w:r>
      <w:r w:rsidR="787244A7" w:rsidRPr="787244A7">
        <w:rPr>
          <w:rFonts w:asciiTheme="minorHAnsi" w:hAnsiTheme="minorHAnsi" w:cstheme="minorBidi"/>
        </w:rPr>
        <w:t>size genomics/prot</w:t>
      </w:r>
      <w:r w:rsidR="0018771E">
        <w:rPr>
          <w:rFonts w:asciiTheme="minorHAnsi" w:hAnsiTheme="minorHAnsi" w:cstheme="minorBidi"/>
        </w:rPr>
        <w:t xml:space="preserve">eomics analyses. Culturing </w:t>
      </w:r>
      <w:r w:rsidR="787244A7" w:rsidRPr="787244A7">
        <w:rPr>
          <w:rFonts w:asciiTheme="minorHAnsi" w:hAnsiTheme="minorHAnsi" w:cstheme="minorBidi"/>
        </w:rPr>
        <w:t>primary neurons</w:t>
      </w:r>
      <w:r w:rsidR="00F80182">
        <w:rPr>
          <w:rFonts w:asciiTheme="minorHAnsi" w:hAnsiTheme="minorHAnsi" w:cstheme="minorBidi"/>
        </w:rPr>
        <w:t xml:space="preserve"> in 96</w:t>
      </w:r>
      <w:r w:rsidR="00116BD2">
        <w:rPr>
          <w:rFonts w:asciiTheme="minorHAnsi" w:hAnsiTheme="minorHAnsi" w:cstheme="minorBidi"/>
        </w:rPr>
        <w:t xml:space="preserve"> well</w:t>
      </w:r>
      <w:r w:rsidR="0018771E">
        <w:rPr>
          <w:rFonts w:asciiTheme="minorHAnsi" w:hAnsiTheme="minorHAnsi" w:cstheme="minorBidi"/>
        </w:rPr>
        <w:t xml:space="preserve"> format</w:t>
      </w:r>
      <w:r w:rsidR="787244A7" w:rsidRPr="787244A7">
        <w:rPr>
          <w:rFonts w:asciiTheme="minorHAnsi" w:hAnsiTheme="minorHAnsi" w:cstheme="minorBidi"/>
        </w:rPr>
        <w:t xml:space="preserve"> is </w:t>
      </w:r>
      <w:r w:rsidR="00857BE1">
        <w:rPr>
          <w:rFonts w:asciiTheme="minorHAnsi" w:hAnsiTheme="minorHAnsi" w:cstheme="minorBidi"/>
        </w:rPr>
        <w:t>better</w:t>
      </w:r>
      <w:r w:rsidR="787244A7" w:rsidRPr="787244A7">
        <w:rPr>
          <w:rFonts w:asciiTheme="minorHAnsi" w:hAnsiTheme="minorHAnsi" w:cstheme="minorBidi"/>
        </w:rPr>
        <w:t xml:space="preserve"> for immunocytochemistry and fluorescence microscopy techniques, followed by high-content phenotype analysis. Multispectral fluorescence images derived from </w:t>
      </w:r>
      <w:r w:rsidR="001A3544">
        <w:rPr>
          <w:rFonts w:asciiTheme="minorHAnsi" w:hAnsiTheme="minorHAnsi" w:cstheme="minorBidi"/>
        </w:rPr>
        <w:t>automated</w:t>
      </w:r>
      <w:r w:rsidR="787244A7" w:rsidRPr="787244A7">
        <w:rPr>
          <w:rFonts w:asciiTheme="minorHAnsi" w:hAnsiTheme="minorHAnsi" w:cstheme="minorBidi"/>
        </w:rPr>
        <w:t xml:space="preserve"> imaging of 96</w:t>
      </w:r>
      <w:r w:rsidR="00116BD2">
        <w:rPr>
          <w:rFonts w:asciiTheme="minorHAnsi" w:hAnsiTheme="minorHAnsi" w:cstheme="minorBidi"/>
        </w:rPr>
        <w:t xml:space="preserve"> well</w:t>
      </w:r>
      <w:r w:rsidR="787244A7" w:rsidRPr="787244A7">
        <w:rPr>
          <w:rFonts w:asciiTheme="minorHAnsi" w:hAnsiTheme="minorHAnsi" w:cstheme="minorBidi"/>
        </w:rPr>
        <w:t xml:space="preserve"> plates can be converted into quantitative results</w:t>
      </w:r>
      <w:r w:rsidR="001A3544">
        <w:rPr>
          <w:rFonts w:asciiTheme="minorHAnsi" w:hAnsiTheme="minorHAnsi" w:cstheme="minorBidi"/>
        </w:rPr>
        <w:t xml:space="preserve"> </w:t>
      </w:r>
      <w:r w:rsidR="00E13DCC">
        <w:rPr>
          <w:rFonts w:asciiTheme="minorHAnsi" w:hAnsiTheme="minorHAnsi" w:cstheme="minorBidi"/>
        </w:rPr>
        <w:t>(</w:t>
      </w:r>
      <w:r w:rsidR="001A3544">
        <w:rPr>
          <w:rFonts w:asciiTheme="minorHAnsi" w:hAnsiTheme="minorHAnsi" w:cstheme="minorBidi"/>
        </w:rPr>
        <w:t>e.g.</w:t>
      </w:r>
      <w:r w:rsidR="00546C9C">
        <w:rPr>
          <w:rFonts w:asciiTheme="minorHAnsi" w:hAnsiTheme="minorHAnsi" w:cstheme="minorBidi"/>
        </w:rPr>
        <w:t>,</w:t>
      </w:r>
      <w:r w:rsidR="001A3544">
        <w:rPr>
          <w:rFonts w:asciiTheme="minorHAnsi" w:hAnsiTheme="minorHAnsi" w:cstheme="minorBidi"/>
        </w:rPr>
        <w:t xml:space="preserve"> the</w:t>
      </w:r>
      <w:r w:rsidR="787244A7" w:rsidRPr="787244A7">
        <w:rPr>
          <w:rFonts w:asciiTheme="minorHAnsi" w:hAnsiTheme="minorHAnsi" w:cstheme="minorBidi"/>
        </w:rPr>
        <w:t xml:space="preserve"> number of </w:t>
      </w:r>
      <w:r w:rsidR="00097E16">
        <w:rPr>
          <w:rFonts w:asciiTheme="minorHAnsi" w:hAnsiTheme="minorHAnsi" w:cstheme="minorBidi"/>
        </w:rPr>
        <w:t>LB</w:t>
      </w:r>
      <w:r w:rsidR="00857BE1">
        <w:rPr>
          <w:rFonts w:asciiTheme="minorHAnsi" w:hAnsiTheme="minorHAnsi" w:cstheme="minorBidi"/>
        </w:rPr>
        <w:t>-</w:t>
      </w:r>
      <w:r w:rsidR="007A70CA">
        <w:rPr>
          <w:rFonts w:asciiTheme="minorHAnsi" w:hAnsiTheme="minorHAnsi" w:cstheme="minorBidi"/>
        </w:rPr>
        <w:t xml:space="preserve">containing </w:t>
      </w:r>
      <w:r w:rsidR="787244A7" w:rsidRPr="787244A7">
        <w:rPr>
          <w:rFonts w:asciiTheme="minorHAnsi" w:hAnsiTheme="minorHAnsi" w:cstheme="minorBidi"/>
        </w:rPr>
        <w:t>neurons per well</w:t>
      </w:r>
      <w:r w:rsidR="00E13DCC">
        <w:rPr>
          <w:rFonts w:asciiTheme="minorHAnsi" w:hAnsiTheme="minorHAnsi" w:cstheme="minorBidi"/>
        </w:rPr>
        <w:t>)</w:t>
      </w:r>
      <w:r w:rsidR="787244A7" w:rsidRPr="787244A7">
        <w:rPr>
          <w:rFonts w:asciiTheme="minorHAnsi" w:hAnsiTheme="minorHAnsi" w:cstheme="minorBidi"/>
        </w:rPr>
        <w:t>. Such analyses can be done</w:t>
      </w:r>
      <w:r w:rsidR="0018771E">
        <w:rPr>
          <w:rFonts w:asciiTheme="minorHAnsi" w:hAnsiTheme="minorHAnsi" w:cstheme="minorBidi"/>
        </w:rPr>
        <w:t xml:space="preserve"> with free software, such as Cell</w:t>
      </w:r>
      <w:r w:rsidR="787244A7" w:rsidRPr="787244A7">
        <w:rPr>
          <w:rFonts w:asciiTheme="minorHAnsi" w:hAnsiTheme="minorHAnsi" w:cstheme="minorBidi"/>
        </w:rPr>
        <w:t>Profiler</w:t>
      </w:r>
      <w:r w:rsidR="001A3544">
        <w:rPr>
          <w:rFonts w:asciiTheme="minorHAnsi" w:hAnsiTheme="minorHAnsi" w:cstheme="minorBidi"/>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asciiTheme="minorHAnsi" w:hAnsiTheme="minorHAnsi" w:cstheme="minorBidi"/>
        </w:rPr>
        <w:instrText xml:space="preserve"> ADDIN EN.CITE </w:instrText>
      </w:r>
      <w:r w:rsidR="00077114">
        <w:rPr>
          <w:rFonts w:asciiTheme="minorHAnsi" w:hAnsiTheme="minorHAnsi" w:cstheme="minorBidi"/>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asciiTheme="minorHAnsi" w:hAnsiTheme="minorHAnsi" w:cstheme="minorBidi"/>
        </w:rPr>
        <w:instrText xml:space="preserve"> ADDIN EN.CITE.DATA </w:instrText>
      </w:r>
      <w:r w:rsidR="00077114">
        <w:rPr>
          <w:rFonts w:asciiTheme="minorHAnsi" w:hAnsiTheme="minorHAnsi" w:cstheme="minorBidi"/>
        </w:rPr>
      </w:r>
      <w:r w:rsidR="00077114">
        <w:rPr>
          <w:rFonts w:asciiTheme="minorHAnsi" w:hAnsiTheme="minorHAnsi" w:cstheme="minorBidi"/>
        </w:rPr>
        <w:fldChar w:fldCharType="end"/>
      </w:r>
      <w:r w:rsidR="001A3544">
        <w:rPr>
          <w:rFonts w:asciiTheme="minorHAnsi" w:hAnsiTheme="minorHAnsi" w:cstheme="minorBidi"/>
        </w:rPr>
      </w:r>
      <w:r w:rsidR="001A3544">
        <w:rPr>
          <w:rFonts w:asciiTheme="minorHAnsi" w:hAnsiTheme="minorHAnsi" w:cstheme="minorBidi"/>
        </w:rPr>
        <w:fldChar w:fldCharType="separate"/>
      </w:r>
      <w:r w:rsidR="00077114" w:rsidRPr="00077114">
        <w:rPr>
          <w:rFonts w:asciiTheme="minorHAnsi" w:hAnsiTheme="minorHAnsi" w:cstheme="minorBidi"/>
          <w:noProof/>
          <w:vertAlign w:val="superscript"/>
        </w:rPr>
        <w:t>26,27</w:t>
      </w:r>
      <w:r w:rsidR="001A3544">
        <w:rPr>
          <w:rFonts w:asciiTheme="minorHAnsi" w:hAnsiTheme="minorHAnsi" w:cstheme="minorBidi"/>
        </w:rPr>
        <w:fldChar w:fldCharType="end"/>
      </w:r>
      <w:r w:rsidR="787244A7" w:rsidRPr="787244A7">
        <w:rPr>
          <w:rFonts w:asciiTheme="minorHAnsi" w:hAnsiTheme="minorHAnsi" w:cstheme="minorBidi"/>
        </w:rPr>
        <w:t>. Overall, primary embryonic midbrain cultures plated in 96</w:t>
      </w:r>
      <w:r w:rsidR="00116BD2">
        <w:rPr>
          <w:rFonts w:asciiTheme="minorHAnsi" w:hAnsiTheme="minorHAnsi" w:cstheme="minorBidi"/>
        </w:rPr>
        <w:t xml:space="preserve"> well</w:t>
      </w:r>
      <w:r w:rsidR="787244A7" w:rsidRPr="787244A7">
        <w:rPr>
          <w:rFonts w:asciiTheme="minorHAnsi" w:hAnsiTheme="minorHAnsi" w:cstheme="minorBidi"/>
        </w:rPr>
        <w:t xml:space="preserve"> plates provide a robust and efficient platform to study dopamine neurons and </w:t>
      </w:r>
      <w:r w:rsidR="787244A7">
        <w:t>α-</w:t>
      </w:r>
      <w:proofErr w:type="spellStart"/>
      <w:r w:rsidR="787244A7">
        <w:t>synuclein</w:t>
      </w:r>
      <w:proofErr w:type="spellEnd"/>
      <w:r w:rsidR="787244A7">
        <w:t xml:space="preserve"> aggregation with the opportunity for high-throughput phenotype screening.</w:t>
      </w:r>
    </w:p>
    <w:p w14:paraId="56FFCBC8" w14:textId="0084E5B8" w:rsidR="00E44366" w:rsidRDefault="00E44366" w:rsidP="008B569A">
      <w:pPr>
        <w:rPr>
          <w:rFonts w:asciiTheme="minorHAnsi" w:hAnsiTheme="minorHAnsi" w:cstheme="minorHAnsi"/>
          <w:b/>
        </w:rPr>
      </w:pPr>
    </w:p>
    <w:p w14:paraId="3D4CD2F3" w14:textId="0CA11C96" w:rsidR="006305D7" w:rsidRDefault="006305D7" w:rsidP="008B569A">
      <w:pPr>
        <w:rPr>
          <w:rFonts w:asciiTheme="minorHAnsi" w:hAnsiTheme="minorHAnsi" w:cstheme="minorHAnsi"/>
        </w:rPr>
      </w:pPr>
      <w:r w:rsidRPr="001B1519">
        <w:rPr>
          <w:rFonts w:asciiTheme="minorHAnsi" w:hAnsiTheme="minorHAnsi" w:cstheme="minorHAnsi"/>
          <w:b/>
        </w:rPr>
        <w:t>PROTOCOL:</w:t>
      </w:r>
    </w:p>
    <w:p w14:paraId="7BAD440E" w14:textId="77777777" w:rsidR="00E13DCC" w:rsidRDefault="00E13DCC" w:rsidP="008B569A">
      <w:bookmarkStart w:id="2" w:name="_Hlk30413319"/>
    </w:p>
    <w:p w14:paraId="5C49C42A" w14:textId="5C3BC2CE" w:rsidR="00336FAC" w:rsidRDefault="00336FAC" w:rsidP="008B569A">
      <w:r>
        <w:t>All animal experiments were approved by the Finnish National Board of Animal Experiments and were carried out according to the European legislation on the protection of animals used for scientific purposes.</w:t>
      </w:r>
    </w:p>
    <w:p w14:paraId="61DC4F3A" w14:textId="77777777" w:rsidR="007D2CD6" w:rsidRDefault="007D2CD6" w:rsidP="008B569A"/>
    <w:p w14:paraId="041B44EB" w14:textId="6B003F4A" w:rsidR="007D4F10" w:rsidRPr="000602CB" w:rsidRDefault="007D4F10" w:rsidP="008B569A">
      <w:pPr>
        <w:pStyle w:val="ListParagraph"/>
        <w:numPr>
          <w:ilvl w:val="0"/>
          <w:numId w:val="15"/>
        </w:numPr>
        <w:contextualSpacing w:val="0"/>
        <w:rPr>
          <w:b/>
        </w:rPr>
      </w:pPr>
      <w:r w:rsidRPr="000602CB">
        <w:rPr>
          <w:b/>
        </w:rPr>
        <w:t xml:space="preserve">Preparation </w:t>
      </w:r>
    </w:p>
    <w:p w14:paraId="472DF419" w14:textId="77777777" w:rsidR="002328DA" w:rsidRPr="008A64A6" w:rsidRDefault="002328DA" w:rsidP="008B569A">
      <w:pPr>
        <w:pStyle w:val="ListParagraph"/>
        <w:rPr>
          <w:b/>
        </w:rPr>
      </w:pPr>
    </w:p>
    <w:p w14:paraId="57C42E25" w14:textId="51F52FF2" w:rsidR="00F80182" w:rsidRDefault="003936C7" w:rsidP="008B569A">
      <w:pPr>
        <w:pStyle w:val="ListParagraph"/>
        <w:numPr>
          <w:ilvl w:val="1"/>
          <w:numId w:val="37"/>
        </w:numPr>
      </w:pPr>
      <w:r>
        <w:t xml:space="preserve">Prepare </w:t>
      </w:r>
      <w:r w:rsidR="00853B83">
        <w:t>dopamine</w:t>
      </w:r>
      <w:r>
        <w:t xml:space="preserve"> neuron medi</w:t>
      </w:r>
      <w:r w:rsidR="0022237D">
        <w:t>um</w:t>
      </w:r>
      <w:r>
        <w:t xml:space="preserve"> (DPM) </w:t>
      </w:r>
      <w:r w:rsidR="007F1F9C">
        <w:t>with 0.46% D-glucose, 1% L-glutamine, 1% N</w:t>
      </w:r>
      <w:r w:rsidR="00171FC8">
        <w:t>2</w:t>
      </w:r>
      <w:r w:rsidR="007F1F9C">
        <w:t xml:space="preserve">, 0.2% </w:t>
      </w:r>
      <w:proofErr w:type="spellStart"/>
      <w:r w:rsidR="007F1F9C">
        <w:t>primocin</w:t>
      </w:r>
      <w:proofErr w:type="spellEnd"/>
      <w:r w:rsidR="003622BB">
        <w:t>, completed with DMEM/F12.</w:t>
      </w:r>
      <w:r w:rsidR="007F1F9C">
        <w:t xml:space="preserve"> </w:t>
      </w:r>
      <w:r w:rsidR="00F80182">
        <w:t>Filter the DPM after mixing the ingredients.</w:t>
      </w:r>
      <w:r w:rsidR="007D2CD6">
        <w:t xml:space="preserve"> </w:t>
      </w:r>
      <w:r w:rsidR="007D2CD6" w:rsidRPr="007D2CD6">
        <w:t>Store DPM at 4</w:t>
      </w:r>
      <w:r w:rsidR="004B2D54">
        <w:t xml:space="preserve"> </w:t>
      </w:r>
      <w:r w:rsidR="007D2CD6" w:rsidRPr="007D2CD6">
        <w:t>°C and warm each aliquot only once.</w:t>
      </w:r>
    </w:p>
    <w:p w14:paraId="07893DFC" w14:textId="77777777" w:rsidR="0022237D" w:rsidRPr="0022237D" w:rsidRDefault="0022237D" w:rsidP="008B569A">
      <w:pPr>
        <w:pStyle w:val="ListParagraph"/>
        <w:rPr>
          <w:bCs/>
        </w:rPr>
      </w:pPr>
    </w:p>
    <w:p w14:paraId="6E874EBB" w14:textId="1902C174" w:rsidR="0022237D" w:rsidRDefault="007D2CD6" w:rsidP="008B569A">
      <w:r w:rsidRPr="00BB642F">
        <w:t>NOTE</w:t>
      </w:r>
      <w:r w:rsidR="0022237D" w:rsidRPr="00BB642F">
        <w:t>:</w:t>
      </w:r>
      <w:r w:rsidR="0022237D" w:rsidRPr="003567B9">
        <w:t xml:space="preserve"> </w:t>
      </w:r>
      <w:r w:rsidR="0022237D">
        <w:t xml:space="preserve">DPM should not contain GDNF, as it will </w:t>
      </w:r>
      <w:r w:rsidR="002C0881">
        <w:t xml:space="preserve">reduce </w:t>
      </w:r>
      <w:r w:rsidR="0022237D">
        <w:t>α-</w:t>
      </w:r>
      <w:proofErr w:type="spellStart"/>
      <w:r w:rsidR="0022237D">
        <w:t>synuclein</w:t>
      </w:r>
      <w:proofErr w:type="spellEnd"/>
      <w:r w:rsidR="0022237D">
        <w:t xml:space="preserve"> </w:t>
      </w:r>
      <w:r w:rsidR="002C0881">
        <w:t>accumulation in dopamine neurons</w:t>
      </w:r>
      <w:r w:rsidR="0022237D">
        <w:fldChar w:fldCharType="begin"/>
      </w:r>
      <w:r w:rsidR="00077114">
        <w:instrText xml:space="preserve"> ADDIN EN.CITE &lt;EndNote&gt;&lt;Cite&gt;&lt;Author&gt;Chmielarz&lt;/Author&gt;&lt;Year&gt;2019&lt;/Year&gt;&lt;RecNum&gt;1834&lt;/RecNum&gt;&lt;DisplayText&gt;&lt;style face="superscript"&gt;23&lt;/style&gt;&lt;/DisplayText&gt;&lt;record&gt;&lt;rec-number&gt;1834&lt;/rec-number&gt;&lt;foreign-keys&gt;&lt;key app="EN" db-id="xv2dsfv9lv9fvxe55vfxw5se0zerw09pvtew" timestamp="1567701874"&gt;1834&lt;/key&gt;&lt;/foreign-keys&gt;&lt;ref-type name="Journal Article"&gt;17&lt;/ref-type&gt;&lt;contributors&gt;&lt;authors&gt;&lt;author&gt;Chmielarz, Piotr&lt;/author&gt;&lt;author&gt;Er, Şafak&lt;/author&gt;&lt;author&gt;Konovalova, Julia&lt;/author&gt;&lt;author&gt;Bandrés, Laura&lt;/author&gt;&lt;author&gt;Hlushchuk, Irena&lt;/author&gt;&lt;author&gt;Albert, Katrina&lt;/author&gt;&lt;author&gt;Panhelainen, Anne&lt;/author&gt;&lt;author&gt;Luk, Kelvin&lt;/author&gt;&lt;author&gt;Airavaara, Mikko&lt;/author&gt;&lt;author&gt;Domanskyi, Andrii&lt;/author&gt;&lt;/authors&gt;&lt;/contributors&gt;&lt;titles&gt;&lt;title&gt;GDNF/RET signaling pathway activation eliminates Lewy Body pathology in midbrain dopamine neurons&lt;/title&gt;&lt;/titles&gt;&lt;pages&gt;752899&lt;/pages&gt;&lt;dates&gt;&lt;year&gt;2019&lt;/year&gt;&lt;/dates&gt;&lt;urls&gt;&lt;related-urls&gt;&lt;url&gt;https://www.biorxiv.org/content/biorxiv/early/2019/09/02/752899.full.pdf&lt;/url&gt;&lt;/related-urls&gt;&lt;/urls&gt;&lt;electronic-resource-num&gt;10.1101/752899 %J bioRxiv&lt;/electronic-resource-num&gt;&lt;/record&gt;&lt;/Cite&gt;&lt;/EndNote&gt;</w:instrText>
      </w:r>
      <w:r w:rsidR="0022237D">
        <w:fldChar w:fldCharType="separate"/>
      </w:r>
      <w:r w:rsidR="00077114" w:rsidRPr="00077114">
        <w:rPr>
          <w:noProof/>
          <w:vertAlign w:val="superscript"/>
        </w:rPr>
        <w:t>23</w:t>
      </w:r>
      <w:r w:rsidR="0022237D">
        <w:fldChar w:fldCharType="end"/>
      </w:r>
      <w:r w:rsidR="0022237D">
        <w:t>.</w:t>
      </w:r>
    </w:p>
    <w:p w14:paraId="13444B67" w14:textId="77777777" w:rsidR="00546C9C" w:rsidRDefault="00546C9C" w:rsidP="008B569A"/>
    <w:p w14:paraId="3801E24B" w14:textId="01AA3CC0" w:rsidR="00546C9C" w:rsidRDefault="00857BE1" w:rsidP="008B569A">
      <w:pPr>
        <w:pStyle w:val="ListParagraph"/>
        <w:numPr>
          <w:ilvl w:val="1"/>
          <w:numId w:val="37"/>
        </w:numPr>
      </w:pPr>
      <w:r>
        <w:t xml:space="preserve">Prepare </w:t>
      </w:r>
      <w:r w:rsidR="00DD382B">
        <w:t>siliconized glass pipettes</w:t>
      </w:r>
      <w:r w:rsidR="007D2CD6" w:rsidRPr="007D2CD6">
        <w:t xml:space="preserve"> that are extremely hydrophobic, there</w:t>
      </w:r>
      <w:r w:rsidR="00476AD7">
        <w:t>by</w:t>
      </w:r>
      <w:r w:rsidR="007D2CD6" w:rsidRPr="007D2CD6">
        <w:t xml:space="preserve"> </w:t>
      </w:r>
      <w:r w:rsidR="00476AD7">
        <w:t>minimizing</w:t>
      </w:r>
      <w:r w:rsidR="00546C9C">
        <w:t xml:space="preserve"> </w:t>
      </w:r>
      <w:r w:rsidR="007D2CD6" w:rsidRPr="007D2CD6">
        <w:t xml:space="preserve">the attachment to </w:t>
      </w:r>
      <w:r w:rsidR="004B2D54">
        <w:t xml:space="preserve">the </w:t>
      </w:r>
      <w:r w:rsidR="007D2CD6" w:rsidRPr="007D2CD6">
        <w:t xml:space="preserve">surface and loss of cells </w:t>
      </w:r>
      <w:r w:rsidR="00476AD7">
        <w:t>during</w:t>
      </w:r>
      <w:r w:rsidR="007D2CD6" w:rsidRPr="007D2CD6">
        <w:t xml:space="preserve"> the initial handling of embryonic neurons</w:t>
      </w:r>
      <w:r w:rsidR="0042217D">
        <w:t>.</w:t>
      </w:r>
      <w:r w:rsidR="004B2D54">
        <w:t xml:space="preserve"> </w:t>
      </w:r>
    </w:p>
    <w:p w14:paraId="266DEAF8" w14:textId="77777777" w:rsidR="00546C9C" w:rsidRDefault="00546C9C" w:rsidP="008B569A">
      <w:pPr>
        <w:pStyle w:val="ListParagraph"/>
      </w:pPr>
    </w:p>
    <w:p w14:paraId="31ADD772" w14:textId="7AE9534F" w:rsidR="00546C9C" w:rsidRDefault="00DD382B" w:rsidP="008B569A">
      <w:pPr>
        <w:pStyle w:val="ListParagraph"/>
        <w:numPr>
          <w:ilvl w:val="2"/>
          <w:numId w:val="37"/>
        </w:numPr>
      </w:pPr>
      <w:r>
        <w:t>Add 10 mL of siliconizing fluid to 1 L of distilled water</w:t>
      </w:r>
      <w:r w:rsidR="00AD33FC">
        <w:t xml:space="preserve"> and mix by stirring </w:t>
      </w:r>
      <w:r w:rsidR="001A3544">
        <w:t>in</w:t>
      </w:r>
      <w:r w:rsidR="00AD33FC">
        <w:t xml:space="preserve"> a 2 L vessel.</w:t>
      </w:r>
      <w:r w:rsidR="00546C9C">
        <w:t xml:space="preserve"> </w:t>
      </w:r>
      <w:r w:rsidR="00AD33FC">
        <w:t>Leave the glass pipettes immersed in</w:t>
      </w:r>
      <w:r w:rsidR="00857BE1">
        <w:t xml:space="preserve"> the </w:t>
      </w:r>
      <w:r w:rsidR="00AD33FC">
        <w:t>siliconizing solution for 15 min.</w:t>
      </w:r>
    </w:p>
    <w:p w14:paraId="0057ECF7" w14:textId="77777777" w:rsidR="00546C9C" w:rsidRDefault="00546C9C" w:rsidP="008B569A">
      <w:pPr>
        <w:pStyle w:val="ListParagraph"/>
      </w:pPr>
    </w:p>
    <w:p w14:paraId="572DF3CD" w14:textId="07E4DF27" w:rsidR="00546C9C" w:rsidRDefault="00AD33FC" w:rsidP="008B569A">
      <w:pPr>
        <w:pStyle w:val="ListParagraph"/>
        <w:numPr>
          <w:ilvl w:val="2"/>
          <w:numId w:val="37"/>
        </w:numPr>
      </w:pPr>
      <w:r>
        <w:t>Rinse the pipettes 3</w:t>
      </w:r>
      <w:r w:rsidR="00E13DCC" w:rsidRPr="004906DB">
        <w:t>–</w:t>
      </w:r>
      <w:r>
        <w:t>5</w:t>
      </w:r>
      <w:r w:rsidR="00E13DCC" w:rsidRPr="004906DB">
        <w:t>x</w:t>
      </w:r>
      <w:r w:rsidR="00E13DCC">
        <w:t xml:space="preserve"> </w:t>
      </w:r>
      <w:r>
        <w:t>with distilled water.</w:t>
      </w:r>
      <w:r w:rsidR="004B2D54">
        <w:t xml:space="preserve"> </w:t>
      </w:r>
      <w:r>
        <w:t xml:space="preserve">Dry the pipettes overnight at </w:t>
      </w:r>
      <w:r w:rsidR="001A3544">
        <w:t>room temperature (</w:t>
      </w:r>
      <w:r>
        <w:t>RT</w:t>
      </w:r>
      <w:r w:rsidR="001A3544">
        <w:t>)</w:t>
      </w:r>
      <w:r>
        <w:t xml:space="preserve"> or </w:t>
      </w:r>
      <w:r w:rsidR="00476AD7">
        <w:t>for 1</w:t>
      </w:r>
      <w:r w:rsidR="00E13DCC" w:rsidRPr="004906DB">
        <w:t>–</w:t>
      </w:r>
      <w:r w:rsidR="00476AD7">
        <w:t xml:space="preserve">2 h </w:t>
      </w:r>
      <w:r>
        <w:t>at 100-120</w:t>
      </w:r>
      <w:r w:rsidR="00476AD7">
        <w:t xml:space="preserve"> </w:t>
      </w:r>
      <w:r>
        <w:t>°C heated sterile space to speed up the drying.</w:t>
      </w:r>
    </w:p>
    <w:p w14:paraId="0A34EBD6" w14:textId="77777777" w:rsidR="00546C9C" w:rsidRDefault="00546C9C" w:rsidP="008B569A">
      <w:pPr>
        <w:pStyle w:val="ListParagraph"/>
      </w:pPr>
    </w:p>
    <w:p w14:paraId="39AFB64F" w14:textId="662FE9EC" w:rsidR="00AD33FC" w:rsidRDefault="00AD33FC" w:rsidP="008B569A">
      <w:pPr>
        <w:pStyle w:val="ListParagraph"/>
        <w:numPr>
          <w:ilvl w:val="2"/>
          <w:numId w:val="37"/>
        </w:numPr>
      </w:pPr>
      <w:r>
        <w:t>Sterilize the pipettes by standard autoclaving in a sealed autoclave bag.</w:t>
      </w:r>
    </w:p>
    <w:p w14:paraId="6B405176" w14:textId="77777777" w:rsidR="0018771E" w:rsidRDefault="0018771E" w:rsidP="008B569A">
      <w:pPr>
        <w:pStyle w:val="ListParagraph"/>
      </w:pPr>
    </w:p>
    <w:p w14:paraId="4679D954" w14:textId="43FA96C6" w:rsidR="00E0144E" w:rsidRDefault="001F2AA4" w:rsidP="008B569A">
      <w:pPr>
        <w:pStyle w:val="ListParagraph"/>
        <w:numPr>
          <w:ilvl w:val="1"/>
          <w:numId w:val="37"/>
        </w:numPr>
      </w:pPr>
      <w:r>
        <w:t xml:space="preserve">Prepare </w:t>
      </w:r>
      <w:r w:rsidR="00E0144E">
        <w:t>poly-L</w:t>
      </w:r>
      <w:r w:rsidR="00E0144E" w:rsidRPr="00177431">
        <w:t>-ornithine</w:t>
      </w:r>
      <w:r w:rsidR="00E0144E">
        <w:t xml:space="preserve"> (PO) coated</w:t>
      </w:r>
      <w:r w:rsidR="00177431">
        <w:t xml:space="preserve"> 96</w:t>
      </w:r>
      <w:r w:rsidR="00116BD2">
        <w:t xml:space="preserve"> well</w:t>
      </w:r>
      <w:r w:rsidR="00177431">
        <w:t xml:space="preserve"> plate</w:t>
      </w:r>
      <w:r w:rsidR="00857BE1">
        <w:t>s</w:t>
      </w:r>
      <w:r w:rsidR="00177431">
        <w:t xml:space="preserve"> with transparent bottom</w:t>
      </w:r>
      <w:r w:rsidR="00857BE1">
        <w:t>s</w:t>
      </w:r>
      <w:r w:rsidR="00E0144E">
        <w:t xml:space="preserve"> by adding </w:t>
      </w:r>
      <w:r>
        <w:t xml:space="preserve">60 μL of PO </w:t>
      </w:r>
      <w:r w:rsidR="00155E73">
        <w:t xml:space="preserve">solution into </w:t>
      </w:r>
      <w:r w:rsidR="00504127">
        <w:t xml:space="preserve">the </w:t>
      </w:r>
      <w:r w:rsidR="00E0144E">
        <w:t xml:space="preserve">middle </w:t>
      </w:r>
      <w:r w:rsidR="00504127">
        <w:t>wells</w:t>
      </w:r>
      <w:r w:rsidR="00E0144E">
        <w:t xml:space="preserve"> </w:t>
      </w:r>
      <w:r w:rsidR="00504127">
        <w:t>of the 96</w:t>
      </w:r>
      <w:r w:rsidR="00116BD2">
        <w:t xml:space="preserve"> well</w:t>
      </w:r>
      <w:r w:rsidR="00504127">
        <w:t xml:space="preserve"> plate </w:t>
      </w:r>
      <w:r w:rsidR="00E0144E">
        <w:t xml:space="preserve">to be used </w:t>
      </w:r>
      <w:r w:rsidR="00504127">
        <w:t>for seeding of the neurons</w:t>
      </w:r>
      <w:r w:rsidR="00E0144E">
        <w:t xml:space="preserve">, </w:t>
      </w:r>
      <w:r w:rsidR="00504127">
        <w:t>leav</w:t>
      </w:r>
      <w:r w:rsidR="00E0144E">
        <w:t>ing</w:t>
      </w:r>
      <w:r w:rsidR="00504127">
        <w:t xml:space="preserve"> </w:t>
      </w:r>
      <w:r w:rsidR="007D2CD6" w:rsidRPr="007D2CD6">
        <w:t xml:space="preserve">at least one row/column of wells at the edges of the </w:t>
      </w:r>
      <w:r w:rsidR="00504127">
        <w:t>plate</w:t>
      </w:r>
      <w:r w:rsidR="00504127" w:rsidRPr="007D2CD6">
        <w:t xml:space="preserve"> </w:t>
      </w:r>
      <w:r w:rsidR="007D2CD6" w:rsidRPr="007D2CD6">
        <w:t>to avoid edge effects</w:t>
      </w:r>
      <w:r w:rsidR="00504127">
        <w:t>.</w:t>
      </w:r>
      <w:r w:rsidR="00E0144E">
        <w:t xml:space="preserve"> </w:t>
      </w:r>
      <w:r w:rsidR="0015457A">
        <w:t>K</w:t>
      </w:r>
      <w:r>
        <w:t>eep the coated plate</w:t>
      </w:r>
      <w:r w:rsidR="00155E73">
        <w:t xml:space="preserve"> overnight at 4</w:t>
      </w:r>
      <w:r w:rsidR="00476AD7">
        <w:t xml:space="preserve"> </w:t>
      </w:r>
      <w:r w:rsidR="00155E73">
        <w:t xml:space="preserve">°C or 4 </w:t>
      </w:r>
      <w:proofErr w:type="spellStart"/>
      <w:r w:rsidR="00155E73">
        <w:t>h at</w:t>
      </w:r>
      <w:proofErr w:type="spellEnd"/>
      <w:r w:rsidR="00155E73">
        <w:t xml:space="preserve"> RT.</w:t>
      </w:r>
      <w:r w:rsidR="00E0144E">
        <w:t xml:space="preserve"> </w:t>
      </w:r>
    </w:p>
    <w:p w14:paraId="375954FE" w14:textId="77777777" w:rsidR="00E0144E" w:rsidRDefault="00E0144E" w:rsidP="008B569A">
      <w:pPr>
        <w:pStyle w:val="ListParagraph"/>
      </w:pPr>
    </w:p>
    <w:p w14:paraId="7490F65A" w14:textId="7F76FE4C" w:rsidR="001F2AA4" w:rsidRPr="00F65998" w:rsidRDefault="001F2AA4" w:rsidP="008B569A">
      <w:pPr>
        <w:pStyle w:val="ListParagraph"/>
        <w:numPr>
          <w:ilvl w:val="1"/>
          <w:numId w:val="37"/>
        </w:numPr>
      </w:pPr>
      <w:r w:rsidRPr="00F65998">
        <w:t xml:space="preserve">Prior to plating </w:t>
      </w:r>
      <w:r w:rsidR="00857BE1">
        <w:t xml:space="preserve">the </w:t>
      </w:r>
      <w:r w:rsidRPr="00F65998">
        <w:t xml:space="preserve">cells, </w:t>
      </w:r>
      <w:r w:rsidR="00E0144E">
        <w:t xml:space="preserve">aspirate </w:t>
      </w:r>
      <w:r w:rsidRPr="00F65998">
        <w:t>PO</w:t>
      </w:r>
      <w:r w:rsidR="00E0144E">
        <w:t xml:space="preserve"> completely</w:t>
      </w:r>
      <w:r w:rsidRPr="00F65998">
        <w:t xml:space="preserve"> and wash the cells thrice with 100 μL of 1x</w:t>
      </w:r>
      <w:r w:rsidR="001A3544" w:rsidRPr="00F65998">
        <w:t xml:space="preserve"> </w:t>
      </w:r>
      <w:r w:rsidRPr="00F65998">
        <w:lastRenderedPageBreak/>
        <w:t>PBS.</w:t>
      </w:r>
      <w:r w:rsidR="004B2D54">
        <w:t xml:space="preserve"> </w:t>
      </w:r>
      <w:r w:rsidR="004B2D54" w:rsidRPr="00F65998">
        <w:t>Aspirate 1x PBS from the wells and keep the lid of the plate open for complete drying.</w:t>
      </w:r>
    </w:p>
    <w:p w14:paraId="1D396933" w14:textId="77777777" w:rsidR="0018771E" w:rsidRPr="00F65998" w:rsidRDefault="0018771E" w:rsidP="008B569A"/>
    <w:p w14:paraId="09C0EF31" w14:textId="77777777" w:rsidR="00E0144E" w:rsidRDefault="00D90426" w:rsidP="008B569A">
      <w:r w:rsidRPr="00476AD7">
        <w:t>NOTE:</w:t>
      </w:r>
      <w:r w:rsidRPr="003240C4">
        <w:t xml:space="preserve"> It is possible to </w:t>
      </w:r>
      <w:r w:rsidR="003567B9" w:rsidRPr="003240C4">
        <w:t xml:space="preserve">collect </w:t>
      </w:r>
      <w:r w:rsidR="00F80182" w:rsidRPr="00982B60">
        <w:t xml:space="preserve">used </w:t>
      </w:r>
      <w:r w:rsidR="003567B9" w:rsidRPr="00982B60">
        <w:t xml:space="preserve">PO and filter it for </w:t>
      </w:r>
      <w:r w:rsidR="00F80182" w:rsidRPr="00982B60">
        <w:t>reusing</w:t>
      </w:r>
      <w:r w:rsidR="003567B9" w:rsidRPr="00982B60">
        <w:t>.</w:t>
      </w:r>
      <w:r w:rsidR="00F80182" w:rsidRPr="00982B60">
        <w:t xml:space="preserve"> This can be repeated twice for the same PO solution.</w:t>
      </w:r>
      <w:r w:rsidR="00E0144E">
        <w:t xml:space="preserve"> </w:t>
      </w:r>
    </w:p>
    <w:p w14:paraId="21F89D25" w14:textId="77777777" w:rsidR="00E0144E" w:rsidRDefault="00E0144E" w:rsidP="008B569A"/>
    <w:p w14:paraId="6A75008F" w14:textId="49FDBE78" w:rsidR="007D4F10" w:rsidRPr="000602CB" w:rsidRDefault="001F2AA4" w:rsidP="008B569A">
      <w:pPr>
        <w:pStyle w:val="ListParagraph"/>
        <w:numPr>
          <w:ilvl w:val="1"/>
          <w:numId w:val="37"/>
        </w:numPr>
      </w:pPr>
      <w:r w:rsidRPr="000602CB">
        <w:t>Add 50 μL of DPM</w:t>
      </w:r>
      <w:r w:rsidR="00FE0378" w:rsidRPr="000602CB">
        <w:t xml:space="preserve"> to previously coated</w:t>
      </w:r>
      <w:r w:rsidRPr="000602CB">
        <w:t xml:space="preserve"> </w:t>
      </w:r>
      <w:r w:rsidR="00FE0378" w:rsidRPr="000602CB">
        <w:t xml:space="preserve">wells. Aspirate </w:t>
      </w:r>
      <w:r w:rsidR="00E0144E" w:rsidRPr="000602CB">
        <w:t xml:space="preserve">DPM from </w:t>
      </w:r>
      <w:r w:rsidR="00FE0378" w:rsidRPr="000602CB">
        <w:t xml:space="preserve">the wells </w:t>
      </w:r>
      <w:r w:rsidR="00E0144E" w:rsidRPr="000602CB">
        <w:t>w</w:t>
      </w:r>
      <w:r w:rsidR="00FE0378" w:rsidRPr="000602CB">
        <w:t xml:space="preserve">ith a 100 μL plastic tip and simultaneously scratch the bottom </w:t>
      </w:r>
      <w:r w:rsidR="007D4F10" w:rsidRPr="000602CB">
        <w:t xml:space="preserve">of the well </w:t>
      </w:r>
      <w:r w:rsidR="00FE0378" w:rsidRPr="000602CB">
        <w:t xml:space="preserve">with circular movements to remove the coating at the </w:t>
      </w:r>
      <w:r w:rsidR="001A3544" w:rsidRPr="000602CB">
        <w:t>perimeter</w:t>
      </w:r>
      <w:r w:rsidR="00F80182" w:rsidRPr="000602CB">
        <w:t xml:space="preserve"> of each well</w:t>
      </w:r>
      <w:r w:rsidR="00FE0378" w:rsidRPr="000602CB">
        <w:t xml:space="preserve">. A </w:t>
      </w:r>
      <w:r w:rsidR="00504127" w:rsidRPr="000602CB">
        <w:t>PO-</w:t>
      </w:r>
      <w:r w:rsidR="00FE0378" w:rsidRPr="000602CB">
        <w:t>coated island</w:t>
      </w:r>
      <w:r w:rsidR="004B2D54" w:rsidRPr="000602CB">
        <w:t xml:space="preserve"> will</w:t>
      </w:r>
      <w:r w:rsidR="00FE0378" w:rsidRPr="000602CB">
        <w:t xml:space="preserve"> re</w:t>
      </w:r>
      <w:r w:rsidR="00F80182" w:rsidRPr="000602CB">
        <w:t xml:space="preserve">main </w:t>
      </w:r>
      <w:r w:rsidR="00343977" w:rsidRPr="000602CB">
        <w:t>in</w:t>
      </w:r>
      <w:r w:rsidR="00F80182" w:rsidRPr="000602CB">
        <w:t xml:space="preserve"> the middle of the well</w:t>
      </w:r>
      <w:r w:rsidR="00FE0378" w:rsidRPr="000602CB">
        <w:t>.</w:t>
      </w:r>
    </w:p>
    <w:p w14:paraId="68CB3010" w14:textId="77777777" w:rsidR="007D4F10" w:rsidRPr="000602CB" w:rsidRDefault="007D4F10" w:rsidP="008B569A">
      <w:pPr>
        <w:pStyle w:val="ListParagraph"/>
      </w:pPr>
    </w:p>
    <w:p w14:paraId="4BA23CC1" w14:textId="72C0D33F" w:rsidR="00504127" w:rsidRPr="000602CB" w:rsidRDefault="00F51505" w:rsidP="008B569A">
      <w:pPr>
        <w:pStyle w:val="ListParagraph"/>
        <w:numPr>
          <w:ilvl w:val="1"/>
          <w:numId w:val="37"/>
        </w:numPr>
      </w:pPr>
      <w:r w:rsidRPr="000602CB">
        <w:t>Under a laminar hood, a</w:t>
      </w:r>
      <w:r w:rsidR="00FE0378" w:rsidRPr="000602CB">
        <w:t xml:space="preserve">dd 10 μL of DPM </w:t>
      </w:r>
      <w:r w:rsidR="005932AC" w:rsidRPr="000602CB">
        <w:t>to</w:t>
      </w:r>
      <w:r w:rsidR="00FE0378" w:rsidRPr="000602CB">
        <w:t xml:space="preserve"> the middle of each coated island to create micro islands.</w:t>
      </w:r>
      <w:r w:rsidR="00F80182" w:rsidRPr="000602CB">
        <w:t xml:space="preserve"> </w:t>
      </w:r>
    </w:p>
    <w:p w14:paraId="68276F7D" w14:textId="77777777" w:rsidR="00504127" w:rsidRDefault="00504127" w:rsidP="008B569A">
      <w:pPr>
        <w:rPr>
          <w:highlight w:val="yellow"/>
        </w:rPr>
      </w:pPr>
    </w:p>
    <w:p w14:paraId="7F4B3F5B" w14:textId="130697AF" w:rsidR="00177431" w:rsidRPr="00C229CB" w:rsidRDefault="00504127" w:rsidP="008B569A">
      <w:r w:rsidRPr="00476AD7">
        <w:rPr>
          <w:bCs/>
        </w:rPr>
        <w:t>NOTE:</w:t>
      </w:r>
      <w:r w:rsidRPr="00C229CB">
        <w:t xml:space="preserve"> A</w:t>
      </w:r>
      <w:r w:rsidR="00F80182" w:rsidRPr="00C229CB">
        <w:t xml:space="preserve"> p</w:t>
      </w:r>
      <w:r w:rsidR="00F51505" w:rsidRPr="00C229CB">
        <w:t xml:space="preserve">late with </w:t>
      </w:r>
      <w:r>
        <w:t xml:space="preserve">DPM-covered </w:t>
      </w:r>
      <w:r w:rsidR="00F51505" w:rsidRPr="00C229CB">
        <w:t xml:space="preserve">micro islands can be kept under </w:t>
      </w:r>
      <w:r w:rsidR="005932AC" w:rsidRPr="00C229CB">
        <w:t xml:space="preserve">the laminar flow </w:t>
      </w:r>
      <w:r w:rsidR="00F51505" w:rsidRPr="00C229CB">
        <w:t>hood for 1</w:t>
      </w:r>
      <w:r w:rsidR="00E13DCC" w:rsidRPr="004906DB">
        <w:t>–</w:t>
      </w:r>
      <w:r w:rsidR="00F51505" w:rsidRPr="00C229CB">
        <w:t>2 h during the isolation of cells.</w:t>
      </w:r>
    </w:p>
    <w:p w14:paraId="426053F4" w14:textId="77777777" w:rsidR="007D4F10" w:rsidRDefault="007D4F10" w:rsidP="008B569A">
      <w:pPr>
        <w:pStyle w:val="ListParagraph"/>
      </w:pPr>
    </w:p>
    <w:p w14:paraId="7A395FB3" w14:textId="77777777" w:rsidR="007D4F10" w:rsidRDefault="002328DA" w:rsidP="008B569A">
      <w:pPr>
        <w:pStyle w:val="ListParagraph"/>
        <w:numPr>
          <w:ilvl w:val="0"/>
          <w:numId w:val="37"/>
        </w:numPr>
        <w:rPr>
          <w:b/>
          <w:bCs/>
        </w:rPr>
      </w:pPr>
      <w:r w:rsidRPr="007D4F10">
        <w:rPr>
          <w:b/>
          <w:bCs/>
        </w:rPr>
        <w:t>Isolat</w:t>
      </w:r>
      <w:r w:rsidR="007D4F10" w:rsidRPr="007D4F10">
        <w:rPr>
          <w:b/>
          <w:bCs/>
        </w:rPr>
        <w:t>ion of</w:t>
      </w:r>
      <w:r w:rsidRPr="007D4F10">
        <w:rPr>
          <w:b/>
          <w:bCs/>
        </w:rPr>
        <w:t xml:space="preserve"> the </w:t>
      </w:r>
      <w:r w:rsidR="00A75D74" w:rsidRPr="007D4F10">
        <w:rPr>
          <w:b/>
          <w:bCs/>
        </w:rPr>
        <w:t xml:space="preserve">ventral </w:t>
      </w:r>
      <w:r w:rsidRPr="007D4F10">
        <w:rPr>
          <w:b/>
          <w:bCs/>
        </w:rPr>
        <w:t>midbrain floor from E13.5 mouse embryos</w:t>
      </w:r>
      <w:r w:rsidR="007D4F10">
        <w:rPr>
          <w:b/>
          <w:bCs/>
        </w:rPr>
        <w:t xml:space="preserve"> </w:t>
      </w:r>
    </w:p>
    <w:p w14:paraId="211BDA0A" w14:textId="77777777" w:rsidR="007D4F10" w:rsidRDefault="007D4F10" w:rsidP="008B569A">
      <w:pPr>
        <w:pStyle w:val="ListParagraph"/>
        <w:rPr>
          <w:b/>
          <w:bCs/>
        </w:rPr>
      </w:pPr>
    </w:p>
    <w:p w14:paraId="064E920B" w14:textId="35113784" w:rsidR="007D4F10" w:rsidRPr="007D4F10" w:rsidRDefault="007D4F10" w:rsidP="008B569A">
      <w:pPr>
        <w:pStyle w:val="ListParagraph"/>
        <w:rPr>
          <w:b/>
          <w:bCs/>
        </w:rPr>
      </w:pPr>
      <w:r w:rsidRPr="007D4F10">
        <w:t xml:space="preserve">NOTE: Refer </w:t>
      </w:r>
      <w:r w:rsidR="00BE1F44">
        <w:t xml:space="preserve">to </w:t>
      </w:r>
      <w:r w:rsidRPr="007D4F10">
        <w:rPr>
          <w:b/>
          <w:bCs/>
        </w:rPr>
        <w:t>Figure 1</w:t>
      </w:r>
      <w:r w:rsidRPr="007D4F10">
        <w:t xml:space="preserve"> for midbrain floor </w:t>
      </w:r>
      <w:r w:rsidR="007D0657">
        <w:t>dissection</w:t>
      </w:r>
      <w:r w:rsidR="00077114">
        <w:t xml:space="preserve"> </w:t>
      </w:r>
      <w:r w:rsidR="00BE1F44">
        <w:t>steps</w:t>
      </w:r>
      <w:r>
        <w:t>.</w:t>
      </w:r>
      <w:r w:rsidR="00F56097">
        <w:t xml:space="preserve"> </w:t>
      </w:r>
    </w:p>
    <w:p w14:paraId="7BE9FE5B" w14:textId="77777777" w:rsidR="007D4F10" w:rsidRPr="007D4F10" w:rsidRDefault="007D4F10" w:rsidP="008B569A">
      <w:pPr>
        <w:pStyle w:val="ListParagraph"/>
        <w:rPr>
          <w:b/>
          <w:bCs/>
        </w:rPr>
      </w:pPr>
    </w:p>
    <w:p w14:paraId="61E46021" w14:textId="22FADAA6" w:rsidR="007D4F10" w:rsidRDefault="008A64A6" w:rsidP="008B569A">
      <w:pPr>
        <w:pStyle w:val="ListParagraph"/>
        <w:numPr>
          <w:ilvl w:val="1"/>
          <w:numId w:val="37"/>
        </w:numPr>
        <w:rPr>
          <w:b/>
          <w:bCs/>
        </w:rPr>
      </w:pPr>
      <w:r>
        <w:t>Prior to</w:t>
      </w:r>
      <w:r w:rsidRPr="008A64A6">
        <w:t xml:space="preserve"> </w:t>
      </w:r>
      <w:r w:rsidR="00800FAE">
        <w:t>dissection</w:t>
      </w:r>
      <w:r w:rsidRPr="008A64A6">
        <w:t xml:space="preserve">, </w:t>
      </w:r>
      <w:r w:rsidR="004B2D54">
        <w:t>fill a</w:t>
      </w:r>
      <w:r>
        <w:t xml:space="preserve"> </w:t>
      </w:r>
      <w:r w:rsidR="00800FAE">
        <w:t>10 cm</w:t>
      </w:r>
      <w:r>
        <w:t xml:space="preserve"> </w:t>
      </w:r>
      <w:r w:rsidR="00476AD7">
        <w:t>P</w:t>
      </w:r>
      <w:r>
        <w:t xml:space="preserve">etri dish </w:t>
      </w:r>
      <w:r w:rsidR="004B2D54">
        <w:t>with</w:t>
      </w:r>
      <w:r>
        <w:t xml:space="preserve"> </w:t>
      </w:r>
      <w:r w:rsidRPr="008A64A6">
        <w:t xml:space="preserve">Dulbecco’s </w:t>
      </w:r>
      <w:r w:rsidR="00800FAE">
        <w:t>buffer</w:t>
      </w:r>
      <w:r w:rsidR="004B2D54">
        <w:t xml:space="preserve"> and k</w:t>
      </w:r>
      <w:r w:rsidRPr="008A64A6">
        <w:t>eep it on ice.</w:t>
      </w:r>
      <w:r w:rsidR="007D4F10">
        <w:rPr>
          <w:b/>
          <w:bCs/>
        </w:rPr>
        <w:t xml:space="preserve"> </w:t>
      </w:r>
    </w:p>
    <w:p w14:paraId="0CA2D2E5" w14:textId="77777777" w:rsidR="007D4F10" w:rsidRDefault="007D4F10" w:rsidP="008B569A">
      <w:pPr>
        <w:pStyle w:val="ListParagraph"/>
        <w:rPr>
          <w:b/>
          <w:bCs/>
        </w:rPr>
      </w:pPr>
    </w:p>
    <w:p w14:paraId="1A859907" w14:textId="38585A6B" w:rsidR="007D4F10" w:rsidRPr="008038FB" w:rsidRDefault="008038FB" w:rsidP="008B569A">
      <w:pPr>
        <w:pStyle w:val="ListParagraph"/>
        <w:numPr>
          <w:ilvl w:val="1"/>
          <w:numId w:val="37"/>
        </w:numPr>
        <w:rPr>
          <w:b/>
          <w:bCs/>
        </w:rPr>
      </w:pPr>
      <w:r>
        <w:t>Euthan</w:t>
      </w:r>
      <w:r w:rsidR="008A64A6">
        <w:t xml:space="preserve">ize </w:t>
      </w:r>
      <w:proofErr w:type="gramStart"/>
      <w:r w:rsidR="00857BE1">
        <w:t>a</w:t>
      </w:r>
      <w:proofErr w:type="gramEnd"/>
      <w:r w:rsidR="00857BE1">
        <w:t xml:space="preserve"> </w:t>
      </w:r>
      <w:r w:rsidR="008A64A6">
        <w:t xml:space="preserve">E13.5 pregnant female mouse </w:t>
      </w:r>
      <w:r>
        <w:t xml:space="preserve">according to </w:t>
      </w:r>
      <w:r w:rsidR="0042217D">
        <w:t xml:space="preserve">the </w:t>
      </w:r>
      <w:r>
        <w:t>institution’s guidelines</w:t>
      </w:r>
      <w:r w:rsidR="008A64A6">
        <w:t xml:space="preserve">. </w:t>
      </w:r>
      <w:r w:rsidR="002328DA">
        <w:t xml:space="preserve">Place the mouse flat on its back and spray the anterior body with 70% </w:t>
      </w:r>
      <w:r w:rsidR="00E13DCC">
        <w:t>ethanol</w:t>
      </w:r>
      <w:r w:rsidR="00800FAE">
        <w:t>.</w:t>
      </w:r>
      <w:r w:rsidR="004B2D54">
        <w:t xml:space="preserve"> </w:t>
      </w:r>
      <w:r w:rsidR="00800FAE">
        <w:t xml:space="preserve">Lift the skin above the </w:t>
      </w:r>
      <w:r w:rsidR="73F8F8D7">
        <w:t>womb</w:t>
      </w:r>
      <w:r w:rsidR="00F80182">
        <w:t xml:space="preserve"> with </w:t>
      </w:r>
      <w:r w:rsidR="00476AD7">
        <w:t>forceps</w:t>
      </w:r>
      <w:r w:rsidR="0038270C">
        <w:t xml:space="preserve"> and</w:t>
      </w:r>
      <w:r w:rsidR="00800FAE">
        <w:t xml:space="preserve"> make an incision with surgical scissors to expose the uterus.</w:t>
      </w:r>
    </w:p>
    <w:p w14:paraId="6554B124" w14:textId="77777777" w:rsidR="007D4F10" w:rsidRDefault="007D4F10" w:rsidP="008B569A">
      <w:pPr>
        <w:pStyle w:val="ListParagraph"/>
      </w:pPr>
    </w:p>
    <w:p w14:paraId="231632F4" w14:textId="77777777" w:rsidR="007D4F10" w:rsidRDefault="00800FAE" w:rsidP="00CD12E6">
      <w:pPr>
        <w:pStyle w:val="ListParagraph"/>
        <w:numPr>
          <w:ilvl w:val="1"/>
          <w:numId w:val="37"/>
        </w:numPr>
        <w:jc w:val="left"/>
        <w:rPr>
          <w:b/>
          <w:bCs/>
        </w:rPr>
      </w:pPr>
      <w:r>
        <w:t xml:space="preserve">Carefully remove the uterus and place it into the previously prepared </w:t>
      </w:r>
      <w:r w:rsidR="005932AC">
        <w:t>P</w:t>
      </w:r>
      <w:r>
        <w:t>etri dish on ice.</w:t>
      </w:r>
    </w:p>
    <w:p w14:paraId="28C627A1" w14:textId="77777777" w:rsidR="007D4F10" w:rsidRDefault="007D4F10" w:rsidP="008B569A">
      <w:pPr>
        <w:pStyle w:val="ListParagraph"/>
      </w:pPr>
    </w:p>
    <w:p w14:paraId="40E63EDC" w14:textId="272D8FF4" w:rsidR="007D4F10" w:rsidRDefault="00857BE1" w:rsidP="008B569A">
      <w:pPr>
        <w:pStyle w:val="ListParagraph"/>
        <w:numPr>
          <w:ilvl w:val="1"/>
          <w:numId w:val="37"/>
        </w:numPr>
        <w:rPr>
          <w:b/>
          <w:bCs/>
        </w:rPr>
      </w:pPr>
      <w:r w:rsidRPr="00504127">
        <w:t xml:space="preserve">Using </w:t>
      </w:r>
      <w:r w:rsidR="00504127" w:rsidRPr="00504127">
        <w:t xml:space="preserve">surgical scissors </w:t>
      </w:r>
      <w:r>
        <w:t>under the laminar hood at RT,</w:t>
      </w:r>
      <w:r w:rsidRPr="00504127">
        <w:t xml:space="preserve"> </w:t>
      </w:r>
      <w:r w:rsidR="00504127" w:rsidRPr="00504127">
        <w:t>carefully r</w:t>
      </w:r>
      <w:r w:rsidR="009B2955">
        <w:t xml:space="preserve">emove the embryos from the uterus. </w:t>
      </w:r>
      <w:r w:rsidR="00E13DCC">
        <w:t xml:space="preserve">Remove </w:t>
      </w:r>
      <w:r w:rsidR="009B2955">
        <w:t>all placental residue</w:t>
      </w:r>
      <w:r w:rsidR="00504127">
        <w:t xml:space="preserve"> </w:t>
      </w:r>
      <w:r w:rsidR="00902621">
        <w:t xml:space="preserve">from the embryos </w:t>
      </w:r>
      <w:r w:rsidR="00504127">
        <w:t>with</w:t>
      </w:r>
      <w:r w:rsidR="004B2D54">
        <w:t xml:space="preserve"> f</w:t>
      </w:r>
      <w:r w:rsidR="00504127">
        <w:t>orceps</w:t>
      </w:r>
      <w:r w:rsidR="009B2955">
        <w:t xml:space="preserve"> and place them into a new 10 cm </w:t>
      </w:r>
      <w:r w:rsidR="005932AC">
        <w:t>P</w:t>
      </w:r>
      <w:r w:rsidR="009B2955">
        <w:t>etri dish filled with Dulbecco’s buffer.</w:t>
      </w:r>
      <w:r w:rsidR="004B2D54">
        <w:t xml:space="preserve"> </w:t>
      </w:r>
    </w:p>
    <w:p w14:paraId="1CE5FB84" w14:textId="77777777" w:rsidR="007D4F10" w:rsidRDefault="007D4F10" w:rsidP="008B569A">
      <w:pPr>
        <w:pStyle w:val="ListParagraph"/>
      </w:pPr>
    </w:p>
    <w:p w14:paraId="342530FE" w14:textId="5905E517" w:rsidR="007D4F10" w:rsidRPr="006F13DF" w:rsidRDefault="00BB642F" w:rsidP="008B569A">
      <w:pPr>
        <w:pStyle w:val="ListParagraph"/>
        <w:numPr>
          <w:ilvl w:val="1"/>
          <w:numId w:val="37"/>
        </w:numPr>
        <w:rPr>
          <w:b/>
          <w:bCs/>
        </w:rPr>
      </w:pPr>
      <w:r>
        <w:t>Us</w:t>
      </w:r>
      <w:r w:rsidR="00BE1F44">
        <w:t>ing</w:t>
      </w:r>
      <w:r w:rsidR="003C0D68">
        <w:t xml:space="preserve"> dissection forceps or needles</w:t>
      </w:r>
      <w:r w:rsidR="00BE1F44">
        <w:t xml:space="preserve">, </w:t>
      </w:r>
      <w:r w:rsidR="004B2D54">
        <w:t>cut off the hindquarter of the head from the places m</w:t>
      </w:r>
      <w:r w:rsidR="004B2D54" w:rsidRPr="000602CB">
        <w:t>arked with black arrows</w:t>
      </w:r>
      <w:r w:rsidRPr="000602CB">
        <w:t xml:space="preserve"> in </w:t>
      </w:r>
      <w:r w:rsidR="004B2D54" w:rsidRPr="000602CB">
        <w:rPr>
          <w:b/>
          <w:bCs/>
        </w:rPr>
        <w:t>Figure 1A</w:t>
      </w:r>
      <w:r w:rsidR="004B2D54" w:rsidRPr="000602CB">
        <w:t>. Take the cut piece away from the rest of the embryo (</w:t>
      </w:r>
      <w:r w:rsidR="004B2D54" w:rsidRPr="006F13DF">
        <w:rPr>
          <w:b/>
          <w:bCs/>
        </w:rPr>
        <w:t>Figure 1B</w:t>
      </w:r>
      <w:r w:rsidR="004B2D54" w:rsidRPr="006F13DF">
        <w:t xml:space="preserve">). </w:t>
      </w:r>
    </w:p>
    <w:p w14:paraId="2FA11E1A" w14:textId="77777777" w:rsidR="007D4F10" w:rsidRPr="006F13DF" w:rsidRDefault="007D4F10" w:rsidP="008B569A">
      <w:pPr>
        <w:pStyle w:val="ListParagraph"/>
      </w:pPr>
    </w:p>
    <w:p w14:paraId="08A05AA7" w14:textId="2200E599" w:rsidR="007D4F10" w:rsidRPr="006F13DF" w:rsidRDefault="00701A5F" w:rsidP="008B569A">
      <w:pPr>
        <w:pStyle w:val="ListParagraph"/>
        <w:numPr>
          <w:ilvl w:val="1"/>
          <w:numId w:val="37"/>
        </w:numPr>
        <w:rPr>
          <w:b/>
          <w:bCs/>
        </w:rPr>
      </w:pPr>
      <w:r w:rsidRPr="006F13DF">
        <w:t xml:space="preserve">Place </w:t>
      </w:r>
      <w:r w:rsidR="2DEE5FCC" w:rsidRPr="006F13DF">
        <w:t xml:space="preserve">the posterior of the cut piece towards </w:t>
      </w:r>
      <w:r w:rsidR="004B2D54" w:rsidRPr="006F13DF">
        <w:t xml:space="preserve">the </w:t>
      </w:r>
      <w:r w:rsidR="2DEE5FCC" w:rsidRPr="006F13DF">
        <w:t>observer</w:t>
      </w:r>
      <w:r w:rsidR="005B597F" w:rsidRPr="006F13DF">
        <w:t xml:space="preserve"> (</w:t>
      </w:r>
      <w:r w:rsidR="005B597F" w:rsidRPr="006F13DF">
        <w:rPr>
          <w:b/>
          <w:bCs/>
        </w:rPr>
        <w:t>Figure 1C</w:t>
      </w:r>
      <w:r w:rsidR="005B597F" w:rsidRPr="006F13DF">
        <w:t>)</w:t>
      </w:r>
      <w:r w:rsidR="2DEE5FCC" w:rsidRPr="006F13DF">
        <w:t xml:space="preserve"> and gently cut it open from caudal to cranial (</w:t>
      </w:r>
      <w:r w:rsidR="2DEE5FCC" w:rsidRPr="006F13DF">
        <w:rPr>
          <w:b/>
          <w:bCs/>
        </w:rPr>
        <w:t>Figure 1D</w:t>
      </w:r>
      <w:r w:rsidR="2DEE5FCC" w:rsidRPr="006F13DF">
        <w:t>)</w:t>
      </w:r>
      <w:r w:rsidR="004B2D54" w:rsidRPr="006F13DF">
        <w:t xml:space="preserve">. </w:t>
      </w:r>
      <w:r w:rsidR="00504127" w:rsidRPr="006F13DF">
        <w:rPr>
          <w:rFonts w:asciiTheme="minorHAnsi" w:hAnsiTheme="minorHAnsi" w:cstheme="minorHAnsi"/>
        </w:rPr>
        <w:t>From 0.5 mm below the cranial</w:t>
      </w:r>
      <w:r w:rsidR="00504127" w:rsidRPr="006F13DF" w:rsidDel="00504127">
        <w:t xml:space="preserve"> </w:t>
      </w:r>
      <w:r w:rsidR="2DEE5FCC" w:rsidRPr="006F13DF">
        <w:t xml:space="preserve">opening, cut </w:t>
      </w:r>
      <w:r w:rsidRPr="006F13DF">
        <w:t xml:space="preserve">a </w:t>
      </w:r>
      <w:r w:rsidR="00D064DC" w:rsidRPr="006F13DF">
        <w:t>2</w:t>
      </w:r>
      <w:r w:rsidR="00394EEE">
        <w:t xml:space="preserve"> </w:t>
      </w:r>
      <w:r w:rsidR="00394EEE" w:rsidRPr="004124B4">
        <w:rPr>
          <w:rFonts w:asciiTheme="minorHAnsi" w:hAnsiTheme="minorHAnsi" w:cstheme="minorHAnsi"/>
          <w:color w:val="auto"/>
        </w:rPr>
        <w:t>mm</w:t>
      </w:r>
      <w:r w:rsidR="00394EEE" w:rsidRPr="00FC64D4">
        <w:rPr>
          <w:rFonts w:asciiTheme="minorHAnsi" w:hAnsiTheme="minorHAnsi" w:cstheme="minorHAnsi"/>
          <w:color w:val="auto"/>
          <w:vertAlign w:val="superscript"/>
        </w:rPr>
        <w:t>2</w:t>
      </w:r>
      <w:r w:rsidR="00902621" w:rsidRPr="006F13DF">
        <w:t>–</w:t>
      </w:r>
      <w:r w:rsidR="00D064DC" w:rsidRPr="006F13DF">
        <w:t>3</w:t>
      </w:r>
      <w:r w:rsidR="2DEE5FCC" w:rsidRPr="006F13DF">
        <w:t xml:space="preserve"> mm</w:t>
      </w:r>
      <w:r w:rsidR="2DEE5FCC" w:rsidRPr="006F13DF">
        <w:rPr>
          <w:vertAlign w:val="superscript"/>
        </w:rPr>
        <w:t>2</w:t>
      </w:r>
      <w:r w:rsidR="2DEE5FCC" w:rsidRPr="006F13DF">
        <w:t xml:space="preserve"> region, shown </w:t>
      </w:r>
      <w:r w:rsidR="005932AC" w:rsidRPr="006F13DF">
        <w:t>in</w:t>
      </w:r>
      <w:r w:rsidR="2DEE5FCC" w:rsidRPr="006F13DF">
        <w:t xml:space="preserve"> </w:t>
      </w:r>
      <w:r w:rsidR="2DEE5FCC" w:rsidRPr="006F13DF">
        <w:rPr>
          <w:b/>
          <w:bCs/>
        </w:rPr>
        <w:t>Figure 1</w:t>
      </w:r>
      <w:r w:rsidR="005B597F" w:rsidRPr="006F13DF">
        <w:rPr>
          <w:b/>
          <w:bCs/>
        </w:rPr>
        <w:t>E</w:t>
      </w:r>
      <w:r w:rsidR="00BB642F" w:rsidRPr="006F13DF">
        <w:t xml:space="preserve">. </w:t>
      </w:r>
    </w:p>
    <w:p w14:paraId="1FEF35A4" w14:textId="77777777" w:rsidR="007D4F10" w:rsidRPr="000602CB" w:rsidRDefault="007D4F10" w:rsidP="008B569A">
      <w:pPr>
        <w:pStyle w:val="ListParagraph"/>
      </w:pPr>
    </w:p>
    <w:p w14:paraId="7D84EAFE" w14:textId="1E6E9A03" w:rsidR="0047320D" w:rsidRPr="006F13DF" w:rsidRDefault="2DEE5FCC" w:rsidP="008B569A">
      <w:pPr>
        <w:pStyle w:val="ListParagraph"/>
        <w:numPr>
          <w:ilvl w:val="1"/>
          <w:numId w:val="37"/>
        </w:numPr>
        <w:rPr>
          <w:b/>
          <w:bCs/>
        </w:rPr>
      </w:pPr>
      <w:r w:rsidRPr="000602CB">
        <w:t>Collect the ventral midbrain floor</w:t>
      </w:r>
      <w:r w:rsidR="004B2D54" w:rsidRPr="000602CB">
        <w:t xml:space="preserve"> (see </w:t>
      </w:r>
      <w:r w:rsidR="005B597F" w:rsidRPr="000602CB">
        <w:rPr>
          <w:b/>
          <w:bCs/>
        </w:rPr>
        <w:t>Figure 1F</w:t>
      </w:r>
      <w:r w:rsidR="004B2D54" w:rsidRPr="000602CB">
        <w:t>)</w:t>
      </w:r>
      <w:r w:rsidR="00476AD7" w:rsidRPr="000602CB">
        <w:rPr>
          <w:b/>
          <w:bCs/>
        </w:rPr>
        <w:t xml:space="preserve"> </w:t>
      </w:r>
      <w:r w:rsidR="00476AD7" w:rsidRPr="000602CB">
        <w:t>in</w:t>
      </w:r>
      <w:r w:rsidRPr="000602CB">
        <w:t xml:space="preserve"> a</w:t>
      </w:r>
      <w:r w:rsidR="00D0725A" w:rsidRPr="000602CB">
        <w:t>n empty</w:t>
      </w:r>
      <w:r w:rsidR="005932AC" w:rsidRPr="000602CB">
        <w:t xml:space="preserve"> 1.5 m</w:t>
      </w:r>
      <w:r w:rsidR="00476AD7" w:rsidRPr="000602CB">
        <w:t>L</w:t>
      </w:r>
      <w:r w:rsidRPr="000602CB">
        <w:t xml:space="preserve"> </w:t>
      </w:r>
      <w:proofErr w:type="spellStart"/>
      <w:r w:rsidR="00504127" w:rsidRPr="000602CB">
        <w:t>microcentrifuge</w:t>
      </w:r>
      <w:proofErr w:type="spellEnd"/>
      <w:r w:rsidR="00504127" w:rsidRPr="000602CB">
        <w:t xml:space="preserve"> </w:t>
      </w:r>
      <w:r w:rsidRPr="000602CB">
        <w:t>tube.</w:t>
      </w:r>
      <w:r w:rsidR="00BB642F" w:rsidRPr="000602CB">
        <w:t xml:space="preserve"> Keep the </w:t>
      </w:r>
      <w:proofErr w:type="spellStart"/>
      <w:r w:rsidR="00BB642F" w:rsidRPr="000602CB">
        <w:t>microcentrifuge</w:t>
      </w:r>
      <w:proofErr w:type="spellEnd"/>
      <w:r w:rsidR="00BB642F" w:rsidRPr="000602CB">
        <w:t xml:space="preserve"> tube on ice until all midbrain floors are collected</w:t>
      </w:r>
      <w:r w:rsidR="00701A5F" w:rsidRPr="006F13DF">
        <w:t xml:space="preserve"> in it</w:t>
      </w:r>
      <w:r w:rsidR="00BB642F" w:rsidRPr="006F13DF">
        <w:t>.</w:t>
      </w:r>
    </w:p>
    <w:p w14:paraId="12C3AC48" w14:textId="2B521B76" w:rsidR="00734229" w:rsidRPr="006F13DF" w:rsidRDefault="00734229" w:rsidP="008B569A"/>
    <w:p w14:paraId="07F450BE" w14:textId="3A748D05" w:rsidR="00734229" w:rsidRPr="006F13DF" w:rsidRDefault="00734229" w:rsidP="008B569A">
      <w:r w:rsidRPr="006F13DF">
        <w:rPr>
          <w:bCs/>
        </w:rPr>
        <w:t>NOTE:</w:t>
      </w:r>
      <w:r w:rsidR="00BB642F" w:rsidRPr="006F13DF">
        <w:rPr>
          <w:b/>
        </w:rPr>
        <w:t xml:space="preserve"> </w:t>
      </w:r>
      <w:r w:rsidRPr="006F13DF">
        <w:t xml:space="preserve">Alternatively, the midbrain floors can be </w:t>
      </w:r>
      <w:r w:rsidR="00476AD7" w:rsidRPr="006F13DF">
        <w:t>collected</w:t>
      </w:r>
      <w:r w:rsidRPr="006F13DF">
        <w:t xml:space="preserve"> with a 1 m</w:t>
      </w:r>
      <w:r w:rsidR="00476AD7" w:rsidRPr="006F13DF">
        <w:t>L</w:t>
      </w:r>
      <w:r w:rsidRPr="006F13DF">
        <w:t xml:space="preserve"> micropipette after dissection of all embryo brains.</w:t>
      </w:r>
    </w:p>
    <w:p w14:paraId="5F33DC42" w14:textId="77777777" w:rsidR="006A062B" w:rsidRPr="000602CB" w:rsidRDefault="006A062B" w:rsidP="008B569A"/>
    <w:p w14:paraId="2695A55D" w14:textId="1B9E1D66" w:rsidR="006A062B" w:rsidRPr="000602CB" w:rsidRDefault="006A062B" w:rsidP="008B569A">
      <w:pPr>
        <w:rPr>
          <w:color w:val="auto"/>
        </w:rPr>
      </w:pPr>
      <w:r w:rsidRPr="000602CB">
        <w:rPr>
          <w:color w:val="auto"/>
        </w:rPr>
        <w:t xml:space="preserve">[Place </w:t>
      </w:r>
      <w:r w:rsidRPr="000602CB">
        <w:rPr>
          <w:b/>
          <w:bCs/>
          <w:color w:val="auto"/>
        </w:rPr>
        <w:t>Figure 1</w:t>
      </w:r>
      <w:r w:rsidRPr="000602CB">
        <w:rPr>
          <w:color w:val="auto"/>
        </w:rPr>
        <w:t xml:space="preserve"> here]</w:t>
      </w:r>
    </w:p>
    <w:p w14:paraId="1BDA8FA6" w14:textId="77777777" w:rsidR="007D4F10" w:rsidRPr="000602CB" w:rsidRDefault="007D4F10" w:rsidP="008B569A">
      <w:pPr>
        <w:rPr>
          <w:color w:val="auto"/>
        </w:rPr>
      </w:pPr>
    </w:p>
    <w:p w14:paraId="1E2C0B48" w14:textId="14173784" w:rsidR="007D4F10" w:rsidRPr="000602CB" w:rsidRDefault="007D4F10" w:rsidP="008B569A">
      <w:pPr>
        <w:pStyle w:val="ListParagraph"/>
        <w:numPr>
          <w:ilvl w:val="0"/>
          <w:numId w:val="37"/>
        </w:numPr>
        <w:contextualSpacing w:val="0"/>
        <w:rPr>
          <w:b/>
        </w:rPr>
      </w:pPr>
      <w:r w:rsidRPr="000602CB">
        <w:rPr>
          <w:b/>
        </w:rPr>
        <w:t>Establish</w:t>
      </w:r>
      <w:r w:rsidR="00BE1F44" w:rsidRPr="000602CB">
        <w:rPr>
          <w:b/>
        </w:rPr>
        <w:t>ing</w:t>
      </w:r>
      <w:r w:rsidRPr="000602CB">
        <w:rPr>
          <w:b/>
        </w:rPr>
        <w:t xml:space="preserve"> primary embryonic midbrain cultures from E13.5 mouse embryos in 96 well plate format</w:t>
      </w:r>
    </w:p>
    <w:p w14:paraId="7D6E72CC" w14:textId="77777777" w:rsidR="0018771E" w:rsidRPr="000602CB" w:rsidRDefault="0018771E" w:rsidP="008B569A"/>
    <w:p w14:paraId="3E13627A" w14:textId="59B96EEF" w:rsidR="00BB642F" w:rsidRPr="000602CB" w:rsidRDefault="00AF4E2C" w:rsidP="008B569A">
      <w:pPr>
        <w:pStyle w:val="ListParagraph"/>
        <w:numPr>
          <w:ilvl w:val="1"/>
          <w:numId w:val="37"/>
        </w:numPr>
      </w:pPr>
      <w:r w:rsidRPr="000602CB">
        <w:t xml:space="preserve">After </w:t>
      </w:r>
      <w:r w:rsidR="00701A5F" w:rsidRPr="000602CB">
        <w:t xml:space="preserve">the </w:t>
      </w:r>
      <w:r w:rsidRPr="000602CB">
        <w:t>collection of midbrain floors</w:t>
      </w:r>
      <w:r w:rsidR="00957D9D" w:rsidRPr="000602CB">
        <w:t xml:space="preserve"> from all embryos </w:t>
      </w:r>
      <w:r w:rsidR="00BB642F" w:rsidRPr="000602CB">
        <w:t>in</w:t>
      </w:r>
      <w:r w:rsidR="00957D9D" w:rsidRPr="000602CB">
        <w:t xml:space="preserve"> the same </w:t>
      </w:r>
      <w:r w:rsidR="007D4F10" w:rsidRPr="000602CB">
        <w:t xml:space="preserve">1.5 mL </w:t>
      </w:r>
      <w:r w:rsidR="00957D9D" w:rsidRPr="000602CB">
        <w:t>tube</w:t>
      </w:r>
      <w:r w:rsidRPr="000602CB">
        <w:t xml:space="preserve">, remove </w:t>
      </w:r>
      <w:r w:rsidR="0047320D" w:rsidRPr="000602CB">
        <w:t>the</w:t>
      </w:r>
      <w:r w:rsidR="00BB642F" w:rsidRPr="000602CB">
        <w:t xml:space="preserve"> residual</w:t>
      </w:r>
      <w:r w:rsidR="0047320D" w:rsidRPr="000602CB">
        <w:t xml:space="preserve"> </w:t>
      </w:r>
      <w:r w:rsidR="00734229" w:rsidRPr="000602CB">
        <w:t xml:space="preserve">Dulbecco’s buffer </w:t>
      </w:r>
      <w:r w:rsidRPr="000602CB">
        <w:t>and wash the tissue pieces thrice with 500 μL of Ca</w:t>
      </w:r>
      <w:r w:rsidRPr="000602CB">
        <w:rPr>
          <w:vertAlign w:val="superscript"/>
        </w:rPr>
        <w:t>2+</w:t>
      </w:r>
      <w:r w:rsidRPr="000602CB">
        <w:t>, Mg</w:t>
      </w:r>
      <w:r w:rsidRPr="000602CB">
        <w:rPr>
          <w:vertAlign w:val="superscript"/>
        </w:rPr>
        <w:t>2+</w:t>
      </w:r>
      <w:r w:rsidR="00902621" w:rsidRPr="000602CB">
        <w:t>-</w:t>
      </w:r>
      <w:r w:rsidRPr="000602CB">
        <w:t>free Hank’s Balanced Salt Solution (HBSS).</w:t>
      </w:r>
    </w:p>
    <w:p w14:paraId="08B92DDD" w14:textId="77777777" w:rsidR="00BB642F" w:rsidRPr="000602CB" w:rsidRDefault="00BB642F" w:rsidP="008B569A">
      <w:pPr>
        <w:pStyle w:val="ListParagraph"/>
      </w:pPr>
    </w:p>
    <w:p w14:paraId="604BD5BC" w14:textId="77777777" w:rsidR="00BB642F" w:rsidRPr="000602CB" w:rsidRDefault="00BB642F" w:rsidP="008B569A">
      <w:pPr>
        <w:pStyle w:val="ListParagraph"/>
        <w:numPr>
          <w:ilvl w:val="1"/>
          <w:numId w:val="37"/>
        </w:numPr>
      </w:pPr>
      <w:r w:rsidRPr="000602CB">
        <w:t>R</w:t>
      </w:r>
      <w:r w:rsidR="00AF4E2C" w:rsidRPr="000602CB">
        <w:t>emove HBSS and add 500 μL of 0.5% trypsin to the tube. Incubate it at 37 °C for 30 min.</w:t>
      </w:r>
    </w:p>
    <w:p w14:paraId="40080B47" w14:textId="77777777" w:rsidR="00BB642F" w:rsidRPr="000602CB" w:rsidRDefault="00BB642F" w:rsidP="008B569A">
      <w:pPr>
        <w:pStyle w:val="ListParagraph"/>
      </w:pPr>
    </w:p>
    <w:p w14:paraId="2C3F4059" w14:textId="762D2778" w:rsidR="00920700" w:rsidRPr="000602CB" w:rsidRDefault="00BB642F" w:rsidP="008B569A">
      <w:pPr>
        <w:pStyle w:val="ListParagraph"/>
        <w:numPr>
          <w:ilvl w:val="1"/>
          <w:numId w:val="37"/>
        </w:numPr>
      </w:pPr>
      <w:r w:rsidRPr="000602CB">
        <w:t>During incubation, w</w:t>
      </w:r>
      <w:r w:rsidR="00563674" w:rsidRPr="000602CB">
        <w:t>arm 1.5 m</w:t>
      </w:r>
      <w:r w:rsidR="00476AD7" w:rsidRPr="000602CB">
        <w:t>L</w:t>
      </w:r>
      <w:r w:rsidR="00563674" w:rsidRPr="000602CB">
        <w:t xml:space="preserve"> of fetal bovine serum (FBS) at 37</w:t>
      </w:r>
      <w:r w:rsidR="00476AD7" w:rsidRPr="000602CB">
        <w:t xml:space="preserve"> </w:t>
      </w:r>
      <w:r w:rsidR="00563674" w:rsidRPr="000602CB">
        <w:t>°C</w:t>
      </w:r>
      <w:r w:rsidR="00902621" w:rsidRPr="000602CB">
        <w:t>,</w:t>
      </w:r>
      <w:r w:rsidR="00563674" w:rsidRPr="000602CB">
        <w:t xml:space="preserve"> add 30 μL of DNase</w:t>
      </w:r>
      <w:r w:rsidR="00902621" w:rsidRPr="000602CB">
        <w:t xml:space="preserve"> </w:t>
      </w:r>
      <w:r w:rsidR="00563674" w:rsidRPr="000602CB">
        <w:t xml:space="preserve">I to </w:t>
      </w:r>
      <w:r w:rsidR="00902621" w:rsidRPr="000602CB">
        <w:t xml:space="preserve">the </w:t>
      </w:r>
      <w:r w:rsidR="00563674" w:rsidRPr="000602CB">
        <w:t xml:space="preserve">FBS, </w:t>
      </w:r>
      <w:r w:rsidR="00902621" w:rsidRPr="000602CB">
        <w:t xml:space="preserve">and </w:t>
      </w:r>
      <w:r w:rsidR="00563674" w:rsidRPr="000602CB">
        <w:t>mix.</w:t>
      </w:r>
      <w:r w:rsidR="00E0144E" w:rsidRPr="000602CB">
        <w:t xml:space="preserve"> </w:t>
      </w:r>
      <w:r w:rsidR="00BE1F44" w:rsidRPr="000602CB">
        <w:t>Also, f</w:t>
      </w:r>
      <w:r w:rsidR="00F20DA4" w:rsidRPr="000602CB">
        <w:t>ire-polish the tip of a sil</w:t>
      </w:r>
      <w:r w:rsidR="00DD382B" w:rsidRPr="000602CB">
        <w:t>iconized</w:t>
      </w:r>
      <w:r w:rsidR="00F20DA4" w:rsidRPr="000602CB">
        <w:t xml:space="preserve"> glass pipette. Make sure that the hole </w:t>
      </w:r>
      <w:r w:rsidR="00476AD7" w:rsidRPr="000602CB">
        <w:t>has</w:t>
      </w:r>
      <w:r w:rsidR="00F20DA4" w:rsidRPr="000602CB">
        <w:t xml:space="preserve"> no sharp edges</w:t>
      </w:r>
      <w:r w:rsidR="008F45A4" w:rsidRPr="000602CB">
        <w:t xml:space="preserve"> and </w:t>
      </w:r>
      <w:r w:rsidR="00701A5F" w:rsidRPr="000602CB">
        <w:t xml:space="preserve">is </w:t>
      </w:r>
      <w:r w:rsidR="008F45A4" w:rsidRPr="000602CB">
        <w:t>around the same size as a 1</w:t>
      </w:r>
      <w:r w:rsidR="00504127" w:rsidRPr="000602CB">
        <w:t xml:space="preserve"> m</w:t>
      </w:r>
      <w:r w:rsidR="00476AD7" w:rsidRPr="000602CB">
        <w:t>L</w:t>
      </w:r>
      <w:r w:rsidR="008F45A4" w:rsidRPr="000602CB">
        <w:t xml:space="preserve"> micropipette tip</w:t>
      </w:r>
      <w:r w:rsidR="00F20DA4" w:rsidRPr="000602CB">
        <w:t>.</w:t>
      </w:r>
    </w:p>
    <w:p w14:paraId="11F90102" w14:textId="77777777" w:rsidR="008F45A4" w:rsidRPr="000602CB" w:rsidRDefault="008F45A4" w:rsidP="008B569A">
      <w:pPr>
        <w:pStyle w:val="ListParagraph"/>
      </w:pPr>
    </w:p>
    <w:p w14:paraId="3F95B1C6" w14:textId="62D9B402" w:rsidR="004E2004" w:rsidRPr="000602CB" w:rsidRDefault="004E2004" w:rsidP="008B569A">
      <w:pPr>
        <w:pStyle w:val="ListParagraph"/>
      </w:pPr>
      <w:r w:rsidRPr="000602CB">
        <w:rPr>
          <w:bCs/>
        </w:rPr>
        <w:t>NOTE:</w:t>
      </w:r>
      <w:r w:rsidRPr="000602CB">
        <w:t xml:space="preserve"> As an alternative, </w:t>
      </w:r>
      <w:r w:rsidR="00902621" w:rsidRPr="000602CB">
        <w:t xml:space="preserve">a </w:t>
      </w:r>
      <w:r w:rsidR="00465586" w:rsidRPr="000602CB">
        <w:t xml:space="preserve">low adhesion </w:t>
      </w:r>
      <w:r w:rsidRPr="000602CB">
        <w:t>1</w:t>
      </w:r>
      <w:r w:rsidR="00465586" w:rsidRPr="000602CB">
        <w:t xml:space="preserve"> </w:t>
      </w:r>
      <w:r w:rsidRPr="000602CB">
        <w:t>m</w:t>
      </w:r>
      <w:r w:rsidR="00BB642F" w:rsidRPr="000602CB">
        <w:t>L</w:t>
      </w:r>
      <w:r w:rsidRPr="000602CB">
        <w:t xml:space="preserve"> </w:t>
      </w:r>
      <w:r w:rsidR="00504127" w:rsidRPr="000602CB">
        <w:t>micro</w:t>
      </w:r>
      <w:r w:rsidR="00AB02F8" w:rsidRPr="000602CB">
        <w:t>pipette tip can be used for trituration</w:t>
      </w:r>
      <w:r w:rsidR="00902621" w:rsidRPr="000602CB">
        <w:t>.</w:t>
      </w:r>
      <w:r w:rsidR="00AB02F8" w:rsidRPr="000602CB">
        <w:t xml:space="preserve"> </w:t>
      </w:r>
      <w:r w:rsidR="00902621" w:rsidRPr="000602CB">
        <w:t>H</w:t>
      </w:r>
      <w:r w:rsidR="00AB02F8" w:rsidRPr="000602CB">
        <w:t>owever</w:t>
      </w:r>
      <w:r w:rsidR="00902621" w:rsidRPr="000602CB">
        <w:t>,</w:t>
      </w:r>
      <w:r w:rsidR="00AB02F8" w:rsidRPr="000602CB">
        <w:t xml:space="preserve"> </w:t>
      </w:r>
      <w:r w:rsidR="006271C5" w:rsidRPr="000602CB">
        <w:t>siliconized glass pipette</w:t>
      </w:r>
      <w:r w:rsidR="00902621" w:rsidRPr="000602CB">
        <w:t>s seem to give the best results</w:t>
      </w:r>
      <w:r w:rsidR="006271C5" w:rsidRPr="000602CB">
        <w:t xml:space="preserve">. </w:t>
      </w:r>
    </w:p>
    <w:p w14:paraId="07FDFFDC" w14:textId="77777777" w:rsidR="008F45A4" w:rsidRPr="000602CB" w:rsidRDefault="008F45A4" w:rsidP="008B569A">
      <w:pPr>
        <w:pStyle w:val="ListParagraph"/>
      </w:pPr>
    </w:p>
    <w:p w14:paraId="2CE09993" w14:textId="54DB9C06" w:rsidR="00E0144E" w:rsidRPr="000602CB" w:rsidRDefault="00E0144E" w:rsidP="008B569A">
      <w:pPr>
        <w:pStyle w:val="ListParagraph"/>
        <w:numPr>
          <w:ilvl w:val="1"/>
          <w:numId w:val="37"/>
        </w:numPr>
      </w:pPr>
      <w:r w:rsidRPr="000602CB">
        <w:t xml:space="preserve">As soon as the incubation in step </w:t>
      </w:r>
      <w:r w:rsidR="00BE1F44" w:rsidRPr="000602CB">
        <w:t>3</w:t>
      </w:r>
      <w:r w:rsidRPr="000602CB">
        <w:t>.</w:t>
      </w:r>
      <w:r w:rsidR="00BE1F44" w:rsidRPr="000602CB">
        <w:t>2</w:t>
      </w:r>
      <w:r w:rsidRPr="000602CB">
        <w:t xml:space="preserve"> ends, add 500 μL of the FBS/DNase mix to the partially digested tissue. </w:t>
      </w:r>
      <w:r w:rsidR="00F20DA4" w:rsidRPr="000602CB">
        <w:t xml:space="preserve">Use the glass pipette to triturate </w:t>
      </w:r>
      <w:r w:rsidR="33B80C5C" w:rsidRPr="000602CB">
        <w:t>the tissue in the FBS/trypsin mix</w:t>
      </w:r>
      <w:r w:rsidR="00F20DA4" w:rsidRPr="000602CB">
        <w:t xml:space="preserve">. </w:t>
      </w:r>
      <w:r w:rsidR="400185A8" w:rsidRPr="000602CB">
        <w:t xml:space="preserve">Triturate until tissues </w:t>
      </w:r>
      <w:r w:rsidR="3D8D266F" w:rsidRPr="000602CB">
        <w:t>dissociate into tiny</w:t>
      </w:r>
      <w:r w:rsidR="00701A5F" w:rsidRPr="000602CB">
        <w:t>, barely visible</w:t>
      </w:r>
      <w:r w:rsidR="400185A8" w:rsidRPr="000602CB">
        <w:t xml:space="preserve"> </w:t>
      </w:r>
      <w:r w:rsidR="0A0FA13C" w:rsidRPr="000602CB">
        <w:t>p</w:t>
      </w:r>
      <w:r w:rsidR="45778796" w:rsidRPr="000602CB">
        <w:t>articles</w:t>
      </w:r>
      <w:r w:rsidR="0A0FA13C" w:rsidRPr="000602CB">
        <w:t>.</w:t>
      </w:r>
      <w:r w:rsidR="00BB642F" w:rsidRPr="000602CB">
        <w:t xml:space="preserve"> </w:t>
      </w:r>
      <w:r w:rsidRPr="000602CB">
        <w:t>Avoid bubbl</w:t>
      </w:r>
      <w:r w:rsidR="007D0657" w:rsidRPr="000602CB">
        <w:t>es</w:t>
      </w:r>
      <w:r w:rsidRPr="000602CB">
        <w:t xml:space="preserve"> during trituration.</w:t>
      </w:r>
    </w:p>
    <w:p w14:paraId="6ADAED7E" w14:textId="77777777" w:rsidR="00E0144E" w:rsidRPr="000602CB" w:rsidRDefault="00E0144E" w:rsidP="008B569A">
      <w:pPr>
        <w:pStyle w:val="ListParagraph"/>
      </w:pPr>
    </w:p>
    <w:p w14:paraId="788F69F1" w14:textId="4C671EA8" w:rsidR="00E0144E" w:rsidRPr="000602CB" w:rsidRDefault="54433246" w:rsidP="008B569A">
      <w:pPr>
        <w:pStyle w:val="ListParagraph"/>
        <w:numPr>
          <w:ilvl w:val="1"/>
          <w:numId w:val="37"/>
        </w:numPr>
      </w:pPr>
      <w:r w:rsidRPr="000602CB">
        <w:t xml:space="preserve">Let the </w:t>
      </w:r>
      <w:r w:rsidR="4D0BFA1C" w:rsidRPr="000602CB">
        <w:t>leftover particles</w:t>
      </w:r>
      <w:r w:rsidRPr="000602CB">
        <w:t xml:space="preserve"> precipitate at the bottom</w:t>
      </w:r>
      <w:r w:rsidR="00995ACF" w:rsidRPr="000602CB">
        <w:t xml:space="preserve"> of the </w:t>
      </w:r>
      <w:proofErr w:type="spellStart"/>
      <w:r w:rsidR="00995ACF" w:rsidRPr="000602CB">
        <w:t>microcentrifuge</w:t>
      </w:r>
      <w:proofErr w:type="spellEnd"/>
      <w:r w:rsidR="00995ACF" w:rsidRPr="000602CB">
        <w:t xml:space="preserve"> tube</w:t>
      </w:r>
      <w:r w:rsidR="003B2FE6" w:rsidRPr="000602CB">
        <w:t xml:space="preserve"> by gravity</w:t>
      </w:r>
      <w:r w:rsidRPr="000602CB">
        <w:t xml:space="preserve">. </w:t>
      </w:r>
      <w:r w:rsidR="00995ACF" w:rsidRPr="000602CB">
        <w:t>Without pipetting the precipitate at the bottom, c</w:t>
      </w:r>
      <w:r w:rsidR="261C9832" w:rsidRPr="000602CB">
        <w:t xml:space="preserve">ollect the supernatant </w:t>
      </w:r>
      <w:r w:rsidR="00BE1F44" w:rsidRPr="000602CB">
        <w:t>in</w:t>
      </w:r>
      <w:r w:rsidR="261C9832" w:rsidRPr="000602CB">
        <w:t>t</w:t>
      </w:r>
      <w:r w:rsidR="00EB69A4" w:rsidRPr="000602CB">
        <w:t>o</w:t>
      </w:r>
      <w:r w:rsidR="261C9832" w:rsidRPr="000602CB">
        <w:t xml:space="preserve"> a</w:t>
      </w:r>
      <w:r w:rsidR="00995ACF" w:rsidRPr="000602CB">
        <w:t>n empty</w:t>
      </w:r>
      <w:r w:rsidR="261C9832" w:rsidRPr="000602CB">
        <w:t xml:space="preserve"> 15 </w:t>
      </w:r>
      <w:r w:rsidR="000602CB">
        <w:t xml:space="preserve">mL conical polypropylene </w:t>
      </w:r>
      <w:r w:rsidR="261C9832" w:rsidRPr="000602CB">
        <w:t>tube.</w:t>
      </w:r>
      <w:r w:rsidR="00E0144E" w:rsidRPr="000602CB">
        <w:t xml:space="preserve"> </w:t>
      </w:r>
    </w:p>
    <w:p w14:paraId="517947DD" w14:textId="77777777" w:rsidR="00E0144E" w:rsidRPr="000602CB" w:rsidRDefault="00E0144E" w:rsidP="008B569A">
      <w:pPr>
        <w:pStyle w:val="ListParagraph"/>
      </w:pPr>
    </w:p>
    <w:p w14:paraId="6D2FBC56" w14:textId="71528811" w:rsidR="00BE1F44" w:rsidRPr="000602CB" w:rsidRDefault="00995ACF" w:rsidP="008B569A">
      <w:pPr>
        <w:pStyle w:val="ListParagraph"/>
        <w:numPr>
          <w:ilvl w:val="1"/>
          <w:numId w:val="37"/>
        </w:numPr>
      </w:pPr>
      <w:r w:rsidRPr="000602CB">
        <w:t xml:space="preserve">Dilute </w:t>
      </w:r>
      <w:r w:rsidR="06A7CD35" w:rsidRPr="000602CB">
        <w:t>FBS/DNase</w:t>
      </w:r>
      <w:r w:rsidR="00902621" w:rsidRPr="000602CB">
        <w:t xml:space="preserve"> </w:t>
      </w:r>
      <w:r w:rsidR="06A7CD35" w:rsidRPr="000602CB">
        <w:t>I</w:t>
      </w:r>
      <w:r w:rsidR="00504127" w:rsidRPr="000602CB">
        <w:t xml:space="preserve"> </w:t>
      </w:r>
      <w:r w:rsidR="00902621" w:rsidRPr="000602CB">
        <w:t xml:space="preserve">from step 3.3 </w:t>
      </w:r>
      <w:r w:rsidR="00504127" w:rsidRPr="000602CB">
        <w:t>(98:2)</w:t>
      </w:r>
      <w:r w:rsidR="06A7CD35" w:rsidRPr="000602CB">
        <w:t xml:space="preserve"> </w:t>
      </w:r>
      <w:r w:rsidRPr="000602CB">
        <w:t>with 1</w:t>
      </w:r>
      <w:r w:rsidR="009673DB" w:rsidRPr="000602CB">
        <w:t>,</w:t>
      </w:r>
      <w:r w:rsidRPr="000602CB">
        <w:t xml:space="preserve">000 μL of HBSS </w:t>
      </w:r>
      <w:r w:rsidR="00E0144E" w:rsidRPr="000602CB">
        <w:t xml:space="preserve">to </w:t>
      </w:r>
      <w:r w:rsidR="0082072E" w:rsidRPr="000602CB">
        <w:t>obtain FBS/DNase-I/HBSS (49:1:50)</w:t>
      </w:r>
      <w:r w:rsidR="06A7CD35" w:rsidRPr="000602CB">
        <w:t>. Mix by pipetting up and down.</w:t>
      </w:r>
      <w:r w:rsidR="00E0144E" w:rsidRPr="000602CB">
        <w:t xml:space="preserve"> </w:t>
      </w:r>
      <w:r w:rsidRPr="000602CB">
        <w:t>Add</w:t>
      </w:r>
      <w:r w:rsidR="0082072E" w:rsidRPr="000602CB">
        <w:t xml:space="preserve"> </w:t>
      </w:r>
      <w:r w:rsidR="000F7BCE" w:rsidRPr="000602CB">
        <w:t>1</w:t>
      </w:r>
      <w:r w:rsidR="00E10A1B" w:rsidRPr="000602CB">
        <w:t>,</w:t>
      </w:r>
      <w:r w:rsidR="000F7BCE" w:rsidRPr="000602CB">
        <w:t xml:space="preserve">000 </w:t>
      </w:r>
      <w:r w:rsidR="5387FE82" w:rsidRPr="000602CB">
        <w:t xml:space="preserve">μL of </w:t>
      </w:r>
      <w:r w:rsidR="0082072E" w:rsidRPr="000602CB">
        <w:t>the new</w:t>
      </w:r>
      <w:r w:rsidR="5387FE82" w:rsidRPr="000602CB">
        <w:t xml:space="preserve"> mix</w:t>
      </w:r>
      <w:r w:rsidR="0082072E" w:rsidRPr="000602CB">
        <w:t xml:space="preserve"> </w:t>
      </w:r>
      <w:r w:rsidR="5387FE82" w:rsidRPr="000602CB">
        <w:t xml:space="preserve">to </w:t>
      </w:r>
      <w:r w:rsidR="003B2FE6" w:rsidRPr="000602CB">
        <w:t xml:space="preserve">the </w:t>
      </w:r>
      <w:r w:rsidR="2437C1E6" w:rsidRPr="000602CB">
        <w:t>leftover particles</w:t>
      </w:r>
      <w:r w:rsidR="5387FE82" w:rsidRPr="000602CB">
        <w:t xml:space="preserve"> in the </w:t>
      </w:r>
      <w:proofErr w:type="spellStart"/>
      <w:r w:rsidRPr="000602CB">
        <w:t>microcentrifuge</w:t>
      </w:r>
      <w:proofErr w:type="spellEnd"/>
      <w:r w:rsidRPr="000602CB">
        <w:t xml:space="preserve"> </w:t>
      </w:r>
      <w:r w:rsidR="658BB51E" w:rsidRPr="000602CB">
        <w:t>tube. Triturate</w:t>
      </w:r>
      <w:r w:rsidRPr="000602CB">
        <w:t xml:space="preserve"> again</w:t>
      </w:r>
      <w:r w:rsidR="0088DE56" w:rsidRPr="000602CB">
        <w:t xml:space="preserve"> and repeat step </w:t>
      </w:r>
      <w:r w:rsidR="0082072E" w:rsidRPr="000602CB">
        <w:t>3</w:t>
      </w:r>
      <w:r w:rsidR="0088DE56" w:rsidRPr="000602CB">
        <w:t>.</w:t>
      </w:r>
      <w:r w:rsidR="0082072E" w:rsidRPr="000602CB">
        <w:t>5</w:t>
      </w:r>
      <w:r w:rsidR="0088DE56" w:rsidRPr="000602CB">
        <w:t>.</w:t>
      </w:r>
      <w:r w:rsidR="00BE1F44" w:rsidRPr="000602CB">
        <w:t xml:space="preserve"> </w:t>
      </w:r>
    </w:p>
    <w:p w14:paraId="3A7F298B" w14:textId="77777777" w:rsidR="00BE1F44" w:rsidRPr="000602CB" w:rsidRDefault="00BE1F44" w:rsidP="008B569A">
      <w:pPr>
        <w:pStyle w:val="ListParagraph"/>
      </w:pPr>
    </w:p>
    <w:p w14:paraId="605430B9" w14:textId="7E504BC1" w:rsidR="00BE1F44" w:rsidRPr="000602CB" w:rsidRDefault="0088DE56" w:rsidP="008B569A">
      <w:pPr>
        <w:pStyle w:val="ListParagraph"/>
        <w:numPr>
          <w:ilvl w:val="1"/>
          <w:numId w:val="37"/>
        </w:numPr>
      </w:pPr>
      <w:r w:rsidRPr="000602CB">
        <w:t xml:space="preserve">Repeat </w:t>
      </w:r>
      <w:r w:rsidR="00EA1042" w:rsidRPr="000602CB">
        <w:t xml:space="preserve">the </w:t>
      </w:r>
      <w:r w:rsidR="0082072E" w:rsidRPr="000602CB">
        <w:t xml:space="preserve">previous </w:t>
      </w:r>
      <w:r w:rsidR="00BE1F44" w:rsidRPr="000602CB">
        <w:t>step once more</w:t>
      </w:r>
      <w:r w:rsidR="00995ACF" w:rsidRPr="000602CB">
        <w:t xml:space="preserve"> to use up all FBS/DNase-I/HBSS (49:1:50)</w:t>
      </w:r>
      <w:r w:rsidR="00BE1F44" w:rsidRPr="000602CB">
        <w:t xml:space="preserve">. </w:t>
      </w:r>
    </w:p>
    <w:p w14:paraId="2D722763" w14:textId="77777777" w:rsidR="00BE1F44" w:rsidRPr="000602CB" w:rsidRDefault="00BE1F44" w:rsidP="008B569A">
      <w:pPr>
        <w:pStyle w:val="ListParagraph"/>
      </w:pPr>
    </w:p>
    <w:p w14:paraId="08C5F77A" w14:textId="7754CB0D" w:rsidR="00BE1F44" w:rsidRPr="000602CB" w:rsidRDefault="00BE1F44" w:rsidP="008B569A">
      <w:pPr>
        <w:pStyle w:val="ListParagraph"/>
        <w:numPr>
          <w:ilvl w:val="1"/>
          <w:numId w:val="37"/>
        </w:numPr>
      </w:pPr>
      <w:r w:rsidRPr="000602CB">
        <w:t>Once all the supernatant is collected</w:t>
      </w:r>
      <w:r w:rsidR="00995ACF" w:rsidRPr="000602CB">
        <w:t xml:space="preserve"> inside the 15 mL tube</w:t>
      </w:r>
      <w:r w:rsidR="0082072E" w:rsidRPr="000602CB">
        <w:t xml:space="preserve"> (from steps 3.5, 3.7</w:t>
      </w:r>
      <w:r w:rsidR="00902621" w:rsidRPr="000602CB">
        <w:t>,</w:t>
      </w:r>
      <w:r w:rsidR="0082072E" w:rsidRPr="000602CB">
        <w:t xml:space="preserve"> and 3.8)</w:t>
      </w:r>
      <w:r w:rsidRPr="000602CB">
        <w:t>, u</w:t>
      </w:r>
      <w:r w:rsidR="00FA038C" w:rsidRPr="000602CB">
        <w:t>se a tabletop centrifuge to spin down</w:t>
      </w:r>
      <w:r w:rsidR="19310F28" w:rsidRPr="000602CB">
        <w:t xml:space="preserve"> the supernatant (</w:t>
      </w:r>
      <w:r w:rsidR="00FA038C" w:rsidRPr="000602CB">
        <w:t>~3 mL) at 100</w:t>
      </w:r>
      <w:r w:rsidR="005B597F" w:rsidRPr="000602CB">
        <w:t xml:space="preserve"> </w:t>
      </w:r>
      <w:r w:rsidR="00FA038C" w:rsidRPr="000602CB">
        <w:t xml:space="preserve">x </w:t>
      </w:r>
      <w:r w:rsidR="00FA038C" w:rsidRPr="000602CB">
        <w:rPr>
          <w:i/>
        </w:rPr>
        <w:t>g</w:t>
      </w:r>
      <w:r w:rsidR="00FA038C" w:rsidRPr="000602CB">
        <w:t>, for 5 min.</w:t>
      </w:r>
      <w:r w:rsidRPr="000602CB">
        <w:t xml:space="preserve"> </w:t>
      </w:r>
      <w:proofErr w:type="gramStart"/>
      <w:r w:rsidR="00FA038C" w:rsidRPr="000602CB">
        <w:t>Remove</w:t>
      </w:r>
      <w:proofErr w:type="gramEnd"/>
      <w:r w:rsidR="00FA038C" w:rsidRPr="000602CB">
        <w:t xml:space="preserve"> the supernatant without touching the pelleted cells at the bottom.</w:t>
      </w:r>
      <w:r w:rsidRPr="000602CB">
        <w:t xml:space="preserve"> </w:t>
      </w:r>
    </w:p>
    <w:p w14:paraId="2867FBFA" w14:textId="77777777" w:rsidR="00BE1F44" w:rsidRPr="000602CB" w:rsidRDefault="00BE1F44" w:rsidP="008B569A">
      <w:pPr>
        <w:pStyle w:val="ListParagraph"/>
      </w:pPr>
    </w:p>
    <w:p w14:paraId="029E86FB" w14:textId="04660900" w:rsidR="00BE1F44" w:rsidRPr="000602CB" w:rsidRDefault="00BE1F44" w:rsidP="008B569A">
      <w:pPr>
        <w:pStyle w:val="ListParagraph"/>
        <w:numPr>
          <w:ilvl w:val="1"/>
          <w:numId w:val="37"/>
        </w:numPr>
      </w:pPr>
      <w:r w:rsidRPr="000602CB">
        <w:t>Wash the cell pellet by</w:t>
      </w:r>
      <w:r w:rsidR="00FA038C" w:rsidRPr="000602CB">
        <w:t xml:space="preserve"> add</w:t>
      </w:r>
      <w:r w:rsidRPr="000602CB">
        <w:t>ing</w:t>
      </w:r>
      <w:r w:rsidR="00FA038C" w:rsidRPr="000602CB">
        <w:t xml:space="preserve"> 2 mL of DPM to the tube and spin it down at 100</w:t>
      </w:r>
      <w:r w:rsidR="005B597F" w:rsidRPr="000602CB">
        <w:t xml:space="preserve"> </w:t>
      </w:r>
      <w:r w:rsidR="00F74D45" w:rsidRPr="000602CB">
        <w:t xml:space="preserve">x </w:t>
      </w:r>
      <w:r w:rsidR="00FA038C" w:rsidRPr="000602CB">
        <w:rPr>
          <w:i/>
        </w:rPr>
        <w:t>g</w:t>
      </w:r>
      <w:r w:rsidR="00FA038C" w:rsidRPr="000602CB">
        <w:t xml:space="preserve"> for 5 min.</w:t>
      </w:r>
      <w:r w:rsidRPr="000602CB">
        <w:t xml:space="preserve"> Remove the supernatant and repeat the washing </w:t>
      </w:r>
      <w:r w:rsidR="00902621" w:rsidRPr="000602CB">
        <w:t>2x to</w:t>
      </w:r>
      <w:r w:rsidR="00995ACF" w:rsidRPr="000602CB">
        <w:t xml:space="preserve"> </w:t>
      </w:r>
      <w:r w:rsidR="00902621" w:rsidRPr="000602CB">
        <w:t xml:space="preserve">minimize </w:t>
      </w:r>
      <w:r w:rsidR="00995ACF" w:rsidRPr="000602CB">
        <w:t>the debris in the pelleted cells</w:t>
      </w:r>
      <w:r w:rsidRPr="000602CB">
        <w:t>.</w:t>
      </w:r>
    </w:p>
    <w:p w14:paraId="1C54716A" w14:textId="77777777" w:rsidR="003B2FE6" w:rsidRPr="000602CB" w:rsidRDefault="003B2FE6" w:rsidP="008B569A">
      <w:pPr>
        <w:pStyle w:val="ListParagraph"/>
      </w:pPr>
    </w:p>
    <w:p w14:paraId="4607A708" w14:textId="4F302797" w:rsidR="00BE1F44" w:rsidRPr="000602CB" w:rsidRDefault="00504127" w:rsidP="008B569A">
      <w:r w:rsidRPr="000602CB">
        <w:rPr>
          <w:bCs/>
        </w:rPr>
        <w:t>NOTE</w:t>
      </w:r>
      <w:r w:rsidRPr="000602CB">
        <w:rPr>
          <w:b/>
        </w:rPr>
        <w:t>:</w:t>
      </w:r>
      <w:r w:rsidRPr="000602CB">
        <w:t xml:space="preserve"> Always use fresh, warmed DPM for the cultured neurons. For </w:t>
      </w:r>
      <w:r w:rsidR="00D42098" w:rsidRPr="000602CB">
        <w:t xml:space="preserve">the </w:t>
      </w:r>
      <w:r w:rsidRPr="000602CB">
        <w:t xml:space="preserve">washing steps, DPM does not have to be fresh, </w:t>
      </w:r>
      <w:r w:rsidR="00902621" w:rsidRPr="000602CB">
        <w:t xml:space="preserve">but </w:t>
      </w:r>
      <w:r w:rsidRPr="000602CB">
        <w:t xml:space="preserve">should be </w:t>
      </w:r>
      <w:proofErr w:type="spellStart"/>
      <w:r w:rsidRPr="000602CB">
        <w:t>prewarmed</w:t>
      </w:r>
      <w:proofErr w:type="spellEnd"/>
      <w:r w:rsidRPr="000602CB">
        <w:t xml:space="preserve"> to 37</w:t>
      </w:r>
      <w:r w:rsidR="00BE1F44" w:rsidRPr="000602CB">
        <w:t xml:space="preserve"> </w:t>
      </w:r>
      <w:r w:rsidRPr="000602CB">
        <w:t>°C.</w:t>
      </w:r>
      <w:r w:rsidR="00BE1F44" w:rsidRPr="000602CB">
        <w:t xml:space="preserve"> </w:t>
      </w:r>
    </w:p>
    <w:p w14:paraId="23617E4A" w14:textId="77777777" w:rsidR="00BE1F44" w:rsidRPr="000602CB" w:rsidRDefault="00BE1F44" w:rsidP="008B569A">
      <w:pPr>
        <w:pStyle w:val="ListParagraph"/>
      </w:pPr>
    </w:p>
    <w:p w14:paraId="69D7EF5B" w14:textId="0D561420" w:rsidR="00BE1F44" w:rsidRPr="000602CB" w:rsidRDefault="000972F7" w:rsidP="008B569A">
      <w:pPr>
        <w:pStyle w:val="ListParagraph"/>
        <w:numPr>
          <w:ilvl w:val="1"/>
          <w:numId w:val="37"/>
        </w:numPr>
      </w:pPr>
      <w:r w:rsidRPr="000602CB">
        <w:t xml:space="preserve">Dilute the cells with fresh, warm DPM and transfer them to </w:t>
      </w:r>
      <w:r w:rsidR="00504127" w:rsidRPr="000602CB">
        <w:t xml:space="preserve">a </w:t>
      </w:r>
      <w:proofErr w:type="spellStart"/>
      <w:r w:rsidR="00504127" w:rsidRPr="000602CB">
        <w:t>microcentrifuge</w:t>
      </w:r>
      <w:proofErr w:type="spellEnd"/>
      <w:r w:rsidRPr="000602CB">
        <w:t xml:space="preserve"> tube.</w:t>
      </w:r>
      <w:r w:rsidR="003D2CC8" w:rsidRPr="000602CB">
        <w:t xml:space="preserve"> </w:t>
      </w:r>
      <w:r w:rsidR="00861180" w:rsidRPr="000602CB">
        <w:t>The a</w:t>
      </w:r>
      <w:r w:rsidR="00284082" w:rsidRPr="000602CB">
        <w:t>mount of DPM</w:t>
      </w:r>
      <w:r w:rsidR="00052036" w:rsidRPr="000602CB">
        <w:t xml:space="preserve"> for dilution depends on</w:t>
      </w:r>
      <w:r w:rsidR="00A21A42" w:rsidRPr="000602CB">
        <w:t xml:space="preserve"> the</w:t>
      </w:r>
      <w:r w:rsidR="00052036" w:rsidRPr="000602CB">
        <w:t xml:space="preserve"> number of embryos used for tissue dissection. </w:t>
      </w:r>
      <w:r w:rsidR="00284082" w:rsidRPr="000602CB">
        <w:t xml:space="preserve">For example, </w:t>
      </w:r>
      <w:r w:rsidR="00F74D45" w:rsidRPr="000602CB">
        <w:t xml:space="preserve">use </w:t>
      </w:r>
      <w:r w:rsidR="00052036" w:rsidRPr="000602CB">
        <w:t>150 μL of</w:t>
      </w:r>
      <w:r w:rsidR="00F74D45" w:rsidRPr="000602CB">
        <w:t xml:space="preserve"> DPM</w:t>
      </w:r>
      <w:r w:rsidR="00052036" w:rsidRPr="000602CB">
        <w:t xml:space="preserve"> to dilute the cells obtained from </w:t>
      </w:r>
      <w:r w:rsidR="00861180" w:rsidRPr="000602CB">
        <w:t xml:space="preserve">ten </w:t>
      </w:r>
      <w:r w:rsidR="00052036" w:rsidRPr="000602CB">
        <w:t>embryos.</w:t>
      </w:r>
    </w:p>
    <w:p w14:paraId="1F2A5C06" w14:textId="77777777" w:rsidR="003D2CC8" w:rsidRPr="00BE1F44" w:rsidRDefault="003D2CC8" w:rsidP="008B569A">
      <w:pPr>
        <w:pStyle w:val="ListParagraph"/>
        <w:rPr>
          <w:highlight w:val="yellow"/>
        </w:rPr>
      </w:pPr>
    </w:p>
    <w:p w14:paraId="5EF59315" w14:textId="188ADB1F" w:rsidR="003D2CC8" w:rsidRPr="003D2CC8" w:rsidRDefault="003D2CC8" w:rsidP="008B569A">
      <w:pPr>
        <w:pStyle w:val="ListParagraph"/>
        <w:numPr>
          <w:ilvl w:val="1"/>
          <w:numId w:val="37"/>
        </w:numPr>
        <w:rPr>
          <w:bCs/>
        </w:rPr>
      </w:pPr>
      <w:r w:rsidRPr="00BE1F44">
        <w:t xml:space="preserve">Transfer 10 μL of cells in DPM to a </w:t>
      </w:r>
      <w:proofErr w:type="spellStart"/>
      <w:r w:rsidRPr="00BE1F44">
        <w:t>microcentrifuge</w:t>
      </w:r>
      <w:proofErr w:type="spellEnd"/>
      <w:r w:rsidRPr="00BE1F44">
        <w:t xml:space="preserve"> tube. Mix them with 10 μL of 0.4% </w:t>
      </w:r>
      <w:proofErr w:type="spellStart"/>
      <w:r w:rsidRPr="00BE1F44">
        <w:t>Trypan</w:t>
      </w:r>
      <w:proofErr w:type="spellEnd"/>
      <w:r w:rsidRPr="00BE1F44">
        <w:t xml:space="preserve"> blue stain.</w:t>
      </w:r>
      <w:r>
        <w:t xml:space="preserve"> </w:t>
      </w:r>
      <w:r w:rsidR="00BE1F44" w:rsidRPr="003D2CC8">
        <w:t>Count live (</w:t>
      </w:r>
      <w:r w:rsidR="00861180">
        <w:t xml:space="preserve">i.e., </w:t>
      </w:r>
      <w:proofErr w:type="spellStart"/>
      <w:r w:rsidR="00BE1F44" w:rsidRPr="003D2CC8">
        <w:t>Trypan</w:t>
      </w:r>
      <w:proofErr w:type="spellEnd"/>
      <w:r w:rsidR="00BE1F44" w:rsidRPr="003D2CC8">
        <w:t xml:space="preserve"> blue negative) cells using a </w:t>
      </w:r>
      <w:proofErr w:type="spellStart"/>
      <w:r w:rsidR="00BE1F44" w:rsidRPr="003D2CC8">
        <w:t>hemocytometer</w:t>
      </w:r>
      <w:proofErr w:type="spellEnd"/>
      <w:r w:rsidR="00BE1F44" w:rsidRPr="003D2CC8">
        <w:t xml:space="preserve"> or an automated cell counter. </w:t>
      </w:r>
    </w:p>
    <w:p w14:paraId="3E45E7B1" w14:textId="77777777" w:rsidR="003D2CC8" w:rsidRPr="003D2CC8" w:rsidRDefault="003D2CC8" w:rsidP="008B569A">
      <w:pPr>
        <w:pStyle w:val="ListParagraph"/>
        <w:rPr>
          <w:bCs/>
        </w:rPr>
      </w:pPr>
    </w:p>
    <w:p w14:paraId="0E1F563D" w14:textId="6B8A1C49" w:rsidR="003D2CC8" w:rsidRDefault="00124D88" w:rsidP="008B569A">
      <w:pPr>
        <w:pStyle w:val="ListParagraph"/>
      </w:pPr>
      <w:r w:rsidRPr="003D2CC8">
        <w:rPr>
          <w:bCs/>
        </w:rPr>
        <w:t>NOTE</w:t>
      </w:r>
      <w:r w:rsidRPr="003D2CC8">
        <w:rPr>
          <w:b/>
        </w:rPr>
        <w:t xml:space="preserve">: </w:t>
      </w:r>
      <w:r w:rsidR="003D2CC8">
        <w:t xml:space="preserve">Use </w:t>
      </w:r>
      <w:r w:rsidR="003D2CC8" w:rsidRPr="003D2CC8">
        <w:t xml:space="preserve">30,000 cells </w:t>
      </w:r>
      <w:r w:rsidR="003D2CC8">
        <w:t xml:space="preserve">for plating </w:t>
      </w:r>
      <w:r w:rsidR="003D2CC8" w:rsidRPr="003D2CC8">
        <w:t>per well to obtain ~1</w:t>
      </w:r>
      <w:r w:rsidR="00EA1042">
        <w:t>,</w:t>
      </w:r>
      <w:r w:rsidR="003D2CC8" w:rsidRPr="003D2CC8">
        <w:t>000 dopamine neurons per well.</w:t>
      </w:r>
      <w:r w:rsidR="003D2CC8">
        <w:t xml:space="preserve"> </w:t>
      </w:r>
      <w:r>
        <w:t xml:space="preserve">If </w:t>
      </w:r>
      <w:r w:rsidR="003D2CC8">
        <w:t xml:space="preserve">the </w:t>
      </w:r>
      <w:r>
        <w:t xml:space="preserve">cell density is higher </w:t>
      </w:r>
      <w:r w:rsidRPr="00937972">
        <w:t xml:space="preserve">than </w:t>
      </w:r>
      <w:r w:rsidR="00937972" w:rsidRPr="00937972">
        <w:t>~</w:t>
      </w:r>
      <w:r w:rsidRPr="00937972">
        <w:t>30</w:t>
      </w:r>
      <w:r w:rsidR="00044382">
        <w:t>,</w:t>
      </w:r>
      <w:r w:rsidRPr="00937972">
        <w:t>000</w:t>
      </w:r>
      <w:r>
        <w:t xml:space="preserve"> cells per 6 </w:t>
      </w:r>
      <w:r w:rsidRPr="00052036">
        <w:t>μL</w:t>
      </w:r>
      <w:r>
        <w:t>, further dilute the cells with DPM before plating</w:t>
      </w:r>
      <w:r w:rsidR="00990AE4">
        <w:t xml:space="preserve"> so that </w:t>
      </w:r>
      <w:r w:rsidR="00D42098">
        <w:t xml:space="preserve">the </w:t>
      </w:r>
      <w:r w:rsidR="00990AE4">
        <w:t>seedin</w:t>
      </w:r>
      <w:r w:rsidR="00F324F7">
        <w:t>g</w:t>
      </w:r>
      <w:r w:rsidR="00990AE4">
        <w:t xml:space="preserve"> volume is no less than </w:t>
      </w:r>
      <w:r w:rsidR="00C948E6">
        <w:t>6</w:t>
      </w:r>
      <w:r w:rsidR="00044382">
        <w:t xml:space="preserve"> </w:t>
      </w:r>
      <w:r w:rsidR="00487EE2" w:rsidRPr="00052036">
        <w:t>μL</w:t>
      </w:r>
      <w:r w:rsidR="00C948E6">
        <w:t>.</w:t>
      </w:r>
    </w:p>
    <w:p w14:paraId="592B32FE" w14:textId="77777777" w:rsidR="003D2CC8" w:rsidRPr="003D2CC8" w:rsidRDefault="003D2CC8" w:rsidP="008B569A">
      <w:pPr>
        <w:pStyle w:val="ListParagraph"/>
        <w:rPr>
          <w:highlight w:val="yellow"/>
        </w:rPr>
      </w:pPr>
    </w:p>
    <w:p w14:paraId="1DBAEBCC" w14:textId="4D76D0A8" w:rsidR="003D2CC8" w:rsidRPr="000602CB" w:rsidRDefault="00124D88" w:rsidP="008B569A">
      <w:pPr>
        <w:pStyle w:val="ListParagraph"/>
        <w:numPr>
          <w:ilvl w:val="1"/>
          <w:numId w:val="37"/>
        </w:numPr>
      </w:pPr>
      <w:r w:rsidRPr="000602CB">
        <w:t xml:space="preserve">Without touching the bottom of the wells, remove the DPM from </w:t>
      </w:r>
      <w:r w:rsidR="00D42098" w:rsidRPr="000602CB">
        <w:t xml:space="preserve">the </w:t>
      </w:r>
      <w:r w:rsidRPr="000602CB">
        <w:t xml:space="preserve">micro islands </w:t>
      </w:r>
      <w:r w:rsidR="00882B95" w:rsidRPr="000602CB">
        <w:t xml:space="preserve">created at </w:t>
      </w:r>
      <w:r w:rsidR="00995ACF" w:rsidRPr="000602CB">
        <w:t xml:space="preserve">step </w:t>
      </w:r>
      <w:r w:rsidR="00EA1042" w:rsidRPr="000602CB">
        <w:t>1.6.</w:t>
      </w:r>
    </w:p>
    <w:p w14:paraId="6E6E158B" w14:textId="7023853A" w:rsidR="003D2CC8" w:rsidRPr="000602CB" w:rsidRDefault="003D2CC8" w:rsidP="008B569A">
      <w:pPr>
        <w:pStyle w:val="ListParagraph"/>
      </w:pPr>
    </w:p>
    <w:p w14:paraId="6E81AF1F" w14:textId="4A22DF6E" w:rsidR="003D2CC8" w:rsidRPr="000602CB" w:rsidRDefault="00937972" w:rsidP="008B569A">
      <w:pPr>
        <w:pStyle w:val="ListParagraph"/>
        <w:numPr>
          <w:ilvl w:val="1"/>
          <w:numId w:val="37"/>
        </w:numPr>
      </w:pPr>
      <w:r w:rsidRPr="000602CB">
        <w:t>In order to obtain reproducible cell density at each well, mix</w:t>
      </w:r>
      <w:r w:rsidR="00124D88" w:rsidRPr="000602CB">
        <w:t xml:space="preserve"> the cells by gentle pipetting</w:t>
      </w:r>
      <w:r w:rsidR="003D2CC8" w:rsidRPr="000602CB">
        <w:t xml:space="preserve"> prior to plating in the well</w:t>
      </w:r>
      <w:r w:rsidR="00124D88" w:rsidRPr="000602CB">
        <w:t>.</w:t>
      </w:r>
      <w:r w:rsidR="003D2CC8" w:rsidRPr="000602CB">
        <w:t xml:space="preserve"> </w:t>
      </w:r>
      <w:r w:rsidR="00504127" w:rsidRPr="000602CB">
        <w:t>With a 1</w:t>
      </w:r>
      <w:r w:rsidR="00861180" w:rsidRPr="000602CB">
        <w:t>–</w:t>
      </w:r>
      <w:r w:rsidR="00504127" w:rsidRPr="000602CB">
        <w:t>10 μL micropipette, a</w:t>
      </w:r>
      <w:r w:rsidRPr="000602CB">
        <w:t xml:space="preserve">dd 6 μL of cells to </w:t>
      </w:r>
      <w:r w:rsidR="00996033" w:rsidRPr="000602CB">
        <w:t xml:space="preserve">the middle of the well, </w:t>
      </w:r>
      <w:r w:rsidR="00D42098" w:rsidRPr="000602CB">
        <w:t xml:space="preserve">at the location of </w:t>
      </w:r>
      <w:r w:rsidRPr="000602CB">
        <w:t>ea</w:t>
      </w:r>
      <w:r w:rsidR="00996033" w:rsidRPr="000602CB">
        <w:t>ch</w:t>
      </w:r>
      <w:r w:rsidRPr="000602CB">
        <w:t xml:space="preserve"> </w:t>
      </w:r>
      <w:r w:rsidR="00D42098" w:rsidRPr="000602CB">
        <w:t xml:space="preserve">former </w:t>
      </w:r>
      <w:r w:rsidRPr="000602CB">
        <w:t>micro island.</w:t>
      </w:r>
    </w:p>
    <w:p w14:paraId="78F7AFF5" w14:textId="77777777" w:rsidR="003D2CC8" w:rsidRPr="000602CB" w:rsidRDefault="003D2CC8" w:rsidP="008B569A">
      <w:pPr>
        <w:pStyle w:val="ListParagraph"/>
      </w:pPr>
    </w:p>
    <w:p w14:paraId="6AAF5A5D" w14:textId="51A65598" w:rsidR="00A21A42" w:rsidRPr="000602CB" w:rsidRDefault="00E20AD1" w:rsidP="008B569A">
      <w:pPr>
        <w:pStyle w:val="ListParagraph"/>
        <w:numPr>
          <w:ilvl w:val="1"/>
          <w:numId w:val="37"/>
        </w:numPr>
      </w:pPr>
      <w:r w:rsidRPr="000602CB">
        <w:t>Fill the empty wells</w:t>
      </w:r>
      <w:r w:rsidR="00504127" w:rsidRPr="000602CB">
        <w:t xml:space="preserve"> at the edges of the plate</w:t>
      </w:r>
      <w:r w:rsidRPr="000602CB">
        <w:t xml:space="preserve"> with 1</w:t>
      </w:r>
      <w:r w:rsidR="00504127" w:rsidRPr="000602CB">
        <w:t>5</w:t>
      </w:r>
      <w:r w:rsidRPr="000602CB">
        <w:t xml:space="preserve">0 μL of </w:t>
      </w:r>
      <w:r w:rsidR="00F51505" w:rsidRPr="000602CB">
        <w:t xml:space="preserve">water or </w:t>
      </w:r>
      <w:r w:rsidRPr="000602CB">
        <w:t>1x</w:t>
      </w:r>
      <w:r w:rsidR="00044382" w:rsidRPr="000602CB">
        <w:t xml:space="preserve"> </w:t>
      </w:r>
      <w:r w:rsidRPr="000602CB">
        <w:t>PBS</w:t>
      </w:r>
      <w:r w:rsidR="00504127" w:rsidRPr="000602CB">
        <w:t xml:space="preserve"> to mini</w:t>
      </w:r>
      <w:r w:rsidR="00A21A42" w:rsidRPr="000602CB">
        <w:t>m</w:t>
      </w:r>
      <w:r w:rsidR="00504127" w:rsidRPr="000602CB">
        <w:t xml:space="preserve">ize evaporation from the wells </w:t>
      </w:r>
      <w:r w:rsidR="00585706" w:rsidRPr="000602CB">
        <w:t>containing neuronal cultures</w:t>
      </w:r>
      <w:r w:rsidRPr="000602CB">
        <w:t>.</w:t>
      </w:r>
      <w:r w:rsidR="0020142B" w:rsidRPr="000602CB">
        <w:t xml:space="preserve"> </w:t>
      </w:r>
      <w:r w:rsidR="003D2CC8" w:rsidRPr="000602CB">
        <w:t>Incubate the plate</w:t>
      </w:r>
      <w:r w:rsidR="00A21A42" w:rsidRPr="000602CB">
        <w:t xml:space="preserve"> in an incubator</w:t>
      </w:r>
      <w:r w:rsidR="003D2CC8" w:rsidRPr="000602CB">
        <w:t xml:space="preserve"> at </w:t>
      </w:r>
      <w:r w:rsidR="00962BEA" w:rsidRPr="000602CB">
        <w:t>37</w:t>
      </w:r>
      <w:r w:rsidR="00A21A42" w:rsidRPr="000602CB">
        <w:t xml:space="preserve"> </w:t>
      </w:r>
      <w:r w:rsidR="00962BEA" w:rsidRPr="000602CB">
        <w:t>°C</w:t>
      </w:r>
      <w:r w:rsidR="00A21A42" w:rsidRPr="000602CB">
        <w:t>, 5% CO</w:t>
      </w:r>
      <w:r w:rsidR="00A21A42" w:rsidRPr="000602CB">
        <w:rPr>
          <w:vertAlign w:val="subscript"/>
        </w:rPr>
        <w:t>2</w:t>
      </w:r>
      <w:r w:rsidR="00A21A42" w:rsidRPr="000602CB">
        <w:t xml:space="preserve"> </w:t>
      </w:r>
      <w:r w:rsidR="003D2CC8" w:rsidRPr="000602CB">
        <w:t>for 1 h</w:t>
      </w:r>
      <w:r w:rsidR="00124D88" w:rsidRPr="000602CB">
        <w:t>.</w:t>
      </w:r>
      <w:r w:rsidR="003D2CC8" w:rsidRPr="000602CB">
        <w:t xml:space="preserve"> </w:t>
      </w:r>
    </w:p>
    <w:p w14:paraId="5277E3B6" w14:textId="77777777" w:rsidR="00A21A42" w:rsidRPr="000602CB" w:rsidRDefault="00A21A42" w:rsidP="008B569A">
      <w:pPr>
        <w:pStyle w:val="ListParagraph"/>
      </w:pPr>
    </w:p>
    <w:p w14:paraId="48113318" w14:textId="62CC9DC3" w:rsidR="00A21A42" w:rsidRPr="000602CB" w:rsidRDefault="00A21A42" w:rsidP="008B569A">
      <w:pPr>
        <w:pStyle w:val="ListParagraph"/>
        <w:numPr>
          <w:ilvl w:val="1"/>
          <w:numId w:val="37"/>
        </w:numPr>
      </w:pPr>
      <w:r w:rsidRPr="000602CB">
        <w:t xml:space="preserve">After </w:t>
      </w:r>
      <w:r w:rsidR="00D42098" w:rsidRPr="000602CB">
        <w:t>1 h</w:t>
      </w:r>
      <w:r w:rsidRPr="000602CB">
        <w:t>,</w:t>
      </w:r>
      <w:r w:rsidR="0020142B" w:rsidRPr="000602CB">
        <w:t xml:space="preserve"> remove the plate from the incubator,</w:t>
      </w:r>
      <w:r w:rsidRPr="000602CB">
        <w:t xml:space="preserve"> a</w:t>
      </w:r>
      <w:r w:rsidR="003D2CC8" w:rsidRPr="000602CB">
        <w:t xml:space="preserve">dd </w:t>
      </w:r>
      <w:r w:rsidR="00124D88" w:rsidRPr="000602CB">
        <w:t>100 μL of DPM</w:t>
      </w:r>
      <w:r w:rsidR="00E20AD1" w:rsidRPr="000602CB">
        <w:t xml:space="preserve"> into each well with cells</w:t>
      </w:r>
      <w:r w:rsidR="0020142B" w:rsidRPr="000602CB">
        <w:t xml:space="preserve"> and place it back in the incubator</w:t>
      </w:r>
      <w:r w:rsidR="00E20AD1" w:rsidRPr="000602CB">
        <w:t>.</w:t>
      </w:r>
      <w:r w:rsidRPr="000602CB">
        <w:t xml:space="preserve"> </w:t>
      </w:r>
    </w:p>
    <w:p w14:paraId="1F69C8CD" w14:textId="77777777" w:rsidR="00A21A42" w:rsidRPr="000602CB" w:rsidRDefault="00A21A42" w:rsidP="008B569A">
      <w:pPr>
        <w:pStyle w:val="ListParagraph"/>
      </w:pPr>
    </w:p>
    <w:p w14:paraId="6C7C372A" w14:textId="7F7BCA0B" w:rsidR="00A21A42" w:rsidRPr="006F13DF" w:rsidRDefault="00A21A42" w:rsidP="008B569A">
      <w:pPr>
        <w:pStyle w:val="ListParagraph"/>
        <w:numPr>
          <w:ilvl w:val="1"/>
          <w:numId w:val="37"/>
        </w:numPr>
      </w:pPr>
      <w:r w:rsidRPr="000602CB">
        <w:t>Two</w:t>
      </w:r>
      <w:r w:rsidR="00E20AD1" w:rsidRPr="000602CB">
        <w:t xml:space="preserve"> days after plating (</w:t>
      </w:r>
      <w:r w:rsidR="00044382" w:rsidRPr="000602CB">
        <w:t>d</w:t>
      </w:r>
      <w:r w:rsidR="00E20AD1" w:rsidRPr="000602CB">
        <w:t>ay in vitro 2</w:t>
      </w:r>
      <w:r w:rsidR="00861180" w:rsidRPr="000602CB">
        <w:t xml:space="preserve">, or </w:t>
      </w:r>
      <w:r w:rsidR="00E20AD1" w:rsidRPr="000602CB">
        <w:t xml:space="preserve">DIV2), </w:t>
      </w:r>
      <w:r w:rsidR="00044382" w:rsidRPr="000602CB">
        <w:t xml:space="preserve">remove 25 </w:t>
      </w:r>
      <w:r w:rsidR="0025484C" w:rsidRPr="000602CB">
        <w:t>μL</w:t>
      </w:r>
      <w:r w:rsidR="00044382" w:rsidRPr="000602CB">
        <w:t xml:space="preserve"> and add 75 </w:t>
      </w:r>
      <w:r w:rsidR="0025484C" w:rsidRPr="000602CB">
        <w:t>μL</w:t>
      </w:r>
      <w:r w:rsidR="00044382" w:rsidRPr="000602CB">
        <w:t xml:space="preserve"> of fresh DPM</w:t>
      </w:r>
      <w:r w:rsidR="008F45A4" w:rsidRPr="000602CB">
        <w:t xml:space="preserve"> to </w:t>
      </w:r>
      <w:r w:rsidR="00D42098" w:rsidRPr="006F13DF">
        <w:t xml:space="preserve">bring the final </w:t>
      </w:r>
      <w:r w:rsidR="008F45A4" w:rsidRPr="006F13DF">
        <w:t xml:space="preserve">media </w:t>
      </w:r>
      <w:r w:rsidR="00D42098" w:rsidRPr="006F13DF">
        <w:t xml:space="preserve">volume </w:t>
      </w:r>
      <w:r w:rsidR="008F45A4" w:rsidRPr="006F13DF">
        <w:t xml:space="preserve">to 150 </w:t>
      </w:r>
      <w:r w:rsidR="0025484C" w:rsidRPr="006F13DF">
        <w:t>μL</w:t>
      </w:r>
      <w:r w:rsidR="008F45A4" w:rsidRPr="006F13DF">
        <w:t xml:space="preserve"> </w:t>
      </w:r>
      <w:r w:rsidR="00D42098" w:rsidRPr="006F13DF">
        <w:t xml:space="preserve">and </w:t>
      </w:r>
      <w:r w:rsidR="008F45A4" w:rsidRPr="006F13DF">
        <w:t>avoid evaporation as much as possible</w:t>
      </w:r>
      <w:r w:rsidR="007B402F" w:rsidRPr="006F13DF">
        <w:t>.</w:t>
      </w:r>
    </w:p>
    <w:p w14:paraId="1FA0AAC1" w14:textId="77777777" w:rsidR="00A21A42" w:rsidRPr="006F13DF" w:rsidRDefault="00A21A42" w:rsidP="008B569A">
      <w:pPr>
        <w:pStyle w:val="ListParagraph"/>
      </w:pPr>
    </w:p>
    <w:p w14:paraId="17A2229A" w14:textId="1ACB1B69" w:rsidR="00E20AD1" w:rsidRPr="006F13DF" w:rsidRDefault="00044382" w:rsidP="008B569A">
      <w:pPr>
        <w:pStyle w:val="ListParagraph"/>
        <w:numPr>
          <w:ilvl w:val="1"/>
          <w:numId w:val="37"/>
        </w:numPr>
      </w:pPr>
      <w:r w:rsidRPr="006F13DF">
        <w:t>Exchange</w:t>
      </w:r>
      <w:r w:rsidR="00E20AD1" w:rsidRPr="006F13DF">
        <w:t xml:space="preserve"> half</w:t>
      </w:r>
      <w:r w:rsidR="00A21A42" w:rsidRPr="006F13DF">
        <w:t xml:space="preserve"> of the</w:t>
      </w:r>
      <w:r w:rsidR="00E20AD1" w:rsidRPr="006F13DF">
        <w:t xml:space="preserve"> medi</w:t>
      </w:r>
      <w:r w:rsidR="00A21A42" w:rsidRPr="006F13DF">
        <w:t>um</w:t>
      </w:r>
      <w:r w:rsidR="00E20AD1" w:rsidRPr="006F13DF">
        <w:t xml:space="preserve"> </w:t>
      </w:r>
      <w:r w:rsidRPr="006F13DF">
        <w:t>with fresh DPM (i.e.</w:t>
      </w:r>
      <w:r w:rsidR="00A21A42" w:rsidRPr="006F13DF">
        <w:t>,</w:t>
      </w:r>
      <w:r w:rsidRPr="006F13DF">
        <w:t xml:space="preserve"> remove 75 </w:t>
      </w:r>
      <w:r w:rsidR="0025484C" w:rsidRPr="006F13DF">
        <w:t>μL</w:t>
      </w:r>
      <w:r w:rsidRPr="006F13DF">
        <w:t xml:space="preserve"> and add 75 </w:t>
      </w:r>
      <w:r w:rsidR="0025484C" w:rsidRPr="006F13DF">
        <w:t>μL</w:t>
      </w:r>
      <w:r w:rsidRPr="006F13DF">
        <w:t xml:space="preserve"> fresh DPM) </w:t>
      </w:r>
      <w:r w:rsidR="00E20AD1" w:rsidRPr="006F13DF">
        <w:t>at DIV5.</w:t>
      </w:r>
      <w:r w:rsidR="00473F37" w:rsidRPr="006F13DF">
        <w:t xml:space="preserve"> Do not perform any media changes after DIV5.</w:t>
      </w:r>
    </w:p>
    <w:p w14:paraId="47F59AF9" w14:textId="77777777" w:rsidR="00E20AD1" w:rsidRPr="006F13DF" w:rsidRDefault="00E20AD1" w:rsidP="008B569A">
      <w:pPr>
        <w:pStyle w:val="ListParagraph"/>
      </w:pPr>
    </w:p>
    <w:p w14:paraId="25F06F45" w14:textId="13BC644E" w:rsidR="00AF47FE" w:rsidRPr="000602CB" w:rsidRDefault="00781361" w:rsidP="008B569A">
      <w:pPr>
        <w:pStyle w:val="ListParagraph"/>
        <w:numPr>
          <w:ilvl w:val="0"/>
          <w:numId w:val="37"/>
        </w:numPr>
        <w:rPr>
          <w:b/>
        </w:rPr>
      </w:pPr>
      <w:r w:rsidRPr="000602CB">
        <w:rPr>
          <w:b/>
        </w:rPr>
        <w:t xml:space="preserve">Induction of </w:t>
      </w:r>
      <w:r w:rsidR="00C874DA" w:rsidRPr="000602CB">
        <w:rPr>
          <w:b/>
        </w:rPr>
        <w:t>α-</w:t>
      </w:r>
      <w:proofErr w:type="spellStart"/>
      <w:r w:rsidR="00C874DA" w:rsidRPr="000602CB">
        <w:rPr>
          <w:b/>
        </w:rPr>
        <w:t>syn</w:t>
      </w:r>
      <w:r w:rsidR="00E20AD1" w:rsidRPr="000602CB">
        <w:rPr>
          <w:b/>
        </w:rPr>
        <w:t>uclein</w:t>
      </w:r>
      <w:proofErr w:type="spellEnd"/>
      <w:r w:rsidR="00E20AD1" w:rsidRPr="000602CB">
        <w:rPr>
          <w:b/>
        </w:rPr>
        <w:t xml:space="preserve"> aggregates in primary embryonic dopamine neurons</w:t>
      </w:r>
      <w:r w:rsidRPr="000602CB">
        <w:rPr>
          <w:b/>
        </w:rPr>
        <w:t xml:space="preserve"> by seeding with preformed fibrils</w:t>
      </w:r>
    </w:p>
    <w:p w14:paraId="09FB659E" w14:textId="77777777" w:rsidR="00962BEA" w:rsidRDefault="00962BEA" w:rsidP="008B569A">
      <w:pPr>
        <w:pStyle w:val="ListParagraph"/>
        <w:rPr>
          <w:b/>
          <w:highlight w:val="yellow"/>
        </w:rPr>
      </w:pPr>
    </w:p>
    <w:p w14:paraId="4BB04FBA" w14:textId="4581723D" w:rsidR="00793337" w:rsidRDefault="00504127" w:rsidP="008B569A">
      <w:pPr>
        <w:pStyle w:val="ListParagraph"/>
      </w:pPr>
      <w:r w:rsidRPr="00A21A42">
        <w:rPr>
          <w:bCs/>
        </w:rPr>
        <w:t>NOTE</w:t>
      </w:r>
      <w:r w:rsidR="00793337" w:rsidRPr="00A21A42">
        <w:rPr>
          <w:bCs/>
        </w:rPr>
        <w:t>:</w:t>
      </w:r>
      <w:r w:rsidR="001A6E0B">
        <w:t xml:space="preserve"> Protocols for obtaining and validation of PFFs had been </w:t>
      </w:r>
      <w:r w:rsidR="001A6E0B" w:rsidRPr="00825B8F">
        <w:t>meticulous</w:t>
      </w:r>
      <w:r w:rsidR="001A6E0B">
        <w:t xml:space="preserve">ly described and </w:t>
      </w:r>
      <w:r w:rsidR="003D3379">
        <w:t>discussed</w:t>
      </w:r>
      <w:r w:rsidR="001A6E0B">
        <w:t xml:space="preserve"> in</w:t>
      </w:r>
      <w:r w:rsidR="00585706">
        <w:t xml:space="preserve"> </w:t>
      </w:r>
      <w:r w:rsidR="001A6E0B">
        <w:t>several recent publications</w:t>
      </w:r>
      <w:r w:rsidR="00585706">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9saW5za2k8L0F1dGhvcj48
WWVhcj4yMDE4PC9ZZWFyPjxSZWNOdW0+Mjg5NTwvUmVjTnVtPjxyZWNvcmQ+PHJlYy1udW1iZXI+
Mjg5NTwvcmVjLW51bWJlcj48Zm9yZWlnbi1rZXlzPjxrZXkgYXBwPSJFTiIgZGItaWQ9Inh2MmRz
ZnY5bHY5ZnZ4ZTU1dmZ4dzVzZTB6ZXJ3MDlwdnRldyIgdGltZXN0YW1wPSIxNTc0MTc2MTcyIj4y
ODk1PC9rZXk+PC9mb3JlaWduLWtleXM+PHJlZi10eXBlIG5hbWU9IkpvdXJuYWwgQXJ0aWNsZSI+
MTc8L3JlZi10eXBlPjxjb250cmlidXRvcnM+PGF1dGhvcnM+PGF1dGhvcj5Qb2xpbnNraSwgTi4g
Sy48L2F1dGhvcj48YXV0aG9yPlZvbHBpY2VsbGktRGFsZXksIEwuIEEuPC9hdXRob3I+PGF1dGhv
cj5Tb3J0d2VsbCwgQy4gRS48L2F1dGhvcj48YXV0aG9yPkx1aywgSy4gQy48L2F1dGhvcj48YXV0
aG9yPkNyZW1hZGVzLCBOLjwvYXV0aG9yPjxhdXRob3I+R290dGxlciwgTC4gTS48L2F1dGhvcj48
YXV0aG9yPkZyb3VsYSwgSi48L2F1dGhvcj48YXV0aG9yPkR1ZmZ5LCBNLiBGLjwvYXV0aG9yPjxh
dXRob3I+TGVlLCBWLiBNLiBZLjwvYXV0aG9yPjxhdXRob3I+TWFydGluZXosIFQuIE4uPC9hdXRo
b3I+PGF1dGhvcj5EYXZlLCBLLiBELjwvYXV0aG9yPjwvYXV0aG9ycz48L2NvbnRyaWJ1dG9ycz48
YXV0aC1hZGRyZXNzPlRoZSBNaWNoYWVsIEouIEZveCBGb3VuZGF0aW9uIGZvciBQYXJraW5zb24m
YXBvcztzIFJlc2VhcmNoLCBOZXcgWW9yaywgTlksIFVTQS4mI3hEO0NlbnRlciBmb3IgTmV1cm9k
ZWdlbmVyYXRpb24gYW5kIEV4cGVyaW1lbnRhbCBUaGVyYXBldXRpY3MsIFVuaXZlcnNpdHkgb2Yg
QWxhYmFtYSBhdCBCaXJtaW5naGFtLCBCaXJtaW5naGFtLCBBTCwgVVNBLiYjeEQ7RGVwYXJ0bWVu
dCBvZiBUcmFuc2xhdGlvbmFsIFNjaWVuY2UgYW5kIE1vbGVjdWxhciBNZWRpY2luZSwgTWljaGln
YW4gU3RhdGUgVW5pdmVyc2l0eSwgR3JhbmQgUmFwaWRzLCBNSSwgVVNBLiYjeEQ7RGVwYXJ0bWVu
dCBvZiBQYXRob2xvZ3kgYW5kIExhYm9yYXRvcnkgTWVkaWNpbmUsIENlbnRlciBmb3IgTmV1cm9k
ZWdlbmVyYXRpdmUgRGlzZWFzZSBSZXNlYXJjaCwgVW5pdmVyc2l0eSBvZiBQZW5uc3lsdmFuaWEg
UGVyZWxtYW4gU2Nob29sIG9mIE1lZGljaW5lLCBQaGlsYWRlbHBoaWEsIFBBLCBVU0EuJiN4RDtJ
bnN0aXR1dGUgZm9yIEJpb2NvbXB1dGF0aW9uIGFuZCBDb21wbGV4IFN5c3RlbXMgUGh5c2ljcyAo
QklGSSksIFVuaXZlcnNpdHkgb2YgWmFyYWdvemEsIFphcmFnb3phLCBTcGFpbi4mI3hEO1Byb3Rl
b3MsIEluYywgS2FsYW1hem9vLCBNSSwgVVNBLjwvYXV0aC1hZGRyZXNzPjx0aXRsZXM+PHRpdGxl
PkJlc3QgUHJhY3RpY2VzIGZvciBHZW5lcmF0aW5nIGFuZCBVc2luZyBBbHBoYS1TeW51Y2xlaW4g
UHJlLUZvcm1lZCBGaWJyaWxzIHRvIE1vZGVsIFBhcmtpbnNvbiZhcG9zO3MgRGlzZWFzZSBpbiBS
b2RlbnRzPC90aXRsZT48c2Vjb25kYXJ5LXRpdGxlPkogUGFya2luc29ucyBEaXM8L3NlY29uZGFy
eS10aXRsZT48L3RpdGxlcz48cGVyaW9kaWNhbD48ZnVsbC10aXRsZT5KIFBhcmtpbnNvbnMgRGlz
PC9mdWxsLXRpdGxlPjwvcGVyaW9kaWNhbD48a2V5d29yZHM+PGtleXdvcmQ+QWxwaGEtc3ludWNs
ZWluPC9rZXl3b3JkPjxrZXl3b3JkPlBhcmtpbnNvbiZhcG9zO3MgZGlzZWFzZTwva2V5d29yZD48
a2V5d29yZD5wcmUtZm9ybWVkIGZpYnJpbDwva2V5d29yZD48a2V5d29yZD5wcmVjbGluaWNhbCBt
b2RlbDwva2V5d29yZD48L2tleXdvcmRzPjxkYXRlcz48eWVhcj4yMDE4PC95ZWFyPjxwdWItZGF0
ZXM+PGRhdGU+SmFuIDMwPC9kYXRlPjwvcHViLWRhdGVzPjwvZGF0ZXM+PGlzYm4+MTg3Ny03MThY
IChFbGVjdHJvbmljKSYjeEQ7MTg3Ny03MTcxIChMaW5raW5nKTwvaXNibj48YWNjZXNzaW9uLW51
bT4yOTQwMDY2ODwvYWNjZXNzaW9uLW51bT48dXJscz48cmVsYXRlZC11cmxzPjx1cmw+aHR0cHM6
Ly93d3cubmNiaS5ubG0ubmloLmdvdi9wdWJtZWQvMjk0MDA2Njg8L3VybD48L3JlbGF0ZWQtdXJs
cz48L3VybHM+PGVsZWN0cm9uaWMtcmVzb3VyY2UtbnVtPjEwLjMyMzMvSlBELTE3MTI0ODwvZWxl
Y3Ryb25pYy1yZXNvdXJjZS1udW0+PC9yZWNvcmQ+PC9DaXRlPjxDaXRlPjxBdXRob3I+UGF0dGVy
c29uPC9BdXRob3I+PFllYXI+MjAxOTwvWWVhcj48UmVjTnVtPjMyNDI8L1JlY051bT48cmVjb3Jk
PjxyZWMtbnVtYmVyPjMyNDI8L3JlYy1udW1iZXI+PGZvcmVpZ24ta2V5cz48a2V5IGFwcD0iRU4i
IGRiLWlkPSJ4djJkc2Z2OWx2OWZ2eGU1NXZmeHc1c2UwemVydzA5cHZ0ZXciIHRpbWVzdGFtcD0i
MTU3NjEzNjUyNyI+MzI0Mjwva2V5PjwvZm9yZWlnbi1rZXlzPjxyZWYtdHlwZSBuYW1lPSJKb3Vy
bmFsIEFydGljbGUiPjE3PC9yZWYtdHlwZT48Y29udHJpYnV0b3JzPjxhdXRob3JzPjxhdXRob3I+
UGF0dGVyc29uLCBKLiBSLjwvYXV0aG9yPjxhdXRob3I+UG9saW5za2ksIE4uIEsuPC9hdXRob3I+
PGF1dGhvcj5EdWZmeSwgTS4gRi48L2F1dGhvcj48YXV0aG9yPktlbXAsIEMuIEouPC9hdXRob3I+
PGF1dGhvcj5MdWssIEsuIEMuPC9hdXRob3I+PGF1dGhvcj5Wb2xwaWNlbGxpLURhbGV5LCBMLiBB
LjwvYXV0aG9yPjxhdXRob3I+S2FuYWFuLCBOLiBNLjwvYXV0aG9yPjxhdXRob3I+U29ydHdlbGws
IEMuIEUuPC9hdXRob3I+PC9hdXRob3JzPjwvY29udHJpYnV0b3JzPjxhdXRoLWFkZHJlc3M+RGVw
YXJ0bWVudCBvZiBUcmFuc2xhdGlvbmFsIFNjaWVuY2UgYW5kIE1vbGVjdWxhciBNZWRpY2luZSwg
TWljaGlnYW4gU3RhdGUgVW5pdmVyc2l0eTsgSm9zZXBoLlBhdHRlcnNvbkBoYy5tc3UuZWR1LiYj
eEQ7VGhlIE1pY2hhZWwgSi4gRm94IEZvdW5kYXRpb24gZm9yIFBhcmtpbnNvbiZhcG9zO3MgUmVz
ZWFyY2guJiN4RDtEZXBhcnRtZW50IG9mIFRyYW5zbGF0aW9uYWwgU2NpZW5jZSBhbmQgTW9sZWN1
bGFyIE1lZGljaW5lLCBNaWNoaWdhbiBTdGF0ZSBVbml2ZXJzaXR5OyBOZXVyb3NjaWVuY2UgUHJv
Z3JhbSwgTWljaGlnYW4gU3RhdGUgVW5pdmVyc2l0eS4mI3hEO0RlcGFydG1lbnQgb2YgVHJhbnNs
YXRpb25hbCBTY2llbmNlIGFuZCBNb2xlY3VsYXIgTWVkaWNpbmUsIE1pY2hpZ2FuIFN0YXRlIFVu
aXZlcnNpdHkuJiN4RDtDZW50ZXIgZm9yIE5ldXJvZGVnZW5lcmF0aXZlIERpc2Vhc2UgUmVzZWFy
Y2gsIERlcGFydG1lbnQgb2YgUGF0aG9sb2d5IGFuZCBMYWJvcmF0b3J5IE1lZGljaW5lLCBVbml2
ZXJzaXR5IG9mIFBlbm5zeWx2YW5pYSBQZXJlbG1hbiBTY2hvb2wgb2YgTWVkaWNpbmUuJiN4RDtD
ZW50ZXIgZm9yIE5ldXJvZGVnZW5lcmF0aW9uIGFuZCBFeHBlcmltZW50YWwgVGhlcmFwZXV0aWNz
LCBVbml2ZXJzaXR5IG9mIEFsYWJhbWEgYXQgQmlybWluZ2hhbS4mI3hEO0RlcGFydG1lbnQgb2Yg
VHJhbnNsYXRpb25hbCBTY2llbmNlIGFuZCBNb2xlY3VsYXIgTWVkaWNpbmUsIE1pY2hpZ2FuIFN0
YXRlIFVuaXZlcnNpdHk7IE5ldXJvc2NpZW5jZSBQcm9ncmFtLCBNaWNoaWdhbiBTdGF0ZSBVbml2
ZXJzaXR5OyBNZXJjeSBIZWFsdGggSGF1ZW5zdGVpbiBOZXVyb3NjaWVuY2UgTWVkaWNhbCBDZW50
ZXIuPC9hdXRoLWFkZHJlc3M+PHRpdGxlcz48dGl0bGU+R2VuZXJhdGlvbiBvZiBBbHBoYS1TeW51
Y2xlaW4gUHJlZm9ybWVkIEZpYnJpbHMgZnJvbSBNb25vbWVycyBhbmQgVXNlIEluIFZpdm88L3Rp
dGxlPjxzZWNvbmRhcnktdGl0bGU+SiBWaXMgRXhwPC9zZWNvbmRhcnktdGl0bGU+PC90aXRsZXM+
PHBlcmlvZGljYWw+PGZ1bGwtdGl0bGU+SiBWaXMgRXhwPC9mdWxsLXRpdGxlPjwvcGVyaW9kaWNh
bD48cGFnZXM+ZTU5NzU4PC9wYWdlcz48bnVtYmVyPjE0ODwvbnVtYmVyPjxlZGl0aW9uPjIwMTkv
MDYvMTg8L2VkaXRpb24+PGtleXdvcmRzPjxrZXl3b3JkPlRoaXMgTW9udGggaW4gSm9WRTwva2V5
d29yZD48a2V5d29yZD5BbHBoYS1TeW51Y2xlaW48L2tleXdvcmQ+PGtleXdvcmQ+TW9ub21lcnM8
L2tleXdvcmQ+PGtleXdvcmQ+UHJlZm9ybWVkIEZpYnJpbHM8L2tleXdvcmQ+PGtleXdvcmQ+UGFy
a2luc29uJmFwb3M7cyBEaXNlYXNlPC9rZXl3b3JkPjxrZXl3b3JkPlF1YWxpdHkgQ29udHJvbDwv
a2V5d29yZD48a2V5d29yZD5TdGVyZW90YXhpYyBTdXJnZXJ5PC9rZXl3b3JkPjwva2V5d29yZHM+
PGRhdGVzPjx5ZWFyPjIwMTk8L3llYXI+PHB1Yi1kYXRlcz48ZGF0ZT5KdW4gMjwvZGF0ZT48L3B1
Yi1kYXRlcz48L2RhdGVzPjxwdWJsaXNoZXI+TXlKb1ZFIENvcnA8L3B1Ymxpc2hlcj48aXNibj4x
OTQwLTA4N1ggKEVsZWN0cm9uaWMpJiN4RDsxOTQwLTA4N1ggKExpbmtpbmcpPC9pc2JuPjxhY2Nl
c3Npb24tbnVtPjMxMjA1MzA4PC9hY2Nlc3Npb24tbnVtPjx1cmxzPjxyZWxhdGVkLXVybHM+PHVy
bD5odHRwczovL3d3dy5uY2JpLm5sbS5uaWguZ292L3B1Ym1lZC8zMTIwNTMwODwvdXJsPjwvcmVs
YXRlZC11cmxzPjwvdXJscz48ZWxlY3Ryb25pYy1yZXNvdXJjZS1udW0+MTAuMzc5MS81OTc1ODwv
ZWxlY3Ryb25pYy1yZXNvdXJjZS1udW0+PC9yZWNvcmQ+PC9DaXRlPjwvRW5kTm90ZT5=
</w:fldData>
        </w:fldChar>
      </w:r>
      <w:r w:rsidR="00077114">
        <w:instrText xml:space="preserve"> ADDIN EN.CITE </w:instrText>
      </w:r>
      <w:r w:rsidR="00077114">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9saW5za2k8L0F1dGhvcj48
WWVhcj4yMDE4PC9ZZWFyPjxSZWNOdW0+Mjg5NTwvUmVjTnVtPjxyZWNvcmQ+PHJlYy1udW1iZXI+
Mjg5NTwvcmVjLW51bWJlcj48Zm9yZWlnbi1rZXlzPjxrZXkgYXBwPSJFTiIgZGItaWQ9Inh2MmRz
ZnY5bHY5ZnZ4ZTU1dmZ4dzVzZTB6ZXJ3MDlwdnRldyIgdGltZXN0YW1wPSIxNTc0MTc2MTcyIj4y
ODk1PC9rZXk+PC9mb3JlaWduLWtleXM+PHJlZi10eXBlIG5hbWU9IkpvdXJuYWwgQXJ0aWNsZSI+
MTc8L3JlZi10eXBlPjxjb250cmlidXRvcnM+PGF1dGhvcnM+PGF1dGhvcj5Qb2xpbnNraSwgTi4g
Sy48L2F1dGhvcj48YXV0aG9yPlZvbHBpY2VsbGktRGFsZXksIEwuIEEuPC9hdXRob3I+PGF1dGhv
cj5Tb3J0d2VsbCwgQy4gRS48L2F1dGhvcj48YXV0aG9yPkx1aywgSy4gQy48L2F1dGhvcj48YXV0
aG9yPkNyZW1hZGVzLCBOLjwvYXV0aG9yPjxhdXRob3I+R290dGxlciwgTC4gTS48L2F1dGhvcj48
YXV0aG9yPkZyb3VsYSwgSi48L2F1dGhvcj48YXV0aG9yPkR1ZmZ5LCBNLiBGLjwvYXV0aG9yPjxh
dXRob3I+TGVlLCBWLiBNLiBZLjwvYXV0aG9yPjxhdXRob3I+TWFydGluZXosIFQuIE4uPC9hdXRo
b3I+PGF1dGhvcj5EYXZlLCBLLiBELjwvYXV0aG9yPjwvYXV0aG9ycz48L2NvbnRyaWJ1dG9ycz48
YXV0aC1hZGRyZXNzPlRoZSBNaWNoYWVsIEouIEZveCBGb3VuZGF0aW9uIGZvciBQYXJraW5zb24m
YXBvcztzIFJlc2VhcmNoLCBOZXcgWW9yaywgTlksIFVTQS4mI3hEO0NlbnRlciBmb3IgTmV1cm9k
ZWdlbmVyYXRpb24gYW5kIEV4cGVyaW1lbnRhbCBUaGVyYXBldXRpY3MsIFVuaXZlcnNpdHkgb2Yg
QWxhYmFtYSBhdCBCaXJtaW5naGFtLCBCaXJtaW5naGFtLCBBTCwgVVNBLiYjeEQ7RGVwYXJ0bWVu
dCBvZiBUcmFuc2xhdGlvbmFsIFNjaWVuY2UgYW5kIE1vbGVjdWxhciBNZWRpY2luZSwgTWljaGln
YW4gU3RhdGUgVW5pdmVyc2l0eSwgR3JhbmQgUmFwaWRzLCBNSSwgVVNBLiYjeEQ7RGVwYXJ0bWVu
dCBvZiBQYXRob2xvZ3kgYW5kIExhYm9yYXRvcnkgTWVkaWNpbmUsIENlbnRlciBmb3IgTmV1cm9k
ZWdlbmVyYXRpdmUgRGlzZWFzZSBSZXNlYXJjaCwgVW5pdmVyc2l0eSBvZiBQZW5uc3lsdmFuaWEg
UGVyZWxtYW4gU2Nob29sIG9mIE1lZGljaW5lLCBQaGlsYWRlbHBoaWEsIFBBLCBVU0EuJiN4RDtJ
bnN0aXR1dGUgZm9yIEJpb2NvbXB1dGF0aW9uIGFuZCBDb21wbGV4IFN5c3RlbXMgUGh5c2ljcyAo
QklGSSksIFVuaXZlcnNpdHkgb2YgWmFyYWdvemEsIFphcmFnb3phLCBTcGFpbi4mI3hEO1Byb3Rl
b3MsIEluYywgS2FsYW1hem9vLCBNSSwgVVNBLjwvYXV0aC1hZGRyZXNzPjx0aXRsZXM+PHRpdGxl
PkJlc3QgUHJhY3RpY2VzIGZvciBHZW5lcmF0aW5nIGFuZCBVc2luZyBBbHBoYS1TeW51Y2xlaW4g
UHJlLUZvcm1lZCBGaWJyaWxzIHRvIE1vZGVsIFBhcmtpbnNvbiZhcG9zO3MgRGlzZWFzZSBpbiBS
b2RlbnRzPC90aXRsZT48c2Vjb25kYXJ5LXRpdGxlPkogUGFya2luc29ucyBEaXM8L3NlY29uZGFy
eS10aXRsZT48L3RpdGxlcz48cGVyaW9kaWNhbD48ZnVsbC10aXRsZT5KIFBhcmtpbnNvbnMgRGlz
PC9mdWxsLXRpdGxlPjwvcGVyaW9kaWNhbD48a2V5d29yZHM+PGtleXdvcmQ+QWxwaGEtc3ludWNs
ZWluPC9rZXl3b3JkPjxrZXl3b3JkPlBhcmtpbnNvbiZhcG9zO3MgZGlzZWFzZTwva2V5d29yZD48
a2V5d29yZD5wcmUtZm9ybWVkIGZpYnJpbDwva2V5d29yZD48a2V5d29yZD5wcmVjbGluaWNhbCBt
b2RlbDwva2V5d29yZD48L2tleXdvcmRzPjxkYXRlcz48eWVhcj4yMDE4PC95ZWFyPjxwdWItZGF0
ZXM+PGRhdGU+SmFuIDMwPC9kYXRlPjwvcHViLWRhdGVzPjwvZGF0ZXM+PGlzYm4+MTg3Ny03MThY
IChFbGVjdHJvbmljKSYjeEQ7MTg3Ny03MTcxIChMaW5raW5nKTwvaXNibj48YWNjZXNzaW9uLW51
bT4yOTQwMDY2ODwvYWNjZXNzaW9uLW51bT48dXJscz48cmVsYXRlZC11cmxzPjx1cmw+aHR0cHM6
Ly93d3cubmNiaS5ubG0ubmloLmdvdi9wdWJtZWQvMjk0MDA2Njg8L3VybD48L3JlbGF0ZWQtdXJs
cz48L3VybHM+PGVsZWN0cm9uaWMtcmVzb3VyY2UtbnVtPjEwLjMyMzMvSlBELTE3MTI0ODwvZWxl
Y3Ryb25pYy1yZXNvdXJjZS1udW0+PC9yZWNvcmQ+PC9DaXRlPjxDaXRlPjxBdXRob3I+UGF0dGVy
c29uPC9BdXRob3I+PFllYXI+MjAxOTwvWWVhcj48UmVjTnVtPjMyNDI8L1JlY051bT48cmVjb3Jk
PjxyZWMtbnVtYmVyPjMyNDI8L3JlYy1udW1iZXI+PGZvcmVpZ24ta2V5cz48a2V5IGFwcD0iRU4i
IGRiLWlkPSJ4djJkc2Z2OWx2OWZ2eGU1NXZmeHc1c2UwemVydzA5cHZ0ZXciIHRpbWVzdGFtcD0i
MTU3NjEzNjUyNyI+MzI0Mjwva2V5PjwvZm9yZWlnbi1rZXlzPjxyZWYtdHlwZSBuYW1lPSJKb3Vy
bmFsIEFydGljbGUiPjE3PC9yZWYtdHlwZT48Y29udHJpYnV0b3JzPjxhdXRob3JzPjxhdXRob3I+
UGF0dGVyc29uLCBKLiBSLjwvYXV0aG9yPjxhdXRob3I+UG9saW5za2ksIE4uIEsuPC9hdXRob3I+
PGF1dGhvcj5EdWZmeSwgTS4gRi48L2F1dGhvcj48YXV0aG9yPktlbXAsIEMuIEouPC9hdXRob3I+
PGF1dGhvcj5MdWssIEsuIEMuPC9hdXRob3I+PGF1dGhvcj5Wb2xwaWNlbGxpLURhbGV5LCBMLiBB
LjwvYXV0aG9yPjxhdXRob3I+S2FuYWFuLCBOLiBNLjwvYXV0aG9yPjxhdXRob3I+U29ydHdlbGws
IEMuIEUuPC9hdXRob3I+PC9hdXRob3JzPjwvY29udHJpYnV0b3JzPjxhdXRoLWFkZHJlc3M+RGVw
YXJ0bWVudCBvZiBUcmFuc2xhdGlvbmFsIFNjaWVuY2UgYW5kIE1vbGVjdWxhciBNZWRpY2luZSwg
TWljaGlnYW4gU3RhdGUgVW5pdmVyc2l0eTsgSm9zZXBoLlBhdHRlcnNvbkBoYy5tc3UuZWR1LiYj
eEQ7VGhlIE1pY2hhZWwgSi4gRm94IEZvdW5kYXRpb24gZm9yIFBhcmtpbnNvbiZhcG9zO3MgUmVz
ZWFyY2guJiN4RDtEZXBhcnRtZW50IG9mIFRyYW5zbGF0aW9uYWwgU2NpZW5jZSBhbmQgTW9sZWN1
bGFyIE1lZGljaW5lLCBNaWNoaWdhbiBTdGF0ZSBVbml2ZXJzaXR5OyBOZXVyb3NjaWVuY2UgUHJv
Z3JhbSwgTWljaGlnYW4gU3RhdGUgVW5pdmVyc2l0eS4mI3hEO0RlcGFydG1lbnQgb2YgVHJhbnNs
YXRpb25hbCBTY2llbmNlIGFuZCBNb2xlY3VsYXIgTWVkaWNpbmUsIE1pY2hpZ2FuIFN0YXRlIFVu
aXZlcnNpdHkuJiN4RDtDZW50ZXIgZm9yIE5ldXJvZGVnZW5lcmF0aXZlIERpc2Vhc2UgUmVzZWFy
Y2gsIERlcGFydG1lbnQgb2YgUGF0aG9sb2d5IGFuZCBMYWJvcmF0b3J5IE1lZGljaW5lLCBVbml2
ZXJzaXR5IG9mIFBlbm5zeWx2YW5pYSBQZXJlbG1hbiBTY2hvb2wgb2YgTWVkaWNpbmUuJiN4RDtD
ZW50ZXIgZm9yIE5ldXJvZGVnZW5lcmF0aW9uIGFuZCBFeHBlcmltZW50YWwgVGhlcmFwZXV0aWNz
LCBVbml2ZXJzaXR5IG9mIEFsYWJhbWEgYXQgQmlybWluZ2hhbS4mI3hEO0RlcGFydG1lbnQgb2Yg
VHJhbnNsYXRpb25hbCBTY2llbmNlIGFuZCBNb2xlY3VsYXIgTWVkaWNpbmUsIE1pY2hpZ2FuIFN0
YXRlIFVuaXZlcnNpdHk7IE5ldXJvc2NpZW5jZSBQcm9ncmFtLCBNaWNoaWdhbiBTdGF0ZSBVbml2
ZXJzaXR5OyBNZXJjeSBIZWFsdGggSGF1ZW5zdGVpbiBOZXVyb3NjaWVuY2UgTWVkaWNhbCBDZW50
ZXIuPC9hdXRoLWFkZHJlc3M+PHRpdGxlcz48dGl0bGU+R2VuZXJhdGlvbiBvZiBBbHBoYS1TeW51
Y2xlaW4gUHJlZm9ybWVkIEZpYnJpbHMgZnJvbSBNb25vbWVycyBhbmQgVXNlIEluIFZpdm88L3Rp
dGxlPjxzZWNvbmRhcnktdGl0bGU+SiBWaXMgRXhwPC9zZWNvbmRhcnktdGl0bGU+PC90aXRsZXM+
PHBlcmlvZGljYWw+PGZ1bGwtdGl0bGU+SiBWaXMgRXhwPC9mdWxsLXRpdGxlPjwvcGVyaW9kaWNh
bD48cGFnZXM+ZTU5NzU4PC9wYWdlcz48bnVtYmVyPjE0ODwvbnVtYmVyPjxlZGl0aW9uPjIwMTkv
MDYvMTg8L2VkaXRpb24+PGtleXdvcmRzPjxrZXl3b3JkPlRoaXMgTW9udGggaW4gSm9WRTwva2V5
d29yZD48a2V5d29yZD5BbHBoYS1TeW51Y2xlaW48L2tleXdvcmQ+PGtleXdvcmQ+TW9ub21lcnM8
L2tleXdvcmQ+PGtleXdvcmQ+UHJlZm9ybWVkIEZpYnJpbHM8L2tleXdvcmQ+PGtleXdvcmQ+UGFy
a2luc29uJmFwb3M7cyBEaXNlYXNlPC9rZXl3b3JkPjxrZXl3b3JkPlF1YWxpdHkgQ29udHJvbDwv
a2V5d29yZD48a2V5d29yZD5TdGVyZW90YXhpYyBTdXJnZXJ5PC9rZXl3b3JkPjwva2V5d29yZHM+
PGRhdGVzPjx5ZWFyPjIwMTk8L3llYXI+PHB1Yi1kYXRlcz48ZGF0ZT5KdW4gMjwvZGF0ZT48L3B1
Yi1kYXRlcz48L2RhdGVzPjxwdWJsaXNoZXI+TXlKb1ZFIENvcnA8L3B1Ymxpc2hlcj48aXNibj4x
OTQwLTA4N1ggKEVsZWN0cm9uaWMpJiN4RDsxOTQwLTA4N1ggKExpbmtpbmcpPC9pc2JuPjxhY2Nl
c3Npb24tbnVtPjMxMjA1MzA4PC9hY2Nlc3Npb24tbnVtPjx1cmxzPjxyZWxhdGVkLXVybHM+PHVy
bD5odHRwczovL3d3dy5uY2JpLm5sbS5uaWguZ292L3B1Ym1lZC8zMTIwNTMwODwvdXJsPjwvcmVs
YXRlZC11cmxzPjwvdXJscz48ZWxlY3Ryb25pYy1yZXNvdXJjZS1udW0+MTAuMzc5MS81OTc1ODwv
ZWxlY3Ryb25pYy1yZXNvdXJjZS1udW0+PC9yZWNvcmQ+PC9DaXRlPjwvRW5kTm90ZT5=
</w:fldData>
        </w:fldChar>
      </w:r>
      <w:r w:rsidR="00077114">
        <w:instrText xml:space="preserve"> ADDIN EN.CITE.DATA </w:instrText>
      </w:r>
      <w:r w:rsidR="00077114">
        <w:fldChar w:fldCharType="end"/>
      </w:r>
      <w:r w:rsidR="00585706">
        <w:fldChar w:fldCharType="separate"/>
      </w:r>
      <w:r w:rsidR="00077114" w:rsidRPr="00077114">
        <w:rPr>
          <w:noProof/>
          <w:vertAlign w:val="superscript"/>
        </w:rPr>
        <w:t>11,28-30</w:t>
      </w:r>
      <w:r w:rsidR="00585706">
        <w:fldChar w:fldCharType="end"/>
      </w:r>
      <w:r w:rsidR="00793337">
        <w:t xml:space="preserve">. </w:t>
      </w:r>
      <w:r w:rsidR="003B1EB4">
        <w:t>Following any work with PFFs</w:t>
      </w:r>
      <w:r w:rsidR="00861180">
        <w:t>,</w:t>
      </w:r>
      <w:r w:rsidR="003B1EB4">
        <w:t xml:space="preserve"> c</w:t>
      </w:r>
      <w:r w:rsidR="003520C4">
        <w:t xml:space="preserve">lean the laminar hood </w:t>
      </w:r>
      <w:r w:rsidR="003B1EB4">
        <w:t xml:space="preserve">or any equipment </w:t>
      </w:r>
      <w:r w:rsidR="00861180" w:rsidRPr="004906DB">
        <w:t>that</w:t>
      </w:r>
      <w:r w:rsidR="00861180">
        <w:t xml:space="preserve"> </w:t>
      </w:r>
      <w:r w:rsidR="003B1EB4">
        <w:t>might have contact</w:t>
      </w:r>
      <w:r w:rsidR="00861180">
        <w:t>ed</w:t>
      </w:r>
      <w:r w:rsidR="003B1EB4">
        <w:t xml:space="preserve"> </w:t>
      </w:r>
      <w:r w:rsidR="00861180">
        <w:t xml:space="preserve">the </w:t>
      </w:r>
      <w:r w:rsidR="003B1EB4">
        <w:t xml:space="preserve">PFFs </w:t>
      </w:r>
      <w:r w:rsidR="003520C4">
        <w:t xml:space="preserve">with 1% SDS, then with 70% </w:t>
      </w:r>
      <w:r w:rsidR="00861180">
        <w:t>ethanol</w:t>
      </w:r>
      <w:r w:rsidR="00C874DA">
        <w:fldChar w:fldCharType="begin"/>
      </w:r>
      <w:r w:rsidR="00077114">
        <w:instrText xml:space="preserve"> ADDIN EN.CITE &lt;EndNote&gt;&lt;Cite&gt;&lt;Author&gt;Bousset&lt;/Author&gt;&lt;Year&gt;2016&lt;/Year&gt;&lt;RecNum&gt;3239&lt;/RecNum&gt;&lt;DisplayText&gt;&lt;style face="superscript"&gt;31&lt;/style&gt;&lt;/DisplayText&gt;&lt;record&gt;&lt;rec-number&gt;3239&lt;/rec-number&gt;&lt;foreign-keys&gt;&lt;key app="EN" db-id="xv2dsfv9lv9fvxe55vfxw5se0zerw09pvtew" timestamp="1576110068"&gt;3239&lt;/key&gt;&lt;/foreign-keys&gt;&lt;ref-type name="Journal Article"&gt;17&lt;/ref-type&gt;&lt;contributors&gt;&lt;authors&gt;&lt;author&gt;Bousset, L.&lt;/author&gt;&lt;author&gt;Brundin, P.&lt;/author&gt;&lt;author&gt;Bockmann, A.&lt;/author&gt;&lt;author&gt;Meier, B.&lt;/author&gt;&lt;author&gt;Melki, R.&lt;/author&gt;&lt;/authors&gt;&lt;/contributors&gt;&lt;auth-address&gt;Paris-Saclay Institute of Neurosciences, CNRS, Gif-sur-Yvette, France.&amp;#xD;Van Andel Research Institute, Center for Neurodegenerative Science, Grand Rapids, Michigan, USA.&amp;#xD;Institut de Biologie et Chimie des Proteines, CNRS/Universite de Lyon 1, Lyon, France.&amp;#xD;Physical Chemistry, ETH Zurich, Zurich, Switzerland.&lt;/auth-address&gt;&lt;titles&gt;&lt;title&gt;An Efficient Procedure for Removal and Inactivation of Alpha-Synuclein Assemblies from Laboratory Materials&lt;/title&gt;&lt;secondary-title&gt;J Parkinsons Dis&lt;/secondary-title&gt;&lt;/titles&gt;&lt;periodical&gt;&lt;full-title&gt;J Parkinsons Dis&lt;/full-title&gt;&lt;/periodical&gt;&lt;pages&gt;143-51&lt;/pages&gt;&lt;volume&gt;6&lt;/volume&gt;&lt;number&gt;1&lt;/number&gt;&lt;edition&gt;2015/12/08&lt;/edition&gt;&lt;keywords&gt;&lt;keyword&gt;Decontamination/*methods&lt;/keyword&gt;&lt;keyword&gt;Detergents/*pharmacology&lt;/keyword&gt;&lt;keyword&gt;Humans&lt;/keyword&gt;&lt;keyword&gt;*Laboratories&lt;/keyword&gt;&lt;keyword&gt;alpha-Synuclein/*drug effects&lt;/keyword&gt;&lt;keyword&gt;Alpha synuclein&lt;/keyword&gt;&lt;keyword&gt;Parkinson&amp;apos;s disease&lt;/keyword&gt;&lt;keyword&gt;cleaning procedures&lt;/keyword&gt;&lt;keyword&gt;detergent&lt;/keyword&gt;&lt;keyword&gt;fibrils&lt;/keyword&gt;&lt;keyword&gt;inactivation&lt;/keyword&gt;&lt;keyword&gt;removal&lt;/keyword&gt;&lt;/keywords&gt;&lt;dates&gt;&lt;year&gt;2016&lt;/year&gt;&lt;/dates&gt;&lt;isbn&gt;1877-718X (Electronic)&amp;#xD;1877-7171 (Linking)&lt;/isbn&gt;&lt;accession-num&gt;26639448&lt;/accession-num&gt;&lt;urls&gt;&lt;related-urls&gt;&lt;url&gt;https://www.ncbi.nlm.nih.gov/pubmed/26639448&lt;/url&gt;&lt;/related-urls&gt;&lt;/urls&gt;&lt;custom2&gt;PMC4927840&lt;/custom2&gt;&lt;electronic-resource-num&gt;10.3233/JPD-150691&lt;/electronic-resource-num&gt;&lt;/record&gt;&lt;/Cite&gt;&lt;/EndNote&gt;</w:instrText>
      </w:r>
      <w:r w:rsidR="00C874DA">
        <w:fldChar w:fldCharType="separate"/>
      </w:r>
      <w:r w:rsidR="00077114" w:rsidRPr="00077114">
        <w:rPr>
          <w:noProof/>
          <w:vertAlign w:val="superscript"/>
        </w:rPr>
        <w:t>31</w:t>
      </w:r>
      <w:r w:rsidR="00C874DA">
        <w:fldChar w:fldCharType="end"/>
      </w:r>
      <w:r w:rsidR="003520C4">
        <w:t>.</w:t>
      </w:r>
    </w:p>
    <w:p w14:paraId="45D6D84D" w14:textId="77777777" w:rsidR="00962BEA" w:rsidRDefault="00962BEA" w:rsidP="008B569A">
      <w:pPr>
        <w:pStyle w:val="ListParagraph"/>
      </w:pPr>
    </w:p>
    <w:p w14:paraId="62A2C671" w14:textId="224CDD79" w:rsidR="00B80F87" w:rsidRDefault="00A21A42" w:rsidP="008B569A">
      <w:pPr>
        <w:pStyle w:val="ListParagraph"/>
        <w:numPr>
          <w:ilvl w:val="1"/>
          <w:numId w:val="37"/>
        </w:numPr>
      </w:pPr>
      <w:r>
        <w:t>Prior to the experiment, d</w:t>
      </w:r>
      <w:r w:rsidRPr="00F65998">
        <w:t xml:space="preserve">ilute </w:t>
      </w:r>
      <w:r w:rsidR="00861180">
        <w:t xml:space="preserve">the </w:t>
      </w:r>
      <w:r w:rsidRPr="00F65998">
        <w:t>PFFs with 1x PBS to</w:t>
      </w:r>
      <w:r w:rsidR="0020142B">
        <w:t xml:space="preserve"> a</w:t>
      </w:r>
      <w:r w:rsidRPr="00F65998">
        <w:t xml:space="preserve"> final concentration of 100 </w:t>
      </w:r>
      <w:proofErr w:type="spellStart"/>
      <w:r w:rsidR="00AE7D54" w:rsidRPr="00052036">
        <w:t>μ</w:t>
      </w:r>
      <w:r w:rsidR="00AE7D54">
        <w:t>g</w:t>
      </w:r>
      <w:proofErr w:type="spellEnd"/>
      <w:r w:rsidRPr="00F65998">
        <w:t>/</w:t>
      </w:r>
      <w:proofErr w:type="spellStart"/>
      <w:r w:rsidRPr="00F65998">
        <w:t>mL.</w:t>
      </w:r>
      <w:proofErr w:type="spellEnd"/>
      <w:r>
        <w:t xml:space="preserve"> </w:t>
      </w:r>
      <w:r w:rsidR="00B80F87" w:rsidRPr="00F65998">
        <w:t xml:space="preserve">Sonicate the </w:t>
      </w:r>
      <w:r w:rsidR="00504127" w:rsidRPr="00F65998">
        <w:t xml:space="preserve">diluted </w:t>
      </w:r>
      <w:r w:rsidR="00B80F87" w:rsidRPr="00F65998">
        <w:t>PFFs</w:t>
      </w:r>
      <w:r w:rsidR="003240C4">
        <w:t xml:space="preserve"> in </w:t>
      </w:r>
      <w:proofErr w:type="spellStart"/>
      <w:r w:rsidR="003240C4">
        <w:t>microcentrifuge</w:t>
      </w:r>
      <w:proofErr w:type="spellEnd"/>
      <w:r w:rsidR="003240C4">
        <w:t xml:space="preserve"> tubes</w:t>
      </w:r>
      <w:r w:rsidR="00D42098" w:rsidRPr="00D42098">
        <w:t xml:space="preserve"> </w:t>
      </w:r>
      <w:r w:rsidR="00D42098" w:rsidRPr="00F65998">
        <w:t>with</w:t>
      </w:r>
      <w:r w:rsidR="00D42098">
        <w:t xml:space="preserve"> a</w:t>
      </w:r>
      <w:r w:rsidR="00D42098" w:rsidRPr="00F65998">
        <w:t xml:space="preserve"> bath </w:t>
      </w:r>
      <w:proofErr w:type="spellStart"/>
      <w:r w:rsidR="00D42098" w:rsidRPr="00F65998">
        <w:t>sonicator</w:t>
      </w:r>
      <w:proofErr w:type="spellEnd"/>
      <w:r w:rsidR="00D42098" w:rsidRPr="00F65998">
        <w:t xml:space="preserve"> at high power with water bath cooling at 4</w:t>
      </w:r>
      <w:r w:rsidR="00D42098">
        <w:t xml:space="preserve"> </w:t>
      </w:r>
      <w:r w:rsidR="00D42098" w:rsidRPr="00F65998">
        <w:t>°C</w:t>
      </w:r>
      <w:r w:rsidR="00D42098">
        <w:t xml:space="preserve"> for</w:t>
      </w:r>
      <w:r w:rsidR="003240C4">
        <w:t xml:space="preserve"> 10</w:t>
      </w:r>
      <w:r w:rsidR="00284082" w:rsidRPr="00F65998">
        <w:t xml:space="preserve"> cycles, 30 s </w:t>
      </w:r>
      <w:r>
        <w:t>ON</w:t>
      </w:r>
      <w:r w:rsidR="00284082" w:rsidRPr="00F65998">
        <w:t xml:space="preserve">/30 s </w:t>
      </w:r>
      <w:r>
        <w:t>OFF</w:t>
      </w:r>
      <w:r w:rsidR="00D42098">
        <w:t>.</w:t>
      </w:r>
    </w:p>
    <w:p w14:paraId="38358B79" w14:textId="77777777" w:rsidR="00962BEA" w:rsidRDefault="00962BEA" w:rsidP="008B569A">
      <w:pPr>
        <w:pStyle w:val="ListParagraph"/>
      </w:pPr>
    </w:p>
    <w:p w14:paraId="468BEB78" w14:textId="42E8D49A" w:rsidR="00504127" w:rsidRPr="00077114" w:rsidRDefault="006701BD" w:rsidP="008B569A">
      <w:r w:rsidRPr="00A21A42">
        <w:rPr>
          <w:bCs/>
        </w:rPr>
        <w:t>NOTE:</w:t>
      </w:r>
      <w:r>
        <w:t xml:space="preserve"> </w:t>
      </w:r>
      <w:r w:rsidR="00C948E6">
        <w:t>It is</w:t>
      </w:r>
      <w:r w:rsidR="00317193">
        <w:t xml:space="preserve"> critical that the fibrils </w:t>
      </w:r>
      <w:r w:rsidR="00861180">
        <w:t xml:space="preserve">be </w:t>
      </w:r>
      <w:r w:rsidR="00317193">
        <w:t xml:space="preserve">properly sonicated </w:t>
      </w:r>
      <w:r w:rsidR="00814DED">
        <w:t xml:space="preserve">to generate fragments </w:t>
      </w:r>
      <w:r w:rsidR="00861180">
        <w:t>~</w:t>
      </w:r>
      <w:r w:rsidR="0028487F">
        <w:t>50</w:t>
      </w:r>
      <w:r w:rsidR="00600D33">
        <w:t xml:space="preserve"> </w:t>
      </w:r>
      <w:r w:rsidR="0028487F">
        <w:t xml:space="preserve">nm </w:t>
      </w:r>
      <w:r w:rsidR="00861180">
        <w:t>long</w:t>
      </w:r>
      <w:r w:rsidR="003B1EB4">
        <w:t xml:space="preserve">. </w:t>
      </w:r>
      <w:r w:rsidR="00D42098">
        <w:t>The s</w:t>
      </w:r>
      <w:r w:rsidR="003B1EB4">
        <w:t xml:space="preserve">ize of </w:t>
      </w:r>
      <w:r w:rsidR="00193DC8">
        <w:t>sonicated PFFs</w:t>
      </w:r>
      <w:r w:rsidR="003B1EB4">
        <w:t xml:space="preserve"> can be </w:t>
      </w:r>
      <w:r w:rsidR="00193DC8">
        <w:t xml:space="preserve">measured directly from transmission electron microscope images of PFFs stained as </w:t>
      </w:r>
      <w:r w:rsidR="003B1EB4">
        <w:t>described by Patterson et al.</w:t>
      </w:r>
      <w:r w:rsidR="00077114">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 </w:instrText>
      </w:r>
      <w:r w:rsidR="00077114">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DATA </w:instrText>
      </w:r>
      <w:r w:rsidR="00077114">
        <w:fldChar w:fldCharType="end"/>
      </w:r>
      <w:r w:rsidR="00077114">
        <w:fldChar w:fldCharType="separate"/>
      </w:r>
      <w:r w:rsidR="00077114" w:rsidRPr="00077114">
        <w:rPr>
          <w:noProof/>
          <w:vertAlign w:val="superscript"/>
        </w:rPr>
        <w:t>30</w:t>
      </w:r>
      <w:r w:rsidR="00077114">
        <w:fldChar w:fldCharType="end"/>
      </w:r>
      <w:r w:rsidR="0028487F">
        <w:t xml:space="preserve">. </w:t>
      </w:r>
      <w:r w:rsidR="00436ACB">
        <w:t>Sonication</w:t>
      </w:r>
      <w:r w:rsidR="00193DC8">
        <w:t xml:space="preserve"> </w:t>
      </w:r>
      <w:r w:rsidR="0028487F">
        <w:t xml:space="preserve">can be achieved as described above </w:t>
      </w:r>
      <w:r w:rsidR="009B622F">
        <w:t xml:space="preserve">in </w:t>
      </w:r>
      <w:r w:rsidR="00861180">
        <w:t xml:space="preserve">a </w:t>
      </w:r>
      <w:r w:rsidR="009B622F">
        <w:t xml:space="preserve">high power bath </w:t>
      </w:r>
      <w:proofErr w:type="spellStart"/>
      <w:r w:rsidR="009B622F">
        <w:t>sonicator</w:t>
      </w:r>
      <w:proofErr w:type="spellEnd"/>
      <w:r w:rsidR="009B622F">
        <w:t xml:space="preserve">. </w:t>
      </w:r>
      <w:r w:rsidR="00CC43CD">
        <w:t>Alternatively,</w:t>
      </w:r>
      <w:r w:rsidR="009B622F">
        <w:t xml:space="preserve"> </w:t>
      </w:r>
      <w:r w:rsidR="00861180">
        <w:t xml:space="preserve">a </w:t>
      </w:r>
      <w:r w:rsidR="009B622F">
        <w:t xml:space="preserve">tip </w:t>
      </w:r>
      <w:proofErr w:type="spellStart"/>
      <w:r w:rsidR="009B622F">
        <w:t>sonicator</w:t>
      </w:r>
      <w:proofErr w:type="spellEnd"/>
      <w:r w:rsidR="003B2B53">
        <w:t xml:space="preserve"> can be used</w:t>
      </w:r>
      <w:r w:rsidR="00903950">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 </w:instrText>
      </w:r>
      <w:r w:rsidR="00077114">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DATA </w:instrText>
      </w:r>
      <w:r w:rsidR="00077114">
        <w:fldChar w:fldCharType="end"/>
      </w:r>
      <w:r w:rsidR="00903950">
        <w:fldChar w:fldCharType="separate"/>
      </w:r>
      <w:r w:rsidR="00077114" w:rsidRPr="00077114">
        <w:rPr>
          <w:noProof/>
          <w:vertAlign w:val="superscript"/>
        </w:rPr>
        <w:t>30</w:t>
      </w:r>
      <w:r w:rsidR="00903950">
        <w:fldChar w:fldCharType="end"/>
      </w:r>
      <w:r w:rsidR="00AE0AE1">
        <w:t xml:space="preserve">. </w:t>
      </w:r>
      <w:r w:rsidR="00504127" w:rsidRPr="00504127">
        <w:t>Sonicated PFFs can be stored at -80</w:t>
      </w:r>
      <w:r w:rsidR="00A21A42">
        <w:t xml:space="preserve"> </w:t>
      </w:r>
      <w:r w:rsidR="00504127" w:rsidRPr="00504127">
        <w:t>°C in small aliquots to avoid multiple freezing/thawing cycles.</w:t>
      </w:r>
    </w:p>
    <w:p w14:paraId="76232FBA" w14:textId="77777777" w:rsidR="0020142B" w:rsidRDefault="0020142B" w:rsidP="008B569A">
      <w:pPr>
        <w:pStyle w:val="ListParagraph"/>
      </w:pPr>
    </w:p>
    <w:p w14:paraId="741D7EB3" w14:textId="7C844BE6" w:rsidR="003B1EB4" w:rsidRPr="000602CB" w:rsidRDefault="00284082" w:rsidP="008B569A">
      <w:pPr>
        <w:pStyle w:val="ListParagraph"/>
        <w:numPr>
          <w:ilvl w:val="1"/>
          <w:numId w:val="37"/>
        </w:numPr>
      </w:pPr>
      <w:r w:rsidRPr="000602CB">
        <w:t xml:space="preserve">On DIV8, </w:t>
      </w:r>
      <w:r w:rsidR="0020142B" w:rsidRPr="000602CB">
        <w:t xml:space="preserve">add </w:t>
      </w:r>
      <w:r w:rsidR="00504127" w:rsidRPr="000602CB">
        <w:t xml:space="preserve">3.75 </w:t>
      </w:r>
      <w:r w:rsidR="002A6F8B" w:rsidRPr="000602CB">
        <w:t>μL</w:t>
      </w:r>
      <w:r w:rsidR="00504127" w:rsidRPr="000602CB">
        <w:t xml:space="preserve"> of 100 </w:t>
      </w:r>
      <w:proofErr w:type="spellStart"/>
      <w:r w:rsidR="00CA1197" w:rsidRPr="000602CB">
        <w:t>μg</w:t>
      </w:r>
      <w:proofErr w:type="spellEnd"/>
      <w:r w:rsidR="00504127" w:rsidRPr="000602CB">
        <w:t>/m</w:t>
      </w:r>
      <w:r w:rsidR="0020142B" w:rsidRPr="000602CB">
        <w:t xml:space="preserve">L </w:t>
      </w:r>
      <w:r w:rsidR="00504127" w:rsidRPr="000602CB">
        <w:t xml:space="preserve">of PFFs </w:t>
      </w:r>
      <w:r w:rsidR="0020142B" w:rsidRPr="000602CB">
        <w:t xml:space="preserve">per well </w:t>
      </w:r>
      <w:r w:rsidR="00504127" w:rsidRPr="000602CB">
        <w:t xml:space="preserve">to the 150 </w:t>
      </w:r>
      <w:r w:rsidR="002A6F8B" w:rsidRPr="000602CB">
        <w:t>μL</w:t>
      </w:r>
      <w:r w:rsidR="00504127" w:rsidRPr="000602CB">
        <w:t xml:space="preserve"> of </w:t>
      </w:r>
      <w:r w:rsidR="0020142B" w:rsidRPr="000602CB">
        <w:t>medium</w:t>
      </w:r>
      <w:r w:rsidR="00077114" w:rsidRPr="000602CB">
        <w:t xml:space="preserve"> in the well</w:t>
      </w:r>
      <w:r w:rsidR="0020142B" w:rsidRPr="000602CB">
        <w:t xml:space="preserve"> </w:t>
      </w:r>
      <w:r w:rsidR="00D42098" w:rsidRPr="000602CB">
        <w:t xml:space="preserve">to a </w:t>
      </w:r>
      <w:r w:rsidR="0020142B" w:rsidRPr="000602CB">
        <w:t xml:space="preserve">final concentration of 2.5 </w:t>
      </w:r>
      <w:proofErr w:type="spellStart"/>
      <w:r w:rsidR="00E84A4C" w:rsidRPr="000602CB">
        <w:t>μg</w:t>
      </w:r>
      <w:proofErr w:type="spellEnd"/>
      <w:r w:rsidR="0020142B" w:rsidRPr="000602CB">
        <w:t>/</w:t>
      </w:r>
      <w:proofErr w:type="spellStart"/>
      <w:r w:rsidR="0020142B" w:rsidRPr="000602CB">
        <w:t>mL</w:t>
      </w:r>
      <w:r w:rsidR="00861180" w:rsidRPr="000602CB">
        <w:t>.</w:t>
      </w:r>
      <w:proofErr w:type="spellEnd"/>
      <w:r w:rsidR="006B7C8B" w:rsidRPr="000602CB">
        <w:t xml:space="preserve"> </w:t>
      </w:r>
      <w:r w:rsidR="00A25BBF" w:rsidRPr="000602CB">
        <w:t xml:space="preserve">Use </w:t>
      </w:r>
      <w:r w:rsidR="00861180" w:rsidRPr="000602CB">
        <w:t xml:space="preserve">the </w:t>
      </w:r>
      <w:r w:rsidR="00A25BBF" w:rsidRPr="000602CB">
        <w:t>same amount of 1x</w:t>
      </w:r>
      <w:r w:rsidR="00600D33" w:rsidRPr="000602CB">
        <w:t xml:space="preserve"> </w:t>
      </w:r>
      <w:r w:rsidR="00A25BBF" w:rsidRPr="000602CB">
        <w:t xml:space="preserve">PBS for the control group. </w:t>
      </w:r>
    </w:p>
    <w:p w14:paraId="0C225C79" w14:textId="77777777" w:rsidR="0020142B" w:rsidRPr="0020142B" w:rsidRDefault="0020142B" w:rsidP="008B569A">
      <w:pPr>
        <w:pStyle w:val="ListParagraph"/>
        <w:rPr>
          <w:highlight w:val="yellow"/>
        </w:rPr>
      </w:pPr>
    </w:p>
    <w:p w14:paraId="4DC726B2" w14:textId="19466690" w:rsidR="00504127" w:rsidRPr="0020142B" w:rsidRDefault="00504127" w:rsidP="008B569A">
      <w:pPr>
        <w:pStyle w:val="ListParagraph"/>
        <w:numPr>
          <w:ilvl w:val="1"/>
          <w:numId w:val="37"/>
        </w:numPr>
      </w:pPr>
      <w:r w:rsidRPr="0020142B">
        <w:rPr>
          <w:rFonts w:asciiTheme="minorHAnsi" w:hAnsiTheme="minorHAnsi" w:cstheme="minorHAnsi"/>
        </w:rPr>
        <w:t xml:space="preserve">Prepare 4% </w:t>
      </w:r>
      <w:r w:rsidR="00F8354C" w:rsidRPr="0020142B">
        <w:t>paraformaldehyde</w:t>
      </w:r>
      <w:r w:rsidR="00F8354C" w:rsidRPr="0020142B">
        <w:rPr>
          <w:rFonts w:asciiTheme="minorHAnsi" w:hAnsiTheme="minorHAnsi" w:cstheme="minorHAnsi"/>
        </w:rPr>
        <w:t xml:space="preserve"> (</w:t>
      </w:r>
      <w:r w:rsidRPr="0020142B">
        <w:rPr>
          <w:rFonts w:asciiTheme="minorHAnsi" w:hAnsiTheme="minorHAnsi" w:cstheme="minorHAnsi"/>
        </w:rPr>
        <w:t>PFA</w:t>
      </w:r>
      <w:r w:rsidR="00F8354C" w:rsidRPr="0020142B">
        <w:rPr>
          <w:rFonts w:asciiTheme="minorHAnsi" w:hAnsiTheme="minorHAnsi" w:cstheme="minorHAnsi"/>
        </w:rPr>
        <w:t>) in 1x PBS</w:t>
      </w:r>
      <w:r w:rsidRPr="0020142B">
        <w:rPr>
          <w:rFonts w:asciiTheme="minorHAnsi" w:hAnsiTheme="minorHAnsi" w:cstheme="minorHAnsi"/>
        </w:rPr>
        <w:t xml:space="preserve"> and store</w:t>
      </w:r>
      <w:r w:rsidR="00F8354C" w:rsidRPr="0020142B">
        <w:rPr>
          <w:rFonts w:asciiTheme="minorHAnsi" w:hAnsiTheme="minorHAnsi" w:cstheme="minorHAnsi"/>
        </w:rPr>
        <w:t xml:space="preserve"> the</w:t>
      </w:r>
      <w:r w:rsidRPr="0020142B">
        <w:rPr>
          <w:rFonts w:asciiTheme="minorHAnsi" w:hAnsiTheme="minorHAnsi" w:cstheme="minorHAnsi"/>
        </w:rPr>
        <w:t xml:space="preserve"> aliquots at -20</w:t>
      </w:r>
      <w:r w:rsidR="0020142B" w:rsidRPr="0020142B">
        <w:rPr>
          <w:rFonts w:asciiTheme="minorHAnsi" w:hAnsiTheme="minorHAnsi" w:cstheme="minorHAnsi"/>
        </w:rPr>
        <w:t xml:space="preserve"> </w:t>
      </w:r>
      <w:r w:rsidRPr="0020142B">
        <w:rPr>
          <w:rFonts w:asciiTheme="minorHAnsi" w:hAnsiTheme="minorHAnsi" w:cstheme="minorHAnsi"/>
        </w:rPr>
        <w:t xml:space="preserve">°C. </w:t>
      </w:r>
      <w:r w:rsidR="0020142B">
        <w:rPr>
          <w:rFonts w:asciiTheme="minorHAnsi" w:hAnsiTheme="minorHAnsi" w:cstheme="minorHAnsi"/>
        </w:rPr>
        <w:t xml:space="preserve">To do so, follow the steps below. </w:t>
      </w:r>
    </w:p>
    <w:p w14:paraId="6C246AC1" w14:textId="77777777" w:rsidR="00504127" w:rsidRDefault="00504127" w:rsidP="008B569A">
      <w:pPr>
        <w:pStyle w:val="ListParagraph"/>
        <w:contextualSpacing w:val="0"/>
        <w:rPr>
          <w:rFonts w:asciiTheme="minorHAnsi" w:hAnsiTheme="minorHAnsi" w:cstheme="minorHAnsi"/>
        </w:rPr>
      </w:pPr>
    </w:p>
    <w:p w14:paraId="4C206420" w14:textId="5EDB8437" w:rsidR="00504127" w:rsidRDefault="00504127" w:rsidP="008B569A">
      <w:pPr>
        <w:pStyle w:val="ListParagraph"/>
        <w:contextualSpacing w:val="0"/>
        <w:rPr>
          <w:rFonts w:asciiTheme="minorHAnsi" w:hAnsiTheme="minorHAnsi" w:cstheme="minorHAnsi"/>
        </w:rPr>
      </w:pPr>
      <w:r w:rsidRPr="0020142B">
        <w:rPr>
          <w:rFonts w:asciiTheme="minorHAnsi" w:hAnsiTheme="minorHAnsi" w:cstheme="minorHAnsi"/>
          <w:bCs/>
        </w:rPr>
        <w:t>NOTE:</w:t>
      </w:r>
      <w:r w:rsidRPr="00416FC3">
        <w:rPr>
          <w:rFonts w:asciiTheme="minorHAnsi" w:hAnsiTheme="minorHAnsi" w:cstheme="minorHAnsi"/>
        </w:rPr>
        <w:t xml:space="preserve"> PFA is toxic;</w:t>
      </w:r>
      <w:r>
        <w:rPr>
          <w:rFonts w:asciiTheme="minorHAnsi" w:hAnsiTheme="minorHAnsi" w:cstheme="minorHAnsi"/>
        </w:rPr>
        <w:t xml:space="preserve"> wear </w:t>
      </w:r>
      <w:r w:rsidR="00D42098">
        <w:rPr>
          <w:rFonts w:asciiTheme="minorHAnsi" w:hAnsiTheme="minorHAnsi" w:cstheme="minorHAnsi"/>
        </w:rPr>
        <w:t xml:space="preserve">a </w:t>
      </w:r>
      <w:r>
        <w:rPr>
          <w:rFonts w:asciiTheme="minorHAnsi" w:hAnsiTheme="minorHAnsi" w:cstheme="minorHAnsi"/>
        </w:rPr>
        <w:t>mask and gloves during preparation, work always under a laminar hood, and</w:t>
      </w:r>
      <w:r w:rsidRPr="00416FC3">
        <w:rPr>
          <w:rFonts w:asciiTheme="minorHAnsi" w:hAnsiTheme="minorHAnsi" w:cstheme="minorHAnsi"/>
        </w:rPr>
        <w:t xml:space="preserve"> </w:t>
      </w:r>
      <w:r w:rsidRPr="0020142B">
        <w:rPr>
          <w:rFonts w:asciiTheme="minorHAnsi" w:hAnsiTheme="minorHAnsi" w:cstheme="minorHAnsi"/>
        </w:rPr>
        <w:t xml:space="preserve">dispose </w:t>
      </w:r>
      <w:r w:rsidR="00D42098">
        <w:rPr>
          <w:rFonts w:asciiTheme="minorHAnsi" w:hAnsiTheme="minorHAnsi" w:cstheme="minorHAnsi"/>
        </w:rPr>
        <w:t xml:space="preserve">of </w:t>
      </w:r>
      <w:r w:rsidRPr="0020142B">
        <w:rPr>
          <w:rFonts w:asciiTheme="minorHAnsi" w:hAnsiTheme="minorHAnsi" w:cstheme="minorHAnsi"/>
        </w:rPr>
        <w:t>all solid</w:t>
      </w:r>
      <w:r>
        <w:rPr>
          <w:rFonts w:asciiTheme="minorHAnsi" w:hAnsiTheme="minorHAnsi" w:cstheme="minorHAnsi"/>
        </w:rPr>
        <w:t xml:space="preserve"> and liquid PFA waste</w:t>
      </w:r>
      <w:r w:rsidRPr="00416FC3">
        <w:rPr>
          <w:rFonts w:asciiTheme="minorHAnsi" w:hAnsiTheme="minorHAnsi" w:cstheme="minorHAnsi"/>
        </w:rPr>
        <w:t xml:space="preserve"> </w:t>
      </w:r>
      <w:r>
        <w:rPr>
          <w:rFonts w:asciiTheme="minorHAnsi" w:hAnsiTheme="minorHAnsi" w:cstheme="minorHAnsi"/>
        </w:rPr>
        <w:t xml:space="preserve">according to </w:t>
      </w:r>
      <w:r w:rsidR="00861180">
        <w:rPr>
          <w:rFonts w:asciiTheme="minorHAnsi" w:hAnsiTheme="minorHAnsi" w:cstheme="minorHAnsi"/>
        </w:rPr>
        <w:t xml:space="preserve">the </w:t>
      </w:r>
      <w:r>
        <w:rPr>
          <w:rFonts w:asciiTheme="minorHAnsi" w:hAnsiTheme="minorHAnsi" w:cstheme="minorHAnsi"/>
        </w:rPr>
        <w:t>institution’s directions</w:t>
      </w:r>
      <w:r w:rsidRPr="00416FC3">
        <w:rPr>
          <w:rFonts w:asciiTheme="minorHAnsi" w:hAnsiTheme="minorHAnsi" w:cstheme="minorHAnsi"/>
        </w:rPr>
        <w:t>.</w:t>
      </w:r>
    </w:p>
    <w:p w14:paraId="5930F548" w14:textId="51637DB4" w:rsidR="00504127" w:rsidRDefault="00504127" w:rsidP="008B569A">
      <w:pPr>
        <w:pStyle w:val="ListParagraph"/>
        <w:contextualSpacing w:val="0"/>
        <w:rPr>
          <w:rFonts w:asciiTheme="minorHAnsi" w:hAnsiTheme="minorHAnsi" w:cstheme="minorHAnsi"/>
        </w:rPr>
      </w:pPr>
    </w:p>
    <w:p w14:paraId="14BCE554" w14:textId="1A2547EE" w:rsidR="0020142B" w:rsidRDefault="0020142B" w:rsidP="008B569A">
      <w:pPr>
        <w:pStyle w:val="ListParagraph"/>
        <w:numPr>
          <w:ilvl w:val="2"/>
          <w:numId w:val="37"/>
        </w:numPr>
        <w:contextualSpacing w:val="0"/>
        <w:rPr>
          <w:rFonts w:asciiTheme="minorHAnsi" w:hAnsiTheme="minorHAnsi" w:cstheme="minorHAnsi"/>
        </w:rPr>
      </w:pPr>
      <w:r>
        <w:rPr>
          <w:rFonts w:asciiTheme="minorHAnsi" w:hAnsiTheme="minorHAnsi" w:cstheme="minorHAnsi"/>
        </w:rPr>
        <w:t>Warm</w:t>
      </w:r>
      <w:r w:rsidR="00F8354C">
        <w:rPr>
          <w:rFonts w:asciiTheme="minorHAnsi" w:hAnsiTheme="minorHAnsi" w:cstheme="minorHAnsi"/>
        </w:rPr>
        <w:t xml:space="preserve"> 500 m</w:t>
      </w:r>
      <w:r>
        <w:rPr>
          <w:rFonts w:asciiTheme="minorHAnsi" w:hAnsiTheme="minorHAnsi" w:cstheme="minorHAnsi"/>
        </w:rPr>
        <w:t>L</w:t>
      </w:r>
      <w:r w:rsidR="00F8354C">
        <w:rPr>
          <w:rFonts w:asciiTheme="minorHAnsi" w:hAnsiTheme="minorHAnsi" w:cstheme="minorHAnsi"/>
        </w:rPr>
        <w:t xml:space="preserve"> of 1x PBS in a 1 L vessel.</w:t>
      </w:r>
      <w:r>
        <w:rPr>
          <w:rFonts w:asciiTheme="minorHAnsi" w:hAnsiTheme="minorHAnsi" w:cstheme="minorHAnsi"/>
        </w:rPr>
        <w:t xml:space="preserve"> </w:t>
      </w:r>
      <w:r w:rsidR="00F8354C" w:rsidRPr="0020142B">
        <w:rPr>
          <w:rFonts w:asciiTheme="minorHAnsi" w:hAnsiTheme="minorHAnsi" w:cstheme="minorHAnsi"/>
        </w:rPr>
        <w:t xml:space="preserve">Put a </w:t>
      </w:r>
      <w:r w:rsidR="000816D0" w:rsidRPr="0020142B">
        <w:rPr>
          <w:rFonts w:asciiTheme="minorHAnsi" w:hAnsiTheme="minorHAnsi" w:cstheme="minorHAnsi"/>
        </w:rPr>
        <w:t>stir bar in the vessel and put</w:t>
      </w:r>
      <w:r w:rsidR="00F8354C" w:rsidRPr="0020142B">
        <w:rPr>
          <w:rFonts w:asciiTheme="minorHAnsi" w:hAnsiTheme="minorHAnsi" w:cstheme="minorHAnsi"/>
        </w:rPr>
        <w:t xml:space="preserve"> the vessel on a magnetic stirrer with </w:t>
      </w:r>
      <w:r w:rsidR="00EB12E3">
        <w:rPr>
          <w:rFonts w:asciiTheme="minorHAnsi" w:hAnsiTheme="minorHAnsi" w:cstheme="minorHAnsi"/>
        </w:rPr>
        <w:t xml:space="preserve">a </w:t>
      </w:r>
      <w:r w:rsidR="00F8354C" w:rsidRPr="0020142B">
        <w:rPr>
          <w:rFonts w:asciiTheme="minorHAnsi" w:hAnsiTheme="minorHAnsi" w:cstheme="minorHAnsi"/>
        </w:rPr>
        <w:t>heating function.</w:t>
      </w:r>
      <w:r w:rsidR="000816D0" w:rsidRPr="0020142B">
        <w:rPr>
          <w:rFonts w:asciiTheme="minorHAnsi" w:hAnsiTheme="minorHAnsi" w:cstheme="minorHAnsi"/>
        </w:rPr>
        <w:t xml:space="preserve"> Adjust the temperature between 40</w:t>
      </w:r>
      <w:r w:rsidR="00EB12E3" w:rsidRPr="004906DB">
        <w:rPr>
          <w:rFonts w:asciiTheme="minorHAnsi" w:hAnsiTheme="minorHAnsi" w:cstheme="minorHAnsi"/>
        </w:rPr>
        <w:t>–</w:t>
      </w:r>
      <w:r w:rsidR="000816D0" w:rsidRPr="0020142B">
        <w:rPr>
          <w:rFonts w:asciiTheme="minorHAnsi" w:hAnsiTheme="minorHAnsi" w:cstheme="minorHAnsi"/>
        </w:rPr>
        <w:t xml:space="preserve">60 °C to prevent boiling while keeping the solution warm. </w:t>
      </w:r>
    </w:p>
    <w:p w14:paraId="0E2E7FF8" w14:textId="77777777" w:rsidR="0020142B" w:rsidRDefault="0020142B" w:rsidP="008B569A">
      <w:pPr>
        <w:pStyle w:val="ListParagraph"/>
        <w:contextualSpacing w:val="0"/>
        <w:rPr>
          <w:rFonts w:asciiTheme="minorHAnsi" w:hAnsiTheme="minorHAnsi" w:cstheme="minorHAnsi"/>
        </w:rPr>
      </w:pPr>
    </w:p>
    <w:p w14:paraId="2AFDF40B" w14:textId="77777777" w:rsid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Measure 20 g of PFA powder under the hood in a disposable plastic measuring container. Carefully, add the PFA powder into the vessel filled with 1x PBS. Start stirring the solution.</w:t>
      </w:r>
    </w:p>
    <w:p w14:paraId="0B388A03" w14:textId="77777777" w:rsidR="0020142B" w:rsidRPr="0020142B" w:rsidRDefault="0020142B" w:rsidP="008B569A">
      <w:pPr>
        <w:pStyle w:val="ListParagraph"/>
        <w:rPr>
          <w:rFonts w:asciiTheme="minorHAnsi" w:hAnsiTheme="minorHAnsi" w:cstheme="minorHAnsi"/>
        </w:rPr>
      </w:pPr>
    </w:p>
    <w:p w14:paraId="47003777" w14:textId="3F922E18" w:rsid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 xml:space="preserve">Add 200 μL of 5 M </w:t>
      </w:r>
      <w:r w:rsidR="00EB12E3">
        <w:rPr>
          <w:rFonts w:asciiTheme="minorHAnsi" w:hAnsiTheme="minorHAnsi" w:cstheme="minorHAnsi"/>
        </w:rPr>
        <w:t>sodium hydroxide</w:t>
      </w:r>
      <w:r w:rsidR="00EB12E3" w:rsidRPr="0020142B">
        <w:rPr>
          <w:rFonts w:asciiTheme="minorHAnsi" w:hAnsiTheme="minorHAnsi" w:cstheme="minorHAnsi"/>
        </w:rPr>
        <w:t xml:space="preserve"> </w:t>
      </w:r>
      <w:r w:rsidRPr="0020142B">
        <w:rPr>
          <w:rFonts w:asciiTheme="minorHAnsi" w:hAnsiTheme="minorHAnsi" w:cstheme="minorHAnsi"/>
        </w:rPr>
        <w:t xml:space="preserve">into the solution and continue stirring for </w:t>
      </w:r>
      <w:r w:rsidRPr="00937972">
        <w:t>~</w:t>
      </w:r>
      <w:r>
        <w:t>15 min,</w:t>
      </w:r>
      <w:r w:rsidRPr="0020142B">
        <w:rPr>
          <w:rFonts w:asciiTheme="minorHAnsi" w:hAnsiTheme="minorHAnsi" w:cstheme="minorHAnsi"/>
        </w:rPr>
        <w:t xml:space="preserve"> until </w:t>
      </w:r>
      <w:r w:rsidR="00EB12E3">
        <w:rPr>
          <w:rFonts w:asciiTheme="minorHAnsi" w:hAnsiTheme="minorHAnsi" w:cstheme="minorHAnsi"/>
        </w:rPr>
        <w:t xml:space="preserve">the </w:t>
      </w:r>
      <w:r w:rsidRPr="0020142B">
        <w:rPr>
          <w:rFonts w:asciiTheme="minorHAnsi" w:hAnsiTheme="minorHAnsi" w:cstheme="minorHAnsi"/>
        </w:rPr>
        <w:t>PFA dissolves completely.</w:t>
      </w:r>
    </w:p>
    <w:p w14:paraId="0DD7B848" w14:textId="77777777" w:rsidR="0020142B" w:rsidRPr="0020142B" w:rsidRDefault="0020142B" w:rsidP="008B569A">
      <w:pPr>
        <w:pStyle w:val="ListParagraph"/>
        <w:rPr>
          <w:rFonts w:asciiTheme="minorHAnsi" w:hAnsiTheme="minorHAnsi" w:cstheme="minorHAnsi"/>
        </w:rPr>
      </w:pPr>
    </w:p>
    <w:p w14:paraId="3DC7BDF0" w14:textId="0ABAD0FE" w:rsid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 xml:space="preserve">After the solution appears homogenous, add 168 μL of 5 M </w:t>
      </w:r>
      <w:r w:rsidR="00EB12E3">
        <w:rPr>
          <w:rFonts w:asciiTheme="minorHAnsi" w:hAnsiTheme="minorHAnsi" w:cstheme="minorHAnsi"/>
        </w:rPr>
        <w:t>hydrogen chloride</w:t>
      </w:r>
      <w:r w:rsidR="00EB12E3" w:rsidRPr="0020142B">
        <w:rPr>
          <w:rFonts w:asciiTheme="minorHAnsi" w:hAnsiTheme="minorHAnsi" w:cstheme="minorHAnsi"/>
        </w:rPr>
        <w:t xml:space="preserve"> </w:t>
      </w:r>
      <w:r w:rsidRPr="0020142B">
        <w:rPr>
          <w:rFonts w:asciiTheme="minorHAnsi" w:hAnsiTheme="minorHAnsi" w:cstheme="minorHAnsi"/>
        </w:rPr>
        <w:t xml:space="preserve">to balance the pH </w:t>
      </w:r>
      <w:r w:rsidR="00D42098">
        <w:rPr>
          <w:rFonts w:asciiTheme="minorHAnsi" w:hAnsiTheme="minorHAnsi" w:cstheme="minorHAnsi"/>
        </w:rPr>
        <w:t xml:space="preserve">to </w:t>
      </w:r>
      <w:r w:rsidR="00EB12E3">
        <w:rPr>
          <w:rFonts w:asciiTheme="minorHAnsi" w:hAnsiTheme="minorHAnsi" w:cstheme="minorHAnsi"/>
        </w:rPr>
        <w:t>~</w:t>
      </w:r>
      <w:r w:rsidRPr="0020142B">
        <w:rPr>
          <w:rFonts w:asciiTheme="minorHAnsi" w:hAnsiTheme="minorHAnsi" w:cstheme="minorHAnsi"/>
        </w:rPr>
        <w:t xml:space="preserve">7. Check the pH with disposable color-fixed pH indicator strips. </w:t>
      </w:r>
    </w:p>
    <w:p w14:paraId="50EB0C22" w14:textId="77777777" w:rsidR="0020142B" w:rsidRPr="0020142B" w:rsidRDefault="0020142B" w:rsidP="008B569A">
      <w:pPr>
        <w:pStyle w:val="ListParagraph"/>
        <w:rPr>
          <w:rFonts w:asciiTheme="minorHAnsi" w:hAnsiTheme="minorHAnsi" w:cstheme="minorHAnsi"/>
        </w:rPr>
      </w:pPr>
    </w:p>
    <w:p w14:paraId="70397D1A" w14:textId="3BF05B05" w:rsidR="000816D0" w:rsidRP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Remove the vessel from the heater and allow it to cool down to RT. Filter the solution and aliquot for storage at -20</w:t>
      </w:r>
      <w:r w:rsidR="0020142B">
        <w:rPr>
          <w:rFonts w:asciiTheme="minorHAnsi" w:hAnsiTheme="minorHAnsi" w:cstheme="minorHAnsi"/>
        </w:rPr>
        <w:t xml:space="preserve"> </w:t>
      </w:r>
      <w:r w:rsidRPr="0020142B">
        <w:rPr>
          <w:rFonts w:asciiTheme="minorHAnsi" w:hAnsiTheme="minorHAnsi" w:cstheme="minorHAnsi"/>
        </w:rPr>
        <w:t xml:space="preserve">°C. Thaw the aliquots at RT before the use and do not refreeze afterwards. </w:t>
      </w:r>
    </w:p>
    <w:p w14:paraId="5DF2B3F0" w14:textId="77777777" w:rsidR="00F8354C" w:rsidRDefault="00F8354C" w:rsidP="008B569A">
      <w:pPr>
        <w:pStyle w:val="ListParagraph"/>
        <w:contextualSpacing w:val="0"/>
        <w:rPr>
          <w:rFonts w:asciiTheme="minorHAnsi" w:hAnsiTheme="minorHAnsi" w:cstheme="minorHAnsi"/>
        </w:rPr>
      </w:pPr>
    </w:p>
    <w:p w14:paraId="7A942FD5" w14:textId="0A774206" w:rsidR="00C02CA3" w:rsidRDefault="00C02CA3" w:rsidP="008B569A">
      <w:pPr>
        <w:pStyle w:val="ListParagraph"/>
        <w:numPr>
          <w:ilvl w:val="1"/>
          <w:numId w:val="37"/>
        </w:numPr>
      </w:pPr>
      <w:r>
        <w:t>On DIV15,</w:t>
      </w:r>
      <w:r w:rsidR="0020142B">
        <w:t xml:space="preserve"> r</w:t>
      </w:r>
      <w:r w:rsidR="006B7C8B">
        <w:t xml:space="preserve">emove all media from </w:t>
      </w:r>
      <w:r w:rsidR="00D42098">
        <w:t xml:space="preserve">the </w:t>
      </w:r>
      <w:r w:rsidR="006B7C8B">
        <w:t>wells by pipetting.</w:t>
      </w:r>
      <w:r w:rsidR="0020142B">
        <w:t xml:space="preserve"> </w:t>
      </w:r>
      <w:r w:rsidR="006B7C8B">
        <w:t xml:space="preserve">Add 50 </w:t>
      </w:r>
      <w:r w:rsidR="006B7C8B" w:rsidRPr="00E20AD1">
        <w:t>μL</w:t>
      </w:r>
      <w:r w:rsidR="00962BEA">
        <w:t xml:space="preserve"> of 4% PFA to each well</w:t>
      </w:r>
      <w:r w:rsidR="0020142B">
        <w:t xml:space="preserve"> </w:t>
      </w:r>
      <w:r>
        <w:t xml:space="preserve">to fix the cells </w:t>
      </w:r>
      <w:r w:rsidR="0020142B">
        <w:t>and incubate for 20 min at RT</w:t>
      </w:r>
      <w:r w:rsidR="00962BEA">
        <w:t>.</w:t>
      </w:r>
      <w:r w:rsidR="0020142B">
        <w:t xml:space="preserve"> After incubation </w:t>
      </w:r>
      <w:r w:rsidR="00962BEA">
        <w:t>r</w:t>
      </w:r>
      <w:r w:rsidR="00561882">
        <w:t xml:space="preserve">emove </w:t>
      </w:r>
      <w:r w:rsidR="00D42098">
        <w:t xml:space="preserve">the </w:t>
      </w:r>
      <w:r w:rsidR="006B7C8B">
        <w:t xml:space="preserve">PFA from </w:t>
      </w:r>
      <w:r w:rsidR="00D42098">
        <w:t xml:space="preserve">the </w:t>
      </w:r>
      <w:r w:rsidR="006B7C8B">
        <w:t>well</w:t>
      </w:r>
      <w:r w:rsidR="00561882">
        <w:t>s</w:t>
      </w:r>
      <w:r w:rsidR="0020142B">
        <w:t xml:space="preserve"> and </w:t>
      </w:r>
      <w:r w:rsidR="00561882">
        <w:t xml:space="preserve">add 100 </w:t>
      </w:r>
      <w:r w:rsidR="00561882" w:rsidRPr="00E20AD1">
        <w:t>μL</w:t>
      </w:r>
      <w:r w:rsidR="00561882">
        <w:t xml:space="preserve"> of 1x</w:t>
      </w:r>
      <w:r w:rsidR="00E57B51">
        <w:t xml:space="preserve"> </w:t>
      </w:r>
      <w:r w:rsidR="00561882">
        <w:t>PBS to each well</w:t>
      </w:r>
      <w:r w:rsidR="0020142B">
        <w:t xml:space="preserve"> to wash the cells</w:t>
      </w:r>
      <w:r w:rsidR="00561882">
        <w:t>.</w:t>
      </w:r>
      <w:r>
        <w:t xml:space="preserve"> </w:t>
      </w:r>
      <w:r w:rsidR="00561882">
        <w:t>Remove 1x</w:t>
      </w:r>
      <w:r w:rsidR="00E57B51">
        <w:t xml:space="preserve"> </w:t>
      </w:r>
      <w:r w:rsidR="00561882">
        <w:t xml:space="preserve">PBS and </w:t>
      </w:r>
      <w:r w:rsidR="000762F1">
        <w:t xml:space="preserve">wash </w:t>
      </w:r>
      <w:r w:rsidR="00EB12E3" w:rsidRPr="0074046A">
        <w:t>2x</w:t>
      </w:r>
      <w:r w:rsidR="00EB12E3">
        <w:t xml:space="preserve"> </w:t>
      </w:r>
      <w:r w:rsidR="000762F1">
        <w:t>more</w:t>
      </w:r>
      <w:r w:rsidR="00561882">
        <w:t>.</w:t>
      </w:r>
    </w:p>
    <w:p w14:paraId="3734FD27" w14:textId="77777777" w:rsidR="00C02CA3" w:rsidRDefault="00C02CA3" w:rsidP="008B569A">
      <w:pPr>
        <w:pStyle w:val="ListParagraph"/>
      </w:pPr>
    </w:p>
    <w:p w14:paraId="730B0808" w14:textId="1C2C893E" w:rsidR="00561882" w:rsidRDefault="00561882" w:rsidP="008B569A">
      <w:pPr>
        <w:pStyle w:val="ListParagraph"/>
        <w:numPr>
          <w:ilvl w:val="1"/>
          <w:numId w:val="37"/>
        </w:numPr>
      </w:pPr>
      <w:r>
        <w:t xml:space="preserve">Leave 100 </w:t>
      </w:r>
      <w:r w:rsidRPr="00E20AD1">
        <w:t>μL</w:t>
      </w:r>
      <w:r>
        <w:t xml:space="preserve"> of 1x</w:t>
      </w:r>
      <w:r w:rsidR="00E57B51">
        <w:t xml:space="preserve"> </w:t>
      </w:r>
      <w:r>
        <w:t xml:space="preserve">PBS </w:t>
      </w:r>
      <w:r w:rsidR="00EB12E3">
        <w:t xml:space="preserve">in </w:t>
      </w:r>
      <w:r>
        <w:t xml:space="preserve">each well </w:t>
      </w:r>
      <w:r w:rsidR="00962BEA">
        <w:t>to avoid drying</w:t>
      </w:r>
      <w:r>
        <w:t>. Store the plat</w:t>
      </w:r>
      <w:r w:rsidR="00F74D45">
        <w:t>e at 4</w:t>
      </w:r>
      <w:r w:rsidR="00007940">
        <w:t xml:space="preserve"> </w:t>
      </w:r>
      <w:r w:rsidRPr="00561882">
        <w:t>°C</w:t>
      </w:r>
      <w:r>
        <w:t xml:space="preserve"> </w:t>
      </w:r>
      <w:r w:rsidR="00C02CA3">
        <w:t xml:space="preserve">until </w:t>
      </w:r>
      <w:r w:rsidRPr="0074046A">
        <w:t>immunochemistry</w:t>
      </w:r>
      <w:r w:rsidR="0074046A">
        <w:t xml:space="preserve"> is performed</w:t>
      </w:r>
      <w:r>
        <w:t>.</w:t>
      </w:r>
    </w:p>
    <w:p w14:paraId="16DC921B" w14:textId="77777777" w:rsidR="00781361" w:rsidRPr="00781361" w:rsidRDefault="00781361" w:rsidP="008B569A">
      <w:pPr>
        <w:pStyle w:val="ListParagraph"/>
        <w:rPr>
          <w:b/>
        </w:rPr>
      </w:pPr>
    </w:p>
    <w:p w14:paraId="1DD3BA8E" w14:textId="7399D7AD" w:rsidR="00C02CA3" w:rsidRPr="000602CB" w:rsidRDefault="00E57B51" w:rsidP="008B569A">
      <w:pPr>
        <w:pStyle w:val="ListParagraph"/>
        <w:numPr>
          <w:ilvl w:val="0"/>
          <w:numId w:val="37"/>
        </w:numPr>
        <w:rPr>
          <w:b/>
        </w:rPr>
      </w:pPr>
      <w:proofErr w:type="spellStart"/>
      <w:r w:rsidRPr="000602CB">
        <w:rPr>
          <w:b/>
        </w:rPr>
        <w:t>I</w:t>
      </w:r>
      <w:r w:rsidR="009F5335" w:rsidRPr="000602CB">
        <w:rPr>
          <w:b/>
        </w:rPr>
        <w:t>mmunofluorescen</w:t>
      </w:r>
      <w:r w:rsidRPr="000602CB">
        <w:rPr>
          <w:b/>
        </w:rPr>
        <w:t>t</w:t>
      </w:r>
      <w:proofErr w:type="spellEnd"/>
      <w:r w:rsidRPr="000602CB">
        <w:rPr>
          <w:b/>
        </w:rPr>
        <w:t xml:space="preserve"> staining and automated </w:t>
      </w:r>
      <w:r w:rsidR="00781361" w:rsidRPr="000602CB">
        <w:rPr>
          <w:b/>
        </w:rPr>
        <w:t>imaging of primary embryonic dopamine neurons in 96</w:t>
      </w:r>
      <w:r w:rsidR="00116BD2" w:rsidRPr="000602CB">
        <w:rPr>
          <w:b/>
        </w:rPr>
        <w:t xml:space="preserve"> well</w:t>
      </w:r>
      <w:r w:rsidR="00781361" w:rsidRPr="000602CB">
        <w:rPr>
          <w:b/>
        </w:rPr>
        <w:t xml:space="preserve"> plates</w:t>
      </w:r>
    </w:p>
    <w:p w14:paraId="10825EDA" w14:textId="77777777" w:rsidR="00C02CA3" w:rsidRDefault="00C02CA3" w:rsidP="008B569A">
      <w:pPr>
        <w:pStyle w:val="ListParagraph"/>
        <w:rPr>
          <w:b/>
          <w:highlight w:val="yellow"/>
        </w:rPr>
      </w:pPr>
    </w:p>
    <w:p w14:paraId="10DECBBD" w14:textId="77C03F15" w:rsidR="00C02CA3" w:rsidRPr="00B028F0" w:rsidRDefault="00BB03A0" w:rsidP="008B569A">
      <w:pPr>
        <w:pStyle w:val="ListParagraph"/>
        <w:numPr>
          <w:ilvl w:val="1"/>
          <w:numId w:val="37"/>
        </w:numPr>
        <w:rPr>
          <w:b/>
        </w:rPr>
      </w:pPr>
      <w:r w:rsidRPr="00B028F0">
        <w:t>Remove 1x</w:t>
      </w:r>
      <w:r w:rsidR="00E57B51" w:rsidRPr="00B028F0">
        <w:t xml:space="preserve"> </w:t>
      </w:r>
      <w:r w:rsidRPr="00B028F0">
        <w:t xml:space="preserve">PBS and </w:t>
      </w:r>
      <w:proofErr w:type="spellStart"/>
      <w:r w:rsidR="00C02CA3" w:rsidRPr="00B028F0">
        <w:t>permeabilize</w:t>
      </w:r>
      <w:proofErr w:type="spellEnd"/>
      <w:r w:rsidR="00C02CA3" w:rsidRPr="00B028F0">
        <w:t xml:space="preserve"> the cells by </w:t>
      </w:r>
      <w:r w:rsidRPr="00B028F0">
        <w:t>add</w:t>
      </w:r>
      <w:r w:rsidR="00EB12E3">
        <w:t>ing</w:t>
      </w:r>
      <w:r w:rsidRPr="00B028F0">
        <w:t xml:space="preserve"> 100 μL of 0.2% Triton X-100 in PBS (PBST) per well</w:t>
      </w:r>
      <w:r w:rsidR="00C02CA3" w:rsidRPr="00B028F0">
        <w:t xml:space="preserve"> and i</w:t>
      </w:r>
      <w:r w:rsidRPr="00B028F0">
        <w:t>ncubat</w:t>
      </w:r>
      <w:r w:rsidR="00C02CA3" w:rsidRPr="00B028F0">
        <w:t>ing</w:t>
      </w:r>
      <w:r w:rsidRPr="00B028F0">
        <w:t xml:space="preserve"> </w:t>
      </w:r>
      <w:r w:rsidR="008E26E7" w:rsidRPr="00B028F0">
        <w:t xml:space="preserve">at RT </w:t>
      </w:r>
      <w:r w:rsidRPr="00B028F0">
        <w:t>for 15 min.</w:t>
      </w:r>
      <w:r w:rsidR="00C02CA3" w:rsidRPr="00B028F0">
        <w:rPr>
          <w:b/>
        </w:rPr>
        <w:t xml:space="preserve"> </w:t>
      </w:r>
    </w:p>
    <w:p w14:paraId="04EA54C9" w14:textId="77777777" w:rsidR="00C02CA3" w:rsidRPr="00B028F0" w:rsidRDefault="00C02CA3" w:rsidP="008B569A">
      <w:pPr>
        <w:pStyle w:val="ListParagraph"/>
      </w:pPr>
    </w:p>
    <w:p w14:paraId="5F5ED0B9" w14:textId="7FD24260" w:rsidR="00C02CA3" w:rsidRPr="00B028F0" w:rsidRDefault="008E26E7" w:rsidP="008B569A">
      <w:pPr>
        <w:pStyle w:val="ListParagraph"/>
        <w:numPr>
          <w:ilvl w:val="1"/>
          <w:numId w:val="37"/>
        </w:numPr>
        <w:rPr>
          <w:b/>
        </w:rPr>
      </w:pPr>
      <w:r w:rsidRPr="00B028F0">
        <w:t>Remove PBST and</w:t>
      </w:r>
      <w:r w:rsidR="00C02CA3" w:rsidRPr="00B028F0">
        <w:t xml:space="preserve"> add</w:t>
      </w:r>
      <w:r w:rsidRPr="00B028F0">
        <w:t xml:space="preserve"> 50 μL of 5% normal horse serum (NHS) </w:t>
      </w:r>
      <w:r w:rsidR="00EB12E3" w:rsidRPr="00B028F0">
        <w:t>per well</w:t>
      </w:r>
      <w:r w:rsidR="00EB12E3" w:rsidRPr="00B028F0" w:rsidDel="00EB12E3">
        <w:t xml:space="preserve"> </w:t>
      </w:r>
      <w:r w:rsidR="00EB12E3">
        <w:t>to</w:t>
      </w:r>
      <w:r w:rsidR="00EB12E3" w:rsidRPr="00B028F0">
        <w:t xml:space="preserve"> </w:t>
      </w:r>
      <w:r w:rsidR="00EB12E3">
        <w:t xml:space="preserve">the </w:t>
      </w:r>
      <w:r w:rsidRPr="0074046A">
        <w:t>PBST</w:t>
      </w:r>
      <w:r w:rsidRPr="00B028F0">
        <w:t>. To b</w:t>
      </w:r>
      <w:r w:rsidR="00BB03A0" w:rsidRPr="00B028F0">
        <w:t xml:space="preserve">lock the unspecific antigen </w:t>
      </w:r>
      <w:r w:rsidR="00D37C93" w:rsidRPr="00B028F0">
        <w:t>activity,</w:t>
      </w:r>
      <w:r w:rsidR="00BB03A0" w:rsidRPr="00B028F0">
        <w:t xml:space="preserve"> </w:t>
      </w:r>
      <w:r w:rsidRPr="00B028F0">
        <w:t xml:space="preserve">incubate at RT for </w:t>
      </w:r>
      <w:r w:rsidR="00E13DCC">
        <w:t>1 h</w:t>
      </w:r>
      <w:r w:rsidR="00BB03A0" w:rsidRPr="00B028F0">
        <w:t>.</w:t>
      </w:r>
      <w:r w:rsidR="00C02CA3" w:rsidRPr="00B028F0">
        <w:rPr>
          <w:b/>
        </w:rPr>
        <w:t xml:space="preserve"> </w:t>
      </w:r>
    </w:p>
    <w:p w14:paraId="51C3832D" w14:textId="77777777" w:rsidR="00C02CA3" w:rsidRPr="00B028F0" w:rsidRDefault="00C02CA3" w:rsidP="008B569A">
      <w:pPr>
        <w:pStyle w:val="ListParagraph"/>
      </w:pPr>
    </w:p>
    <w:p w14:paraId="361FBDA4" w14:textId="1DF64424" w:rsidR="00C02CA3" w:rsidRPr="00B028F0" w:rsidRDefault="00BB03A0" w:rsidP="008B569A">
      <w:pPr>
        <w:pStyle w:val="ListParagraph"/>
        <w:numPr>
          <w:ilvl w:val="1"/>
          <w:numId w:val="37"/>
        </w:numPr>
        <w:rPr>
          <w:b/>
        </w:rPr>
      </w:pPr>
      <w:r w:rsidRPr="00B028F0">
        <w:t>Dilute the primary antibodies</w:t>
      </w:r>
      <w:r w:rsidR="00AA3E02">
        <w:t xml:space="preserve"> against TH and pS129-</w:t>
      </w:r>
      <w:r w:rsidR="00AA3E02">
        <w:rPr>
          <w:rFonts w:ascii="Century Schoolbook" w:hAnsi="Century Schoolbook"/>
        </w:rPr>
        <w:t>α</w:t>
      </w:r>
      <w:proofErr w:type="spellStart"/>
      <w:r w:rsidR="00AA3E02">
        <w:t>syn</w:t>
      </w:r>
      <w:proofErr w:type="spellEnd"/>
      <w:r w:rsidR="00AA3E02">
        <w:t xml:space="preserve"> (1:2</w:t>
      </w:r>
      <w:r w:rsidR="00EB12E3">
        <w:t>,</w:t>
      </w:r>
      <w:r w:rsidR="00AA3E02">
        <w:t>000)</w:t>
      </w:r>
      <w:r w:rsidRPr="00B028F0">
        <w:t xml:space="preserve"> in 5% NHS in PBST. Add 50 μL of diluted antibodies to each well</w:t>
      </w:r>
      <w:r w:rsidR="008E26E7" w:rsidRPr="00B028F0">
        <w:t xml:space="preserve"> and i</w:t>
      </w:r>
      <w:r w:rsidRPr="00B028F0">
        <w:t>ncubate overnight at 4</w:t>
      </w:r>
      <w:r w:rsidR="00C02CA3" w:rsidRPr="00B028F0">
        <w:t xml:space="preserve"> </w:t>
      </w:r>
      <w:r w:rsidRPr="00B028F0">
        <w:t>°C.</w:t>
      </w:r>
      <w:r w:rsidR="00C02CA3" w:rsidRPr="00AA3E02">
        <w:rPr>
          <w:b/>
        </w:rPr>
        <w:t xml:space="preserve"> </w:t>
      </w:r>
    </w:p>
    <w:p w14:paraId="2F8506C3" w14:textId="77777777" w:rsidR="00C02CA3" w:rsidRDefault="00C02CA3" w:rsidP="008B569A">
      <w:pPr>
        <w:pStyle w:val="ListParagraph"/>
      </w:pPr>
    </w:p>
    <w:p w14:paraId="4255C811" w14:textId="35EB126A" w:rsidR="00C02CA3" w:rsidRDefault="008E26E7" w:rsidP="008B569A">
      <w:pPr>
        <w:pStyle w:val="ListParagraph"/>
        <w:numPr>
          <w:ilvl w:val="1"/>
          <w:numId w:val="37"/>
        </w:numPr>
        <w:rPr>
          <w:b/>
        </w:rPr>
      </w:pPr>
      <w:r w:rsidRPr="00C02CA3">
        <w:t>Remove antibodies and add 100 μL of 1x</w:t>
      </w:r>
      <w:r w:rsidR="00E57B51" w:rsidRPr="00C02CA3">
        <w:t xml:space="preserve"> </w:t>
      </w:r>
      <w:r w:rsidRPr="00C02CA3">
        <w:t>PBS to each well</w:t>
      </w:r>
      <w:r w:rsidR="00E57B51" w:rsidRPr="00C02CA3">
        <w:t xml:space="preserve"> to wash the cells</w:t>
      </w:r>
      <w:r w:rsidRPr="00C02CA3">
        <w:t>.</w:t>
      </w:r>
      <w:r w:rsidR="00C02CA3">
        <w:rPr>
          <w:b/>
        </w:rPr>
        <w:t xml:space="preserve"> </w:t>
      </w:r>
      <w:r>
        <w:t>Remove 1x</w:t>
      </w:r>
      <w:r w:rsidR="00E57B51">
        <w:t xml:space="preserve"> </w:t>
      </w:r>
      <w:r>
        <w:t xml:space="preserve">PBS and </w:t>
      </w:r>
      <w:r w:rsidR="000816D0">
        <w:t xml:space="preserve">repeat </w:t>
      </w:r>
      <w:r>
        <w:t>wash</w:t>
      </w:r>
      <w:r w:rsidR="000816D0">
        <w:t>ing</w:t>
      </w:r>
      <w:r>
        <w:t xml:space="preserve"> </w:t>
      </w:r>
      <w:r w:rsidR="00EB12E3" w:rsidRPr="0074046A">
        <w:t>2x</w:t>
      </w:r>
      <w:r>
        <w:t>.</w:t>
      </w:r>
    </w:p>
    <w:p w14:paraId="2FF0EAA8" w14:textId="77777777" w:rsidR="00C02CA3" w:rsidRPr="00C02CA3" w:rsidRDefault="00C02CA3" w:rsidP="008B569A">
      <w:pPr>
        <w:pStyle w:val="ListParagraph"/>
        <w:rPr>
          <w:rFonts w:asciiTheme="minorHAnsi" w:hAnsiTheme="minorHAnsi" w:cstheme="minorHAnsi"/>
        </w:rPr>
      </w:pPr>
    </w:p>
    <w:p w14:paraId="60351103" w14:textId="4B641748" w:rsidR="00C02CA3" w:rsidRDefault="000816D0" w:rsidP="008B569A">
      <w:pPr>
        <w:pStyle w:val="ListParagraph"/>
        <w:numPr>
          <w:ilvl w:val="1"/>
          <w:numId w:val="37"/>
        </w:numPr>
        <w:rPr>
          <w:b/>
        </w:rPr>
      </w:pPr>
      <w:r w:rsidRPr="00C02CA3">
        <w:rPr>
          <w:rFonts w:asciiTheme="minorHAnsi" w:hAnsiTheme="minorHAnsi" w:cstheme="minorHAnsi"/>
        </w:rPr>
        <w:t xml:space="preserve">To prevent the bleaching of fluorescent molecules, start working under minimum light conditions. </w:t>
      </w:r>
      <w:r w:rsidR="008E26E7">
        <w:t>Dilute the</w:t>
      </w:r>
      <w:r w:rsidR="008E26E7" w:rsidRPr="00BB03A0">
        <w:t xml:space="preserve"> </w:t>
      </w:r>
      <w:r w:rsidR="008E26E7">
        <w:t>secondary</w:t>
      </w:r>
      <w:r w:rsidR="008E26E7" w:rsidRPr="00BB03A0">
        <w:t xml:space="preserve"> </w:t>
      </w:r>
      <w:r w:rsidR="001D54A2">
        <w:t>fluorescent</w:t>
      </w:r>
      <w:r w:rsidR="00FA775A">
        <w:t>ly labeled</w:t>
      </w:r>
      <w:r w:rsidR="001D54A2">
        <w:t xml:space="preserve"> </w:t>
      </w:r>
      <w:r w:rsidR="008E26E7" w:rsidRPr="00BB03A0">
        <w:t>ant</w:t>
      </w:r>
      <w:r w:rsidR="008E26E7">
        <w:t xml:space="preserve">ibodies </w:t>
      </w:r>
      <w:r>
        <w:t>(</w:t>
      </w:r>
      <w:r w:rsidR="008E26E7">
        <w:t>1:400</w:t>
      </w:r>
      <w:r>
        <w:t>)</w:t>
      </w:r>
      <w:r w:rsidR="008E26E7">
        <w:t xml:space="preserve"> </w:t>
      </w:r>
      <w:r w:rsidR="008E26E7" w:rsidRPr="00BB03A0">
        <w:t>in PBST.</w:t>
      </w:r>
      <w:r w:rsidR="008E26E7">
        <w:t xml:space="preserve"> Add 50 </w:t>
      </w:r>
      <w:r w:rsidR="008E26E7" w:rsidRPr="00E20AD1">
        <w:t>μL</w:t>
      </w:r>
      <w:r w:rsidR="008E26E7">
        <w:t xml:space="preserve"> of diluted antibodies to each well and incubate at RT for </w:t>
      </w:r>
      <w:r w:rsidR="00E57B51">
        <w:t>1</w:t>
      </w:r>
      <w:r w:rsidR="008E26E7">
        <w:t xml:space="preserve"> h</w:t>
      </w:r>
      <w:r w:rsidR="004973AE">
        <w:t>.</w:t>
      </w:r>
    </w:p>
    <w:p w14:paraId="4304AF81" w14:textId="77777777" w:rsidR="00C02CA3" w:rsidRDefault="00C02CA3" w:rsidP="008B569A">
      <w:pPr>
        <w:pStyle w:val="ListParagraph"/>
      </w:pPr>
    </w:p>
    <w:p w14:paraId="14C5BE3F" w14:textId="5D1699BE" w:rsidR="00C02CA3" w:rsidRDefault="004973AE" w:rsidP="008B569A">
      <w:pPr>
        <w:pStyle w:val="ListParagraph"/>
        <w:numPr>
          <w:ilvl w:val="1"/>
          <w:numId w:val="37"/>
        </w:numPr>
        <w:rPr>
          <w:b/>
        </w:rPr>
      </w:pPr>
      <w:r>
        <w:t xml:space="preserve">Remove </w:t>
      </w:r>
      <w:r w:rsidR="00C02CA3">
        <w:t xml:space="preserve">the </w:t>
      </w:r>
      <w:r>
        <w:t>antibod</w:t>
      </w:r>
      <w:r w:rsidR="000816D0">
        <w:t>y solution</w:t>
      </w:r>
      <w:r>
        <w:t xml:space="preserve"> and add 100 </w:t>
      </w:r>
      <w:r w:rsidRPr="00E20AD1">
        <w:t>μL</w:t>
      </w:r>
      <w:r>
        <w:t xml:space="preserve"> of 1x</w:t>
      </w:r>
      <w:r w:rsidR="00E57B51">
        <w:t xml:space="preserve"> </w:t>
      </w:r>
      <w:r>
        <w:t>PBS to each well</w:t>
      </w:r>
      <w:r w:rsidR="00E57B51" w:rsidRPr="00E57B51">
        <w:t xml:space="preserve"> </w:t>
      </w:r>
      <w:r w:rsidR="00E57B51">
        <w:t>to wash the cells</w:t>
      </w:r>
      <w:r>
        <w:t>.</w:t>
      </w:r>
      <w:r w:rsidR="00C02CA3">
        <w:rPr>
          <w:b/>
        </w:rPr>
        <w:t xml:space="preserve"> </w:t>
      </w:r>
      <w:r>
        <w:t>Remove 1x</w:t>
      </w:r>
      <w:r w:rsidR="00E57B51">
        <w:t xml:space="preserve"> </w:t>
      </w:r>
      <w:r>
        <w:t xml:space="preserve">PBS and </w:t>
      </w:r>
      <w:r w:rsidR="000816D0">
        <w:t xml:space="preserve">repeat washing </w:t>
      </w:r>
      <w:r w:rsidR="00087D41" w:rsidRPr="004906DB">
        <w:t>2x</w:t>
      </w:r>
      <w:r>
        <w:t>.</w:t>
      </w:r>
    </w:p>
    <w:p w14:paraId="1F18C29C" w14:textId="77777777" w:rsidR="00C02CA3" w:rsidRDefault="00C02CA3" w:rsidP="008B569A">
      <w:pPr>
        <w:pStyle w:val="ListParagraph"/>
      </w:pPr>
    </w:p>
    <w:p w14:paraId="0FD0D9E6" w14:textId="056D6B11" w:rsidR="00C02CA3" w:rsidRDefault="004973AE" w:rsidP="008B569A">
      <w:pPr>
        <w:pStyle w:val="ListParagraph"/>
        <w:numPr>
          <w:ilvl w:val="1"/>
          <w:numId w:val="37"/>
        </w:numPr>
        <w:rPr>
          <w:b/>
        </w:rPr>
      </w:pPr>
      <w:r>
        <w:t>Remove 1x</w:t>
      </w:r>
      <w:r w:rsidR="00E57B51">
        <w:t xml:space="preserve"> </w:t>
      </w:r>
      <w:r>
        <w:t>PBS</w:t>
      </w:r>
      <w:r w:rsidR="00C02CA3">
        <w:t xml:space="preserve">, </w:t>
      </w:r>
      <w:r>
        <w:t xml:space="preserve">add 50 </w:t>
      </w:r>
      <w:r w:rsidRPr="00E20AD1">
        <w:t>μL</w:t>
      </w:r>
      <w:r>
        <w:t xml:space="preserve"> of</w:t>
      </w:r>
      <w:r w:rsidR="000816D0">
        <w:t xml:space="preserve"> </w:t>
      </w:r>
      <w:r w:rsidR="000816D0" w:rsidRPr="00C02CA3">
        <w:rPr>
          <w:rFonts w:asciiTheme="minorHAnsi" w:hAnsiTheme="minorHAnsi" w:cstheme="minorHAnsi"/>
        </w:rPr>
        <w:t>200 ng/m</w:t>
      </w:r>
      <w:r w:rsidR="00C02CA3">
        <w:rPr>
          <w:rFonts w:asciiTheme="minorHAnsi" w:hAnsiTheme="minorHAnsi" w:cstheme="minorHAnsi"/>
        </w:rPr>
        <w:t>L</w:t>
      </w:r>
      <w:r>
        <w:t xml:space="preserve"> </w:t>
      </w:r>
      <w:r w:rsidRPr="00BB03A0">
        <w:t>4’</w:t>
      </w:r>
      <w:proofErr w:type="gramStart"/>
      <w:r w:rsidRPr="00BB03A0">
        <w:t>,6</w:t>
      </w:r>
      <w:proofErr w:type="gramEnd"/>
      <w:r w:rsidRPr="00BB03A0">
        <w:t>-diamidino-2-phenylindole (DAPI)</w:t>
      </w:r>
      <w:r w:rsidR="005C6449">
        <w:t xml:space="preserve"> per well </w:t>
      </w:r>
      <w:r w:rsidR="00C02CA3">
        <w:t>t</w:t>
      </w:r>
      <w:r w:rsidR="005C6449">
        <w:t xml:space="preserve">o stain </w:t>
      </w:r>
      <w:r w:rsidR="00087D41">
        <w:t xml:space="preserve">the </w:t>
      </w:r>
      <w:r w:rsidR="005C6449">
        <w:t xml:space="preserve">nuclei of </w:t>
      </w:r>
      <w:r w:rsidR="00087D41">
        <w:t xml:space="preserve">the </w:t>
      </w:r>
      <w:r w:rsidR="00E57B51">
        <w:t xml:space="preserve">cultured </w:t>
      </w:r>
      <w:r w:rsidR="005C6449">
        <w:t>cells</w:t>
      </w:r>
      <w:r w:rsidR="00C02CA3">
        <w:t xml:space="preserve"> and </w:t>
      </w:r>
      <w:r w:rsidR="005C6449">
        <w:t>incubate at RT for 10 min</w:t>
      </w:r>
      <w:r w:rsidR="000816D0">
        <w:t>.</w:t>
      </w:r>
    </w:p>
    <w:p w14:paraId="3F5C0090" w14:textId="77777777" w:rsidR="00C02CA3" w:rsidRDefault="00C02CA3" w:rsidP="008B569A">
      <w:pPr>
        <w:pStyle w:val="ListParagraph"/>
      </w:pPr>
    </w:p>
    <w:p w14:paraId="541CFE8A" w14:textId="03F56F9B" w:rsidR="00C02CA3" w:rsidRDefault="000816D0" w:rsidP="008B569A">
      <w:pPr>
        <w:pStyle w:val="ListParagraph"/>
        <w:numPr>
          <w:ilvl w:val="1"/>
          <w:numId w:val="37"/>
        </w:numPr>
        <w:rPr>
          <w:b/>
        </w:rPr>
      </w:pPr>
      <w:r w:rsidRPr="000816D0">
        <w:t>Wash ce</w:t>
      </w:r>
      <w:r>
        <w:t xml:space="preserve">lls </w:t>
      </w:r>
      <w:r w:rsidR="00087D41">
        <w:t xml:space="preserve">3x </w:t>
      </w:r>
      <w:r>
        <w:t xml:space="preserve">with 100 μL </w:t>
      </w:r>
      <w:r w:rsidRPr="000816D0">
        <w:t>of 1</w:t>
      </w:r>
      <w:r w:rsidR="00C02CA3">
        <w:t>x</w:t>
      </w:r>
      <w:r w:rsidRPr="000816D0">
        <w:t xml:space="preserve"> PBS</w:t>
      </w:r>
      <w:r w:rsidR="00087D41" w:rsidRPr="000816D0">
        <w:t xml:space="preserve"> </w:t>
      </w:r>
      <w:r w:rsidRPr="000816D0">
        <w:t>for 5 min</w:t>
      </w:r>
      <w:r w:rsidR="0074046A">
        <w:t xml:space="preserve"> </w:t>
      </w:r>
      <w:r w:rsidR="00087D41" w:rsidRPr="000816D0">
        <w:t>each</w:t>
      </w:r>
      <w:r w:rsidRPr="000816D0">
        <w:t xml:space="preserve">. Keep 100 μL of 1x PBS in </w:t>
      </w:r>
      <w:r>
        <w:t>each well after the last wash.</w:t>
      </w:r>
      <w:r w:rsidR="00C02CA3">
        <w:rPr>
          <w:b/>
        </w:rPr>
        <w:t xml:space="preserve"> </w:t>
      </w:r>
      <w:r w:rsidR="005C6449" w:rsidRPr="00B028F0">
        <w:t xml:space="preserve">Cover the </w:t>
      </w:r>
      <w:r w:rsidR="004973AE" w:rsidRPr="00B028F0">
        <w:t>p</w:t>
      </w:r>
      <w:r w:rsidR="00BB03A0" w:rsidRPr="00B028F0">
        <w:t xml:space="preserve">late </w:t>
      </w:r>
      <w:r w:rsidR="005C6449" w:rsidRPr="00B028F0">
        <w:t xml:space="preserve">with aluminum foil and store it </w:t>
      </w:r>
      <w:r w:rsidR="004973AE" w:rsidRPr="00B028F0">
        <w:t>at 4</w:t>
      </w:r>
      <w:r w:rsidR="00F56097">
        <w:t xml:space="preserve"> </w:t>
      </w:r>
      <w:r w:rsidR="004973AE" w:rsidRPr="00B028F0">
        <w:t>°C</w:t>
      </w:r>
      <w:r w:rsidR="00130461" w:rsidRPr="00B028F0">
        <w:t xml:space="preserve"> until imaging</w:t>
      </w:r>
      <w:r w:rsidR="00BB03A0" w:rsidRPr="00B028F0">
        <w:t>.</w:t>
      </w:r>
    </w:p>
    <w:p w14:paraId="4F85A00F" w14:textId="77777777" w:rsidR="00C02CA3" w:rsidRPr="000602CB" w:rsidRDefault="00C02CA3" w:rsidP="008B569A">
      <w:pPr>
        <w:pStyle w:val="ListParagraph"/>
        <w:rPr>
          <w:rFonts w:asciiTheme="minorHAnsi" w:hAnsiTheme="minorHAnsi" w:cstheme="minorHAnsi"/>
          <w:color w:val="000000" w:themeColor="text1"/>
        </w:rPr>
      </w:pPr>
    </w:p>
    <w:p w14:paraId="30781B38" w14:textId="2199B9A2" w:rsidR="00C02CA3" w:rsidRPr="000602CB" w:rsidRDefault="00786A8D" w:rsidP="008B569A">
      <w:pPr>
        <w:pStyle w:val="ListParagraph"/>
        <w:numPr>
          <w:ilvl w:val="1"/>
          <w:numId w:val="37"/>
        </w:numPr>
        <w:rPr>
          <w:b/>
        </w:rPr>
      </w:pPr>
      <w:r w:rsidRPr="000602CB">
        <w:rPr>
          <w:rFonts w:asciiTheme="minorHAnsi" w:hAnsiTheme="minorHAnsi" w:cstheme="minorHAnsi"/>
          <w:color w:val="000000" w:themeColor="text1"/>
        </w:rPr>
        <w:t>Image primary</w:t>
      </w:r>
      <w:r w:rsidR="00155AAA" w:rsidRPr="000602CB">
        <w:rPr>
          <w:rFonts w:asciiTheme="minorHAnsi" w:hAnsiTheme="minorHAnsi" w:cstheme="minorHAnsi"/>
          <w:color w:val="000000" w:themeColor="text1"/>
        </w:rPr>
        <w:t xml:space="preserve"> embryonic</w:t>
      </w:r>
      <w:r w:rsidRPr="000602CB">
        <w:rPr>
          <w:rFonts w:asciiTheme="minorHAnsi" w:hAnsiTheme="minorHAnsi" w:cstheme="minorHAnsi"/>
          <w:color w:val="000000" w:themeColor="text1"/>
        </w:rPr>
        <w:t xml:space="preserve"> dopamine neurons in </w:t>
      </w:r>
      <w:r w:rsidR="00087D41" w:rsidRPr="000602CB">
        <w:rPr>
          <w:rFonts w:asciiTheme="minorHAnsi" w:hAnsiTheme="minorHAnsi" w:cstheme="minorHAnsi"/>
          <w:color w:val="000000" w:themeColor="text1"/>
        </w:rPr>
        <w:t xml:space="preserve">a </w:t>
      </w:r>
      <w:r w:rsidRPr="000602CB">
        <w:rPr>
          <w:rFonts w:asciiTheme="minorHAnsi" w:hAnsiTheme="minorHAnsi" w:cstheme="minorHAnsi"/>
          <w:color w:val="000000" w:themeColor="text1"/>
        </w:rPr>
        <w:t>96</w:t>
      </w:r>
      <w:r w:rsidR="00116BD2" w:rsidRPr="000602CB">
        <w:rPr>
          <w:rFonts w:asciiTheme="minorHAnsi" w:hAnsiTheme="minorHAnsi" w:cstheme="minorHAnsi"/>
          <w:color w:val="000000" w:themeColor="text1"/>
        </w:rPr>
        <w:t xml:space="preserve"> well</w:t>
      </w:r>
      <w:r w:rsidRPr="000602CB">
        <w:rPr>
          <w:rFonts w:asciiTheme="minorHAnsi" w:hAnsiTheme="minorHAnsi" w:cstheme="minorHAnsi"/>
          <w:color w:val="000000" w:themeColor="text1"/>
        </w:rPr>
        <w:t xml:space="preserve"> view plate with a high</w:t>
      </w:r>
      <w:r w:rsidR="00F56097" w:rsidRPr="000602CB">
        <w:rPr>
          <w:rFonts w:asciiTheme="minorHAnsi" w:hAnsiTheme="minorHAnsi" w:cstheme="minorHAnsi"/>
          <w:color w:val="000000" w:themeColor="text1"/>
        </w:rPr>
        <w:t>-</w:t>
      </w:r>
      <w:r w:rsidRPr="000602CB">
        <w:rPr>
          <w:rFonts w:asciiTheme="minorHAnsi" w:hAnsiTheme="minorHAnsi" w:cstheme="minorHAnsi"/>
          <w:color w:val="000000" w:themeColor="text1"/>
        </w:rPr>
        <w:t>content plate scanner</w:t>
      </w:r>
      <w:r w:rsidR="00C02CA3" w:rsidRPr="000602CB">
        <w:rPr>
          <w:rFonts w:asciiTheme="minorHAnsi" w:hAnsiTheme="minorHAnsi" w:cstheme="minorHAnsi"/>
          <w:color w:val="000000" w:themeColor="text1"/>
        </w:rPr>
        <w:t xml:space="preserve"> (see </w:t>
      </w:r>
      <w:r w:rsidR="00C02CA3" w:rsidRPr="000602CB">
        <w:rPr>
          <w:rFonts w:asciiTheme="minorHAnsi" w:hAnsiTheme="minorHAnsi" w:cstheme="minorHAnsi"/>
          <w:b/>
          <w:bCs/>
          <w:color w:val="000000" w:themeColor="text1"/>
        </w:rPr>
        <w:t>Table of Materials</w:t>
      </w:r>
      <w:r w:rsidR="00C02CA3" w:rsidRPr="000602CB">
        <w:rPr>
          <w:rFonts w:asciiTheme="minorHAnsi" w:hAnsiTheme="minorHAnsi" w:cstheme="minorHAnsi"/>
          <w:color w:val="000000" w:themeColor="text1"/>
        </w:rPr>
        <w:t>)</w:t>
      </w:r>
      <w:r w:rsidRPr="000602CB">
        <w:rPr>
          <w:rFonts w:asciiTheme="minorHAnsi" w:hAnsiTheme="minorHAnsi" w:cstheme="minorHAnsi"/>
          <w:color w:val="000000" w:themeColor="text1"/>
        </w:rPr>
        <w:t xml:space="preserve"> fitted </w:t>
      </w:r>
      <w:r w:rsidR="00C02CA3" w:rsidRPr="000602CB">
        <w:rPr>
          <w:rFonts w:asciiTheme="minorHAnsi" w:hAnsiTheme="minorHAnsi" w:cstheme="minorHAnsi"/>
          <w:color w:val="000000" w:themeColor="text1"/>
        </w:rPr>
        <w:t xml:space="preserve">with a </w:t>
      </w:r>
      <w:r w:rsidRPr="000602CB">
        <w:rPr>
          <w:rFonts w:asciiTheme="minorHAnsi" w:hAnsiTheme="minorHAnsi" w:cstheme="minorHAnsi"/>
          <w:color w:val="000000" w:themeColor="text1"/>
        </w:rPr>
        <w:t>10</w:t>
      </w:r>
      <w:r w:rsidR="00C02CA3" w:rsidRPr="000602CB">
        <w:rPr>
          <w:rFonts w:asciiTheme="minorHAnsi" w:hAnsiTheme="minorHAnsi" w:cstheme="minorHAnsi"/>
          <w:color w:val="000000" w:themeColor="text1"/>
        </w:rPr>
        <w:t xml:space="preserve">x </w:t>
      </w:r>
      <w:r w:rsidRPr="000602CB">
        <w:rPr>
          <w:rFonts w:asciiTheme="minorHAnsi" w:hAnsiTheme="minorHAnsi" w:cstheme="minorHAnsi"/>
          <w:color w:val="000000" w:themeColor="text1"/>
        </w:rPr>
        <w:t>objective.</w:t>
      </w:r>
    </w:p>
    <w:p w14:paraId="335D8B0F" w14:textId="77777777" w:rsidR="00C02CA3" w:rsidRPr="000602CB" w:rsidRDefault="00C02CA3" w:rsidP="008B569A">
      <w:pPr>
        <w:pStyle w:val="ListParagraph"/>
        <w:rPr>
          <w:rFonts w:asciiTheme="minorHAnsi" w:hAnsiTheme="minorHAnsi" w:cstheme="minorHAnsi"/>
          <w:color w:val="000000" w:themeColor="text1"/>
        </w:rPr>
      </w:pPr>
    </w:p>
    <w:p w14:paraId="277C4FED" w14:textId="5AB7BD84" w:rsidR="00C02CA3" w:rsidRPr="000602CB" w:rsidRDefault="00786A8D" w:rsidP="008B569A">
      <w:pPr>
        <w:pStyle w:val="ListParagraph"/>
        <w:numPr>
          <w:ilvl w:val="1"/>
          <w:numId w:val="37"/>
        </w:numPr>
        <w:rPr>
          <w:b/>
        </w:rPr>
      </w:pPr>
      <w:r w:rsidRPr="000602CB">
        <w:rPr>
          <w:rFonts w:asciiTheme="minorHAnsi" w:hAnsiTheme="minorHAnsi" w:cstheme="minorHAnsi"/>
          <w:color w:val="000000" w:themeColor="text1"/>
        </w:rPr>
        <w:t xml:space="preserve">Adjust </w:t>
      </w:r>
      <w:r w:rsidR="00087D41" w:rsidRPr="000602CB">
        <w:rPr>
          <w:rFonts w:asciiTheme="minorHAnsi" w:hAnsiTheme="minorHAnsi" w:cstheme="minorHAnsi"/>
          <w:color w:val="000000" w:themeColor="text1"/>
        </w:rPr>
        <w:t xml:space="preserve">the </w:t>
      </w:r>
      <w:r w:rsidRPr="000602CB">
        <w:rPr>
          <w:rFonts w:asciiTheme="minorHAnsi" w:hAnsiTheme="minorHAnsi" w:cstheme="minorHAnsi"/>
          <w:color w:val="000000" w:themeColor="text1"/>
        </w:rPr>
        <w:t xml:space="preserve">settings based on </w:t>
      </w:r>
      <w:r w:rsidR="00E57B51" w:rsidRPr="000602CB">
        <w:rPr>
          <w:rFonts w:asciiTheme="minorHAnsi" w:hAnsiTheme="minorHAnsi" w:cstheme="minorHAnsi"/>
          <w:color w:val="000000" w:themeColor="text1"/>
        </w:rPr>
        <w:t>the</w:t>
      </w:r>
      <w:r w:rsidR="00E16449" w:rsidRPr="000602CB">
        <w:rPr>
          <w:rFonts w:asciiTheme="minorHAnsi" w:hAnsiTheme="minorHAnsi" w:cstheme="minorHAnsi"/>
          <w:color w:val="000000" w:themeColor="text1"/>
        </w:rPr>
        <w:t xml:space="preserve"> </w:t>
      </w:r>
      <w:r w:rsidRPr="000602CB">
        <w:rPr>
          <w:rFonts w:asciiTheme="minorHAnsi" w:hAnsiTheme="minorHAnsi" w:cstheme="minorHAnsi"/>
          <w:color w:val="000000" w:themeColor="text1"/>
        </w:rPr>
        <w:t>specifications of the 96</w:t>
      </w:r>
      <w:r w:rsidR="00116BD2" w:rsidRPr="000602CB">
        <w:rPr>
          <w:rFonts w:asciiTheme="minorHAnsi" w:hAnsiTheme="minorHAnsi" w:cstheme="minorHAnsi"/>
          <w:color w:val="000000" w:themeColor="text1"/>
        </w:rPr>
        <w:t xml:space="preserve"> well</w:t>
      </w:r>
      <w:r w:rsidRPr="000602CB">
        <w:rPr>
          <w:rFonts w:asciiTheme="minorHAnsi" w:hAnsiTheme="minorHAnsi" w:cstheme="minorHAnsi"/>
          <w:color w:val="000000" w:themeColor="text1"/>
        </w:rPr>
        <w:t xml:space="preserve"> plate</w:t>
      </w:r>
      <w:r w:rsidR="00E16449" w:rsidRPr="000602CB">
        <w:rPr>
          <w:rFonts w:asciiTheme="minorHAnsi" w:hAnsiTheme="minorHAnsi" w:cstheme="minorHAnsi"/>
          <w:color w:val="000000" w:themeColor="text1"/>
        </w:rPr>
        <w:t xml:space="preserve">, such as plate </w:t>
      </w:r>
      <w:r w:rsidR="007D47A6" w:rsidRPr="000602CB">
        <w:rPr>
          <w:rFonts w:asciiTheme="minorHAnsi" w:hAnsiTheme="minorHAnsi" w:cstheme="minorHAnsi"/>
          <w:color w:val="000000" w:themeColor="text1"/>
        </w:rPr>
        <w:t>type</w:t>
      </w:r>
      <w:r w:rsidR="00E16449" w:rsidRPr="000602CB">
        <w:rPr>
          <w:rFonts w:asciiTheme="minorHAnsi" w:hAnsiTheme="minorHAnsi" w:cstheme="minorHAnsi"/>
          <w:color w:val="000000" w:themeColor="text1"/>
        </w:rPr>
        <w:t xml:space="preserve">, manufacturer, </w:t>
      </w:r>
      <w:r w:rsidR="007D47A6" w:rsidRPr="000602CB">
        <w:rPr>
          <w:rFonts w:asciiTheme="minorHAnsi" w:hAnsiTheme="minorHAnsi" w:cstheme="minorHAnsi"/>
          <w:color w:val="000000" w:themeColor="text1"/>
        </w:rPr>
        <w:t>size</w:t>
      </w:r>
      <w:r w:rsidR="00087D41" w:rsidRPr="000602CB">
        <w:rPr>
          <w:rFonts w:asciiTheme="minorHAnsi" w:hAnsiTheme="minorHAnsi" w:cstheme="minorHAnsi"/>
          <w:color w:val="000000" w:themeColor="text1"/>
        </w:rPr>
        <w:t>,</w:t>
      </w:r>
      <w:r w:rsidR="007D47A6" w:rsidRPr="000602CB">
        <w:rPr>
          <w:rFonts w:asciiTheme="minorHAnsi" w:hAnsiTheme="minorHAnsi" w:cstheme="minorHAnsi"/>
          <w:color w:val="000000" w:themeColor="text1"/>
        </w:rPr>
        <w:t xml:space="preserve"> distance between wells</w:t>
      </w:r>
      <w:r w:rsidR="006D0137" w:rsidRPr="000602CB">
        <w:rPr>
          <w:rFonts w:asciiTheme="minorHAnsi" w:hAnsiTheme="minorHAnsi" w:cstheme="minorHAnsi"/>
          <w:color w:val="000000" w:themeColor="text1"/>
        </w:rPr>
        <w:t>, as well as type and amount of medium</w:t>
      </w:r>
      <w:r w:rsidRPr="000602CB">
        <w:rPr>
          <w:rFonts w:asciiTheme="minorHAnsi" w:hAnsiTheme="minorHAnsi" w:cstheme="minorHAnsi"/>
          <w:color w:val="000000" w:themeColor="text1"/>
        </w:rPr>
        <w:t>.</w:t>
      </w:r>
    </w:p>
    <w:p w14:paraId="14C3850E" w14:textId="77777777" w:rsidR="00C02CA3" w:rsidRPr="000602CB" w:rsidRDefault="00C02CA3" w:rsidP="008B569A">
      <w:pPr>
        <w:pStyle w:val="ListParagraph"/>
        <w:rPr>
          <w:rFonts w:asciiTheme="minorHAnsi" w:hAnsiTheme="minorHAnsi" w:cstheme="minorHAnsi"/>
          <w:color w:val="000000" w:themeColor="text1"/>
        </w:rPr>
      </w:pPr>
    </w:p>
    <w:p w14:paraId="25EE20EC" w14:textId="20E21312" w:rsidR="00C02CA3" w:rsidRPr="000602CB" w:rsidRDefault="00786A8D" w:rsidP="008B569A">
      <w:pPr>
        <w:pStyle w:val="ListParagraph"/>
        <w:numPr>
          <w:ilvl w:val="1"/>
          <w:numId w:val="37"/>
        </w:numPr>
        <w:rPr>
          <w:b/>
        </w:rPr>
      </w:pPr>
      <w:r w:rsidRPr="000602CB">
        <w:rPr>
          <w:rFonts w:asciiTheme="minorHAnsi" w:hAnsiTheme="minorHAnsi" w:cstheme="minorHAnsi"/>
          <w:color w:val="000000" w:themeColor="text1"/>
        </w:rPr>
        <w:t xml:space="preserve">Select the imaging area of </w:t>
      </w:r>
      <w:r w:rsidR="00087D41" w:rsidRPr="000602CB">
        <w:rPr>
          <w:rFonts w:asciiTheme="minorHAnsi" w:hAnsiTheme="minorHAnsi" w:cstheme="minorHAnsi"/>
          <w:color w:val="000000" w:themeColor="text1"/>
        </w:rPr>
        <w:t xml:space="preserve">the </w:t>
      </w:r>
      <w:r w:rsidRPr="000602CB">
        <w:rPr>
          <w:rFonts w:asciiTheme="minorHAnsi" w:hAnsiTheme="minorHAnsi" w:cstheme="minorHAnsi"/>
          <w:color w:val="000000" w:themeColor="text1"/>
        </w:rPr>
        <w:t>well to</w:t>
      </w:r>
      <w:r w:rsidR="00E57B51" w:rsidRPr="000602CB">
        <w:rPr>
          <w:rFonts w:asciiTheme="minorHAnsi" w:hAnsiTheme="minorHAnsi" w:cstheme="minorHAnsi"/>
          <w:color w:val="000000" w:themeColor="text1"/>
        </w:rPr>
        <w:t xml:space="preserve"> cover</w:t>
      </w:r>
      <w:r w:rsidRPr="000602CB">
        <w:rPr>
          <w:rFonts w:asciiTheme="minorHAnsi" w:hAnsiTheme="minorHAnsi" w:cstheme="minorHAnsi"/>
          <w:color w:val="000000" w:themeColor="text1"/>
        </w:rPr>
        <w:t xml:space="preserve"> </w:t>
      </w:r>
      <w:r w:rsidR="00910C30" w:rsidRPr="000602CB">
        <w:rPr>
          <w:rFonts w:asciiTheme="minorHAnsi" w:hAnsiTheme="minorHAnsi" w:cstheme="minorHAnsi"/>
          <w:color w:val="000000" w:themeColor="text1"/>
        </w:rPr>
        <w:t xml:space="preserve">all </w:t>
      </w:r>
      <w:r w:rsidR="00087D41" w:rsidRPr="000602CB">
        <w:rPr>
          <w:rFonts w:asciiTheme="minorHAnsi" w:hAnsiTheme="minorHAnsi" w:cstheme="minorHAnsi"/>
          <w:color w:val="000000" w:themeColor="text1"/>
        </w:rPr>
        <w:t xml:space="preserve">the </w:t>
      </w:r>
      <w:r w:rsidR="00910C30" w:rsidRPr="000602CB">
        <w:rPr>
          <w:rFonts w:asciiTheme="minorHAnsi" w:hAnsiTheme="minorHAnsi" w:cstheme="minorHAnsi"/>
          <w:color w:val="000000" w:themeColor="text1"/>
        </w:rPr>
        <w:t xml:space="preserve">cells </w:t>
      </w:r>
      <w:r w:rsidR="00E57B51" w:rsidRPr="000602CB">
        <w:rPr>
          <w:rFonts w:asciiTheme="minorHAnsi" w:hAnsiTheme="minorHAnsi" w:cstheme="minorHAnsi"/>
          <w:color w:val="000000" w:themeColor="text1"/>
        </w:rPr>
        <w:t>in</w:t>
      </w:r>
      <w:r w:rsidRPr="000602CB">
        <w:rPr>
          <w:rFonts w:asciiTheme="minorHAnsi" w:hAnsiTheme="minorHAnsi" w:cstheme="minorHAnsi"/>
          <w:color w:val="000000" w:themeColor="text1"/>
        </w:rPr>
        <w:t xml:space="preserve"> </w:t>
      </w:r>
      <w:r w:rsidR="00087D41" w:rsidRPr="000602CB">
        <w:rPr>
          <w:rFonts w:asciiTheme="minorHAnsi" w:hAnsiTheme="minorHAnsi" w:cstheme="minorHAnsi"/>
          <w:color w:val="000000" w:themeColor="text1"/>
        </w:rPr>
        <w:t xml:space="preserve">a </w:t>
      </w:r>
      <w:r w:rsidRPr="000602CB">
        <w:rPr>
          <w:rFonts w:asciiTheme="minorHAnsi" w:hAnsiTheme="minorHAnsi" w:cstheme="minorHAnsi"/>
          <w:color w:val="000000" w:themeColor="text1"/>
        </w:rPr>
        <w:t>micro</w:t>
      </w:r>
      <w:r w:rsidR="00962BEA" w:rsidRPr="000602CB">
        <w:rPr>
          <w:rFonts w:asciiTheme="minorHAnsi" w:hAnsiTheme="minorHAnsi" w:cstheme="minorHAnsi"/>
          <w:color w:val="000000" w:themeColor="text1"/>
        </w:rPr>
        <w:t xml:space="preserve"> </w:t>
      </w:r>
      <w:r w:rsidRPr="000602CB">
        <w:rPr>
          <w:rFonts w:asciiTheme="minorHAnsi" w:hAnsiTheme="minorHAnsi" w:cstheme="minorHAnsi"/>
          <w:color w:val="000000" w:themeColor="text1"/>
        </w:rPr>
        <w:t>island.</w:t>
      </w:r>
      <w:r w:rsidR="00AA3E02" w:rsidRPr="000602CB">
        <w:rPr>
          <w:rFonts w:asciiTheme="minorHAnsi" w:hAnsiTheme="minorHAnsi" w:cstheme="minorHAnsi"/>
          <w:color w:val="000000" w:themeColor="text1"/>
        </w:rPr>
        <w:t xml:space="preserve"> </w:t>
      </w:r>
      <w:r w:rsidRPr="000602CB">
        <w:rPr>
          <w:rFonts w:asciiTheme="minorHAnsi" w:hAnsiTheme="minorHAnsi" w:cstheme="minorHAnsi"/>
          <w:color w:val="000000" w:themeColor="text1"/>
        </w:rPr>
        <w:t>Pick an example well to adjust</w:t>
      </w:r>
      <w:r w:rsidR="00962BEA" w:rsidRPr="000602CB">
        <w:rPr>
          <w:rFonts w:asciiTheme="minorHAnsi" w:hAnsiTheme="minorHAnsi" w:cstheme="minorHAnsi"/>
          <w:color w:val="000000" w:themeColor="text1"/>
        </w:rPr>
        <w:t xml:space="preserve"> the</w:t>
      </w:r>
      <w:r w:rsidRPr="000602CB">
        <w:rPr>
          <w:rFonts w:asciiTheme="minorHAnsi" w:hAnsiTheme="minorHAnsi" w:cstheme="minorHAnsi"/>
          <w:color w:val="000000" w:themeColor="text1"/>
        </w:rPr>
        <w:t xml:space="preserve"> </w:t>
      </w:r>
      <w:r w:rsidR="00E57B51" w:rsidRPr="000602CB">
        <w:rPr>
          <w:rFonts w:asciiTheme="minorHAnsi" w:hAnsiTheme="minorHAnsi" w:cstheme="minorHAnsi"/>
          <w:color w:val="000000" w:themeColor="text1"/>
        </w:rPr>
        <w:t>auto</w:t>
      </w:r>
      <w:r w:rsidRPr="000602CB">
        <w:rPr>
          <w:rFonts w:asciiTheme="minorHAnsi" w:hAnsiTheme="minorHAnsi" w:cstheme="minorHAnsi"/>
          <w:color w:val="000000" w:themeColor="text1"/>
        </w:rPr>
        <w:t>focus. Base the</w:t>
      </w:r>
      <w:r w:rsidR="00910C30" w:rsidRPr="000602CB">
        <w:rPr>
          <w:rFonts w:asciiTheme="minorHAnsi" w:hAnsiTheme="minorHAnsi" w:cstheme="minorHAnsi"/>
          <w:color w:val="000000" w:themeColor="text1"/>
        </w:rPr>
        <w:t xml:space="preserve"> initial </w:t>
      </w:r>
      <w:r w:rsidRPr="000602CB">
        <w:rPr>
          <w:rFonts w:asciiTheme="minorHAnsi" w:hAnsiTheme="minorHAnsi" w:cstheme="minorHAnsi"/>
          <w:color w:val="000000" w:themeColor="text1"/>
        </w:rPr>
        <w:t>focus on DAPI.</w:t>
      </w:r>
    </w:p>
    <w:p w14:paraId="03007BF0" w14:textId="77777777" w:rsidR="00C02CA3" w:rsidRPr="000602CB" w:rsidRDefault="00C02CA3" w:rsidP="008B569A">
      <w:pPr>
        <w:pStyle w:val="ListParagraph"/>
        <w:rPr>
          <w:rFonts w:asciiTheme="minorHAnsi" w:hAnsiTheme="minorHAnsi" w:cstheme="minorHAnsi"/>
          <w:color w:val="000000" w:themeColor="text1"/>
        </w:rPr>
      </w:pPr>
    </w:p>
    <w:p w14:paraId="109A54C3" w14:textId="1CE5A3A7" w:rsidR="00C02CA3" w:rsidRPr="000602CB" w:rsidRDefault="00155AAA" w:rsidP="008B569A">
      <w:pPr>
        <w:pStyle w:val="ListParagraph"/>
        <w:numPr>
          <w:ilvl w:val="1"/>
          <w:numId w:val="37"/>
        </w:numPr>
        <w:rPr>
          <w:b/>
        </w:rPr>
      </w:pPr>
      <w:r w:rsidRPr="000602CB">
        <w:rPr>
          <w:rFonts w:asciiTheme="minorHAnsi" w:hAnsiTheme="minorHAnsi" w:cstheme="minorHAnsi"/>
          <w:color w:val="000000" w:themeColor="text1"/>
        </w:rPr>
        <w:t xml:space="preserve">Calibrate the </w:t>
      </w:r>
      <w:r w:rsidR="00A47293" w:rsidRPr="000602CB">
        <w:rPr>
          <w:rFonts w:asciiTheme="minorHAnsi" w:hAnsiTheme="minorHAnsi" w:cstheme="minorHAnsi"/>
          <w:color w:val="000000" w:themeColor="text1"/>
        </w:rPr>
        <w:t xml:space="preserve">acquisition </w:t>
      </w:r>
      <w:r w:rsidRPr="000602CB">
        <w:rPr>
          <w:rFonts w:asciiTheme="minorHAnsi" w:hAnsiTheme="minorHAnsi" w:cstheme="minorHAnsi"/>
          <w:color w:val="000000" w:themeColor="text1"/>
        </w:rPr>
        <w:t xml:space="preserve">time for each fluorescent channel, based on </w:t>
      </w:r>
      <w:r w:rsidR="00E57B51" w:rsidRPr="000602CB">
        <w:rPr>
          <w:rFonts w:asciiTheme="minorHAnsi" w:hAnsiTheme="minorHAnsi" w:cstheme="minorHAnsi"/>
          <w:color w:val="000000" w:themeColor="text1"/>
        </w:rPr>
        <w:t xml:space="preserve">the </w:t>
      </w:r>
      <w:r w:rsidRPr="000602CB">
        <w:rPr>
          <w:rFonts w:asciiTheme="minorHAnsi" w:hAnsiTheme="minorHAnsi" w:cstheme="minorHAnsi"/>
          <w:color w:val="000000" w:themeColor="text1"/>
        </w:rPr>
        <w:t>intensity of the staining</w:t>
      </w:r>
      <w:r w:rsidR="002E076B" w:rsidRPr="000602CB">
        <w:rPr>
          <w:rFonts w:asciiTheme="minorHAnsi" w:hAnsiTheme="minorHAnsi" w:cstheme="minorHAnsi"/>
          <w:color w:val="000000" w:themeColor="text1"/>
        </w:rPr>
        <w:t xml:space="preserve"> in control wells</w:t>
      </w:r>
      <w:r w:rsidRPr="000602CB">
        <w:rPr>
          <w:rFonts w:asciiTheme="minorHAnsi" w:hAnsiTheme="minorHAnsi" w:cstheme="minorHAnsi"/>
          <w:color w:val="000000" w:themeColor="text1"/>
        </w:rPr>
        <w:t>.</w:t>
      </w:r>
      <w:r w:rsidR="00A47293" w:rsidRPr="000602CB">
        <w:rPr>
          <w:rFonts w:asciiTheme="minorHAnsi" w:hAnsiTheme="minorHAnsi" w:cstheme="minorHAnsi"/>
          <w:color w:val="000000" w:themeColor="text1"/>
        </w:rPr>
        <w:t xml:space="preserve"> Adjust </w:t>
      </w:r>
      <w:r w:rsidR="00962BEA" w:rsidRPr="000602CB">
        <w:rPr>
          <w:rFonts w:asciiTheme="minorHAnsi" w:hAnsiTheme="minorHAnsi" w:cstheme="minorHAnsi"/>
          <w:color w:val="000000" w:themeColor="text1"/>
        </w:rPr>
        <w:t xml:space="preserve">the </w:t>
      </w:r>
      <w:r w:rsidR="00A47293" w:rsidRPr="000602CB">
        <w:rPr>
          <w:rFonts w:asciiTheme="minorHAnsi" w:hAnsiTheme="minorHAnsi" w:cstheme="minorHAnsi"/>
          <w:color w:val="000000" w:themeColor="text1"/>
        </w:rPr>
        <w:t>parameters so that in PFF</w:t>
      </w:r>
      <w:r w:rsidR="00087D41" w:rsidRPr="000602CB">
        <w:rPr>
          <w:rFonts w:asciiTheme="minorHAnsi" w:hAnsiTheme="minorHAnsi" w:cstheme="minorHAnsi"/>
          <w:color w:val="000000" w:themeColor="text1"/>
        </w:rPr>
        <w:t>-</w:t>
      </w:r>
      <w:r w:rsidR="00A47293" w:rsidRPr="000602CB">
        <w:rPr>
          <w:rFonts w:asciiTheme="minorHAnsi" w:hAnsiTheme="minorHAnsi" w:cstheme="minorHAnsi"/>
          <w:color w:val="000000" w:themeColor="text1"/>
        </w:rPr>
        <w:t xml:space="preserve">treated control </w:t>
      </w:r>
      <w:r w:rsidR="00173F04" w:rsidRPr="000602CB">
        <w:rPr>
          <w:rFonts w:asciiTheme="minorHAnsi" w:hAnsiTheme="minorHAnsi" w:cstheme="minorHAnsi"/>
          <w:color w:val="000000" w:themeColor="text1"/>
        </w:rPr>
        <w:t xml:space="preserve">wells one can clearly distinguish </w:t>
      </w:r>
      <w:r w:rsidR="00853B83" w:rsidRPr="000602CB">
        <w:rPr>
          <w:rFonts w:asciiTheme="minorHAnsi" w:hAnsiTheme="minorHAnsi" w:cstheme="minorHAnsi"/>
          <w:color w:val="000000" w:themeColor="text1"/>
        </w:rPr>
        <w:t>dopamine</w:t>
      </w:r>
      <w:r w:rsidR="00007940" w:rsidRPr="000602CB">
        <w:rPr>
          <w:rFonts w:asciiTheme="minorHAnsi" w:hAnsiTheme="minorHAnsi" w:cstheme="minorHAnsi"/>
          <w:color w:val="000000" w:themeColor="text1"/>
        </w:rPr>
        <w:t xml:space="preserve"> </w:t>
      </w:r>
      <w:r w:rsidR="00173F04" w:rsidRPr="000602CB">
        <w:rPr>
          <w:rFonts w:asciiTheme="minorHAnsi" w:hAnsiTheme="minorHAnsi" w:cstheme="minorHAnsi"/>
          <w:color w:val="000000" w:themeColor="text1"/>
        </w:rPr>
        <w:t xml:space="preserve">cells harboring </w:t>
      </w:r>
      <w:r w:rsidR="003240C4" w:rsidRPr="000602CB">
        <w:rPr>
          <w:rFonts w:asciiTheme="minorHAnsi" w:hAnsiTheme="minorHAnsi" w:cstheme="minorHAnsi"/>
          <w:color w:val="000000" w:themeColor="text1"/>
        </w:rPr>
        <w:t>pS129-α</w:t>
      </w:r>
      <w:proofErr w:type="spellStart"/>
      <w:r w:rsidR="003240C4" w:rsidRPr="000602CB">
        <w:rPr>
          <w:rFonts w:asciiTheme="minorHAnsi" w:hAnsiTheme="minorHAnsi" w:cstheme="minorHAnsi"/>
          <w:color w:val="000000" w:themeColor="text1"/>
        </w:rPr>
        <w:t>syn</w:t>
      </w:r>
      <w:proofErr w:type="spellEnd"/>
      <w:r w:rsidR="004F32CC" w:rsidRPr="000602CB">
        <w:t xml:space="preserve"> </w:t>
      </w:r>
      <w:r w:rsidR="005E06C0" w:rsidRPr="000602CB">
        <w:t>aggregates</w:t>
      </w:r>
      <w:r w:rsidR="00B4322D" w:rsidRPr="000602CB">
        <w:t xml:space="preserve"> in cell soma</w:t>
      </w:r>
      <w:r w:rsidR="0099744B" w:rsidRPr="000602CB">
        <w:t xml:space="preserve"> allowing for unambiguous quantification of </w:t>
      </w:r>
      <w:r w:rsidR="003240C4" w:rsidRPr="000602CB">
        <w:rPr>
          <w:rFonts w:asciiTheme="minorHAnsi" w:hAnsiTheme="minorHAnsi" w:cstheme="minorHAnsi"/>
          <w:color w:val="000000" w:themeColor="text1"/>
        </w:rPr>
        <w:t>pS129-α</w:t>
      </w:r>
      <w:proofErr w:type="spellStart"/>
      <w:r w:rsidR="003240C4" w:rsidRPr="000602CB">
        <w:rPr>
          <w:rFonts w:asciiTheme="minorHAnsi" w:hAnsiTheme="minorHAnsi" w:cstheme="minorHAnsi"/>
          <w:color w:val="000000" w:themeColor="text1"/>
        </w:rPr>
        <w:t>syn</w:t>
      </w:r>
      <w:proofErr w:type="spellEnd"/>
      <w:r w:rsidR="003240C4" w:rsidRPr="000602CB">
        <w:rPr>
          <w:rFonts w:asciiTheme="minorHAnsi" w:hAnsiTheme="minorHAnsi" w:cstheme="minorHAnsi"/>
          <w:color w:val="000000" w:themeColor="text1"/>
        </w:rPr>
        <w:t xml:space="preserve"> </w:t>
      </w:r>
      <w:r w:rsidR="00384EFC" w:rsidRPr="000602CB">
        <w:t xml:space="preserve">positive and </w:t>
      </w:r>
      <w:r w:rsidR="003240C4" w:rsidRPr="000602CB">
        <w:rPr>
          <w:rFonts w:asciiTheme="minorHAnsi" w:hAnsiTheme="minorHAnsi" w:cstheme="minorHAnsi"/>
          <w:color w:val="000000" w:themeColor="text1"/>
        </w:rPr>
        <w:t>pS129-α</w:t>
      </w:r>
      <w:proofErr w:type="spellStart"/>
      <w:r w:rsidR="003240C4" w:rsidRPr="000602CB">
        <w:rPr>
          <w:rFonts w:asciiTheme="minorHAnsi" w:hAnsiTheme="minorHAnsi" w:cstheme="minorHAnsi"/>
          <w:color w:val="000000" w:themeColor="text1"/>
        </w:rPr>
        <w:t>syn</w:t>
      </w:r>
      <w:proofErr w:type="spellEnd"/>
      <w:r w:rsidR="004F32CC" w:rsidRPr="000602CB">
        <w:t xml:space="preserve"> </w:t>
      </w:r>
      <w:r w:rsidR="00384EFC" w:rsidRPr="000602CB">
        <w:t>negative cells.</w:t>
      </w:r>
    </w:p>
    <w:p w14:paraId="1F508071" w14:textId="77777777" w:rsidR="008038FB" w:rsidRPr="000602CB" w:rsidRDefault="008038FB" w:rsidP="008B569A">
      <w:pPr>
        <w:pStyle w:val="ListParagraph"/>
        <w:rPr>
          <w:rFonts w:asciiTheme="minorHAnsi" w:hAnsiTheme="minorHAnsi" w:cstheme="minorHAnsi"/>
          <w:color w:val="000000" w:themeColor="text1"/>
        </w:rPr>
      </w:pPr>
    </w:p>
    <w:p w14:paraId="074EEEBF" w14:textId="22296CD7" w:rsidR="00C02CA3" w:rsidRPr="000602CB" w:rsidRDefault="008038FB" w:rsidP="008B569A">
      <w:pPr>
        <w:pStyle w:val="ListParagraph"/>
        <w:rPr>
          <w:rFonts w:asciiTheme="minorHAnsi" w:hAnsiTheme="minorHAnsi" w:cstheme="minorHAnsi"/>
          <w:color w:val="000000" w:themeColor="text1"/>
        </w:rPr>
      </w:pPr>
      <w:r w:rsidRPr="000602CB">
        <w:rPr>
          <w:rFonts w:asciiTheme="minorHAnsi" w:hAnsiTheme="minorHAnsi" w:cstheme="minorHAnsi"/>
          <w:color w:val="000000" w:themeColor="text1"/>
        </w:rPr>
        <w:t xml:space="preserve">NOTE: </w:t>
      </w:r>
      <w:r w:rsidR="0099550C" w:rsidRPr="000602CB">
        <w:rPr>
          <w:rFonts w:asciiTheme="minorHAnsi" w:hAnsiTheme="minorHAnsi" w:cstheme="minorHAnsi"/>
          <w:color w:val="000000" w:themeColor="text1"/>
        </w:rPr>
        <w:t>Wells that do not contain PFFs should</w:t>
      </w:r>
      <w:r w:rsidR="00087D41" w:rsidRPr="000602CB">
        <w:rPr>
          <w:rFonts w:asciiTheme="minorHAnsi" w:hAnsiTheme="minorHAnsi" w:cstheme="minorHAnsi"/>
          <w:color w:val="000000" w:themeColor="text1"/>
        </w:rPr>
        <w:t xml:space="preserve"> </w:t>
      </w:r>
      <w:r w:rsidR="0099550C" w:rsidRPr="000602CB">
        <w:rPr>
          <w:rFonts w:asciiTheme="minorHAnsi" w:hAnsiTheme="minorHAnsi" w:cstheme="minorHAnsi"/>
          <w:color w:val="000000" w:themeColor="text1"/>
        </w:rPr>
        <w:t>n</w:t>
      </w:r>
      <w:r w:rsidR="00087D41" w:rsidRPr="000602CB">
        <w:rPr>
          <w:rFonts w:asciiTheme="minorHAnsi" w:hAnsiTheme="minorHAnsi" w:cstheme="minorHAnsi"/>
          <w:color w:val="000000" w:themeColor="text1"/>
        </w:rPr>
        <w:t>o</w:t>
      </w:r>
      <w:r w:rsidR="0099550C" w:rsidRPr="000602CB">
        <w:rPr>
          <w:rFonts w:asciiTheme="minorHAnsi" w:hAnsiTheme="minorHAnsi" w:cstheme="minorHAnsi"/>
          <w:color w:val="000000" w:themeColor="text1"/>
        </w:rPr>
        <w:t>t have any staining for pS129-α</w:t>
      </w:r>
      <w:proofErr w:type="spellStart"/>
      <w:r w:rsidR="0099550C" w:rsidRPr="000602CB">
        <w:rPr>
          <w:rFonts w:asciiTheme="minorHAnsi" w:hAnsiTheme="minorHAnsi" w:cstheme="minorHAnsi"/>
          <w:color w:val="000000" w:themeColor="text1"/>
        </w:rPr>
        <w:t>syn</w:t>
      </w:r>
      <w:proofErr w:type="spellEnd"/>
      <w:r w:rsidR="0074046A" w:rsidRPr="000602CB">
        <w:rPr>
          <w:rFonts w:asciiTheme="minorHAnsi" w:hAnsiTheme="minorHAnsi" w:cstheme="minorHAnsi"/>
          <w:color w:val="000000" w:themeColor="text1"/>
        </w:rPr>
        <w:t>;</w:t>
      </w:r>
      <w:r w:rsidR="0099550C" w:rsidRPr="000602CB">
        <w:rPr>
          <w:rFonts w:asciiTheme="minorHAnsi" w:hAnsiTheme="minorHAnsi" w:cstheme="minorHAnsi"/>
          <w:color w:val="000000" w:themeColor="text1"/>
        </w:rPr>
        <w:t xml:space="preserve"> therefore</w:t>
      </w:r>
      <w:r w:rsidR="008B569A" w:rsidRPr="000602CB">
        <w:rPr>
          <w:rFonts w:asciiTheme="minorHAnsi" w:hAnsiTheme="minorHAnsi" w:cstheme="minorHAnsi"/>
          <w:color w:val="000000" w:themeColor="text1"/>
        </w:rPr>
        <w:t>,</w:t>
      </w:r>
      <w:r w:rsidR="0099550C" w:rsidRPr="000602CB">
        <w:rPr>
          <w:rFonts w:asciiTheme="minorHAnsi" w:hAnsiTheme="minorHAnsi" w:cstheme="minorHAnsi"/>
          <w:color w:val="000000" w:themeColor="text1"/>
        </w:rPr>
        <w:t xml:space="preserve"> these wells can be used as negative control for adjusting pS129-α</w:t>
      </w:r>
      <w:proofErr w:type="spellStart"/>
      <w:r w:rsidR="0099550C" w:rsidRPr="000602CB">
        <w:rPr>
          <w:rFonts w:asciiTheme="minorHAnsi" w:hAnsiTheme="minorHAnsi" w:cstheme="minorHAnsi"/>
          <w:color w:val="000000" w:themeColor="text1"/>
        </w:rPr>
        <w:t>syn</w:t>
      </w:r>
      <w:proofErr w:type="spellEnd"/>
      <w:r w:rsidR="0099550C" w:rsidRPr="000602CB">
        <w:rPr>
          <w:rFonts w:asciiTheme="minorHAnsi" w:hAnsiTheme="minorHAnsi" w:cstheme="minorHAnsi"/>
          <w:color w:val="000000" w:themeColor="text1"/>
        </w:rPr>
        <w:t xml:space="preserve"> intensity.</w:t>
      </w:r>
    </w:p>
    <w:p w14:paraId="599F43E3" w14:textId="77777777" w:rsidR="008038FB" w:rsidRPr="000602CB" w:rsidRDefault="008038FB" w:rsidP="008B569A">
      <w:pPr>
        <w:pStyle w:val="ListParagraph"/>
        <w:rPr>
          <w:rFonts w:asciiTheme="minorHAnsi" w:hAnsiTheme="minorHAnsi" w:cstheme="minorHAnsi"/>
          <w:color w:val="000000" w:themeColor="text1"/>
        </w:rPr>
      </w:pPr>
    </w:p>
    <w:p w14:paraId="010D189B" w14:textId="7AE3D2AD" w:rsidR="00007940" w:rsidRPr="000602CB" w:rsidRDefault="00786A8D" w:rsidP="008B569A">
      <w:pPr>
        <w:pStyle w:val="ListParagraph"/>
        <w:numPr>
          <w:ilvl w:val="1"/>
          <w:numId w:val="37"/>
        </w:numPr>
        <w:rPr>
          <w:b/>
        </w:rPr>
      </w:pPr>
      <w:r w:rsidRPr="000602CB">
        <w:rPr>
          <w:rFonts w:asciiTheme="minorHAnsi" w:hAnsiTheme="minorHAnsi" w:cstheme="minorHAnsi"/>
          <w:color w:val="000000" w:themeColor="text1"/>
        </w:rPr>
        <w:t xml:space="preserve">Image </w:t>
      </w:r>
      <w:r w:rsidR="00962BEA" w:rsidRPr="000602CB">
        <w:rPr>
          <w:rFonts w:asciiTheme="minorHAnsi" w:hAnsiTheme="minorHAnsi" w:cstheme="minorHAnsi"/>
          <w:color w:val="000000" w:themeColor="text1"/>
        </w:rPr>
        <w:t xml:space="preserve">all the </w:t>
      </w:r>
      <w:r w:rsidRPr="000602CB">
        <w:rPr>
          <w:rFonts w:asciiTheme="minorHAnsi" w:hAnsiTheme="minorHAnsi" w:cstheme="minorHAnsi"/>
          <w:color w:val="000000" w:themeColor="text1"/>
        </w:rPr>
        <w:t xml:space="preserve">selected wells with </w:t>
      </w:r>
      <w:r w:rsidR="00087D41" w:rsidRPr="000602CB">
        <w:rPr>
          <w:rFonts w:asciiTheme="minorHAnsi" w:hAnsiTheme="minorHAnsi" w:cstheme="minorHAnsi"/>
          <w:color w:val="000000" w:themeColor="text1"/>
        </w:rPr>
        <w:t xml:space="preserve">a </w:t>
      </w:r>
      <w:r w:rsidRPr="000602CB">
        <w:rPr>
          <w:rFonts w:asciiTheme="minorHAnsi" w:hAnsiTheme="minorHAnsi" w:cstheme="minorHAnsi"/>
          <w:color w:val="000000" w:themeColor="text1"/>
        </w:rPr>
        <w:t>10</w:t>
      </w:r>
      <w:r w:rsidR="00087D41" w:rsidRPr="000602CB">
        <w:rPr>
          <w:rFonts w:asciiTheme="minorHAnsi" w:hAnsiTheme="minorHAnsi" w:cstheme="minorHAnsi"/>
          <w:color w:val="000000" w:themeColor="text1"/>
        </w:rPr>
        <w:t>x</w:t>
      </w:r>
      <w:r w:rsidRPr="000602CB">
        <w:rPr>
          <w:rFonts w:asciiTheme="minorHAnsi" w:hAnsiTheme="minorHAnsi" w:cstheme="minorHAnsi"/>
          <w:color w:val="000000" w:themeColor="text1"/>
        </w:rPr>
        <w:t xml:space="preserve"> objective</w:t>
      </w:r>
      <w:r w:rsidR="00155AAA" w:rsidRPr="000602CB">
        <w:rPr>
          <w:rFonts w:asciiTheme="minorHAnsi" w:hAnsiTheme="minorHAnsi" w:cstheme="minorHAnsi"/>
          <w:color w:val="000000" w:themeColor="text1"/>
        </w:rPr>
        <w:t xml:space="preserve"> simultaneously for all channels with immunofluorescence staining</w:t>
      </w:r>
      <w:r w:rsidR="00202FD6" w:rsidRPr="000602CB">
        <w:rPr>
          <w:rFonts w:asciiTheme="minorHAnsi" w:hAnsiTheme="minorHAnsi" w:cstheme="minorHAnsi"/>
          <w:color w:val="000000" w:themeColor="text1"/>
        </w:rPr>
        <w:t xml:space="preserve"> with exactly </w:t>
      </w:r>
      <w:r w:rsidR="00087D41" w:rsidRPr="000602CB">
        <w:rPr>
          <w:rFonts w:asciiTheme="minorHAnsi" w:hAnsiTheme="minorHAnsi" w:cstheme="minorHAnsi"/>
          <w:color w:val="000000" w:themeColor="text1"/>
        </w:rPr>
        <w:t xml:space="preserve">the </w:t>
      </w:r>
      <w:r w:rsidR="00202FD6" w:rsidRPr="000602CB">
        <w:rPr>
          <w:rFonts w:asciiTheme="minorHAnsi" w:hAnsiTheme="minorHAnsi" w:cstheme="minorHAnsi"/>
          <w:color w:val="000000" w:themeColor="text1"/>
        </w:rPr>
        <w:t>same parameters.</w:t>
      </w:r>
    </w:p>
    <w:p w14:paraId="2CF15F32" w14:textId="77777777" w:rsidR="00007940" w:rsidRPr="00007940" w:rsidRDefault="00007940" w:rsidP="008B569A">
      <w:pPr>
        <w:pStyle w:val="ListParagraph"/>
        <w:rPr>
          <w:rFonts w:asciiTheme="minorHAnsi" w:hAnsiTheme="minorHAnsi" w:cstheme="minorHAnsi"/>
          <w:color w:val="000000" w:themeColor="text1"/>
        </w:rPr>
      </w:pPr>
    </w:p>
    <w:p w14:paraId="239452EE" w14:textId="73550B7D" w:rsidR="00164C6C" w:rsidRPr="00007940" w:rsidRDefault="00D27E22" w:rsidP="008B569A">
      <w:pPr>
        <w:pStyle w:val="ListParagraph"/>
        <w:numPr>
          <w:ilvl w:val="1"/>
          <w:numId w:val="37"/>
        </w:numPr>
        <w:rPr>
          <w:b/>
        </w:rPr>
      </w:pPr>
      <w:r w:rsidRPr="00007940">
        <w:rPr>
          <w:rFonts w:asciiTheme="minorHAnsi" w:hAnsiTheme="minorHAnsi" w:cstheme="minorHAnsi"/>
          <w:color w:val="000000" w:themeColor="text1"/>
        </w:rPr>
        <w:t>Optional</w:t>
      </w:r>
      <w:r w:rsidR="00007940" w:rsidRPr="00007940">
        <w:rPr>
          <w:rFonts w:asciiTheme="minorHAnsi" w:hAnsiTheme="minorHAnsi" w:cstheme="minorHAnsi"/>
          <w:color w:val="000000" w:themeColor="text1"/>
        </w:rPr>
        <w:t>ly,</w:t>
      </w:r>
      <w:r w:rsidRPr="00007940">
        <w:rPr>
          <w:rFonts w:asciiTheme="minorHAnsi" w:hAnsiTheme="minorHAnsi" w:cstheme="minorHAnsi"/>
          <w:color w:val="000000" w:themeColor="text1"/>
        </w:rPr>
        <w:t xml:space="preserve"> </w:t>
      </w:r>
      <w:r w:rsidR="00007940">
        <w:rPr>
          <w:rFonts w:asciiTheme="minorHAnsi" w:hAnsiTheme="minorHAnsi" w:cstheme="minorHAnsi"/>
          <w:color w:val="000000" w:themeColor="text1"/>
        </w:rPr>
        <w:t>l</w:t>
      </w:r>
      <w:r w:rsidR="00164C6C" w:rsidRPr="00007940">
        <w:rPr>
          <w:rFonts w:asciiTheme="minorHAnsi" w:hAnsiTheme="minorHAnsi" w:cstheme="minorHAnsi"/>
          <w:color w:val="000000" w:themeColor="text1"/>
        </w:rPr>
        <w:t>abel α-</w:t>
      </w:r>
      <w:proofErr w:type="spellStart"/>
      <w:r w:rsidR="00164C6C" w:rsidRPr="00007940">
        <w:rPr>
          <w:rFonts w:asciiTheme="minorHAnsi" w:hAnsiTheme="minorHAnsi" w:cstheme="minorHAnsi"/>
          <w:color w:val="000000" w:themeColor="text1"/>
        </w:rPr>
        <w:t>syn</w:t>
      </w:r>
      <w:r w:rsidR="00AA0F30" w:rsidRPr="00007940">
        <w:rPr>
          <w:rFonts w:asciiTheme="minorHAnsi" w:hAnsiTheme="minorHAnsi" w:cstheme="minorHAnsi"/>
          <w:color w:val="000000" w:themeColor="text1"/>
        </w:rPr>
        <w:t>uclein</w:t>
      </w:r>
      <w:proofErr w:type="spellEnd"/>
      <w:r w:rsidR="00164C6C" w:rsidRPr="00007940">
        <w:rPr>
          <w:rFonts w:asciiTheme="minorHAnsi" w:hAnsiTheme="minorHAnsi" w:cstheme="minorHAnsi"/>
          <w:color w:val="000000" w:themeColor="text1"/>
        </w:rPr>
        <w:t xml:space="preserve"> inclusions in </w:t>
      </w:r>
      <w:r w:rsidR="00087D41">
        <w:rPr>
          <w:rFonts w:asciiTheme="minorHAnsi" w:hAnsiTheme="minorHAnsi" w:cstheme="minorHAnsi"/>
          <w:color w:val="000000" w:themeColor="text1"/>
        </w:rPr>
        <w:t xml:space="preserve">a </w:t>
      </w:r>
      <w:r w:rsidR="00164C6C" w:rsidRPr="00007940">
        <w:rPr>
          <w:rFonts w:asciiTheme="minorHAnsi" w:hAnsiTheme="minorHAnsi" w:cstheme="minorHAnsi"/>
          <w:color w:val="000000" w:themeColor="text1"/>
        </w:rPr>
        <w:t xml:space="preserve">subset of </w:t>
      </w:r>
      <w:r w:rsidR="00087D41">
        <w:rPr>
          <w:rFonts w:asciiTheme="minorHAnsi" w:hAnsiTheme="minorHAnsi" w:cstheme="minorHAnsi"/>
          <w:color w:val="000000" w:themeColor="text1"/>
        </w:rPr>
        <w:t xml:space="preserve">the </w:t>
      </w:r>
      <w:r w:rsidR="00164C6C" w:rsidRPr="00007940">
        <w:rPr>
          <w:rFonts w:asciiTheme="minorHAnsi" w:hAnsiTheme="minorHAnsi" w:cstheme="minorHAnsi"/>
          <w:color w:val="000000" w:themeColor="text1"/>
        </w:rPr>
        <w:t>wells with antibodies specific for filamentous α</w:t>
      </w:r>
      <w:r w:rsidR="000816D0" w:rsidRPr="00007940">
        <w:rPr>
          <w:rFonts w:asciiTheme="minorHAnsi" w:hAnsiTheme="minorHAnsi" w:cstheme="minorHAnsi"/>
          <w:color w:val="000000" w:themeColor="text1"/>
        </w:rPr>
        <w:t>-</w:t>
      </w:r>
      <w:proofErr w:type="spellStart"/>
      <w:r w:rsidR="00164C6C" w:rsidRPr="00007940">
        <w:rPr>
          <w:rFonts w:asciiTheme="minorHAnsi" w:hAnsiTheme="minorHAnsi" w:cstheme="minorHAnsi"/>
          <w:color w:val="000000" w:themeColor="text1"/>
        </w:rPr>
        <w:t>syn</w:t>
      </w:r>
      <w:r w:rsidR="000816D0" w:rsidRPr="00007940">
        <w:rPr>
          <w:rFonts w:asciiTheme="minorHAnsi" w:hAnsiTheme="minorHAnsi" w:cstheme="minorHAnsi"/>
          <w:color w:val="000000" w:themeColor="text1"/>
        </w:rPr>
        <w:t>uclein</w:t>
      </w:r>
      <w:proofErr w:type="spellEnd"/>
      <w:r w:rsidR="00164C6C" w:rsidRPr="00007940">
        <w:rPr>
          <w:rFonts w:asciiTheme="minorHAnsi" w:hAnsiTheme="minorHAnsi" w:cstheme="minorHAnsi"/>
          <w:color w:val="000000" w:themeColor="text1"/>
        </w:rPr>
        <w:t xml:space="preserve"> to confirm that changes in </w:t>
      </w:r>
      <w:r w:rsidR="00087D41">
        <w:rPr>
          <w:rFonts w:asciiTheme="minorHAnsi" w:hAnsiTheme="minorHAnsi" w:cstheme="minorHAnsi"/>
          <w:color w:val="000000" w:themeColor="text1"/>
        </w:rPr>
        <w:t xml:space="preserve">the </w:t>
      </w:r>
      <w:r w:rsidR="00164C6C" w:rsidRPr="00007940">
        <w:rPr>
          <w:rFonts w:asciiTheme="minorHAnsi" w:hAnsiTheme="minorHAnsi" w:cstheme="minorHAnsi"/>
          <w:color w:val="000000" w:themeColor="text1"/>
        </w:rPr>
        <w:t>number of pS129-α</w:t>
      </w:r>
      <w:proofErr w:type="spellStart"/>
      <w:r w:rsidR="00164C6C" w:rsidRPr="00007940">
        <w:rPr>
          <w:rFonts w:asciiTheme="minorHAnsi" w:hAnsiTheme="minorHAnsi" w:cstheme="minorHAnsi"/>
          <w:color w:val="000000" w:themeColor="text1"/>
        </w:rPr>
        <w:t>syn</w:t>
      </w:r>
      <w:proofErr w:type="spellEnd"/>
      <w:r w:rsidR="000816D0" w:rsidRPr="00007940">
        <w:rPr>
          <w:rFonts w:asciiTheme="minorHAnsi" w:hAnsiTheme="minorHAnsi" w:cstheme="minorHAnsi"/>
          <w:color w:val="000000" w:themeColor="text1"/>
        </w:rPr>
        <w:t>-positive</w:t>
      </w:r>
      <w:r w:rsidR="00164C6C" w:rsidRPr="00007940">
        <w:rPr>
          <w:rFonts w:asciiTheme="minorHAnsi" w:hAnsiTheme="minorHAnsi" w:cstheme="minorHAnsi"/>
          <w:color w:val="000000" w:themeColor="text1"/>
        </w:rPr>
        <w:t xml:space="preserve"> inclusions reflect </w:t>
      </w:r>
      <w:r w:rsidR="000816D0" w:rsidRPr="00007940">
        <w:rPr>
          <w:rFonts w:asciiTheme="minorHAnsi" w:hAnsiTheme="minorHAnsi" w:cstheme="minorHAnsi"/>
          <w:color w:val="000000" w:themeColor="text1"/>
        </w:rPr>
        <w:t xml:space="preserve">the </w:t>
      </w:r>
      <w:r w:rsidR="00164C6C" w:rsidRPr="00007940">
        <w:rPr>
          <w:rFonts w:asciiTheme="minorHAnsi" w:hAnsiTheme="minorHAnsi" w:cstheme="minorHAnsi"/>
          <w:color w:val="000000" w:themeColor="text1"/>
        </w:rPr>
        <w:t xml:space="preserve">reduction in protein accumulation rather than inhibition of phosphorylation or </w:t>
      </w:r>
      <w:proofErr w:type="spellStart"/>
      <w:r w:rsidR="00164C6C" w:rsidRPr="00007940">
        <w:rPr>
          <w:rFonts w:asciiTheme="minorHAnsi" w:hAnsiTheme="minorHAnsi" w:cstheme="minorHAnsi"/>
          <w:color w:val="000000" w:themeColor="text1"/>
        </w:rPr>
        <w:t>dephosphorylation</w:t>
      </w:r>
      <w:proofErr w:type="spellEnd"/>
      <w:r w:rsidR="00164C6C" w:rsidRPr="00007940">
        <w:rPr>
          <w:rFonts w:asciiTheme="minorHAnsi" w:hAnsiTheme="minorHAnsi" w:cstheme="minorHAnsi"/>
          <w:color w:val="000000" w:themeColor="text1"/>
        </w:rPr>
        <w:t xml:space="preserve"> of pS129-αsyn.</w:t>
      </w:r>
    </w:p>
    <w:p w14:paraId="7C4688A3" w14:textId="77777777" w:rsidR="00AA0F30" w:rsidRPr="00386ABE" w:rsidRDefault="00AA0F30" w:rsidP="008B569A">
      <w:pPr>
        <w:pStyle w:val="ListParagraph"/>
        <w:rPr>
          <w:rFonts w:asciiTheme="minorHAnsi" w:hAnsiTheme="minorHAnsi" w:cstheme="minorHAnsi"/>
          <w:color w:val="000000" w:themeColor="text1"/>
        </w:rPr>
      </w:pPr>
    </w:p>
    <w:p w14:paraId="48C28605" w14:textId="21E20C13" w:rsidR="00164C6C" w:rsidRPr="00007940" w:rsidRDefault="00164C6C" w:rsidP="008B569A">
      <w:pPr>
        <w:pStyle w:val="ListParagraph"/>
        <w:numPr>
          <w:ilvl w:val="1"/>
          <w:numId w:val="37"/>
        </w:numPr>
        <w:rPr>
          <w:rFonts w:asciiTheme="minorHAnsi" w:hAnsiTheme="minorHAnsi" w:cstheme="minorHAnsi"/>
          <w:color w:val="000000" w:themeColor="text1"/>
        </w:rPr>
      </w:pPr>
      <w:r w:rsidRPr="00386ABE">
        <w:rPr>
          <w:rFonts w:asciiTheme="minorHAnsi" w:hAnsiTheme="minorHAnsi" w:cstheme="minorHAnsi"/>
          <w:color w:val="000000" w:themeColor="text1"/>
        </w:rPr>
        <w:t>Repeat</w:t>
      </w:r>
      <w:r w:rsidR="00007940">
        <w:rPr>
          <w:rFonts w:asciiTheme="minorHAnsi" w:hAnsiTheme="minorHAnsi" w:cstheme="minorHAnsi"/>
          <w:color w:val="000000" w:themeColor="text1"/>
        </w:rPr>
        <w:t xml:space="preserve"> step </w:t>
      </w:r>
      <w:r w:rsidR="00473F37">
        <w:rPr>
          <w:rFonts w:asciiTheme="minorHAnsi" w:hAnsiTheme="minorHAnsi" w:cstheme="minorHAnsi"/>
          <w:color w:val="000000" w:themeColor="text1"/>
        </w:rPr>
        <w:t xml:space="preserve">5.3 </w:t>
      </w:r>
      <w:r w:rsidRPr="00386ABE">
        <w:rPr>
          <w:rFonts w:asciiTheme="minorHAnsi" w:hAnsiTheme="minorHAnsi" w:cstheme="minorHAnsi"/>
          <w:color w:val="000000" w:themeColor="text1"/>
        </w:rPr>
        <w:t>substituting pS129-α</w:t>
      </w:r>
      <w:proofErr w:type="spellStart"/>
      <w:r w:rsidRPr="00386ABE">
        <w:rPr>
          <w:rFonts w:asciiTheme="minorHAnsi" w:hAnsiTheme="minorHAnsi" w:cstheme="minorHAnsi"/>
          <w:color w:val="000000" w:themeColor="text1"/>
        </w:rPr>
        <w:t>syn</w:t>
      </w:r>
      <w:proofErr w:type="spellEnd"/>
      <w:r w:rsidRPr="00386ABE">
        <w:rPr>
          <w:rFonts w:asciiTheme="minorHAnsi" w:hAnsiTheme="minorHAnsi" w:cstheme="minorHAnsi"/>
          <w:color w:val="000000" w:themeColor="text1"/>
        </w:rPr>
        <w:t xml:space="preserve"> antibody with α</w:t>
      </w:r>
      <w:r w:rsidR="00AA0F30">
        <w:rPr>
          <w:rFonts w:asciiTheme="minorHAnsi" w:hAnsiTheme="minorHAnsi" w:cstheme="minorHAnsi"/>
          <w:color w:val="000000" w:themeColor="text1"/>
        </w:rPr>
        <w:t>-</w:t>
      </w:r>
      <w:proofErr w:type="spellStart"/>
      <w:r w:rsidRPr="00386ABE">
        <w:rPr>
          <w:rFonts w:asciiTheme="minorHAnsi" w:hAnsiTheme="minorHAnsi" w:cstheme="minorHAnsi"/>
          <w:color w:val="000000" w:themeColor="text1"/>
        </w:rPr>
        <w:t>syn</w:t>
      </w:r>
      <w:r w:rsidR="00AA0F30">
        <w:rPr>
          <w:rFonts w:asciiTheme="minorHAnsi" w:hAnsiTheme="minorHAnsi" w:cstheme="minorHAnsi"/>
          <w:color w:val="000000" w:themeColor="text1"/>
        </w:rPr>
        <w:t>uclein</w:t>
      </w:r>
      <w:proofErr w:type="spellEnd"/>
      <w:r w:rsidRPr="00386ABE">
        <w:rPr>
          <w:rFonts w:asciiTheme="minorHAnsi" w:hAnsiTheme="minorHAnsi" w:cstheme="minorHAnsi"/>
          <w:color w:val="000000" w:themeColor="text1"/>
        </w:rPr>
        <w:t xml:space="preserve"> filament antibody (1:</w:t>
      </w:r>
      <w:r w:rsidR="00AA0F30">
        <w:rPr>
          <w:rFonts w:asciiTheme="minorHAnsi" w:hAnsiTheme="minorHAnsi" w:cstheme="minorHAnsi"/>
          <w:color w:val="000000" w:themeColor="text1"/>
        </w:rPr>
        <w:t>2</w:t>
      </w:r>
      <w:r w:rsidR="00087D41">
        <w:rPr>
          <w:rFonts w:asciiTheme="minorHAnsi" w:hAnsiTheme="minorHAnsi" w:cstheme="minorHAnsi"/>
          <w:color w:val="000000" w:themeColor="text1"/>
        </w:rPr>
        <w:t>,</w:t>
      </w:r>
      <w:r w:rsidRPr="00386ABE">
        <w:rPr>
          <w:rFonts w:asciiTheme="minorHAnsi" w:hAnsiTheme="minorHAnsi" w:cstheme="minorHAnsi"/>
          <w:color w:val="000000" w:themeColor="text1"/>
        </w:rPr>
        <w:t>000)</w:t>
      </w:r>
      <w:r w:rsidR="00007940">
        <w:rPr>
          <w:rFonts w:asciiTheme="minorHAnsi" w:hAnsiTheme="minorHAnsi" w:cstheme="minorHAnsi"/>
          <w:color w:val="000000" w:themeColor="text1"/>
        </w:rPr>
        <w:t xml:space="preserve">. </w:t>
      </w:r>
      <w:r w:rsidRPr="00007940">
        <w:rPr>
          <w:rFonts w:asciiTheme="minorHAnsi" w:hAnsiTheme="minorHAnsi" w:cstheme="minorHAnsi"/>
          <w:color w:val="000000" w:themeColor="text1"/>
        </w:rPr>
        <w:t xml:space="preserve">Image </w:t>
      </w:r>
      <w:r w:rsidR="0074046A">
        <w:rPr>
          <w:rFonts w:asciiTheme="minorHAnsi" w:hAnsiTheme="minorHAnsi" w:cstheme="minorHAnsi"/>
          <w:color w:val="000000" w:themeColor="text1"/>
        </w:rPr>
        <w:t xml:space="preserve">the </w:t>
      </w:r>
      <w:r w:rsidRPr="00007940">
        <w:rPr>
          <w:rFonts w:asciiTheme="minorHAnsi" w:hAnsiTheme="minorHAnsi" w:cstheme="minorHAnsi"/>
          <w:color w:val="000000" w:themeColor="text1"/>
        </w:rPr>
        <w:t>stained aggregated α</w:t>
      </w:r>
      <w:r w:rsidR="00AA0F30" w:rsidRPr="00007940">
        <w:rPr>
          <w:rFonts w:asciiTheme="minorHAnsi" w:hAnsiTheme="minorHAnsi" w:cstheme="minorHAnsi"/>
          <w:color w:val="000000" w:themeColor="text1"/>
        </w:rPr>
        <w:t>-</w:t>
      </w:r>
      <w:proofErr w:type="spellStart"/>
      <w:r w:rsidRPr="00007940">
        <w:rPr>
          <w:rFonts w:asciiTheme="minorHAnsi" w:hAnsiTheme="minorHAnsi" w:cstheme="minorHAnsi"/>
          <w:color w:val="000000" w:themeColor="text1"/>
        </w:rPr>
        <w:t>syn</w:t>
      </w:r>
      <w:r w:rsidR="00AA0F30" w:rsidRPr="00007940">
        <w:rPr>
          <w:rFonts w:asciiTheme="minorHAnsi" w:hAnsiTheme="minorHAnsi" w:cstheme="minorHAnsi"/>
          <w:color w:val="000000" w:themeColor="text1"/>
        </w:rPr>
        <w:t>uclein</w:t>
      </w:r>
      <w:proofErr w:type="spellEnd"/>
      <w:r w:rsidRPr="00007940">
        <w:rPr>
          <w:rFonts w:asciiTheme="minorHAnsi" w:hAnsiTheme="minorHAnsi" w:cstheme="minorHAnsi"/>
          <w:color w:val="000000" w:themeColor="text1"/>
        </w:rPr>
        <w:t xml:space="preserve"> as in step </w:t>
      </w:r>
      <w:r w:rsidR="001D54A2">
        <w:rPr>
          <w:rFonts w:asciiTheme="minorHAnsi" w:hAnsiTheme="minorHAnsi" w:cstheme="minorHAnsi"/>
          <w:color w:val="000000" w:themeColor="text1"/>
        </w:rPr>
        <w:t>5.13</w:t>
      </w:r>
      <w:r w:rsidRPr="00007940">
        <w:rPr>
          <w:rFonts w:asciiTheme="minorHAnsi" w:hAnsiTheme="minorHAnsi" w:cstheme="minorHAnsi"/>
          <w:color w:val="000000" w:themeColor="text1"/>
        </w:rPr>
        <w:t xml:space="preserve">. </w:t>
      </w:r>
    </w:p>
    <w:p w14:paraId="699C5A9C" w14:textId="77777777" w:rsidR="00164C6C" w:rsidRDefault="00164C6C" w:rsidP="008B569A">
      <w:pPr>
        <w:rPr>
          <w:rFonts w:asciiTheme="minorHAnsi" w:hAnsiTheme="minorHAnsi" w:cstheme="minorHAnsi"/>
          <w:color w:val="000000" w:themeColor="text1"/>
        </w:rPr>
      </w:pPr>
    </w:p>
    <w:p w14:paraId="6CD0DDF9" w14:textId="44BBC895" w:rsidR="00781361" w:rsidRPr="000602CB" w:rsidRDefault="00781361" w:rsidP="008B569A">
      <w:pPr>
        <w:pStyle w:val="ListParagraph"/>
        <w:numPr>
          <w:ilvl w:val="0"/>
          <w:numId w:val="37"/>
        </w:numPr>
        <w:rPr>
          <w:b/>
        </w:rPr>
      </w:pPr>
      <w:r w:rsidRPr="000602CB">
        <w:rPr>
          <w:b/>
        </w:rPr>
        <w:t xml:space="preserve">High-content image analysis </w:t>
      </w:r>
    </w:p>
    <w:p w14:paraId="36B5128F" w14:textId="706FB898" w:rsidR="00962BEA" w:rsidRDefault="00962BEA" w:rsidP="008B569A">
      <w:pPr>
        <w:pStyle w:val="ListParagraph"/>
        <w:rPr>
          <w:b/>
        </w:rPr>
      </w:pPr>
    </w:p>
    <w:p w14:paraId="09099143" w14:textId="1ADDC423" w:rsidR="00007940" w:rsidRDefault="00007940" w:rsidP="008B569A">
      <w:pPr>
        <w:pStyle w:val="ListParagraph"/>
        <w:rPr>
          <w:bCs/>
        </w:rPr>
      </w:pPr>
      <w:r w:rsidRPr="00007940">
        <w:rPr>
          <w:bCs/>
        </w:rPr>
        <w:t>NOTE: This</w:t>
      </w:r>
      <w:r>
        <w:rPr>
          <w:bCs/>
        </w:rPr>
        <w:t xml:space="preserve"> step</w:t>
      </w:r>
      <w:r w:rsidRPr="00007940">
        <w:rPr>
          <w:bCs/>
        </w:rPr>
        <w:t xml:space="preserve"> is performed with </w:t>
      </w:r>
      <w:r>
        <w:rPr>
          <w:bCs/>
        </w:rPr>
        <w:t xml:space="preserve">open access software </w:t>
      </w:r>
      <w:proofErr w:type="spellStart"/>
      <w:r w:rsidRPr="00007940">
        <w:rPr>
          <w:bCs/>
        </w:rPr>
        <w:t>CellProfiler</w:t>
      </w:r>
      <w:proofErr w:type="spellEnd"/>
      <w:r>
        <w:rPr>
          <w:bCs/>
        </w:rPr>
        <w:t xml:space="preserve"> </w:t>
      </w:r>
      <w:r w:rsidR="00F362BE">
        <w:rPr>
          <w:bCs/>
        </w:rPr>
        <w:t xml:space="preserve">version </w:t>
      </w:r>
      <w:r>
        <w:rPr>
          <w:bCs/>
        </w:rPr>
        <w:t xml:space="preserve">3.15 </w:t>
      </w:r>
      <w:r w:rsidRPr="00007940">
        <w:rPr>
          <w:bCs/>
        </w:rPr>
        <w:t xml:space="preserve">and </w:t>
      </w:r>
      <w:proofErr w:type="spellStart"/>
      <w:r w:rsidRPr="00007940">
        <w:rPr>
          <w:bCs/>
        </w:rPr>
        <w:t>CellProfiler</w:t>
      </w:r>
      <w:proofErr w:type="spellEnd"/>
      <w:r w:rsidRPr="00007940">
        <w:rPr>
          <w:bCs/>
        </w:rPr>
        <w:t xml:space="preserve"> Analyst </w:t>
      </w:r>
      <w:r w:rsidR="00F362BE">
        <w:rPr>
          <w:bCs/>
        </w:rPr>
        <w:t xml:space="preserve">version </w:t>
      </w:r>
      <w:r>
        <w:rPr>
          <w:bCs/>
        </w:rPr>
        <w:t>2.2.1.</w:t>
      </w:r>
      <w:r w:rsidRPr="00007940">
        <w:rPr>
          <w:bCs/>
        </w:rPr>
        <w:fldChar w:fldCharType="begin">
          <w:fldData xml:space="preserve">PEVuZE5vdGU+PENpdGU+PEF1dGhvcj5Kb25lczwvQXV0aG9yPjxZZWFyPjIwMDk8L1llYXI+PFJl
Y051bT42NzU8L1JlY051bT48RGlzcGxheVRleHQ+PHN0eWxlIGZhY2U9InN1cGVyc2NyaXB0Ij4y
NywzMjwvc3R5bGU+PC9EaXNwbGF5VGV4dD48cmVjb3JkPjxyZWMtbnVtYmVyPjY3NTwvcmVjLW51
bWJlcj48Zm9yZWlnbi1rZXlzPjxrZXkgYXBwPSJFTiIgZGItaWQ9Inh2MmRzZnY5bHY5ZnZ4ZTU1
dmZ4dzVzZTB6ZXJ3MDlwdnRldyIgdGltZXN0YW1wPSIxNDU1MjkyMjQzIj42NzU8L2tleT48L2Zv
cmVpZ24ta2V5cz48cmVmLXR5cGUgbmFtZT0iSm91cm5hbCBBcnRpY2xlIj4xNzwvcmVmLXR5cGU+
PGNvbnRyaWJ1dG9ycz48YXV0aG9ycz48YXV0aG9yPkpvbmVzLCBULiBSLjwvYXV0aG9yPjxhdXRo
b3I+Q2FycGVudGVyLCBBLiBFLjwvYXV0aG9yPjxhdXRob3I+TGFtcHJlY2h0LCBNLiBSLjwvYXV0
aG9yPjxhdXRob3I+TW9mZmF0LCBKLjwvYXV0aG9yPjxhdXRob3I+U2lsdmVyLCBTLiBKLjwvYXV0
aG9yPjxhdXRob3I+R3JlbmllciwgSi4gSy48L2F1dGhvcj48YXV0aG9yPkNhc3RvcmVubywgQS4g
Qi48L2F1dGhvcj48YXV0aG9yPkVnZ2VydCwgVS4gUy48L2F1dGhvcj48YXV0aG9yPlJvb3QsIEQu
IEUuPC9hdXRob3I+PGF1dGhvcj5Hb2xsYW5kLCBQLjwvYXV0aG9yPjxhdXRob3I+U2FiYXRpbmks
IEQuIE0uPC9hdXRob3I+PC9hdXRob3JzPjwvY29udHJpYnV0b3JzPjxhdXRoLWFkZHJlc3M+VGhl
IEJyb2FkIEluc3RpdHV0ZSBvZiBNSVQgYW5kIEhhcnZhcmQsIDcgQ2FtYnJpZGdlIENlbnRlciwg
Q2FtYnJpZGdlLCBNQSAwMjE0MiwgVVNBLjwvYXV0aC1hZGRyZXNzPjx0aXRsZXM+PHRpdGxlPlNj
b3JpbmcgZGl2ZXJzZSBjZWxsdWxhciBtb3JwaG9sb2dpZXMgaW4gaW1hZ2UtYmFzZWQgc2NyZWVu
cyB3aXRoIGl0ZXJhdGl2ZSBmZWVkYmFjayBhbmQgbWFjaGluZSBsZWFybmluZzwvdGl0bGU+PHNl
Y29uZGFyeS10aXRsZT5Qcm9jIE5hdGwgQWNhZCBTY2kgVSBTIEE8L3NlY29uZGFyeS10aXRsZT48
L3RpdGxlcz48cGVyaW9kaWNhbD48ZnVsbC10aXRsZT5Qcm9jIE5hdGwgQWNhZCBTY2kgVSBTIEE8
L2Z1bGwtdGl0bGU+PC9wZXJpb2RpY2FsPjxwYWdlcz4xODI2LTMxPC9wYWdlcz48dm9sdW1lPjEw
Njwvdm9sdW1lPjxudW1iZXI+NjwvbnVtYmVyPjxlZGl0aW9uPjIwMDkvMDIvMDQ8L2VkaXRpb24+
PGtleXdvcmRzPjxrZXl3b3JkPipBbGdvcml0aG1zPC9rZXl3b3JkPjxrZXl3b3JkPkFuaW1hbHM8
L2tleXdvcmQ+PGtleXdvcmQ+KkFydGlmaWNpYWwgSW50ZWxsaWdlbmNlPC9rZXl3b3JkPjxrZXl3
b3JkPipDZWxscy9jaGVtaXN0cnkvY3l0b2xvZ3kvdWx0cmFzdHJ1Y3R1cmU8L2tleXdvcmQ+PGtl
eXdvcmQ+RGlhZ25vc3RpYyBJbWFnaW5nL21ldGhvZHM8L2tleXdvcmQ+PGtleXdvcmQ+RmVlZGJh
Y2s8L2tleXdvcmQ+PGtleXdvcmQ+SHVtYW5zPC9rZXl3b3JkPjxrZXl3b3JkPkltYWdlIEN5dG9t
ZXRyeS8qbWV0aG9kczwva2V5d29yZD48a2V5d29yZD5JbWFnZSBJbnRlcnByZXRhdGlvbiwgQ29t
cHV0ZXItQXNzaXN0ZWQvKm1ldGhvZHM8L2tleXdvcmQ+PGtleXdvcmQ+UGF0dGVybiBSZWNvZ25p
dGlvbiwgQXV0b21hdGVkL21ldGhvZHM8L2tleXdvcmQ+PGtleXdvcmQ+UGhlbm90eXBlPC9rZXl3
b3JkPjxrZXl3b3JkPlJOQSBJbnRlcmZlcmVuY2U8L2tleXdvcmQ+PGtleXdvcmQ+VGlzc3VlIEFy
cmF5IEFuYWx5c2lzPC9rZXl3b3JkPjwva2V5d29yZHM+PGRhdGVzPjx5ZWFyPjIwMDk8L3llYXI+
PHB1Yi1kYXRlcz48ZGF0ZT5GZWIgMTA8L2RhdGU+PC9wdWItZGF0ZXM+PC9kYXRlcz48aXNibj4x
MDkxLTY0OTAgKEVsZWN0cm9uaWMpJiN4RDswMDI3LTg0MjQgKExpbmtpbmcpPC9pc2JuPjxhY2Nl
c3Npb24tbnVtPjE5MTg4NTkzPC9hY2Nlc3Npb24tbnVtPjx1cmxzPjxyZWxhdGVkLXVybHM+PHVy
bD5odHRwczovL3d3dy5uY2JpLm5sbS5uaWguZ292L3B1Ym1lZC8xOTE4ODU5MzwvdXJsPjwvcmVs
YXRlZC11cmxzPjwvdXJscz48Y3VzdG9tMj5QTUMyNjM0Nzk5PC9jdXN0b20yPjxlbGVjdHJvbmlj
LXJlc291cmNlLW51bT4xMC4xMDczL3BuYXMuMDgwODg0MzEwNjwvZWxlY3Ryb25pYy1yZXNvdXJj
ZS1udW0+PC9yZWNvcmQ+PC9DaXRlPjxDaXRlPjxBdXRob3I+TWNRdWluPC9BdXRob3I+PFllYXI+
MjAxODwvWWVhcj48UmVjTnVtPjMyNDA8L1JlY051bT48cmVjb3JkPjxyZWMtbnVtYmVyPjMyNDA8
L3JlYy1udW1iZXI+PGZvcmVpZ24ta2V5cz48a2V5IGFwcD0iRU4iIGRiLWlkPSJ4djJkc2Z2OWx2
OWZ2eGU1NXZmeHc1c2UwemVydzA5cHZ0ZXciIHRpbWVzdGFtcD0iMTU3NjExMTQ2OCI+MzI0MDwv
a2V5PjwvZm9yZWlnbi1rZXlzPjxyZWYtdHlwZSBuYW1lPSJKb3VybmFsIEFydGljbGUiPjE3PC9y
ZWYtdHlwZT48Y29udHJpYnV0b3JzPjxhdXRob3JzPjxhdXRob3I+TWNRdWluLCBDLjwvYXV0aG9y
PjxhdXRob3I+R29vZG1hbiwgQS48L2F1dGhvcj48YXV0aG9yPkNoZXJueXNoZXYsIFYuPC9hdXRo
b3I+PGF1dGhvcj5LYW1lbnRza3ksIEwuPC9hdXRob3I+PGF1dGhvcj5DaW1pbmksIEIuIEEuPC9h
dXRob3I+PGF1dGhvcj5LYXJob2hzLCBLLiBXLjwvYXV0aG9yPjxhdXRob3I+RG9hbiwgTS48L2F1
dGhvcj48YXV0aG9yPkRpbmcsIEwuPC9hdXRob3I+PGF1dGhvcj5SYWZlbHNraSwgUy4gTS48L2F1
dGhvcj48YXV0aG9yPlRoaXJzdHJ1cCwgRC48L2F1dGhvcj48YXV0aG9yPldpZWdyYWViZSwgVy48
L2F1dGhvcj48YXV0aG9yPlNpbmdoLCBTLjwvYXV0aG9yPjxhdXRob3I+QmVja2VyLCBULjwvYXV0
aG9yPjxhdXRob3I+Q2FpY2VkbywgSi4gQy48L2F1dGhvcj48YXV0aG9yPkNhcnBlbnRlciwgQS4g
RS48L2F1dGhvcj48L2F1dGhvcnM+PC9jb250cmlidXRvcnM+PGF1dGgtYWRkcmVzcz5JbWFnaW5n
IFBsYXRmb3JtLCBCcm9hZCBJbnN0aXR1dGUgb2YgSGFydmFyZCBhbmQgTUlULCBDYW1icmlkZ2Us
IE1hc3NhY2h1c2V0dHMsIFVuaXRlZCBTdGF0ZXMgb2YgQW1lcmljYS4mI3hEO1Nrb2xrb3ZvIElu
c3RpdHV0ZSBvZiBTY2llbmNlIGFuZCBUZWNobm9sb2d5LCBTa29sa292bywgTW9zY293IFJlZ2lv
biwgUnVzc2lhLiYjeEQ7TW9zY293IEluc3RpdHV0ZSBvZiBQaHlzaWNzIGFuZCBUZWNobm9sb2d5
LCBEb2xnb3BydWRueSwgTW9zY293IFJlZ2lvbiwgUnVzc2lhLiYjeEQ7QWxsZW4gSW5zdGl0dXRl
IGZvciBDZWxsIFNjaWVuY2UsIFNlYXR0bGUsIFdhc2hpbmd0b24sIFVuaXRlZCBTdGF0ZXMgb2Yg
QW1lcmljYS48L2F1dGgtYWRkcmVzcz48dGl0bGVzPjx0aXRsZT5DZWxsUHJvZmlsZXIgMy4wOiBO
ZXh0LWdlbmVyYXRpb24gaW1hZ2UgcHJvY2Vzc2luZyBmb3IgYmlvbG9neTwvdGl0bGU+PHNlY29u
ZGFyeS10aXRsZT5QTG9TIEJpb2w8L3NlY29uZGFyeS10aXRsZT48L3RpdGxlcz48cGVyaW9kaWNh
bD48ZnVsbC10aXRsZT5QTG9TIEJpb2w8L2Z1bGwtdGl0bGU+PC9wZXJpb2RpY2FsPjxwYWdlcz5l
MjAwNTk3MDwvcGFnZXM+PHZvbHVtZT4xNjwvdm9sdW1lPjxudW1iZXI+NzwvbnVtYmVyPjxlZGl0
aW9uPjIwMTgvMDcvMDQ8L2VkaXRpb24+PGtleXdvcmRzPjxrZXl3b3JkPkFuaW1hbHM8L2tleXdv
cmQ+PGtleXdvcmQ+Q2VsbCBOdWNsZXVzL21ldGFib2xpc208L2tleXdvcmQ+PGtleXdvcmQ+RE5B
L21ldGFib2xpc208L2tleXdvcmQ+PGtleXdvcmQ+RGVlcCBMZWFybmluZzwva2V5d29yZD48a2V5
d29yZD5IdW1hbnM8L2tleXdvcmQ+PGtleXdvcmQ+KkltYWdlIFByb2Nlc3NpbmcsIENvbXB1dGVy
LUFzc2lzdGVkPC9rZXl3b3JkPjxrZXl3b3JkPkltYWdpbmcsIFRocmVlLURpbWVuc2lvbmFsPC9r
ZXl3b3JkPjxrZXl3b3JkPkluZHVjZWQgUGx1cmlwb3RlbnQgU3RlbSBDZWxscy9jeXRvbG9neS9t
ZXRhYm9saXNtPC9rZXl3b3JkPjxrZXl3b3JkPk1pY2U8L2tleXdvcmQ+PGtleXdvcmQ+Uk5BLCBN
ZXNzZW5nZXIvZ2VuZXRpY3MvbWV0YWJvbGlzbTwva2V5d29yZD48a2V5d29yZD4qU29mdHdhcmU8
L2tleXdvcmQ+PC9rZXl3b3Jkcz48ZGF0ZXM+PHllYXI+MjAxODwveWVhcj48cHViLWRhdGVzPjxk
YXRlPkp1bDwvZGF0ZT48L3B1Yi1kYXRlcz48L2RhdGVzPjxpc2JuPjE1NDUtNzg4NSAoRWxlY3Ry
b25pYykmI3hEOzE1NDQtOTE3MyAoTGlua2luZyk8L2lzYm4+PGFjY2Vzc2lvbi1udW0+Mjk5Njk0
NTA8L2FjY2Vzc2lvbi1udW0+PHVybHM+PHJlbGF0ZWQtdXJscz48dXJsPmh0dHBzOi8vd3d3Lm5j
YmkubmxtLm5paC5nb3YvcHVibWVkLzI5OTY5NDUwPC91cmw+PC9yZWxhdGVkLXVybHM+PC91cmxz
PjxjdXN0b20yPlBNQzYwMjk4NDE8L2N1c3RvbTI+PGVsZWN0cm9uaWMtcmVzb3VyY2UtbnVtPjEw
LjEzNzEvam91cm5hbC5wYmlvLjIwMDU5NzA8L2VsZWN0cm9uaWMtcmVzb3VyY2UtbnVtPjwvcmVj
b3JkPjwvQ2l0ZT48L0VuZE5vdGU+
</w:fldData>
        </w:fldChar>
      </w:r>
      <w:r w:rsidR="00077114">
        <w:rPr>
          <w:bCs/>
        </w:rPr>
        <w:instrText xml:space="preserve"> ADDIN EN.CITE </w:instrText>
      </w:r>
      <w:r w:rsidR="00077114">
        <w:rPr>
          <w:bCs/>
        </w:rPr>
        <w:fldChar w:fldCharType="begin">
          <w:fldData xml:space="preserve">PEVuZE5vdGU+PENpdGU+PEF1dGhvcj5Kb25lczwvQXV0aG9yPjxZZWFyPjIwMDk8L1llYXI+PFJl
Y051bT42NzU8L1JlY051bT48RGlzcGxheVRleHQ+PHN0eWxlIGZhY2U9InN1cGVyc2NyaXB0Ij4y
NywzMjwvc3R5bGU+PC9EaXNwbGF5VGV4dD48cmVjb3JkPjxyZWMtbnVtYmVyPjY3NTwvcmVjLW51
bWJlcj48Zm9yZWlnbi1rZXlzPjxrZXkgYXBwPSJFTiIgZGItaWQ9Inh2MmRzZnY5bHY5ZnZ4ZTU1
dmZ4dzVzZTB6ZXJ3MDlwdnRldyIgdGltZXN0YW1wPSIxNDU1MjkyMjQzIj42NzU8L2tleT48L2Zv
cmVpZ24ta2V5cz48cmVmLXR5cGUgbmFtZT0iSm91cm5hbCBBcnRpY2xlIj4xNzwvcmVmLXR5cGU+
PGNvbnRyaWJ1dG9ycz48YXV0aG9ycz48YXV0aG9yPkpvbmVzLCBULiBSLjwvYXV0aG9yPjxhdXRo
b3I+Q2FycGVudGVyLCBBLiBFLjwvYXV0aG9yPjxhdXRob3I+TGFtcHJlY2h0LCBNLiBSLjwvYXV0
aG9yPjxhdXRob3I+TW9mZmF0LCBKLjwvYXV0aG9yPjxhdXRob3I+U2lsdmVyLCBTLiBKLjwvYXV0
aG9yPjxhdXRob3I+R3JlbmllciwgSi4gSy48L2F1dGhvcj48YXV0aG9yPkNhc3RvcmVubywgQS4g
Qi48L2F1dGhvcj48YXV0aG9yPkVnZ2VydCwgVS4gUy48L2F1dGhvcj48YXV0aG9yPlJvb3QsIEQu
IEUuPC9hdXRob3I+PGF1dGhvcj5Hb2xsYW5kLCBQLjwvYXV0aG9yPjxhdXRob3I+U2FiYXRpbmks
IEQuIE0uPC9hdXRob3I+PC9hdXRob3JzPjwvY29udHJpYnV0b3JzPjxhdXRoLWFkZHJlc3M+VGhl
IEJyb2FkIEluc3RpdHV0ZSBvZiBNSVQgYW5kIEhhcnZhcmQsIDcgQ2FtYnJpZGdlIENlbnRlciwg
Q2FtYnJpZGdlLCBNQSAwMjE0MiwgVVNBLjwvYXV0aC1hZGRyZXNzPjx0aXRsZXM+PHRpdGxlPlNj
b3JpbmcgZGl2ZXJzZSBjZWxsdWxhciBtb3JwaG9sb2dpZXMgaW4gaW1hZ2UtYmFzZWQgc2NyZWVu
cyB3aXRoIGl0ZXJhdGl2ZSBmZWVkYmFjayBhbmQgbWFjaGluZSBsZWFybmluZzwvdGl0bGU+PHNl
Y29uZGFyeS10aXRsZT5Qcm9jIE5hdGwgQWNhZCBTY2kgVSBTIEE8L3NlY29uZGFyeS10aXRsZT48
L3RpdGxlcz48cGVyaW9kaWNhbD48ZnVsbC10aXRsZT5Qcm9jIE5hdGwgQWNhZCBTY2kgVSBTIEE8
L2Z1bGwtdGl0bGU+PC9wZXJpb2RpY2FsPjxwYWdlcz4xODI2LTMxPC9wYWdlcz48dm9sdW1lPjEw
Njwvdm9sdW1lPjxudW1iZXI+NjwvbnVtYmVyPjxlZGl0aW9uPjIwMDkvMDIvMDQ8L2VkaXRpb24+
PGtleXdvcmRzPjxrZXl3b3JkPipBbGdvcml0aG1zPC9rZXl3b3JkPjxrZXl3b3JkPkFuaW1hbHM8
L2tleXdvcmQ+PGtleXdvcmQ+KkFydGlmaWNpYWwgSW50ZWxsaWdlbmNlPC9rZXl3b3JkPjxrZXl3
b3JkPipDZWxscy9jaGVtaXN0cnkvY3l0b2xvZ3kvdWx0cmFzdHJ1Y3R1cmU8L2tleXdvcmQ+PGtl
eXdvcmQ+RGlhZ25vc3RpYyBJbWFnaW5nL21ldGhvZHM8L2tleXdvcmQ+PGtleXdvcmQ+RmVlZGJh
Y2s8L2tleXdvcmQ+PGtleXdvcmQ+SHVtYW5zPC9rZXl3b3JkPjxrZXl3b3JkPkltYWdlIEN5dG9t
ZXRyeS8qbWV0aG9kczwva2V5d29yZD48a2V5d29yZD5JbWFnZSBJbnRlcnByZXRhdGlvbiwgQ29t
cHV0ZXItQXNzaXN0ZWQvKm1ldGhvZHM8L2tleXdvcmQ+PGtleXdvcmQ+UGF0dGVybiBSZWNvZ25p
dGlvbiwgQXV0b21hdGVkL21ldGhvZHM8L2tleXdvcmQ+PGtleXdvcmQ+UGhlbm90eXBlPC9rZXl3
b3JkPjxrZXl3b3JkPlJOQSBJbnRlcmZlcmVuY2U8L2tleXdvcmQ+PGtleXdvcmQ+VGlzc3VlIEFy
cmF5IEFuYWx5c2lzPC9rZXl3b3JkPjwva2V5d29yZHM+PGRhdGVzPjx5ZWFyPjIwMDk8L3llYXI+
PHB1Yi1kYXRlcz48ZGF0ZT5GZWIgMTA8L2RhdGU+PC9wdWItZGF0ZXM+PC9kYXRlcz48aXNibj4x
MDkxLTY0OTAgKEVsZWN0cm9uaWMpJiN4RDswMDI3LTg0MjQgKExpbmtpbmcpPC9pc2JuPjxhY2Nl
c3Npb24tbnVtPjE5MTg4NTkzPC9hY2Nlc3Npb24tbnVtPjx1cmxzPjxyZWxhdGVkLXVybHM+PHVy
bD5odHRwczovL3d3dy5uY2JpLm5sbS5uaWguZ292L3B1Ym1lZC8xOTE4ODU5MzwvdXJsPjwvcmVs
YXRlZC11cmxzPjwvdXJscz48Y3VzdG9tMj5QTUMyNjM0Nzk5PC9jdXN0b20yPjxlbGVjdHJvbmlj
LXJlc291cmNlLW51bT4xMC4xMDczL3BuYXMuMDgwODg0MzEwNjwvZWxlY3Ryb25pYy1yZXNvdXJj
ZS1udW0+PC9yZWNvcmQ+PC9DaXRlPjxDaXRlPjxBdXRob3I+TWNRdWluPC9BdXRob3I+PFllYXI+
MjAxODwvWWVhcj48UmVjTnVtPjMyNDA8L1JlY051bT48cmVjb3JkPjxyZWMtbnVtYmVyPjMyNDA8
L3JlYy1udW1iZXI+PGZvcmVpZ24ta2V5cz48a2V5IGFwcD0iRU4iIGRiLWlkPSJ4djJkc2Z2OWx2
OWZ2eGU1NXZmeHc1c2UwemVydzA5cHZ0ZXciIHRpbWVzdGFtcD0iMTU3NjExMTQ2OCI+MzI0MDwv
a2V5PjwvZm9yZWlnbi1rZXlzPjxyZWYtdHlwZSBuYW1lPSJKb3VybmFsIEFydGljbGUiPjE3PC9y
ZWYtdHlwZT48Y29udHJpYnV0b3JzPjxhdXRob3JzPjxhdXRob3I+TWNRdWluLCBDLjwvYXV0aG9y
PjxhdXRob3I+R29vZG1hbiwgQS48L2F1dGhvcj48YXV0aG9yPkNoZXJueXNoZXYsIFYuPC9hdXRo
b3I+PGF1dGhvcj5LYW1lbnRza3ksIEwuPC9hdXRob3I+PGF1dGhvcj5DaW1pbmksIEIuIEEuPC9h
dXRob3I+PGF1dGhvcj5LYXJob2hzLCBLLiBXLjwvYXV0aG9yPjxhdXRob3I+RG9hbiwgTS48L2F1
dGhvcj48YXV0aG9yPkRpbmcsIEwuPC9hdXRob3I+PGF1dGhvcj5SYWZlbHNraSwgUy4gTS48L2F1
dGhvcj48YXV0aG9yPlRoaXJzdHJ1cCwgRC48L2F1dGhvcj48YXV0aG9yPldpZWdyYWViZSwgVy48
L2F1dGhvcj48YXV0aG9yPlNpbmdoLCBTLjwvYXV0aG9yPjxhdXRob3I+QmVja2VyLCBULjwvYXV0
aG9yPjxhdXRob3I+Q2FpY2VkbywgSi4gQy48L2F1dGhvcj48YXV0aG9yPkNhcnBlbnRlciwgQS4g
RS48L2F1dGhvcj48L2F1dGhvcnM+PC9jb250cmlidXRvcnM+PGF1dGgtYWRkcmVzcz5JbWFnaW5n
IFBsYXRmb3JtLCBCcm9hZCBJbnN0aXR1dGUgb2YgSGFydmFyZCBhbmQgTUlULCBDYW1icmlkZ2Us
IE1hc3NhY2h1c2V0dHMsIFVuaXRlZCBTdGF0ZXMgb2YgQW1lcmljYS4mI3hEO1Nrb2xrb3ZvIElu
c3RpdHV0ZSBvZiBTY2llbmNlIGFuZCBUZWNobm9sb2d5LCBTa29sa292bywgTW9zY293IFJlZ2lv
biwgUnVzc2lhLiYjeEQ7TW9zY293IEluc3RpdHV0ZSBvZiBQaHlzaWNzIGFuZCBUZWNobm9sb2d5
LCBEb2xnb3BydWRueSwgTW9zY293IFJlZ2lvbiwgUnVzc2lhLiYjeEQ7QWxsZW4gSW5zdGl0dXRl
IGZvciBDZWxsIFNjaWVuY2UsIFNlYXR0bGUsIFdhc2hpbmd0b24sIFVuaXRlZCBTdGF0ZXMgb2Yg
QW1lcmljYS48L2F1dGgtYWRkcmVzcz48dGl0bGVzPjx0aXRsZT5DZWxsUHJvZmlsZXIgMy4wOiBO
ZXh0LWdlbmVyYXRpb24gaW1hZ2UgcHJvY2Vzc2luZyBmb3IgYmlvbG9neTwvdGl0bGU+PHNlY29u
ZGFyeS10aXRsZT5QTG9TIEJpb2w8L3NlY29uZGFyeS10aXRsZT48L3RpdGxlcz48cGVyaW9kaWNh
bD48ZnVsbC10aXRsZT5QTG9TIEJpb2w8L2Z1bGwtdGl0bGU+PC9wZXJpb2RpY2FsPjxwYWdlcz5l
MjAwNTk3MDwvcGFnZXM+PHZvbHVtZT4xNjwvdm9sdW1lPjxudW1iZXI+NzwvbnVtYmVyPjxlZGl0
aW9uPjIwMTgvMDcvMDQ8L2VkaXRpb24+PGtleXdvcmRzPjxrZXl3b3JkPkFuaW1hbHM8L2tleXdv
cmQ+PGtleXdvcmQ+Q2VsbCBOdWNsZXVzL21ldGFib2xpc208L2tleXdvcmQ+PGtleXdvcmQ+RE5B
L21ldGFib2xpc208L2tleXdvcmQ+PGtleXdvcmQ+RGVlcCBMZWFybmluZzwva2V5d29yZD48a2V5
d29yZD5IdW1hbnM8L2tleXdvcmQ+PGtleXdvcmQ+KkltYWdlIFByb2Nlc3NpbmcsIENvbXB1dGVy
LUFzc2lzdGVkPC9rZXl3b3JkPjxrZXl3b3JkPkltYWdpbmcsIFRocmVlLURpbWVuc2lvbmFsPC9r
ZXl3b3JkPjxrZXl3b3JkPkluZHVjZWQgUGx1cmlwb3RlbnQgU3RlbSBDZWxscy9jeXRvbG9neS9t
ZXRhYm9saXNtPC9rZXl3b3JkPjxrZXl3b3JkPk1pY2U8L2tleXdvcmQ+PGtleXdvcmQ+Uk5BLCBN
ZXNzZW5nZXIvZ2VuZXRpY3MvbWV0YWJvbGlzbTwva2V5d29yZD48a2V5d29yZD4qU29mdHdhcmU8
L2tleXdvcmQ+PC9rZXl3b3Jkcz48ZGF0ZXM+PHllYXI+MjAxODwveWVhcj48cHViLWRhdGVzPjxk
YXRlPkp1bDwvZGF0ZT48L3B1Yi1kYXRlcz48L2RhdGVzPjxpc2JuPjE1NDUtNzg4NSAoRWxlY3Ry
b25pYykmI3hEOzE1NDQtOTE3MyAoTGlua2luZyk8L2lzYm4+PGFjY2Vzc2lvbi1udW0+Mjk5Njk0
NTA8L2FjY2Vzc2lvbi1udW0+PHVybHM+PHJlbGF0ZWQtdXJscz48dXJsPmh0dHBzOi8vd3d3Lm5j
YmkubmxtLm5paC5nb3YvcHVibWVkLzI5OTY5NDUwPC91cmw+PC9yZWxhdGVkLXVybHM+PC91cmxz
PjxjdXN0b20yPlBNQzYwMjk4NDE8L2N1c3RvbTI+PGVsZWN0cm9uaWMtcmVzb3VyY2UtbnVtPjEw
LjEzNzEvam91cm5hbC5wYmlvLjIwMDU5NzA8L2VsZWN0cm9uaWMtcmVzb3VyY2UtbnVtPjwvcmVj
b3JkPjwvQ2l0ZT48L0VuZE5vdGU+
</w:fldData>
        </w:fldChar>
      </w:r>
      <w:r w:rsidR="00077114">
        <w:rPr>
          <w:bCs/>
        </w:rPr>
        <w:instrText xml:space="preserve"> ADDIN EN.CITE.DATA </w:instrText>
      </w:r>
      <w:r w:rsidR="00077114">
        <w:rPr>
          <w:bCs/>
        </w:rPr>
      </w:r>
      <w:r w:rsidR="00077114">
        <w:rPr>
          <w:bCs/>
        </w:rPr>
        <w:fldChar w:fldCharType="end"/>
      </w:r>
      <w:r w:rsidRPr="00007940">
        <w:rPr>
          <w:bCs/>
        </w:rPr>
      </w:r>
      <w:r w:rsidRPr="00007940">
        <w:rPr>
          <w:bCs/>
        </w:rPr>
        <w:fldChar w:fldCharType="separate"/>
      </w:r>
      <w:r w:rsidR="00077114" w:rsidRPr="00077114">
        <w:rPr>
          <w:bCs/>
          <w:noProof/>
          <w:vertAlign w:val="superscript"/>
        </w:rPr>
        <w:t>27,32</w:t>
      </w:r>
      <w:r w:rsidRPr="00007940">
        <w:rPr>
          <w:bCs/>
        </w:rPr>
        <w:fldChar w:fldCharType="end"/>
      </w:r>
      <w:r w:rsidR="005F34D0">
        <w:rPr>
          <w:bCs/>
        </w:rPr>
        <w:t>.</w:t>
      </w:r>
      <w:r>
        <w:rPr>
          <w:bCs/>
        </w:rPr>
        <w:t xml:space="preserve"> </w:t>
      </w:r>
      <w:r w:rsidR="005F34D0" w:rsidRPr="00257163">
        <w:t>However</w:t>
      </w:r>
      <w:r w:rsidR="005F34D0">
        <w:t>,</w:t>
      </w:r>
      <w:r w:rsidR="005F34D0" w:rsidRPr="00257163">
        <w:t xml:space="preserve"> </w:t>
      </w:r>
      <w:r w:rsidR="00087D41" w:rsidRPr="00257163">
        <w:t>with some experience</w:t>
      </w:r>
      <w:r w:rsidR="00087D41">
        <w:t>,</w:t>
      </w:r>
      <w:r w:rsidR="00087D41" w:rsidRPr="00257163">
        <w:t xml:space="preserve"> </w:t>
      </w:r>
      <w:r w:rsidRPr="00257163">
        <w:t xml:space="preserve">the analogous image analysis pipelines could be set in </w:t>
      </w:r>
      <w:r w:rsidR="00087D41">
        <w:t xml:space="preserve">a </w:t>
      </w:r>
      <w:r w:rsidRPr="00257163">
        <w:t xml:space="preserve">different version </w:t>
      </w:r>
      <w:r w:rsidR="00087D41">
        <w:t xml:space="preserve">or </w:t>
      </w:r>
      <w:r w:rsidRPr="00257163">
        <w:t>similar software.</w:t>
      </w:r>
      <w:r>
        <w:t xml:space="preserve"> Please refer to the software page for</w:t>
      </w:r>
      <w:r w:rsidR="00F362BE">
        <w:t xml:space="preserve"> a</w:t>
      </w:r>
      <w:r>
        <w:t xml:space="preserve"> detail</w:t>
      </w:r>
      <w:r w:rsidR="00087D41">
        <w:t>ed</w:t>
      </w:r>
      <w:r w:rsidR="00F362BE">
        <w:t xml:space="preserve"> </w:t>
      </w:r>
      <w:r w:rsidR="00087D41">
        <w:t>explanation</w:t>
      </w:r>
      <w:r w:rsidR="00087D41" w:rsidDel="00087D41">
        <w:t xml:space="preserve"> </w:t>
      </w:r>
      <w:r w:rsidR="00F362BE">
        <w:t xml:space="preserve">(see </w:t>
      </w:r>
      <w:r w:rsidR="00F362BE" w:rsidRPr="00F362BE">
        <w:rPr>
          <w:b/>
          <w:bCs/>
        </w:rPr>
        <w:t>Table of Materials</w:t>
      </w:r>
      <w:r w:rsidR="00F362BE">
        <w:t>).</w:t>
      </w:r>
    </w:p>
    <w:p w14:paraId="134FA3A9" w14:textId="77777777" w:rsidR="00007940" w:rsidRPr="00007940" w:rsidRDefault="00007940" w:rsidP="008B569A">
      <w:pPr>
        <w:pStyle w:val="ListParagraph"/>
        <w:rPr>
          <w:bCs/>
        </w:rPr>
      </w:pPr>
    </w:p>
    <w:p w14:paraId="106A3515" w14:textId="48BA1FD2" w:rsidR="00962BEA" w:rsidRDefault="00E07AAC" w:rsidP="008B569A">
      <w:pPr>
        <w:pStyle w:val="ListParagraph"/>
        <w:numPr>
          <w:ilvl w:val="1"/>
          <w:numId w:val="37"/>
        </w:numPr>
        <w:rPr>
          <w:bCs/>
        </w:rPr>
      </w:pPr>
      <w:r w:rsidRPr="00FA1E9B">
        <w:rPr>
          <w:bCs/>
        </w:rPr>
        <w:t xml:space="preserve">Download and install </w:t>
      </w:r>
      <w:proofErr w:type="spellStart"/>
      <w:r w:rsidRPr="00FA1E9B">
        <w:rPr>
          <w:bCs/>
        </w:rPr>
        <w:t>CellProf</w:t>
      </w:r>
      <w:r w:rsidR="006772AB">
        <w:rPr>
          <w:bCs/>
        </w:rPr>
        <w:t>i</w:t>
      </w:r>
      <w:r w:rsidRPr="00FA1E9B">
        <w:rPr>
          <w:bCs/>
        </w:rPr>
        <w:t>ler</w:t>
      </w:r>
      <w:proofErr w:type="spellEnd"/>
      <w:r w:rsidRPr="00FA1E9B">
        <w:rPr>
          <w:bCs/>
        </w:rPr>
        <w:t xml:space="preserve"> </w:t>
      </w:r>
      <w:r w:rsidR="009C44C2" w:rsidRPr="00FA1E9B">
        <w:rPr>
          <w:bCs/>
        </w:rPr>
        <w:t xml:space="preserve">and </w:t>
      </w:r>
      <w:proofErr w:type="spellStart"/>
      <w:r w:rsidR="009C44C2" w:rsidRPr="00FA1E9B">
        <w:rPr>
          <w:bCs/>
        </w:rPr>
        <w:t>CellProfiler</w:t>
      </w:r>
      <w:proofErr w:type="spellEnd"/>
      <w:r w:rsidR="009C44C2" w:rsidRPr="00FA1E9B">
        <w:rPr>
          <w:bCs/>
        </w:rPr>
        <w:t xml:space="preserve"> Analyst softwar</w:t>
      </w:r>
      <w:r w:rsidR="003C1199">
        <w:rPr>
          <w:bCs/>
        </w:rPr>
        <w:t>e.</w:t>
      </w:r>
      <w:r w:rsidR="00323B3E" w:rsidRPr="00FA1E9B">
        <w:rPr>
          <w:bCs/>
        </w:rPr>
        <w:t xml:space="preserve"> </w:t>
      </w:r>
    </w:p>
    <w:p w14:paraId="731DC8A1" w14:textId="77777777" w:rsidR="00962BEA" w:rsidRDefault="00962BEA" w:rsidP="008B569A">
      <w:pPr>
        <w:pStyle w:val="ListParagraph"/>
        <w:rPr>
          <w:bCs/>
        </w:rPr>
      </w:pPr>
    </w:p>
    <w:p w14:paraId="2F1B891B" w14:textId="5DB2A152" w:rsidR="00A27ECB" w:rsidRDefault="00156DA0" w:rsidP="008B569A">
      <w:pPr>
        <w:pStyle w:val="ListParagraph"/>
        <w:numPr>
          <w:ilvl w:val="1"/>
          <w:numId w:val="37"/>
        </w:numPr>
        <w:rPr>
          <w:bCs/>
        </w:rPr>
      </w:pPr>
      <w:r>
        <w:rPr>
          <w:bCs/>
        </w:rPr>
        <w:t>Open</w:t>
      </w:r>
      <w:r w:rsidR="005D05A9">
        <w:rPr>
          <w:bCs/>
        </w:rPr>
        <w:t xml:space="preserve"> </w:t>
      </w:r>
      <w:proofErr w:type="spellStart"/>
      <w:r w:rsidR="005D05A9">
        <w:rPr>
          <w:bCs/>
        </w:rPr>
        <w:t>CellProfiler</w:t>
      </w:r>
      <w:proofErr w:type="spellEnd"/>
      <w:r>
        <w:rPr>
          <w:bCs/>
        </w:rPr>
        <w:t xml:space="preserve">. </w:t>
      </w:r>
      <w:r w:rsidR="005A3CC3">
        <w:rPr>
          <w:bCs/>
        </w:rPr>
        <w:t xml:space="preserve">Select </w:t>
      </w:r>
      <w:proofErr w:type="spellStart"/>
      <w:r w:rsidR="00FE118E">
        <w:rPr>
          <w:b/>
        </w:rPr>
        <w:t>Fi</w:t>
      </w:r>
      <w:r w:rsidR="001A0704">
        <w:rPr>
          <w:b/>
        </w:rPr>
        <w:t>le</w:t>
      </w:r>
      <w:r w:rsidR="005F34D0" w:rsidRPr="007B1346">
        <w:rPr>
          <w:b/>
        </w:rPr>
        <w:t>|</w:t>
      </w:r>
      <w:r w:rsidR="001A0704">
        <w:rPr>
          <w:b/>
        </w:rPr>
        <w:t>Import</w:t>
      </w:r>
      <w:r w:rsidR="005F34D0" w:rsidRPr="007B1346">
        <w:rPr>
          <w:b/>
        </w:rPr>
        <w:t>|</w:t>
      </w:r>
      <w:r w:rsidR="001A0704">
        <w:rPr>
          <w:b/>
        </w:rPr>
        <w:t>Pipeline</w:t>
      </w:r>
      <w:proofErr w:type="spellEnd"/>
      <w:r w:rsidR="001A0704">
        <w:rPr>
          <w:b/>
        </w:rPr>
        <w:t xml:space="preserve"> </w:t>
      </w:r>
      <w:r w:rsidR="003B06BF">
        <w:rPr>
          <w:b/>
        </w:rPr>
        <w:t xml:space="preserve">from file </w:t>
      </w:r>
      <w:r w:rsidR="003B06BF">
        <w:rPr>
          <w:bCs/>
        </w:rPr>
        <w:t>and load</w:t>
      </w:r>
      <w:r w:rsidR="003C1199">
        <w:rPr>
          <w:bCs/>
        </w:rPr>
        <w:t xml:space="preserve"> the example pipeline provided,</w:t>
      </w:r>
      <w:r w:rsidR="003B06BF">
        <w:rPr>
          <w:bCs/>
        </w:rPr>
        <w:t xml:space="preserve"> </w:t>
      </w:r>
      <w:r w:rsidR="003B06BF" w:rsidRPr="006F2E58">
        <w:rPr>
          <w:b/>
        </w:rPr>
        <w:t>TH_LB_</w:t>
      </w:r>
      <w:r w:rsidR="00462C83">
        <w:rPr>
          <w:b/>
        </w:rPr>
        <w:t>V</w:t>
      </w:r>
      <w:r w:rsidR="003B06BF" w:rsidRPr="006F2E58">
        <w:rPr>
          <w:b/>
        </w:rPr>
        <w:t>1.cpipe</w:t>
      </w:r>
      <w:r w:rsidR="003976B4">
        <w:rPr>
          <w:b/>
        </w:rPr>
        <w:t xml:space="preserve"> </w:t>
      </w:r>
      <w:r w:rsidR="003976B4">
        <w:rPr>
          <w:bCs/>
        </w:rPr>
        <w:t>file</w:t>
      </w:r>
      <w:r w:rsidR="003C1199">
        <w:rPr>
          <w:bCs/>
        </w:rPr>
        <w:t xml:space="preserve"> (see the </w:t>
      </w:r>
      <w:r w:rsidR="00087D41" w:rsidRPr="004906DB">
        <w:rPr>
          <w:b/>
        </w:rPr>
        <w:t>Supplementary Files</w:t>
      </w:r>
      <w:r w:rsidR="003C1199">
        <w:rPr>
          <w:bCs/>
        </w:rPr>
        <w:t>)</w:t>
      </w:r>
      <w:r w:rsidR="003976B4">
        <w:rPr>
          <w:bCs/>
        </w:rPr>
        <w:t>.</w:t>
      </w:r>
    </w:p>
    <w:p w14:paraId="620A75DC" w14:textId="398D0C07" w:rsidR="003C1199" w:rsidRDefault="003C1199" w:rsidP="008B569A">
      <w:pPr>
        <w:pStyle w:val="ListParagraph"/>
        <w:rPr>
          <w:bCs/>
        </w:rPr>
      </w:pPr>
    </w:p>
    <w:p w14:paraId="6C915711" w14:textId="28E3B157" w:rsidR="003C1199" w:rsidRDefault="003C1199" w:rsidP="008B569A">
      <w:pPr>
        <w:pStyle w:val="ListParagraph"/>
        <w:rPr>
          <w:bCs/>
        </w:rPr>
      </w:pPr>
      <w:r w:rsidRPr="00007940">
        <w:t>NOTE:</w:t>
      </w:r>
      <w:r w:rsidR="008B569A">
        <w:t xml:space="preserve"> </w:t>
      </w:r>
      <w:r w:rsidRPr="00257163">
        <w:t>The example pipelines</w:t>
      </w:r>
      <w:r w:rsidRPr="00990FBF">
        <w:t xml:space="preserve"> will require specific adjustments depending on properties of </w:t>
      </w:r>
      <w:r w:rsidR="00087D41">
        <w:t xml:space="preserve">the </w:t>
      </w:r>
      <w:r w:rsidRPr="00990FBF">
        <w:t>acquired images and the image acquisition platform.</w:t>
      </w:r>
      <w:r>
        <w:t xml:space="preserve"> </w:t>
      </w:r>
      <w:proofErr w:type="spellStart"/>
      <w:r w:rsidRPr="00CD12E6">
        <w:rPr>
          <w:b/>
        </w:rPr>
        <w:t>Example_Images</w:t>
      </w:r>
      <w:proofErr w:type="spellEnd"/>
      <w:r w:rsidRPr="009673DB">
        <w:rPr>
          <w:bCs/>
        </w:rPr>
        <w:t xml:space="preserve"> </w:t>
      </w:r>
      <w:r w:rsidR="009673DB">
        <w:rPr>
          <w:bCs/>
        </w:rPr>
        <w:t xml:space="preserve">attached as supplementary files </w:t>
      </w:r>
      <w:r>
        <w:t xml:space="preserve">can be used for the initial </w:t>
      </w:r>
      <w:r w:rsidR="00087D41">
        <w:t xml:space="preserve">trial </w:t>
      </w:r>
      <w:r>
        <w:t>of the software</w:t>
      </w:r>
      <w:r w:rsidRPr="00257163">
        <w:t>.</w:t>
      </w:r>
    </w:p>
    <w:p w14:paraId="5407FD34" w14:textId="77777777" w:rsidR="00962BEA" w:rsidRDefault="00962BEA" w:rsidP="008B569A">
      <w:pPr>
        <w:pStyle w:val="ListParagraph"/>
        <w:rPr>
          <w:bCs/>
        </w:rPr>
      </w:pPr>
    </w:p>
    <w:p w14:paraId="2AD47C0C" w14:textId="12736ADB" w:rsidR="00156DA0" w:rsidRDefault="00463FEF" w:rsidP="008B569A">
      <w:pPr>
        <w:pStyle w:val="ListParagraph"/>
        <w:numPr>
          <w:ilvl w:val="1"/>
          <w:numId w:val="37"/>
        </w:numPr>
        <w:rPr>
          <w:bCs/>
        </w:rPr>
      </w:pPr>
      <w:r w:rsidRPr="005D05A9">
        <w:rPr>
          <w:bCs/>
        </w:rPr>
        <w:t xml:space="preserve">Load </w:t>
      </w:r>
      <w:r w:rsidR="00A94250" w:rsidRPr="005D05A9">
        <w:rPr>
          <w:bCs/>
        </w:rPr>
        <w:t xml:space="preserve">images to be analyzed by dragging them into </w:t>
      </w:r>
      <w:r w:rsidR="00DC7B32" w:rsidRPr="005D05A9">
        <w:rPr>
          <w:b/>
        </w:rPr>
        <w:t>Images</w:t>
      </w:r>
      <w:r w:rsidR="008965B0" w:rsidRPr="005D05A9">
        <w:rPr>
          <w:b/>
        </w:rPr>
        <w:t xml:space="preserve"> </w:t>
      </w:r>
      <w:r w:rsidR="004C6CC9" w:rsidRPr="005D05A9">
        <w:rPr>
          <w:b/>
        </w:rPr>
        <w:t>modul</w:t>
      </w:r>
      <w:r w:rsidR="009257BD" w:rsidRPr="005D05A9">
        <w:rPr>
          <w:b/>
        </w:rPr>
        <w:t>e</w:t>
      </w:r>
      <w:r w:rsidR="004C6CC9" w:rsidRPr="005D05A9">
        <w:rPr>
          <w:bCs/>
        </w:rPr>
        <w:t>.</w:t>
      </w:r>
      <w:r w:rsidR="005D05A9">
        <w:rPr>
          <w:bCs/>
        </w:rPr>
        <w:t xml:space="preserve"> </w:t>
      </w:r>
      <w:r w:rsidR="0044279E">
        <w:rPr>
          <w:bCs/>
        </w:rPr>
        <w:t>U</w:t>
      </w:r>
      <w:r w:rsidR="0044279E" w:rsidRPr="005D05A9">
        <w:rPr>
          <w:bCs/>
        </w:rPr>
        <w:t xml:space="preserve">se </w:t>
      </w:r>
      <w:r w:rsidR="004E198F" w:rsidRPr="005D05A9">
        <w:rPr>
          <w:bCs/>
        </w:rPr>
        <w:t>filter options to select only image files</w:t>
      </w:r>
      <w:r w:rsidR="00921D06" w:rsidRPr="005D05A9">
        <w:rPr>
          <w:bCs/>
        </w:rPr>
        <w:t xml:space="preserve"> from </w:t>
      </w:r>
      <w:r w:rsidR="00087D41">
        <w:rPr>
          <w:bCs/>
        </w:rPr>
        <w:t xml:space="preserve">the </w:t>
      </w:r>
      <w:r w:rsidR="00921D06" w:rsidRPr="005D05A9">
        <w:rPr>
          <w:bCs/>
        </w:rPr>
        <w:t>loaded folder</w:t>
      </w:r>
      <w:r w:rsidR="0044279E">
        <w:rPr>
          <w:bCs/>
        </w:rPr>
        <w:t xml:space="preserve">. </w:t>
      </w:r>
    </w:p>
    <w:p w14:paraId="735C8828" w14:textId="77777777" w:rsidR="00F362BE" w:rsidRDefault="00F362BE" w:rsidP="008B569A">
      <w:pPr>
        <w:pStyle w:val="ListParagraph"/>
        <w:rPr>
          <w:bCs/>
        </w:rPr>
      </w:pPr>
    </w:p>
    <w:p w14:paraId="255AA3B8" w14:textId="60ABAB3E" w:rsidR="0023658F" w:rsidRPr="00F362BE" w:rsidRDefault="007864EB" w:rsidP="008B569A">
      <w:pPr>
        <w:pStyle w:val="ListParagraph"/>
        <w:numPr>
          <w:ilvl w:val="2"/>
          <w:numId w:val="37"/>
        </w:numPr>
        <w:rPr>
          <w:bCs/>
        </w:rPr>
      </w:pPr>
      <w:r>
        <w:rPr>
          <w:bCs/>
        </w:rPr>
        <w:t xml:space="preserve">Use </w:t>
      </w:r>
      <w:r w:rsidR="009257BD" w:rsidRPr="009257BD">
        <w:rPr>
          <w:b/>
        </w:rPr>
        <w:t>M</w:t>
      </w:r>
      <w:r w:rsidRPr="009257BD">
        <w:rPr>
          <w:b/>
        </w:rPr>
        <w:t xml:space="preserve">etadata </w:t>
      </w:r>
      <w:r w:rsidR="009257BD" w:rsidRPr="009257BD">
        <w:rPr>
          <w:b/>
        </w:rPr>
        <w:t>module</w:t>
      </w:r>
      <w:r>
        <w:rPr>
          <w:bCs/>
        </w:rPr>
        <w:t xml:space="preserve"> to </w:t>
      </w:r>
      <w:r w:rsidR="005E3BC7">
        <w:rPr>
          <w:bCs/>
        </w:rPr>
        <w:t xml:space="preserve">extract </w:t>
      </w:r>
      <w:r w:rsidR="00962BEA">
        <w:rPr>
          <w:bCs/>
        </w:rPr>
        <w:t>w</w:t>
      </w:r>
      <w:r w:rsidR="00E77DD1">
        <w:rPr>
          <w:bCs/>
        </w:rPr>
        <w:t>ell, field of view</w:t>
      </w:r>
      <w:r w:rsidR="00087D41">
        <w:rPr>
          <w:bCs/>
        </w:rPr>
        <w:t>,</w:t>
      </w:r>
      <w:r w:rsidR="00E77DD1">
        <w:rPr>
          <w:bCs/>
        </w:rPr>
        <w:t xml:space="preserve"> and channel information from </w:t>
      </w:r>
      <w:r w:rsidR="00087D41">
        <w:rPr>
          <w:bCs/>
        </w:rPr>
        <w:t xml:space="preserve">the </w:t>
      </w:r>
      <w:r w:rsidR="00E77DD1">
        <w:rPr>
          <w:bCs/>
        </w:rPr>
        <w:t>image file nam</w:t>
      </w:r>
      <w:r w:rsidR="001E3C11">
        <w:rPr>
          <w:bCs/>
        </w:rPr>
        <w:t xml:space="preserve">e. </w:t>
      </w:r>
      <w:r w:rsidR="0023658F" w:rsidRPr="00F362BE">
        <w:rPr>
          <w:bCs/>
        </w:rPr>
        <w:t xml:space="preserve">Click on </w:t>
      </w:r>
      <w:r w:rsidR="004B1555" w:rsidRPr="00F362BE">
        <w:rPr>
          <w:bCs/>
        </w:rPr>
        <w:t xml:space="preserve">the </w:t>
      </w:r>
      <w:r w:rsidR="004B1555" w:rsidRPr="00CD12E6">
        <w:rPr>
          <w:b/>
        </w:rPr>
        <w:t>magnifying glass</w:t>
      </w:r>
      <w:r w:rsidR="004B1555" w:rsidRPr="00F362BE">
        <w:rPr>
          <w:bCs/>
        </w:rPr>
        <w:t xml:space="preserve"> symbol and enter regular expression</w:t>
      </w:r>
      <w:r w:rsidR="00A218B6" w:rsidRPr="00F362BE">
        <w:rPr>
          <w:bCs/>
        </w:rPr>
        <w:t xml:space="preserve"> to extract Plate,</w:t>
      </w:r>
      <w:r w:rsidR="004B1555" w:rsidRPr="00F362BE">
        <w:rPr>
          <w:bCs/>
        </w:rPr>
        <w:t xml:space="preserve"> Well, Imaging Site and Channel information from file names. </w:t>
      </w:r>
    </w:p>
    <w:p w14:paraId="2509B95E" w14:textId="51EAEF4E" w:rsidR="00156DA0" w:rsidRDefault="00156DA0" w:rsidP="008B569A">
      <w:pPr>
        <w:rPr>
          <w:bCs/>
        </w:rPr>
      </w:pPr>
    </w:p>
    <w:p w14:paraId="0A3FA83F" w14:textId="57F073F6" w:rsidR="004B1555" w:rsidRDefault="004B1555" w:rsidP="008B569A">
      <w:pPr>
        <w:rPr>
          <w:bCs/>
        </w:rPr>
      </w:pPr>
      <w:r w:rsidRPr="00F362BE">
        <w:t>NOTE:</w:t>
      </w:r>
      <w:r>
        <w:rPr>
          <w:bCs/>
        </w:rPr>
        <w:t xml:space="preserve"> Regular expression will depend on </w:t>
      </w:r>
      <w:r w:rsidR="00E11FC5">
        <w:rPr>
          <w:bCs/>
        </w:rPr>
        <w:t xml:space="preserve">file naming convention of </w:t>
      </w:r>
      <w:r>
        <w:rPr>
          <w:bCs/>
        </w:rPr>
        <w:t xml:space="preserve">plate microscope. Clicking </w:t>
      </w:r>
      <w:r w:rsidRPr="00CD12E6">
        <w:rPr>
          <w:b/>
        </w:rPr>
        <w:t>question mark</w:t>
      </w:r>
      <w:r>
        <w:rPr>
          <w:bCs/>
        </w:rPr>
        <w:t xml:space="preserve"> next to </w:t>
      </w:r>
      <w:r w:rsidRPr="00CD12E6">
        <w:rPr>
          <w:b/>
        </w:rPr>
        <w:t>magnifying glass</w:t>
      </w:r>
      <w:r>
        <w:rPr>
          <w:bCs/>
        </w:rPr>
        <w:t xml:space="preserve"> will provide details of the syntax. </w:t>
      </w:r>
    </w:p>
    <w:p w14:paraId="14F88720" w14:textId="77777777" w:rsidR="00F362BE" w:rsidRDefault="00F362BE" w:rsidP="008B569A">
      <w:pPr>
        <w:pStyle w:val="ListParagraph"/>
        <w:rPr>
          <w:bCs/>
        </w:rPr>
      </w:pPr>
    </w:p>
    <w:p w14:paraId="4D23818F" w14:textId="20BF39EE" w:rsidR="00303A90" w:rsidRPr="00F362BE" w:rsidRDefault="00F362BE" w:rsidP="008B569A">
      <w:pPr>
        <w:pStyle w:val="ListParagraph"/>
        <w:numPr>
          <w:ilvl w:val="2"/>
          <w:numId w:val="37"/>
        </w:numPr>
        <w:rPr>
          <w:bCs/>
        </w:rPr>
      </w:pPr>
      <w:r>
        <w:rPr>
          <w:bCs/>
        </w:rPr>
        <w:t>Un</w:t>
      </w:r>
      <w:r w:rsidR="0086339E">
        <w:rPr>
          <w:bCs/>
        </w:rPr>
        <w:t xml:space="preserve">der </w:t>
      </w:r>
      <w:proofErr w:type="spellStart"/>
      <w:r w:rsidR="0086339E" w:rsidRPr="00342C10">
        <w:rPr>
          <w:b/>
        </w:rPr>
        <w:t>NamesAndTypes</w:t>
      </w:r>
      <w:proofErr w:type="spellEnd"/>
      <w:r w:rsidR="0086339E" w:rsidRPr="00342C10">
        <w:rPr>
          <w:b/>
        </w:rPr>
        <w:t xml:space="preserve"> module</w:t>
      </w:r>
      <w:r w:rsidR="00962BEA">
        <w:rPr>
          <w:b/>
        </w:rPr>
        <w:t>,</w:t>
      </w:r>
      <w:r w:rsidR="0086339E">
        <w:rPr>
          <w:bCs/>
        </w:rPr>
        <w:t xml:space="preserve"> </w:t>
      </w:r>
      <w:r w:rsidR="004E371B">
        <w:rPr>
          <w:bCs/>
        </w:rPr>
        <w:t>select c</w:t>
      </w:r>
      <w:r w:rsidR="00962BEA">
        <w:rPr>
          <w:bCs/>
        </w:rPr>
        <w:t>orrect channel numbers for DAPI,</w:t>
      </w:r>
      <w:r w:rsidR="004E371B">
        <w:rPr>
          <w:bCs/>
        </w:rPr>
        <w:t xml:space="preserve"> </w:t>
      </w:r>
      <w:r w:rsidR="00E2464B">
        <w:rPr>
          <w:bCs/>
        </w:rPr>
        <w:t xml:space="preserve">TH, and </w:t>
      </w:r>
      <w:r w:rsidR="00156DA0" w:rsidRPr="00642C11">
        <w:rPr>
          <w:rFonts w:asciiTheme="minorHAnsi" w:hAnsiTheme="minorHAnsi" w:cstheme="minorHAnsi"/>
          <w:color w:val="000000" w:themeColor="text1"/>
        </w:rPr>
        <w:t>pS129</w:t>
      </w:r>
      <w:r w:rsidR="00156DA0">
        <w:rPr>
          <w:rFonts w:asciiTheme="minorHAnsi" w:hAnsiTheme="minorHAnsi" w:cstheme="minorHAnsi"/>
          <w:color w:val="000000" w:themeColor="text1"/>
        </w:rPr>
        <w:noBreakHyphen/>
      </w:r>
      <w:r w:rsidR="00156DA0" w:rsidRPr="00642C11">
        <w:rPr>
          <w:rFonts w:asciiTheme="minorHAnsi" w:hAnsiTheme="minorHAnsi" w:cstheme="minorHAnsi"/>
          <w:color w:val="000000" w:themeColor="text1"/>
        </w:rPr>
        <w:t>α</w:t>
      </w:r>
      <w:proofErr w:type="spellStart"/>
      <w:r w:rsidR="00156DA0" w:rsidRPr="00642C11">
        <w:rPr>
          <w:rFonts w:asciiTheme="minorHAnsi" w:hAnsiTheme="minorHAnsi" w:cstheme="minorHAnsi"/>
          <w:color w:val="000000" w:themeColor="text1"/>
        </w:rPr>
        <w:t>syn</w:t>
      </w:r>
      <w:proofErr w:type="spellEnd"/>
      <w:r w:rsidR="00156DA0">
        <w:rPr>
          <w:rFonts w:asciiTheme="minorHAnsi" w:hAnsiTheme="minorHAnsi" w:cstheme="minorHAnsi"/>
          <w:color w:val="000000" w:themeColor="text1"/>
        </w:rPr>
        <w:t xml:space="preserve"> </w:t>
      </w:r>
      <w:r w:rsidR="00342C10">
        <w:rPr>
          <w:bCs/>
        </w:rPr>
        <w:t>staining (</w:t>
      </w:r>
      <w:r w:rsidR="00342C10" w:rsidRPr="00CD12E6">
        <w:rPr>
          <w:b/>
        </w:rPr>
        <w:t>default channels 1</w:t>
      </w:r>
      <w:r w:rsidR="00342C10">
        <w:rPr>
          <w:bCs/>
        </w:rPr>
        <w:t xml:space="preserve">, </w:t>
      </w:r>
      <w:r w:rsidR="00342C10" w:rsidRPr="00CD12E6">
        <w:rPr>
          <w:b/>
        </w:rPr>
        <w:t>2</w:t>
      </w:r>
      <w:r w:rsidR="0074046A">
        <w:rPr>
          <w:bCs/>
        </w:rPr>
        <w:t>,</w:t>
      </w:r>
      <w:r w:rsidR="00342C10">
        <w:rPr>
          <w:bCs/>
        </w:rPr>
        <w:t xml:space="preserve"> and </w:t>
      </w:r>
      <w:r w:rsidR="00342C10" w:rsidRPr="00CD12E6">
        <w:rPr>
          <w:b/>
        </w:rPr>
        <w:t>3</w:t>
      </w:r>
      <w:r w:rsidR="00342C10">
        <w:rPr>
          <w:bCs/>
        </w:rPr>
        <w:t xml:space="preserve">). </w:t>
      </w:r>
      <w:r w:rsidR="00303A90" w:rsidRPr="00F362BE">
        <w:rPr>
          <w:bCs/>
        </w:rPr>
        <w:t xml:space="preserve">In </w:t>
      </w:r>
      <w:r w:rsidR="00303A90" w:rsidRPr="00F362BE">
        <w:rPr>
          <w:b/>
        </w:rPr>
        <w:t>Groups module</w:t>
      </w:r>
      <w:r w:rsidR="00962BEA" w:rsidRPr="00F362BE">
        <w:rPr>
          <w:b/>
        </w:rPr>
        <w:t>,</w:t>
      </w:r>
      <w:r w:rsidR="00303A90" w:rsidRPr="00F362BE">
        <w:rPr>
          <w:bCs/>
        </w:rPr>
        <w:t xml:space="preserve"> select </w:t>
      </w:r>
      <w:r w:rsidR="004124B4" w:rsidRPr="00F362BE">
        <w:rPr>
          <w:bCs/>
        </w:rPr>
        <w:t>“</w:t>
      </w:r>
      <w:r w:rsidR="007F5BA2" w:rsidRPr="00CD12E6">
        <w:rPr>
          <w:b/>
        </w:rPr>
        <w:t>No</w:t>
      </w:r>
      <w:r w:rsidR="004124B4" w:rsidRPr="00F362BE">
        <w:rPr>
          <w:bCs/>
        </w:rPr>
        <w:t>”</w:t>
      </w:r>
      <w:r w:rsidR="0063085B" w:rsidRPr="00F362BE">
        <w:rPr>
          <w:bCs/>
        </w:rPr>
        <w:t>.</w:t>
      </w:r>
    </w:p>
    <w:p w14:paraId="2338B82A" w14:textId="77777777" w:rsidR="00962BEA" w:rsidRDefault="00962BEA" w:rsidP="008B569A">
      <w:pPr>
        <w:pStyle w:val="ListParagraph"/>
        <w:rPr>
          <w:bCs/>
        </w:rPr>
      </w:pPr>
    </w:p>
    <w:p w14:paraId="564A359D" w14:textId="5618C34D" w:rsidR="00A1446A" w:rsidRDefault="00F601DD" w:rsidP="008B569A">
      <w:pPr>
        <w:pStyle w:val="ListParagraph"/>
        <w:numPr>
          <w:ilvl w:val="1"/>
          <w:numId w:val="37"/>
        </w:numPr>
        <w:rPr>
          <w:bCs/>
        </w:rPr>
      </w:pPr>
      <w:r>
        <w:rPr>
          <w:bCs/>
        </w:rPr>
        <w:t>U</w:t>
      </w:r>
      <w:r w:rsidR="00A41E36">
        <w:rPr>
          <w:bCs/>
        </w:rPr>
        <w:t>se</w:t>
      </w:r>
      <w:r w:rsidR="00CA28CB">
        <w:rPr>
          <w:bCs/>
        </w:rPr>
        <w:t xml:space="preserve"> </w:t>
      </w:r>
      <w:proofErr w:type="spellStart"/>
      <w:r w:rsidR="00CA28CB" w:rsidRPr="00CA28CB">
        <w:rPr>
          <w:b/>
        </w:rPr>
        <w:t>IdentifyPrimaryObjects</w:t>
      </w:r>
      <w:proofErr w:type="spellEnd"/>
      <w:r w:rsidR="00CA28CB" w:rsidRPr="00CA28CB">
        <w:rPr>
          <w:b/>
        </w:rPr>
        <w:t xml:space="preserve"> modules</w:t>
      </w:r>
      <w:r w:rsidR="00CA28CB" w:rsidRPr="00F601DD">
        <w:rPr>
          <w:bCs/>
        </w:rPr>
        <w:t xml:space="preserve"> </w:t>
      </w:r>
      <w:r w:rsidRPr="00F601DD">
        <w:rPr>
          <w:bCs/>
        </w:rPr>
        <w:t xml:space="preserve">to segment </w:t>
      </w:r>
      <w:r w:rsidR="00E27C45">
        <w:rPr>
          <w:bCs/>
        </w:rPr>
        <w:t xml:space="preserve">dopamine </w:t>
      </w:r>
      <w:r w:rsidR="00430495">
        <w:rPr>
          <w:bCs/>
        </w:rPr>
        <w:t xml:space="preserve">neurons using </w:t>
      </w:r>
      <w:r w:rsidR="00D15A02">
        <w:rPr>
          <w:bCs/>
        </w:rPr>
        <w:t xml:space="preserve">TH staining </w:t>
      </w:r>
      <w:r w:rsidR="00430495">
        <w:rPr>
          <w:bCs/>
        </w:rPr>
        <w:t>of cell soma</w:t>
      </w:r>
      <w:r w:rsidR="00FD1E0D">
        <w:rPr>
          <w:bCs/>
        </w:rPr>
        <w:t>.</w:t>
      </w:r>
    </w:p>
    <w:p w14:paraId="6D3871CA" w14:textId="77777777" w:rsidR="00962BEA" w:rsidRDefault="00962BEA" w:rsidP="008B569A">
      <w:pPr>
        <w:pStyle w:val="ListParagraph"/>
        <w:rPr>
          <w:bCs/>
        </w:rPr>
      </w:pPr>
    </w:p>
    <w:p w14:paraId="4A51E3BC" w14:textId="0A99C5E8" w:rsidR="00A1446A" w:rsidRDefault="00A1446A" w:rsidP="008B569A">
      <w:pPr>
        <w:rPr>
          <w:bCs/>
        </w:rPr>
      </w:pPr>
      <w:r w:rsidRPr="00F362BE">
        <w:rPr>
          <w:bCs/>
        </w:rPr>
        <w:t>NOTE:</w:t>
      </w:r>
      <w:r>
        <w:rPr>
          <w:bCs/>
        </w:rPr>
        <w:t xml:space="preserve"> </w:t>
      </w:r>
      <w:r w:rsidR="00CC08B0">
        <w:rPr>
          <w:bCs/>
        </w:rPr>
        <w:t>Specific values will require initial optimization bas</w:t>
      </w:r>
      <w:r w:rsidR="009E0C25">
        <w:rPr>
          <w:bCs/>
        </w:rPr>
        <w:t>ed</w:t>
      </w:r>
      <w:r w:rsidR="00CC08B0">
        <w:rPr>
          <w:bCs/>
        </w:rPr>
        <w:t xml:space="preserve"> on </w:t>
      </w:r>
      <w:r w:rsidR="00F52CFC">
        <w:rPr>
          <w:bCs/>
        </w:rPr>
        <w:t xml:space="preserve">how </w:t>
      </w:r>
      <w:r w:rsidR="00E11FC5">
        <w:rPr>
          <w:bCs/>
        </w:rPr>
        <w:t xml:space="preserve">plates </w:t>
      </w:r>
      <w:r w:rsidR="00F52CFC">
        <w:rPr>
          <w:bCs/>
        </w:rPr>
        <w:t xml:space="preserve">are stained and imaged. If subsequent plates </w:t>
      </w:r>
      <w:r w:rsidR="005C68F5">
        <w:rPr>
          <w:bCs/>
        </w:rPr>
        <w:t xml:space="preserve">are processed similarly, none or minimal further adjustments shall be needed. </w:t>
      </w:r>
    </w:p>
    <w:p w14:paraId="113C6F29" w14:textId="77777777" w:rsidR="00962BEA" w:rsidRPr="00A1446A" w:rsidRDefault="00962BEA" w:rsidP="008B569A">
      <w:pPr>
        <w:rPr>
          <w:bCs/>
        </w:rPr>
      </w:pPr>
    </w:p>
    <w:p w14:paraId="2F301EA3" w14:textId="140463B7" w:rsidR="00A1446A" w:rsidRPr="008038FB" w:rsidRDefault="00A41E36" w:rsidP="008B569A">
      <w:pPr>
        <w:pStyle w:val="ListParagraph"/>
        <w:numPr>
          <w:ilvl w:val="1"/>
          <w:numId w:val="37"/>
        </w:numPr>
        <w:rPr>
          <w:bCs/>
        </w:rPr>
      </w:pPr>
      <w:r w:rsidRPr="001C2F94">
        <w:rPr>
          <w:bCs/>
        </w:rPr>
        <w:t xml:space="preserve">Use </w:t>
      </w:r>
      <w:proofErr w:type="spellStart"/>
      <w:r w:rsidRPr="004347D0">
        <w:rPr>
          <w:b/>
        </w:rPr>
        <w:t>MeasureObjectIntensity</w:t>
      </w:r>
      <w:proofErr w:type="spellEnd"/>
      <w:r w:rsidR="00EC1D40" w:rsidRPr="004347D0">
        <w:rPr>
          <w:b/>
        </w:rPr>
        <w:t xml:space="preserve"> module</w:t>
      </w:r>
      <w:r w:rsidR="00EC1D40" w:rsidRPr="001C2F94">
        <w:rPr>
          <w:bCs/>
        </w:rPr>
        <w:t xml:space="preserve"> to </w:t>
      </w:r>
      <w:r w:rsidR="009E4BD6" w:rsidRPr="001C2F94">
        <w:rPr>
          <w:bCs/>
        </w:rPr>
        <w:t>acquire fluorescence intensity information</w:t>
      </w:r>
      <w:r w:rsidR="00435FF4" w:rsidRPr="008038FB">
        <w:rPr>
          <w:bCs/>
        </w:rPr>
        <w:t xml:space="preserve"> from TH </w:t>
      </w:r>
      <w:r w:rsidR="00E05B34" w:rsidRPr="008038FB">
        <w:rPr>
          <w:bCs/>
        </w:rPr>
        <w:t xml:space="preserve">and DAPI </w:t>
      </w:r>
      <w:r w:rsidR="00435FF4" w:rsidRPr="008038FB">
        <w:rPr>
          <w:bCs/>
        </w:rPr>
        <w:t>channel</w:t>
      </w:r>
      <w:r w:rsidR="00E05B34" w:rsidRPr="008038FB">
        <w:rPr>
          <w:bCs/>
        </w:rPr>
        <w:t>s</w:t>
      </w:r>
      <w:r w:rsidR="00435FF4" w:rsidRPr="008038FB">
        <w:rPr>
          <w:bCs/>
        </w:rPr>
        <w:t>.</w:t>
      </w:r>
    </w:p>
    <w:p w14:paraId="40174A27" w14:textId="77777777" w:rsidR="00962BEA" w:rsidRDefault="00962BEA" w:rsidP="008B569A">
      <w:pPr>
        <w:pStyle w:val="ListParagraph"/>
        <w:rPr>
          <w:bCs/>
        </w:rPr>
      </w:pPr>
    </w:p>
    <w:p w14:paraId="2096A434" w14:textId="41379464" w:rsidR="00435FF4" w:rsidRPr="008038FB" w:rsidRDefault="007E37FB" w:rsidP="008B569A">
      <w:pPr>
        <w:pStyle w:val="ListParagraph"/>
        <w:numPr>
          <w:ilvl w:val="1"/>
          <w:numId w:val="37"/>
        </w:numPr>
        <w:rPr>
          <w:bCs/>
        </w:rPr>
      </w:pPr>
      <w:r w:rsidRPr="001C2F94">
        <w:rPr>
          <w:bCs/>
        </w:rPr>
        <w:t xml:space="preserve">Use </w:t>
      </w:r>
      <w:proofErr w:type="spellStart"/>
      <w:r w:rsidRPr="004347D0">
        <w:rPr>
          <w:b/>
        </w:rPr>
        <w:t>MeasureObjectSizeShape</w:t>
      </w:r>
      <w:proofErr w:type="spellEnd"/>
      <w:r w:rsidRPr="004347D0">
        <w:rPr>
          <w:b/>
        </w:rPr>
        <w:t xml:space="preserve"> modu</w:t>
      </w:r>
      <w:r w:rsidR="0092367E" w:rsidRPr="004347D0">
        <w:rPr>
          <w:b/>
        </w:rPr>
        <w:t>l</w:t>
      </w:r>
      <w:r w:rsidRPr="004347D0">
        <w:rPr>
          <w:b/>
        </w:rPr>
        <w:t>e</w:t>
      </w:r>
      <w:r w:rsidR="0092367E" w:rsidRPr="004347D0">
        <w:rPr>
          <w:b/>
        </w:rPr>
        <w:t xml:space="preserve"> </w:t>
      </w:r>
      <w:r w:rsidRPr="001C2F94">
        <w:rPr>
          <w:bCs/>
        </w:rPr>
        <w:t xml:space="preserve">to </w:t>
      </w:r>
      <w:r w:rsidR="00EB66FB" w:rsidRPr="001C2F94">
        <w:rPr>
          <w:bCs/>
        </w:rPr>
        <w:t xml:space="preserve">measure </w:t>
      </w:r>
      <w:r w:rsidR="00F94BD7" w:rsidRPr="008038FB">
        <w:rPr>
          <w:bCs/>
        </w:rPr>
        <w:t xml:space="preserve">size and shape features of segment </w:t>
      </w:r>
      <w:r w:rsidR="00E27C45" w:rsidRPr="008038FB">
        <w:rPr>
          <w:bCs/>
        </w:rPr>
        <w:t xml:space="preserve">dopamine </w:t>
      </w:r>
      <w:r w:rsidR="00F94BD7" w:rsidRPr="008038FB">
        <w:rPr>
          <w:bCs/>
        </w:rPr>
        <w:t>neurons.</w:t>
      </w:r>
    </w:p>
    <w:p w14:paraId="5C213F3A" w14:textId="1B65DB93" w:rsidR="00962BEA" w:rsidRPr="00962BEA" w:rsidRDefault="00962BEA" w:rsidP="008B569A">
      <w:pPr>
        <w:pStyle w:val="ListParagraph"/>
        <w:rPr>
          <w:bCs/>
        </w:rPr>
      </w:pPr>
    </w:p>
    <w:p w14:paraId="38BBB1F0" w14:textId="4BEA1F7C" w:rsidR="00F94BD7" w:rsidRDefault="0092367E" w:rsidP="008B569A">
      <w:pPr>
        <w:pStyle w:val="ListParagraph"/>
        <w:numPr>
          <w:ilvl w:val="1"/>
          <w:numId w:val="37"/>
        </w:numPr>
        <w:rPr>
          <w:bCs/>
        </w:rPr>
      </w:pPr>
      <w:r>
        <w:rPr>
          <w:bCs/>
        </w:rPr>
        <w:t xml:space="preserve">Use </w:t>
      </w:r>
      <w:proofErr w:type="spellStart"/>
      <w:r w:rsidRPr="00EC1D40">
        <w:rPr>
          <w:b/>
        </w:rPr>
        <w:t>Measure</w:t>
      </w:r>
      <w:r w:rsidR="00505FDA">
        <w:rPr>
          <w:b/>
        </w:rPr>
        <w:t>Texture</w:t>
      </w:r>
      <w:proofErr w:type="spellEnd"/>
      <w:r>
        <w:rPr>
          <w:b/>
        </w:rPr>
        <w:t xml:space="preserve"> module </w:t>
      </w:r>
      <w:r>
        <w:rPr>
          <w:bCs/>
        </w:rPr>
        <w:t xml:space="preserve">to measure </w:t>
      </w:r>
      <w:r w:rsidR="00CB200F">
        <w:rPr>
          <w:bCs/>
        </w:rPr>
        <w:t>texture feature information</w:t>
      </w:r>
      <w:r w:rsidR="0079504E">
        <w:rPr>
          <w:bCs/>
        </w:rPr>
        <w:t xml:space="preserve"> from TH channel</w:t>
      </w:r>
      <w:r w:rsidR="00CB200F">
        <w:rPr>
          <w:bCs/>
        </w:rPr>
        <w:t xml:space="preserve"> from </w:t>
      </w:r>
      <w:r w:rsidR="00DE1698">
        <w:rPr>
          <w:bCs/>
        </w:rPr>
        <w:t xml:space="preserve">segmented </w:t>
      </w:r>
      <w:r w:rsidR="00E27C45">
        <w:rPr>
          <w:bCs/>
        </w:rPr>
        <w:t>dopamine</w:t>
      </w:r>
      <w:r w:rsidR="00DE1698">
        <w:rPr>
          <w:bCs/>
        </w:rPr>
        <w:t xml:space="preserve"> ne</w:t>
      </w:r>
      <w:r w:rsidR="00332B70">
        <w:rPr>
          <w:bCs/>
        </w:rPr>
        <w:t>u</w:t>
      </w:r>
      <w:r w:rsidR="00DE1698">
        <w:rPr>
          <w:bCs/>
        </w:rPr>
        <w:t>r</w:t>
      </w:r>
      <w:r w:rsidR="00332B70">
        <w:rPr>
          <w:bCs/>
        </w:rPr>
        <w:t>o</w:t>
      </w:r>
      <w:r w:rsidR="00DE1698">
        <w:rPr>
          <w:bCs/>
        </w:rPr>
        <w:t>ns</w:t>
      </w:r>
      <w:r>
        <w:rPr>
          <w:bCs/>
        </w:rPr>
        <w:t>.</w:t>
      </w:r>
    </w:p>
    <w:p w14:paraId="0492A9EF" w14:textId="3B6D3889" w:rsidR="001D2F90" w:rsidRPr="001D2F90" w:rsidRDefault="001D2F90" w:rsidP="008B569A">
      <w:pPr>
        <w:pStyle w:val="ListParagraph"/>
        <w:rPr>
          <w:bCs/>
        </w:rPr>
      </w:pPr>
    </w:p>
    <w:p w14:paraId="5A7D1437" w14:textId="49369D86" w:rsidR="00D47A0D" w:rsidRDefault="00856EF0" w:rsidP="008B569A">
      <w:pPr>
        <w:pStyle w:val="ListParagraph"/>
        <w:numPr>
          <w:ilvl w:val="1"/>
          <w:numId w:val="37"/>
        </w:numPr>
        <w:rPr>
          <w:bCs/>
        </w:rPr>
      </w:pPr>
      <w:r>
        <w:rPr>
          <w:bCs/>
        </w:rPr>
        <w:t xml:space="preserve">Use </w:t>
      </w:r>
      <w:proofErr w:type="spellStart"/>
      <w:r w:rsidRPr="00856EF0">
        <w:rPr>
          <w:b/>
          <w:bCs/>
        </w:rPr>
        <w:t>ExportToDatabase</w:t>
      </w:r>
      <w:proofErr w:type="spellEnd"/>
      <w:r w:rsidRPr="00856EF0">
        <w:rPr>
          <w:b/>
          <w:bCs/>
        </w:rPr>
        <w:t xml:space="preserve"> module</w:t>
      </w:r>
      <w:r>
        <w:rPr>
          <w:bCs/>
        </w:rPr>
        <w:t xml:space="preserve"> to </w:t>
      </w:r>
      <w:r w:rsidR="0060415E">
        <w:rPr>
          <w:bCs/>
        </w:rPr>
        <w:t xml:space="preserve">save </w:t>
      </w:r>
      <w:r w:rsidR="004608D6">
        <w:rPr>
          <w:bCs/>
        </w:rPr>
        <w:t xml:space="preserve">measurements </w:t>
      </w:r>
      <w:r w:rsidR="00D47A0D">
        <w:rPr>
          <w:bCs/>
        </w:rPr>
        <w:t>into database.</w:t>
      </w:r>
    </w:p>
    <w:p w14:paraId="7994ABD4" w14:textId="445DD5EF" w:rsidR="001D2F90" w:rsidRPr="001D2F90" w:rsidRDefault="001D2F90" w:rsidP="008B569A">
      <w:pPr>
        <w:pStyle w:val="ListParagraph"/>
        <w:rPr>
          <w:bCs/>
        </w:rPr>
      </w:pPr>
    </w:p>
    <w:p w14:paraId="3FDB7952" w14:textId="5A86D46D" w:rsidR="00820061" w:rsidRDefault="002A4A5E" w:rsidP="008B569A">
      <w:pPr>
        <w:pStyle w:val="ListParagraph"/>
        <w:numPr>
          <w:ilvl w:val="2"/>
          <w:numId w:val="37"/>
        </w:numPr>
        <w:rPr>
          <w:bCs/>
        </w:rPr>
      </w:pPr>
      <w:r>
        <w:rPr>
          <w:bCs/>
        </w:rPr>
        <w:t>Name database file according</w:t>
      </w:r>
      <w:r w:rsidR="00F362BE">
        <w:rPr>
          <w:bCs/>
        </w:rPr>
        <w:t xml:space="preserve"> to the</w:t>
      </w:r>
      <w:r>
        <w:rPr>
          <w:bCs/>
        </w:rPr>
        <w:t xml:space="preserve"> experiment naming schema</w:t>
      </w:r>
      <w:r w:rsidR="006943F6">
        <w:rPr>
          <w:bCs/>
        </w:rPr>
        <w:t xml:space="preserve"> (e.g.</w:t>
      </w:r>
      <w:r w:rsidR="00F362BE">
        <w:rPr>
          <w:bCs/>
        </w:rPr>
        <w:t>,</w:t>
      </w:r>
      <w:r w:rsidR="006943F6">
        <w:rPr>
          <w:bCs/>
        </w:rPr>
        <w:t xml:space="preserve"> ExperimentNumber</w:t>
      </w:r>
      <w:r w:rsidR="00E76637">
        <w:rPr>
          <w:bCs/>
        </w:rPr>
        <w:t>001</w:t>
      </w:r>
      <w:r w:rsidR="00975C3E">
        <w:rPr>
          <w:bCs/>
        </w:rPr>
        <w:t>_PlateNumber</w:t>
      </w:r>
      <w:r w:rsidR="00E76637">
        <w:rPr>
          <w:bCs/>
        </w:rPr>
        <w:t>1</w:t>
      </w:r>
      <w:r w:rsidR="00975C3E">
        <w:rPr>
          <w:bCs/>
        </w:rPr>
        <w:t>_databaseFile1.db</w:t>
      </w:r>
      <w:r w:rsidR="001D2F90">
        <w:rPr>
          <w:bCs/>
        </w:rPr>
        <w:t>)</w:t>
      </w:r>
      <w:r w:rsidR="00ED03E7">
        <w:rPr>
          <w:bCs/>
        </w:rPr>
        <w:t>.</w:t>
      </w:r>
      <w:r w:rsidR="003C1199">
        <w:rPr>
          <w:bCs/>
        </w:rPr>
        <w:t xml:space="preserve"> </w:t>
      </w:r>
      <w:r w:rsidR="00A4764D">
        <w:rPr>
          <w:bCs/>
        </w:rPr>
        <w:t>Se</w:t>
      </w:r>
      <w:r w:rsidR="00E82E94">
        <w:rPr>
          <w:bCs/>
        </w:rPr>
        <w:t xml:space="preserve">lect </w:t>
      </w:r>
      <w:r w:rsidR="009E0C25" w:rsidRPr="004906DB">
        <w:rPr>
          <w:b/>
        </w:rPr>
        <w:t>Output Folder</w:t>
      </w:r>
      <w:r w:rsidR="009E0C25">
        <w:rPr>
          <w:bCs/>
        </w:rPr>
        <w:t xml:space="preserve"> </w:t>
      </w:r>
      <w:r w:rsidR="00E82E94">
        <w:rPr>
          <w:bCs/>
        </w:rPr>
        <w:t xml:space="preserve">for </w:t>
      </w:r>
      <w:r w:rsidR="009E0C25">
        <w:rPr>
          <w:bCs/>
        </w:rPr>
        <w:t xml:space="preserve">the </w:t>
      </w:r>
      <w:r w:rsidR="00E82E94">
        <w:rPr>
          <w:bCs/>
        </w:rPr>
        <w:t xml:space="preserve">database file. </w:t>
      </w:r>
      <w:r w:rsidR="009E0C25">
        <w:rPr>
          <w:bCs/>
        </w:rPr>
        <w:t>The d</w:t>
      </w:r>
      <w:r w:rsidR="00820061">
        <w:rPr>
          <w:bCs/>
        </w:rPr>
        <w:t>atabase file</w:t>
      </w:r>
      <w:r w:rsidR="009D49BA">
        <w:rPr>
          <w:bCs/>
        </w:rPr>
        <w:t xml:space="preserve"> can be several gi</w:t>
      </w:r>
      <w:r w:rsidR="00ED03E7">
        <w:rPr>
          <w:bCs/>
        </w:rPr>
        <w:t>ga</w:t>
      </w:r>
      <w:r w:rsidR="009D49BA">
        <w:rPr>
          <w:bCs/>
        </w:rPr>
        <w:t xml:space="preserve">bytes </w:t>
      </w:r>
      <w:r w:rsidR="00623E5A">
        <w:rPr>
          <w:bCs/>
        </w:rPr>
        <w:t>large and</w:t>
      </w:r>
      <w:r w:rsidR="009D49BA">
        <w:rPr>
          <w:bCs/>
        </w:rPr>
        <w:t xml:space="preserve"> should be saved </w:t>
      </w:r>
      <w:r w:rsidR="009E0C25">
        <w:rPr>
          <w:bCs/>
        </w:rPr>
        <w:t xml:space="preserve">preferably </w:t>
      </w:r>
      <w:r w:rsidR="009D49BA">
        <w:rPr>
          <w:bCs/>
        </w:rPr>
        <w:t xml:space="preserve">in </w:t>
      </w:r>
      <w:r w:rsidR="00ED03E7">
        <w:rPr>
          <w:bCs/>
        </w:rPr>
        <w:t xml:space="preserve">the </w:t>
      </w:r>
      <w:r w:rsidR="009D49BA">
        <w:rPr>
          <w:bCs/>
        </w:rPr>
        <w:t xml:space="preserve">parent folder of </w:t>
      </w:r>
      <w:r w:rsidR="009E0C25">
        <w:rPr>
          <w:bCs/>
        </w:rPr>
        <w:t xml:space="preserve">the </w:t>
      </w:r>
      <w:r w:rsidR="009D49BA">
        <w:rPr>
          <w:bCs/>
        </w:rPr>
        <w:t>image files.</w:t>
      </w:r>
    </w:p>
    <w:p w14:paraId="077A0319" w14:textId="77777777" w:rsidR="001D2F90" w:rsidRDefault="001D2F90" w:rsidP="008B569A">
      <w:pPr>
        <w:pStyle w:val="ListParagraph"/>
        <w:rPr>
          <w:bCs/>
        </w:rPr>
      </w:pPr>
    </w:p>
    <w:p w14:paraId="2AD95C25" w14:textId="01902E32" w:rsidR="006709B3" w:rsidRDefault="00943D65" w:rsidP="008B569A">
      <w:pPr>
        <w:pStyle w:val="ListParagraph"/>
        <w:numPr>
          <w:ilvl w:val="1"/>
          <w:numId w:val="37"/>
        </w:numPr>
        <w:rPr>
          <w:bCs/>
        </w:rPr>
      </w:pPr>
      <w:r w:rsidRPr="004347D0">
        <w:rPr>
          <w:bCs/>
        </w:rPr>
        <w:t xml:space="preserve">Open </w:t>
      </w:r>
      <w:proofErr w:type="spellStart"/>
      <w:r w:rsidRPr="004347D0">
        <w:rPr>
          <w:bCs/>
        </w:rPr>
        <w:t>CellProfiler</w:t>
      </w:r>
      <w:proofErr w:type="spellEnd"/>
      <w:r w:rsidRPr="004347D0">
        <w:rPr>
          <w:bCs/>
        </w:rPr>
        <w:t xml:space="preserve"> Analyst </w:t>
      </w:r>
      <w:r w:rsidR="00531879" w:rsidRPr="004347D0">
        <w:rPr>
          <w:bCs/>
        </w:rPr>
        <w:t xml:space="preserve">and select </w:t>
      </w:r>
      <w:r w:rsidR="009E0C25">
        <w:rPr>
          <w:bCs/>
        </w:rPr>
        <w:t xml:space="preserve">the </w:t>
      </w:r>
      <w:r w:rsidR="00076A45" w:rsidRPr="00C706EC">
        <w:rPr>
          <w:b/>
          <w:bCs/>
        </w:rPr>
        <w:t>V1_THCells.</w:t>
      </w:r>
      <w:r w:rsidR="004D0AAE" w:rsidRPr="00C706EC">
        <w:rPr>
          <w:b/>
          <w:bCs/>
        </w:rPr>
        <w:t>properties</w:t>
      </w:r>
      <w:r w:rsidR="004D0AAE" w:rsidRPr="004347D0">
        <w:rPr>
          <w:bCs/>
        </w:rPr>
        <w:t xml:space="preserve"> file created at step </w:t>
      </w:r>
      <w:r w:rsidR="003C1199" w:rsidRPr="004347D0">
        <w:rPr>
          <w:bCs/>
        </w:rPr>
        <w:t>6.8</w:t>
      </w:r>
      <w:r w:rsidR="005D08A5" w:rsidRPr="004347D0">
        <w:rPr>
          <w:bCs/>
        </w:rPr>
        <w:t>.</w:t>
      </w:r>
      <w:r w:rsidR="003C1199">
        <w:rPr>
          <w:bCs/>
        </w:rPr>
        <w:t xml:space="preserve"> </w:t>
      </w:r>
      <w:r w:rsidR="008A4FA3" w:rsidRPr="00DF139A">
        <w:rPr>
          <w:bCs/>
        </w:rPr>
        <w:t xml:space="preserve">Open </w:t>
      </w:r>
      <w:proofErr w:type="spellStart"/>
      <w:r w:rsidR="00CB2013" w:rsidRPr="00DF139A">
        <w:rPr>
          <w:b/>
        </w:rPr>
        <w:t>Tools</w:t>
      </w:r>
      <w:r w:rsidR="009E0C25" w:rsidRPr="004906DB">
        <w:rPr>
          <w:b/>
        </w:rPr>
        <w:t>|</w:t>
      </w:r>
      <w:r w:rsidR="00CB2013" w:rsidRPr="00DF139A">
        <w:rPr>
          <w:b/>
        </w:rPr>
        <w:t>Classifier</w:t>
      </w:r>
      <w:proofErr w:type="spellEnd"/>
      <w:r w:rsidR="0063085B">
        <w:rPr>
          <w:b/>
        </w:rPr>
        <w:t>.</w:t>
      </w:r>
    </w:p>
    <w:p w14:paraId="5C1D3292" w14:textId="77777777" w:rsidR="001D2F90" w:rsidRPr="00DF139A" w:rsidRDefault="001D2F90" w:rsidP="008B569A">
      <w:pPr>
        <w:pStyle w:val="ListParagraph"/>
        <w:rPr>
          <w:bCs/>
        </w:rPr>
      </w:pPr>
    </w:p>
    <w:p w14:paraId="1F05900D" w14:textId="449FDA18" w:rsidR="002947AE" w:rsidRPr="001C2F94" w:rsidRDefault="003C1199" w:rsidP="008B569A">
      <w:pPr>
        <w:rPr>
          <w:bCs/>
        </w:rPr>
      </w:pPr>
      <w:r>
        <w:rPr>
          <w:bCs/>
        </w:rPr>
        <w:t>6</w:t>
      </w:r>
      <w:r w:rsidR="004347D0">
        <w:rPr>
          <w:bCs/>
        </w:rPr>
        <w:t>.10</w:t>
      </w:r>
      <w:r>
        <w:rPr>
          <w:bCs/>
        </w:rPr>
        <w:t xml:space="preserve">. </w:t>
      </w:r>
      <w:r w:rsidR="00942872" w:rsidRPr="001C2F94">
        <w:rPr>
          <w:bCs/>
        </w:rPr>
        <w:t xml:space="preserve">Sort </w:t>
      </w:r>
      <w:r w:rsidR="00134A85" w:rsidRPr="001C2F94">
        <w:rPr>
          <w:bCs/>
        </w:rPr>
        <w:t>segmented cells into two categories</w:t>
      </w:r>
      <w:r w:rsidR="009E0C25">
        <w:rPr>
          <w:bCs/>
        </w:rPr>
        <w:t>:</w:t>
      </w:r>
      <w:r w:rsidR="001D2F90" w:rsidRPr="008038FB">
        <w:rPr>
          <w:bCs/>
        </w:rPr>
        <w:t xml:space="preserve"> positive</w:t>
      </w:r>
      <w:r w:rsidR="00164661" w:rsidRPr="008038FB">
        <w:rPr>
          <w:bCs/>
        </w:rPr>
        <w:t xml:space="preserve"> </w:t>
      </w:r>
      <w:r w:rsidR="00D0371D" w:rsidRPr="008038FB">
        <w:rPr>
          <w:bCs/>
        </w:rPr>
        <w:t>(</w:t>
      </w:r>
      <w:r w:rsidR="009E0C25">
        <w:rPr>
          <w:bCs/>
        </w:rPr>
        <w:t xml:space="preserve">i.e., </w:t>
      </w:r>
      <w:r w:rsidR="00D0371D" w:rsidRPr="008038FB">
        <w:rPr>
          <w:bCs/>
        </w:rPr>
        <w:t>correctly segmented dopamine neuron cell bodies)</w:t>
      </w:r>
      <w:r w:rsidR="00164661" w:rsidRPr="008038FB">
        <w:rPr>
          <w:bCs/>
        </w:rPr>
        <w:t xml:space="preserve"> and </w:t>
      </w:r>
      <w:r w:rsidR="00C63E5C" w:rsidRPr="008038FB">
        <w:rPr>
          <w:bCs/>
        </w:rPr>
        <w:t>negative</w:t>
      </w:r>
      <w:r w:rsidR="001D2F90" w:rsidRPr="008038FB">
        <w:rPr>
          <w:bCs/>
        </w:rPr>
        <w:t xml:space="preserve"> (</w:t>
      </w:r>
      <w:r w:rsidR="009E0C25">
        <w:rPr>
          <w:bCs/>
        </w:rPr>
        <w:t xml:space="preserve">i.e., </w:t>
      </w:r>
      <w:r w:rsidR="00D0371D" w:rsidRPr="008038FB">
        <w:rPr>
          <w:bCs/>
        </w:rPr>
        <w:t xml:space="preserve">segmentation and staining </w:t>
      </w:r>
      <w:r w:rsidR="001D2F90" w:rsidRPr="008038FB">
        <w:rPr>
          <w:bCs/>
        </w:rPr>
        <w:t>artifacts</w:t>
      </w:r>
      <w:r w:rsidR="00C63E5C" w:rsidRPr="008038FB">
        <w:rPr>
          <w:bCs/>
        </w:rPr>
        <w:t>)</w:t>
      </w:r>
      <w:r w:rsidR="001847DB" w:rsidRPr="008038FB">
        <w:rPr>
          <w:bCs/>
        </w:rPr>
        <w:t xml:space="preserve"> </w:t>
      </w:r>
      <w:r w:rsidR="005916E0">
        <w:t xml:space="preserve">See </w:t>
      </w:r>
      <w:r w:rsidR="001847DB" w:rsidRPr="001C2F94">
        <w:rPr>
          <w:b/>
          <w:bCs/>
        </w:rPr>
        <w:t xml:space="preserve">Figure 2A </w:t>
      </w:r>
      <w:r w:rsidR="001847DB" w:rsidRPr="00CD12E6">
        <w:t>and</w:t>
      </w:r>
      <w:r w:rsidR="001847DB" w:rsidRPr="001C2F94">
        <w:rPr>
          <w:b/>
          <w:bCs/>
        </w:rPr>
        <w:t xml:space="preserve"> </w:t>
      </w:r>
      <w:r w:rsidR="009E0C25">
        <w:rPr>
          <w:b/>
          <w:bCs/>
        </w:rPr>
        <w:t>2</w:t>
      </w:r>
      <w:r w:rsidR="001847DB" w:rsidRPr="001C2F94">
        <w:rPr>
          <w:b/>
          <w:bCs/>
        </w:rPr>
        <w:t>B</w:t>
      </w:r>
      <w:r w:rsidR="00164661" w:rsidRPr="001C2F94">
        <w:rPr>
          <w:bCs/>
        </w:rPr>
        <w:t>.</w:t>
      </w:r>
    </w:p>
    <w:p w14:paraId="3D13E289" w14:textId="62AB0D76" w:rsidR="001D2F90" w:rsidRPr="001D2F90" w:rsidRDefault="001D2F90" w:rsidP="008B569A">
      <w:pPr>
        <w:pStyle w:val="ListParagraph"/>
        <w:rPr>
          <w:bCs/>
        </w:rPr>
      </w:pPr>
    </w:p>
    <w:p w14:paraId="45FE6ECF" w14:textId="612B41FA" w:rsidR="003A47FB" w:rsidRDefault="004347D0" w:rsidP="008B569A">
      <w:pPr>
        <w:pStyle w:val="ListParagraph"/>
        <w:rPr>
          <w:bCs/>
        </w:rPr>
      </w:pPr>
      <w:r>
        <w:rPr>
          <w:bCs/>
        </w:rPr>
        <w:t>6.10</w:t>
      </w:r>
      <w:r w:rsidR="004457CF">
        <w:rPr>
          <w:bCs/>
        </w:rPr>
        <w:t xml:space="preserve">.1. </w:t>
      </w:r>
      <w:r w:rsidR="00D7596C" w:rsidRPr="001259CE">
        <w:rPr>
          <w:bCs/>
        </w:rPr>
        <w:t>Set</w:t>
      </w:r>
      <w:r w:rsidR="008B569A">
        <w:rPr>
          <w:bCs/>
        </w:rPr>
        <w:t xml:space="preserve"> the</w:t>
      </w:r>
      <w:r w:rsidR="00D7596C" w:rsidRPr="001259CE">
        <w:rPr>
          <w:bCs/>
        </w:rPr>
        <w:t xml:space="preserve"> number of </w:t>
      </w:r>
      <w:r w:rsidR="00E94886" w:rsidRPr="001259CE">
        <w:rPr>
          <w:bCs/>
        </w:rPr>
        <w:t>f</w:t>
      </w:r>
      <w:r w:rsidR="00D7596C" w:rsidRPr="001259CE">
        <w:rPr>
          <w:bCs/>
        </w:rPr>
        <w:t>e</w:t>
      </w:r>
      <w:r w:rsidR="00E77B03" w:rsidRPr="001259CE">
        <w:rPr>
          <w:bCs/>
        </w:rPr>
        <w:t>t</w:t>
      </w:r>
      <w:r w:rsidR="00D7596C" w:rsidRPr="001259CE">
        <w:rPr>
          <w:bCs/>
        </w:rPr>
        <w:t xml:space="preserve">ched cells to </w:t>
      </w:r>
      <w:r w:rsidR="00D7596C" w:rsidRPr="001259CE">
        <w:rPr>
          <w:b/>
        </w:rPr>
        <w:t>50</w:t>
      </w:r>
      <w:r w:rsidR="00D7596C" w:rsidRPr="001259CE">
        <w:rPr>
          <w:bCs/>
        </w:rPr>
        <w:t xml:space="preserve"> </w:t>
      </w:r>
      <w:r w:rsidR="00D7596C" w:rsidRPr="001259CE">
        <w:rPr>
          <w:b/>
        </w:rPr>
        <w:t>random</w:t>
      </w:r>
      <w:r w:rsidR="00E77B03" w:rsidRPr="001259CE">
        <w:rPr>
          <w:bCs/>
        </w:rPr>
        <w:t xml:space="preserve"> cells and click </w:t>
      </w:r>
      <w:r w:rsidR="009E0C25" w:rsidRPr="00CD12E6">
        <w:rPr>
          <w:b/>
        </w:rPr>
        <w:t>Fetch</w:t>
      </w:r>
      <w:r w:rsidR="009E0C25" w:rsidRPr="001259CE">
        <w:rPr>
          <w:bCs/>
        </w:rPr>
        <w:t xml:space="preserve"> </w:t>
      </w:r>
      <w:r w:rsidR="00AE5E58" w:rsidRPr="001259CE">
        <w:rPr>
          <w:bCs/>
        </w:rPr>
        <w:t>(this</w:t>
      </w:r>
      <w:r w:rsidR="00E77B03" w:rsidRPr="001259CE">
        <w:rPr>
          <w:bCs/>
        </w:rPr>
        <w:t xml:space="preserve"> loads images of</w:t>
      </w:r>
      <w:r w:rsidR="00AE5E58" w:rsidRPr="001259CE">
        <w:rPr>
          <w:bCs/>
        </w:rPr>
        <w:t xml:space="preserve"> </w:t>
      </w:r>
      <w:r w:rsidR="009E0C25">
        <w:rPr>
          <w:bCs/>
        </w:rPr>
        <w:t xml:space="preserve">the </w:t>
      </w:r>
      <w:r w:rsidR="00AE5E58" w:rsidRPr="001259CE">
        <w:rPr>
          <w:bCs/>
        </w:rPr>
        <w:t xml:space="preserve">cells segmented in step </w:t>
      </w:r>
      <w:r w:rsidR="004457CF">
        <w:rPr>
          <w:bCs/>
        </w:rPr>
        <w:t>6.</w:t>
      </w:r>
      <w:r w:rsidR="00AE5E58" w:rsidRPr="001259CE">
        <w:rPr>
          <w:bCs/>
        </w:rPr>
        <w:t>4).</w:t>
      </w:r>
      <w:r w:rsidR="004457CF">
        <w:rPr>
          <w:bCs/>
        </w:rPr>
        <w:t xml:space="preserve"> </w:t>
      </w:r>
      <w:r w:rsidR="00E11FC5">
        <w:rPr>
          <w:bCs/>
        </w:rPr>
        <w:t>S</w:t>
      </w:r>
      <w:r w:rsidR="003A47FB" w:rsidRPr="00DF139A">
        <w:rPr>
          <w:bCs/>
        </w:rPr>
        <w:t xml:space="preserve">ort at least </w:t>
      </w:r>
      <w:r w:rsidR="00CF0C1D" w:rsidRPr="00CD12E6">
        <w:rPr>
          <w:b/>
        </w:rPr>
        <w:t>30</w:t>
      </w:r>
      <w:r w:rsidR="003A47FB" w:rsidRPr="00CD12E6">
        <w:rPr>
          <w:b/>
        </w:rPr>
        <w:t xml:space="preserve"> cells</w:t>
      </w:r>
      <w:r w:rsidR="003A47FB" w:rsidRPr="00DF139A">
        <w:rPr>
          <w:bCs/>
        </w:rPr>
        <w:t xml:space="preserve"> in each bin</w:t>
      </w:r>
      <w:r w:rsidR="0058483C" w:rsidRPr="00DF139A">
        <w:rPr>
          <w:bCs/>
        </w:rPr>
        <w:t xml:space="preserve"> by dragging them to </w:t>
      </w:r>
      <w:r w:rsidR="009E0C25">
        <w:rPr>
          <w:bCs/>
        </w:rPr>
        <w:t xml:space="preserve">the </w:t>
      </w:r>
      <w:r w:rsidR="0058483C" w:rsidRPr="00DF139A">
        <w:rPr>
          <w:bCs/>
        </w:rPr>
        <w:t xml:space="preserve">corresponding </w:t>
      </w:r>
      <w:r w:rsidR="00AE5E58" w:rsidRPr="00DF139A">
        <w:rPr>
          <w:bCs/>
        </w:rPr>
        <w:t xml:space="preserve">bin at the bottom of </w:t>
      </w:r>
      <w:r w:rsidR="00BB5473">
        <w:rPr>
          <w:bCs/>
        </w:rPr>
        <w:t xml:space="preserve">the </w:t>
      </w:r>
      <w:r w:rsidR="00AE5E58" w:rsidRPr="00DF139A">
        <w:rPr>
          <w:bCs/>
        </w:rPr>
        <w:t>window</w:t>
      </w:r>
      <w:r w:rsidR="0058483C" w:rsidRPr="00DF139A">
        <w:rPr>
          <w:bCs/>
        </w:rPr>
        <w:t>.</w:t>
      </w:r>
      <w:r w:rsidR="0044279E">
        <w:rPr>
          <w:bCs/>
        </w:rPr>
        <w:t xml:space="preserve"> Fetch more cells as necessary. </w:t>
      </w:r>
    </w:p>
    <w:p w14:paraId="01FB313C" w14:textId="4C7BB1C1" w:rsidR="00156DA0" w:rsidRPr="00DF139A" w:rsidRDefault="00156DA0" w:rsidP="008B569A">
      <w:pPr>
        <w:pStyle w:val="ListParagraph"/>
        <w:rPr>
          <w:bCs/>
        </w:rPr>
      </w:pPr>
    </w:p>
    <w:p w14:paraId="71042244" w14:textId="5EE858E8" w:rsidR="002C0C22" w:rsidRPr="001C2F94" w:rsidRDefault="0042268E" w:rsidP="008B569A">
      <w:pPr>
        <w:pStyle w:val="ListParagraph"/>
        <w:numPr>
          <w:ilvl w:val="2"/>
          <w:numId w:val="39"/>
        </w:numPr>
        <w:ind w:left="0" w:firstLine="0"/>
        <w:rPr>
          <w:bCs/>
        </w:rPr>
      </w:pPr>
      <w:r w:rsidRPr="001C2F94">
        <w:rPr>
          <w:bCs/>
        </w:rPr>
        <w:t xml:space="preserve">In </w:t>
      </w:r>
      <w:r w:rsidR="009E0C25">
        <w:rPr>
          <w:bCs/>
        </w:rPr>
        <w:t xml:space="preserve">the </w:t>
      </w:r>
      <w:r w:rsidRPr="001C2F94">
        <w:rPr>
          <w:bCs/>
        </w:rPr>
        <w:t>drop</w:t>
      </w:r>
      <w:r w:rsidR="00BB5473" w:rsidRPr="001C2F94">
        <w:rPr>
          <w:bCs/>
        </w:rPr>
        <w:t>-</w:t>
      </w:r>
      <w:r w:rsidRPr="008038FB">
        <w:rPr>
          <w:bCs/>
        </w:rPr>
        <w:t xml:space="preserve">down menu select </w:t>
      </w:r>
      <w:r w:rsidRPr="00CD12E6">
        <w:rPr>
          <w:b/>
        </w:rPr>
        <w:t>Use</w:t>
      </w:r>
      <w:r w:rsidRPr="008038FB">
        <w:rPr>
          <w:bCs/>
        </w:rPr>
        <w:t xml:space="preserve"> </w:t>
      </w:r>
      <w:r w:rsidRPr="004347D0">
        <w:rPr>
          <w:b/>
        </w:rPr>
        <w:t>Fast Gentle Boosting</w:t>
      </w:r>
      <w:r w:rsidRPr="001C2F94">
        <w:rPr>
          <w:bCs/>
        </w:rPr>
        <w:t xml:space="preserve"> with </w:t>
      </w:r>
      <w:r w:rsidRPr="004347D0">
        <w:rPr>
          <w:b/>
        </w:rPr>
        <w:t>50</w:t>
      </w:r>
      <w:r w:rsidRPr="001C2F94">
        <w:rPr>
          <w:bCs/>
        </w:rPr>
        <w:t xml:space="preserve"> </w:t>
      </w:r>
      <w:r w:rsidRPr="00CD12E6">
        <w:rPr>
          <w:b/>
        </w:rPr>
        <w:t xml:space="preserve">max </w:t>
      </w:r>
      <w:r w:rsidR="00076A45" w:rsidRPr="00CD12E6">
        <w:rPr>
          <w:b/>
        </w:rPr>
        <w:t>rules</w:t>
      </w:r>
      <w:r w:rsidR="00076A45" w:rsidRPr="001C2F94">
        <w:rPr>
          <w:bCs/>
        </w:rPr>
        <w:t xml:space="preserve"> and</w:t>
      </w:r>
      <w:r w:rsidR="002C0C22" w:rsidRPr="008038FB">
        <w:rPr>
          <w:bCs/>
        </w:rPr>
        <w:t xml:space="preserve"> click </w:t>
      </w:r>
      <w:r w:rsidR="002C0C22" w:rsidRPr="004347D0">
        <w:rPr>
          <w:b/>
        </w:rPr>
        <w:t>Train</w:t>
      </w:r>
      <w:r w:rsidR="002C0C22" w:rsidRPr="001C2F94">
        <w:rPr>
          <w:bCs/>
        </w:rPr>
        <w:t>.</w:t>
      </w:r>
    </w:p>
    <w:p w14:paraId="3AE00BF4" w14:textId="5C04783E" w:rsidR="00156DA0" w:rsidRPr="00DF139A" w:rsidRDefault="00156DA0" w:rsidP="008B569A">
      <w:pPr>
        <w:pStyle w:val="ListParagraph"/>
        <w:rPr>
          <w:bCs/>
        </w:rPr>
      </w:pPr>
    </w:p>
    <w:p w14:paraId="4D76AC9C" w14:textId="3A98B8EF" w:rsidR="004457CF" w:rsidRDefault="004347D0" w:rsidP="008B569A">
      <w:pPr>
        <w:rPr>
          <w:bCs/>
        </w:rPr>
      </w:pPr>
      <w:r>
        <w:t>6.10</w:t>
      </w:r>
      <w:r w:rsidR="004457CF">
        <w:t xml:space="preserve">.3. </w:t>
      </w:r>
      <w:r w:rsidR="00F214FC" w:rsidRPr="008038FB">
        <w:rPr>
          <w:bCs/>
        </w:rPr>
        <w:t xml:space="preserve">Set </w:t>
      </w:r>
      <w:r w:rsidR="0032341B" w:rsidRPr="008038FB">
        <w:rPr>
          <w:bCs/>
        </w:rPr>
        <w:t>“</w:t>
      </w:r>
      <w:r w:rsidR="00F214FC" w:rsidRPr="00CD12E6">
        <w:rPr>
          <w:b/>
        </w:rPr>
        <w:t>Fetch</w:t>
      </w:r>
      <w:r w:rsidR="0032341B" w:rsidRPr="008038FB">
        <w:rPr>
          <w:bCs/>
        </w:rPr>
        <w:t>”</w:t>
      </w:r>
      <w:r w:rsidR="00F214FC" w:rsidRPr="008038FB">
        <w:rPr>
          <w:bCs/>
        </w:rPr>
        <w:t xml:space="preserve"> to </w:t>
      </w:r>
      <w:r w:rsidR="00F214FC" w:rsidRPr="00CD12E6">
        <w:rPr>
          <w:b/>
        </w:rPr>
        <w:t>50</w:t>
      </w:r>
      <w:r w:rsidR="00F214FC" w:rsidRPr="008038FB">
        <w:rPr>
          <w:bCs/>
        </w:rPr>
        <w:t xml:space="preserve"> </w:t>
      </w:r>
      <w:r w:rsidR="00F214FC" w:rsidRPr="004347D0">
        <w:rPr>
          <w:b/>
        </w:rPr>
        <w:t>positive</w:t>
      </w:r>
      <w:r w:rsidR="00F214FC" w:rsidRPr="001C2F94">
        <w:rPr>
          <w:bCs/>
        </w:rPr>
        <w:t xml:space="preserve"> cells </w:t>
      </w:r>
      <w:r w:rsidR="00A82F42" w:rsidRPr="001C2F94">
        <w:rPr>
          <w:bCs/>
        </w:rPr>
        <w:t xml:space="preserve">and press </w:t>
      </w:r>
      <w:r w:rsidR="00A82F42" w:rsidRPr="004347D0">
        <w:rPr>
          <w:b/>
        </w:rPr>
        <w:t>Fetch</w:t>
      </w:r>
      <w:r w:rsidR="00A82F42" w:rsidRPr="001C2F94">
        <w:rPr>
          <w:bCs/>
        </w:rPr>
        <w:t xml:space="preserve"> to </w:t>
      </w:r>
      <w:r w:rsidR="001B4E34" w:rsidRPr="001C2F94">
        <w:rPr>
          <w:bCs/>
        </w:rPr>
        <w:t xml:space="preserve">get TH positive </w:t>
      </w:r>
      <w:r w:rsidR="001B4E34" w:rsidRPr="008038FB">
        <w:rPr>
          <w:bCs/>
        </w:rPr>
        <w:t xml:space="preserve">cells according to </w:t>
      </w:r>
      <w:r w:rsidR="009E0C25">
        <w:rPr>
          <w:bCs/>
        </w:rPr>
        <w:t xml:space="preserve">the </w:t>
      </w:r>
      <w:r w:rsidR="001B4E34" w:rsidRPr="008038FB">
        <w:rPr>
          <w:bCs/>
        </w:rPr>
        <w:t>classifier</w:t>
      </w:r>
      <w:r w:rsidR="001847DB" w:rsidRPr="008038FB">
        <w:rPr>
          <w:bCs/>
        </w:rPr>
        <w:t xml:space="preserve"> </w:t>
      </w:r>
      <w:r w:rsidR="001847DB">
        <w:t>(</w:t>
      </w:r>
      <w:r w:rsidR="001847DB" w:rsidRPr="001C2F94">
        <w:rPr>
          <w:b/>
          <w:bCs/>
        </w:rPr>
        <w:t>Figure 2A</w:t>
      </w:r>
      <w:r w:rsidR="001847DB">
        <w:t>)</w:t>
      </w:r>
      <w:r w:rsidR="001B4E34" w:rsidRPr="001C2F94">
        <w:rPr>
          <w:bCs/>
        </w:rPr>
        <w:t xml:space="preserve">. Use </w:t>
      </w:r>
      <w:r w:rsidR="009E0C25">
        <w:rPr>
          <w:bCs/>
        </w:rPr>
        <w:t xml:space="preserve">the </w:t>
      </w:r>
      <w:r w:rsidR="001B4E34" w:rsidRPr="001C2F94">
        <w:rPr>
          <w:bCs/>
        </w:rPr>
        <w:t xml:space="preserve">obtained result to evaluate </w:t>
      </w:r>
      <w:r w:rsidR="009E0C25">
        <w:rPr>
          <w:bCs/>
        </w:rPr>
        <w:t xml:space="preserve">the </w:t>
      </w:r>
      <w:r w:rsidR="001B4E34" w:rsidRPr="001C2F94">
        <w:rPr>
          <w:bCs/>
        </w:rPr>
        <w:t xml:space="preserve">quality of </w:t>
      </w:r>
      <w:r w:rsidR="009E0C25">
        <w:rPr>
          <w:bCs/>
        </w:rPr>
        <w:t xml:space="preserve">the </w:t>
      </w:r>
      <w:r w:rsidR="001B4E34" w:rsidRPr="001C2F94">
        <w:rPr>
          <w:bCs/>
        </w:rPr>
        <w:t>trained classifier.</w:t>
      </w:r>
    </w:p>
    <w:p w14:paraId="73C76432" w14:textId="77777777" w:rsidR="004457CF" w:rsidRPr="001C2F94" w:rsidRDefault="004457CF" w:rsidP="008B569A">
      <w:pPr>
        <w:rPr>
          <w:bCs/>
        </w:rPr>
      </w:pPr>
    </w:p>
    <w:p w14:paraId="708814AA" w14:textId="5F248CBD" w:rsidR="001F28E0" w:rsidRPr="008038FB" w:rsidRDefault="004457CF" w:rsidP="008B569A">
      <w:pPr>
        <w:rPr>
          <w:bCs/>
        </w:rPr>
      </w:pPr>
      <w:r>
        <w:rPr>
          <w:bCs/>
        </w:rPr>
        <w:t>6.</w:t>
      </w:r>
      <w:r w:rsidR="004347D0">
        <w:rPr>
          <w:bCs/>
        </w:rPr>
        <w:t>10</w:t>
      </w:r>
      <w:r>
        <w:rPr>
          <w:bCs/>
        </w:rPr>
        <w:t xml:space="preserve">.4. </w:t>
      </w:r>
      <w:r w:rsidR="001F28E0" w:rsidRPr="008038FB">
        <w:rPr>
          <w:bCs/>
        </w:rPr>
        <w:t xml:space="preserve">Repeat </w:t>
      </w:r>
      <w:r w:rsidR="0058483C" w:rsidRPr="008038FB">
        <w:rPr>
          <w:bCs/>
        </w:rPr>
        <w:t xml:space="preserve">steps </w:t>
      </w:r>
      <w:r>
        <w:rPr>
          <w:bCs/>
        </w:rPr>
        <w:t>6.</w:t>
      </w:r>
      <w:r w:rsidR="00F4750A">
        <w:rPr>
          <w:bCs/>
        </w:rPr>
        <w:t>10</w:t>
      </w:r>
      <w:r>
        <w:rPr>
          <w:bCs/>
        </w:rPr>
        <w:t>.1</w:t>
      </w:r>
      <w:r w:rsidR="009E0C25" w:rsidRPr="004906DB">
        <w:rPr>
          <w:bCs/>
        </w:rPr>
        <w:t>–</w:t>
      </w:r>
      <w:r>
        <w:rPr>
          <w:bCs/>
        </w:rPr>
        <w:t>6.</w:t>
      </w:r>
      <w:r w:rsidR="00F4750A">
        <w:rPr>
          <w:bCs/>
        </w:rPr>
        <w:t>10</w:t>
      </w:r>
      <w:r>
        <w:rPr>
          <w:bCs/>
        </w:rPr>
        <w:t xml:space="preserve">.3, </w:t>
      </w:r>
      <w:r w:rsidR="0058483C" w:rsidRPr="001C2F94">
        <w:rPr>
          <w:bCs/>
        </w:rPr>
        <w:t xml:space="preserve">adding new example cells </w:t>
      </w:r>
      <w:r w:rsidR="00A64531" w:rsidRPr="001C2F94">
        <w:rPr>
          <w:bCs/>
        </w:rPr>
        <w:t xml:space="preserve">for training </w:t>
      </w:r>
      <w:r w:rsidR="009E0C25">
        <w:rPr>
          <w:bCs/>
        </w:rPr>
        <w:t xml:space="preserve">the </w:t>
      </w:r>
      <w:r w:rsidR="00A64531" w:rsidRPr="001C2F94">
        <w:rPr>
          <w:bCs/>
        </w:rPr>
        <w:t>classifier until the results are satisfactory.</w:t>
      </w:r>
    </w:p>
    <w:p w14:paraId="093F9D61" w14:textId="4FCC86EE" w:rsidR="00156DA0" w:rsidRPr="00DF139A" w:rsidRDefault="00156DA0" w:rsidP="008B569A">
      <w:pPr>
        <w:pStyle w:val="ListParagraph"/>
        <w:rPr>
          <w:bCs/>
        </w:rPr>
      </w:pPr>
    </w:p>
    <w:p w14:paraId="47037A41" w14:textId="3F9BCF71" w:rsidR="00F606E8" w:rsidRDefault="004347D0" w:rsidP="008B569A">
      <w:pPr>
        <w:pStyle w:val="ListParagraph"/>
        <w:rPr>
          <w:bCs/>
        </w:rPr>
      </w:pPr>
      <w:r>
        <w:rPr>
          <w:bCs/>
        </w:rPr>
        <w:t>6.10</w:t>
      </w:r>
      <w:r w:rsidR="004457CF">
        <w:rPr>
          <w:bCs/>
        </w:rPr>
        <w:t xml:space="preserve">.5. </w:t>
      </w:r>
      <w:r w:rsidR="00570545" w:rsidRPr="00DF139A">
        <w:rPr>
          <w:bCs/>
        </w:rPr>
        <w:t xml:space="preserve">Select </w:t>
      </w:r>
      <w:proofErr w:type="spellStart"/>
      <w:r w:rsidR="00570545" w:rsidRPr="00DF139A">
        <w:rPr>
          <w:b/>
        </w:rPr>
        <w:t>Advanced</w:t>
      </w:r>
      <w:r w:rsidR="004B0D50" w:rsidRPr="007B1346">
        <w:rPr>
          <w:b/>
        </w:rPr>
        <w:t>|</w:t>
      </w:r>
      <w:r w:rsidR="00570545" w:rsidRPr="00DF139A">
        <w:rPr>
          <w:b/>
        </w:rPr>
        <w:t>Edit</w:t>
      </w:r>
      <w:proofErr w:type="spellEnd"/>
      <w:r w:rsidR="00570545" w:rsidRPr="00DF139A">
        <w:rPr>
          <w:b/>
        </w:rPr>
        <w:t xml:space="preserve"> rules</w:t>
      </w:r>
      <w:r w:rsidR="00F45421" w:rsidRPr="00DF139A">
        <w:rPr>
          <w:b/>
        </w:rPr>
        <w:t xml:space="preserve">… </w:t>
      </w:r>
      <w:r w:rsidR="00F45421" w:rsidRPr="00DF139A">
        <w:rPr>
          <w:bCs/>
        </w:rPr>
        <w:t xml:space="preserve">and in </w:t>
      </w:r>
      <w:r w:rsidR="005916E0">
        <w:rPr>
          <w:bCs/>
        </w:rPr>
        <w:t xml:space="preserve">a </w:t>
      </w:r>
      <w:r w:rsidR="00F45421" w:rsidRPr="00DF139A">
        <w:rPr>
          <w:bCs/>
        </w:rPr>
        <w:t xml:space="preserve">new window </w:t>
      </w:r>
      <w:r w:rsidR="00F45421" w:rsidRPr="00CD12E6">
        <w:rPr>
          <w:b/>
        </w:rPr>
        <w:t>select all text</w:t>
      </w:r>
      <w:r w:rsidR="00F45421" w:rsidRPr="00DF139A">
        <w:rPr>
          <w:bCs/>
        </w:rPr>
        <w:t xml:space="preserve"> (</w:t>
      </w:r>
      <w:proofErr w:type="spellStart"/>
      <w:r w:rsidR="00F45421" w:rsidRPr="00CD12E6">
        <w:rPr>
          <w:b/>
        </w:rPr>
        <w:t>Ctrl+a</w:t>
      </w:r>
      <w:proofErr w:type="spellEnd"/>
      <w:r w:rsidR="00F45421" w:rsidRPr="00DF139A">
        <w:rPr>
          <w:bCs/>
        </w:rPr>
        <w:t xml:space="preserve">) and </w:t>
      </w:r>
      <w:r w:rsidR="00344B18" w:rsidRPr="00CD12E6">
        <w:rPr>
          <w:b/>
        </w:rPr>
        <w:t>copy</w:t>
      </w:r>
      <w:r w:rsidR="00344B18" w:rsidRPr="00DF139A">
        <w:rPr>
          <w:bCs/>
        </w:rPr>
        <w:t xml:space="preserve"> it (</w:t>
      </w:r>
      <w:r w:rsidR="00344B18" w:rsidRPr="00CD12E6">
        <w:rPr>
          <w:b/>
        </w:rPr>
        <w:t>Ctrl-c</w:t>
      </w:r>
      <w:r w:rsidR="00344B18" w:rsidRPr="00DF139A">
        <w:rPr>
          <w:bCs/>
        </w:rPr>
        <w:t xml:space="preserve">) to </w:t>
      </w:r>
      <w:r w:rsidR="00FD0736" w:rsidRPr="00CD12E6">
        <w:rPr>
          <w:b/>
        </w:rPr>
        <w:t>notepad</w:t>
      </w:r>
      <w:r w:rsidR="00FD0736" w:rsidRPr="00DF139A">
        <w:rPr>
          <w:bCs/>
        </w:rPr>
        <w:t xml:space="preserve"> (</w:t>
      </w:r>
      <w:r w:rsidR="00FD0736" w:rsidRPr="00CD12E6">
        <w:rPr>
          <w:b/>
        </w:rPr>
        <w:t>Ctrl-v</w:t>
      </w:r>
      <w:r w:rsidR="00FD0736" w:rsidRPr="00DF139A">
        <w:rPr>
          <w:bCs/>
        </w:rPr>
        <w:t xml:space="preserve">). Save as </w:t>
      </w:r>
      <w:r w:rsidR="00FD0736" w:rsidRPr="00CD12E6">
        <w:rPr>
          <w:b/>
        </w:rPr>
        <w:t>TH</w:t>
      </w:r>
      <w:r w:rsidR="00533672" w:rsidRPr="00CD12E6">
        <w:rPr>
          <w:b/>
        </w:rPr>
        <w:t>_rule</w:t>
      </w:r>
      <w:r w:rsidR="00EF24B5" w:rsidRPr="00CD12E6">
        <w:rPr>
          <w:b/>
        </w:rPr>
        <w:t>s</w:t>
      </w:r>
      <w:r w:rsidR="00533672" w:rsidRPr="00CD12E6">
        <w:rPr>
          <w:b/>
        </w:rPr>
        <w:t>.txt file</w:t>
      </w:r>
      <w:r w:rsidR="00FD0736" w:rsidRPr="00DF139A">
        <w:rPr>
          <w:bCs/>
        </w:rPr>
        <w:t>.</w:t>
      </w:r>
    </w:p>
    <w:p w14:paraId="71B03F5A" w14:textId="77777777" w:rsidR="001D2F90" w:rsidRPr="00DF139A" w:rsidRDefault="001D2F90" w:rsidP="008B569A">
      <w:pPr>
        <w:pStyle w:val="ListParagraph"/>
        <w:rPr>
          <w:bCs/>
        </w:rPr>
      </w:pPr>
    </w:p>
    <w:p w14:paraId="5F3898A2" w14:textId="4A4F31B5" w:rsidR="00A64531" w:rsidRDefault="00A64531" w:rsidP="008B569A">
      <w:pPr>
        <w:rPr>
          <w:bCs/>
        </w:rPr>
      </w:pPr>
      <w:r w:rsidRPr="008B569A">
        <w:rPr>
          <w:bCs/>
        </w:rPr>
        <w:t>NOTE:</w:t>
      </w:r>
      <w:r>
        <w:rPr>
          <w:bCs/>
        </w:rPr>
        <w:t xml:space="preserve"> Depending on </w:t>
      </w:r>
      <w:r w:rsidR="00DB3C6E">
        <w:rPr>
          <w:bCs/>
        </w:rPr>
        <w:t xml:space="preserve">the </w:t>
      </w:r>
      <w:r>
        <w:rPr>
          <w:bCs/>
        </w:rPr>
        <w:t xml:space="preserve">density of </w:t>
      </w:r>
      <w:r w:rsidR="005916E0">
        <w:rPr>
          <w:bCs/>
        </w:rPr>
        <w:t xml:space="preserve">the </w:t>
      </w:r>
      <w:r>
        <w:rPr>
          <w:bCs/>
        </w:rPr>
        <w:t>neuronal culture</w:t>
      </w:r>
      <w:r w:rsidR="005916E0">
        <w:rPr>
          <w:bCs/>
        </w:rPr>
        <w:t xml:space="preserve"> and</w:t>
      </w:r>
      <w:r>
        <w:rPr>
          <w:bCs/>
        </w:rPr>
        <w:t xml:space="preserve"> </w:t>
      </w:r>
      <w:r w:rsidR="005916E0">
        <w:rPr>
          <w:bCs/>
        </w:rPr>
        <w:t xml:space="preserve">the </w:t>
      </w:r>
      <w:r>
        <w:rPr>
          <w:bCs/>
        </w:rPr>
        <w:t xml:space="preserve">quality of </w:t>
      </w:r>
      <w:r w:rsidR="005916E0">
        <w:rPr>
          <w:bCs/>
        </w:rPr>
        <w:t xml:space="preserve">the </w:t>
      </w:r>
      <w:r>
        <w:rPr>
          <w:bCs/>
        </w:rPr>
        <w:t>staining and imaging, this step m</w:t>
      </w:r>
      <w:r w:rsidR="00DB3C6E">
        <w:rPr>
          <w:bCs/>
        </w:rPr>
        <w:t>ay</w:t>
      </w:r>
      <w:r>
        <w:rPr>
          <w:bCs/>
        </w:rPr>
        <w:t xml:space="preserve"> not be necessary, as it might be possible to set parameters in step </w:t>
      </w:r>
      <w:r w:rsidR="004457CF">
        <w:rPr>
          <w:bCs/>
        </w:rPr>
        <w:t>6.</w:t>
      </w:r>
      <w:r>
        <w:rPr>
          <w:bCs/>
        </w:rPr>
        <w:t>4 to segment only TH</w:t>
      </w:r>
      <w:r w:rsidR="00856AC3">
        <w:rPr>
          <w:bCs/>
        </w:rPr>
        <w:t xml:space="preserve"> </w:t>
      </w:r>
      <w:r w:rsidR="00615F5F">
        <w:rPr>
          <w:bCs/>
        </w:rPr>
        <w:t>positive</w:t>
      </w:r>
      <w:r>
        <w:rPr>
          <w:bCs/>
        </w:rPr>
        <w:t xml:space="preserve"> cells with high accuracy. </w:t>
      </w:r>
      <w:r w:rsidR="005916E0">
        <w:rPr>
          <w:bCs/>
        </w:rPr>
        <w:t>If this is the</w:t>
      </w:r>
      <w:r>
        <w:rPr>
          <w:bCs/>
        </w:rPr>
        <w:t xml:space="preserve"> </w:t>
      </w:r>
      <w:r w:rsidR="001D2F90">
        <w:rPr>
          <w:bCs/>
        </w:rPr>
        <w:t>case,</w:t>
      </w:r>
      <w:r>
        <w:rPr>
          <w:bCs/>
        </w:rPr>
        <w:t xml:space="preserve"> </w:t>
      </w:r>
      <w:r w:rsidR="005916E0">
        <w:rPr>
          <w:bCs/>
        </w:rPr>
        <w:t xml:space="preserve">an </w:t>
      </w:r>
      <w:r>
        <w:rPr>
          <w:bCs/>
        </w:rPr>
        <w:t xml:space="preserve">entire </w:t>
      </w:r>
      <w:r w:rsidRPr="00CD12E6">
        <w:rPr>
          <w:b/>
        </w:rPr>
        <w:t>TH_LB_</w:t>
      </w:r>
      <w:r w:rsidR="00156DA0" w:rsidRPr="00CD12E6">
        <w:rPr>
          <w:b/>
        </w:rPr>
        <w:t>V</w:t>
      </w:r>
      <w:r w:rsidRPr="00CD12E6">
        <w:rPr>
          <w:b/>
        </w:rPr>
        <w:t>1.cpipe</w:t>
      </w:r>
      <w:r>
        <w:rPr>
          <w:bCs/>
        </w:rPr>
        <w:t xml:space="preserve"> run is not necessary</w:t>
      </w:r>
      <w:r w:rsidR="00765217">
        <w:rPr>
          <w:bCs/>
        </w:rPr>
        <w:t xml:space="preserve">, and </w:t>
      </w:r>
      <w:r w:rsidR="005916E0">
        <w:rPr>
          <w:bCs/>
        </w:rPr>
        <w:t xml:space="preserve">the </w:t>
      </w:r>
      <w:r w:rsidR="00765217">
        <w:rPr>
          <w:bCs/>
        </w:rPr>
        <w:t xml:space="preserve">correct parameters of </w:t>
      </w:r>
      <w:proofErr w:type="spellStart"/>
      <w:r w:rsidR="00765217" w:rsidRPr="00CA28CB">
        <w:rPr>
          <w:b/>
        </w:rPr>
        <w:t>IdentifyPrimaryObjects</w:t>
      </w:r>
      <w:proofErr w:type="spellEnd"/>
      <w:r w:rsidR="00D20BE2">
        <w:rPr>
          <w:b/>
        </w:rPr>
        <w:t xml:space="preserve"> </w:t>
      </w:r>
      <w:r w:rsidR="00765217" w:rsidRPr="00CA28CB">
        <w:rPr>
          <w:b/>
        </w:rPr>
        <w:t>modules</w:t>
      </w:r>
      <w:r w:rsidR="00765217" w:rsidRPr="00765217">
        <w:rPr>
          <w:bCs/>
        </w:rPr>
        <w:t xml:space="preserve"> should be </w:t>
      </w:r>
      <w:r w:rsidR="00765217">
        <w:rPr>
          <w:bCs/>
        </w:rPr>
        <w:t xml:space="preserve">put directly into </w:t>
      </w:r>
      <w:r w:rsidR="00DB3C6E">
        <w:rPr>
          <w:bCs/>
        </w:rPr>
        <w:t xml:space="preserve">the </w:t>
      </w:r>
      <w:r w:rsidR="00F606E8">
        <w:rPr>
          <w:bCs/>
        </w:rPr>
        <w:t xml:space="preserve">corresponding module in </w:t>
      </w:r>
      <w:r w:rsidR="00F606E8" w:rsidRPr="00002215">
        <w:rPr>
          <w:b/>
        </w:rPr>
        <w:t>TH_LB_</w:t>
      </w:r>
      <w:r w:rsidR="00462C83">
        <w:rPr>
          <w:b/>
        </w:rPr>
        <w:t>V</w:t>
      </w:r>
      <w:r w:rsidR="00F606E8" w:rsidRPr="00002215">
        <w:rPr>
          <w:b/>
        </w:rPr>
        <w:t>2.cpipe</w:t>
      </w:r>
      <w:r w:rsidR="00F606E8" w:rsidRPr="00F606E8">
        <w:rPr>
          <w:bCs/>
        </w:rPr>
        <w:t>.</w:t>
      </w:r>
    </w:p>
    <w:p w14:paraId="029415FA" w14:textId="77777777" w:rsidR="006A062B" w:rsidRPr="00F362BE" w:rsidRDefault="006A062B" w:rsidP="008B569A">
      <w:pPr>
        <w:rPr>
          <w:color w:val="auto"/>
        </w:rPr>
      </w:pPr>
    </w:p>
    <w:p w14:paraId="688205E0" w14:textId="7044F106" w:rsidR="006A062B" w:rsidRPr="00F362BE" w:rsidRDefault="006A062B" w:rsidP="008B569A">
      <w:pPr>
        <w:rPr>
          <w:color w:val="auto"/>
          <w:highlight w:val="yellow"/>
        </w:rPr>
      </w:pPr>
      <w:r w:rsidRPr="00F362BE">
        <w:rPr>
          <w:color w:val="auto"/>
        </w:rPr>
        <w:t xml:space="preserve">[Place </w:t>
      </w:r>
      <w:r w:rsidRPr="00F362BE">
        <w:rPr>
          <w:b/>
          <w:bCs/>
          <w:color w:val="auto"/>
        </w:rPr>
        <w:t>Figure 2</w:t>
      </w:r>
      <w:r w:rsidRPr="00F362BE">
        <w:rPr>
          <w:color w:val="auto"/>
        </w:rPr>
        <w:t xml:space="preserve"> here].</w:t>
      </w:r>
    </w:p>
    <w:p w14:paraId="42FE2511" w14:textId="77777777" w:rsidR="001D2F90" w:rsidRPr="00A64531" w:rsidRDefault="001D2F90" w:rsidP="008B569A">
      <w:pPr>
        <w:rPr>
          <w:bCs/>
        </w:rPr>
      </w:pPr>
    </w:p>
    <w:p w14:paraId="323D3BF6" w14:textId="4C2DDA3F" w:rsidR="001D2F90" w:rsidRPr="004347D0" w:rsidRDefault="00002215" w:rsidP="008B569A">
      <w:pPr>
        <w:pStyle w:val="ListParagraph"/>
        <w:numPr>
          <w:ilvl w:val="1"/>
          <w:numId w:val="39"/>
        </w:numPr>
      </w:pPr>
      <w:r w:rsidRPr="001C2F94">
        <w:rPr>
          <w:bCs/>
        </w:rPr>
        <w:t xml:space="preserve">Open </w:t>
      </w:r>
      <w:proofErr w:type="spellStart"/>
      <w:r w:rsidRPr="001C2F94">
        <w:rPr>
          <w:bCs/>
        </w:rPr>
        <w:t>CellProfiler</w:t>
      </w:r>
      <w:proofErr w:type="spellEnd"/>
      <w:r w:rsidRPr="001C2F94">
        <w:rPr>
          <w:bCs/>
        </w:rPr>
        <w:t xml:space="preserve"> and </w:t>
      </w:r>
      <w:r w:rsidR="003C1447" w:rsidRPr="001C2F94">
        <w:rPr>
          <w:bCs/>
        </w:rPr>
        <w:t>s</w:t>
      </w:r>
      <w:r w:rsidR="00502E5D" w:rsidRPr="008038FB">
        <w:rPr>
          <w:bCs/>
        </w:rPr>
        <w:t xml:space="preserve">elect </w:t>
      </w:r>
      <w:proofErr w:type="spellStart"/>
      <w:r w:rsidR="00502E5D" w:rsidRPr="00FB386D">
        <w:rPr>
          <w:b/>
        </w:rPr>
        <w:t>File</w:t>
      </w:r>
      <w:r w:rsidR="005916E0" w:rsidRPr="004906DB">
        <w:rPr>
          <w:b/>
        </w:rPr>
        <w:t>|</w:t>
      </w:r>
      <w:r w:rsidR="00502E5D" w:rsidRPr="00FB386D">
        <w:rPr>
          <w:b/>
        </w:rPr>
        <w:t>Import</w:t>
      </w:r>
      <w:r w:rsidR="005916E0" w:rsidRPr="004906DB">
        <w:rPr>
          <w:b/>
        </w:rPr>
        <w:t>|</w:t>
      </w:r>
      <w:r w:rsidR="00502E5D" w:rsidRPr="00FB386D">
        <w:rPr>
          <w:b/>
        </w:rPr>
        <w:t>Pipeline</w:t>
      </w:r>
      <w:proofErr w:type="spellEnd"/>
      <w:r w:rsidR="00502E5D" w:rsidRPr="00FB386D">
        <w:rPr>
          <w:b/>
        </w:rPr>
        <w:t xml:space="preserve"> from file </w:t>
      </w:r>
      <w:r w:rsidR="00502E5D" w:rsidRPr="001C2F94">
        <w:rPr>
          <w:bCs/>
        </w:rPr>
        <w:t xml:space="preserve">and load </w:t>
      </w:r>
      <w:r w:rsidR="00502E5D" w:rsidRPr="00FB386D">
        <w:rPr>
          <w:b/>
        </w:rPr>
        <w:t>TH_LB_</w:t>
      </w:r>
      <w:r w:rsidR="00462C83" w:rsidRPr="00FB386D">
        <w:rPr>
          <w:b/>
        </w:rPr>
        <w:t>V</w:t>
      </w:r>
      <w:r w:rsidRPr="00FB386D">
        <w:rPr>
          <w:b/>
        </w:rPr>
        <w:t>2</w:t>
      </w:r>
      <w:r w:rsidR="00502E5D" w:rsidRPr="00FB386D">
        <w:rPr>
          <w:b/>
        </w:rPr>
        <w:t xml:space="preserve">.cpipe </w:t>
      </w:r>
      <w:r w:rsidR="00502E5D" w:rsidRPr="001C2F94">
        <w:rPr>
          <w:bCs/>
        </w:rPr>
        <w:t>file.</w:t>
      </w:r>
      <w:r w:rsidR="004457CF">
        <w:t xml:space="preserve"> </w:t>
      </w:r>
      <w:r w:rsidR="003C1447" w:rsidRPr="004347D0">
        <w:t xml:space="preserve">Repeat steps </w:t>
      </w:r>
      <w:r w:rsidR="004457CF">
        <w:t>6.</w:t>
      </w:r>
      <w:r w:rsidR="003C1447" w:rsidRPr="004347D0">
        <w:t>3</w:t>
      </w:r>
      <w:r w:rsidR="005916E0" w:rsidRPr="004906DB">
        <w:t>–</w:t>
      </w:r>
      <w:r w:rsidR="004457CF">
        <w:t>6.</w:t>
      </w:r>
      <w:r w:rsidR="003C1447" w:rsidRPr="004347D0">
        <w:t>7</w:t>
      </w:r>
      <w:r w:rsidR="004457CF">
        <w:t>.</w:t>
      </w:r>
      <w:r w:rsidR="003C1447" w:rsidRPr="004347D0">
        <w:t xml:space="preserve"> </w:t>
      </w:r>
      <w:r w:rsidR="007E504D" w:rsidRPr="004347D0">
        <w:t xml:space="preserve">This part </w:t>
      </w:r>
      <w:r w:rsidR="00DB3C6E" w:rsidRPr="004347D0">
        <w:t>o</w:t>
      </w:r>
      <w:r w:rsidR="007E504D" w:rsidRPr="004347D0">
        <w:t xml:space="preserve">f </w:t>
      </w:r>
      <w:r w:rsidR="005916E0">
        <w:t xml:space="preserve">the </w:t>
      </w:r>
      <w:r w:rsidR="007E504D" w:rsidRPr="004347D0">
        <w:t xml:space="preserve">pipeline should be identical </w:t>
      </w:r>
      <w:r w:rsidR="0074046A">
        <w:t>to</w:t>
      </w:r>
      <w:r w:rsidR="0074046A" w:rsidRPr="004347D0">
        <w:t xml:space="preserve"> </w:t>
      </w:r>
      <w:r w:rsidR="00982A1F" w:rsidRPr="004347D0">
        <w:rPr>
          <w:b/>
        </w:rPr>
        <w:t>TH_LB_</w:t>
      </w:r>
      <w:r w:rsidR="00462C83" w:rsidRPr="004347D0">
        <w:rPr>
          <w:b/>
        </w:rPr>
        <w:t>V</w:t>
      </w:r>
      <w:r w:rsidR="00982A1F" w:rsidRPr="004347D0">
        <w:rPr>
          <w:b/>
        </w:rPr>
        <w:t>1.cpipe</w:t>
      </w:r>
      <w:r w:rsidR="001D2F90" w:rsidRPr="004347D0">
        <w:rPr>
          <w:b/>
        </w:rPr>
        <w:t>.</w:t>
      </w:r>
    </w:p>
    <w:p w14:paraId="0A07C1F0" w14:textId="3FBAF6F9" w:rsidR="003C1447" w:rsidRPr="001D2F90" w:rsidRDefault="003C1447" w:rsidP="008B569A">
      <w:pPr>
        <w:rPr>
          <w:bCs/>
        </w:rPr>
      </w:pPr>
      <w:r w:rsidRPr="001D2F90">
        <w:rPr>
          <w:bCs/>
        </w:rPr>
        <w:t xml:space="preserve"> </w:t>
      </w:r>
    </w:p>
    <w:p w14:paraId="78B0841D" w14:textId="13D55169" w:rsidR="00982A1F" w:rsidRPr="008038FB" w:rsidRDefault="00545D38" w:rsidP="008B569A">
      <w:pPr>
        <w:pStyle w:val="ListParagraph"/>
        <w:numPr>
          <w:ilvl w:val="1"/>
          <w:numId w:val="39"/>
        </w:numPr>
        <w:rPr>
          <w:bCs/>
        </w:rPr>
      </w:pPr>
      <w:r w:rsidRPr="001C2F94">
        <w:rPr>
          <w:bCs/>
        </w:rPr>
        <w:t xml:space="preserve">Use </w:t>
      </w:r>
      <w:proofErr w:type="spellStart"/>
      <w:r w:rsidR="00637C72" w:rsidRPr="004347D0">
        <w:rPr>
          <w:b/>
        </w:rPr>
        <w:t>FilterObjects</w:t>
      </w:r>
      <w:proofErr w:type="spellEnd"/>
      <w:r w:rsidR="00637C72" w:rsidRPr="004347D0">
        <w:rPr>
          <w:b/>
        </w:rPr>
        <w:t xml:space="preserve"> module</w:t>
      </w:r>
      <w:r w:rsidR="00637C72" w:rsidRPr="001C2F94">
        <w:rPr>
          <w:bCs/>
        </w:rPr>
        <w:t xml:space="preserve"> to </w:t>
      </w:r>
      <w:r w:rsidR="004F3B79" w:rsidRPr="001C2F94">
        <w:rPr>
          <w:bCs/>
        </w:rPr>
        <w:t xml:space="preserve">pass only true TH positive cells for further analysis. </w:t>
      </w:r>
    </w:p>
    <w:p w14:paraId="6BB7ED7A" w14:textId="140CD530" w:rsidR="001D2F90" w:rsidRPr="001D2F90" w:rsidRDefault="001D2F90" w:rsidP="008B569A">
      <w:pPr>
        <w:pStyle w:val="ListParagraph"/>
        <w:rPr>
          <w:bCs/>
        </w:rPr>
      </w:pPr>
    </w:p>
    <w:p w14:paraId="5922BCB8" w14:textId="5D83FC97" w:rsidR="008A054D" w:rsidRDefault="00892793" w:rsidP="008B569A">
      <w:pPr>
        <w:pStyle w:val="ListParagraph"/>
        <w:numPr>
          <w:ilvl w:val="2"/>
          <w:numId w:val="40"/>
        </w:numPr>
        <w:rPr>
          <w:bCs/>
        </w:rPr>
      </w:pPr>
      <w:r w:rsidRPr="004347D0">
        <w:rPr>
          <w:bCs/>
        </w:rPr>
        <w:t>Set</w:t>
      </w:r>
      <w:r w:rsidR="00BC2AD4" w:rsidRPr="004347D0">
        <w:rPr>
          <w:bCs/>
        </w:rPr>
        <w:t xml:space="preserve"> </w:t>
      </w:r>
      <w:r w:rsidR="00BC2AD4" w:rsidRPr="00FB386D">
        <w:rPr>
          <w:b/>
        </w:rPr>
        <w:t>select</w:t>
      </w:r>
      <w:r w:rsidR="00BC2AD4" w:rsidRPr="004347D0">
        <w:rPr>
          <w:bCs/>
          <w:i/>
          <w:iCs/>
        </w:rPr>
        <w:t xml:space="preserve"> </w:t>
      </w:r>
      <w:r w:rsidR="00BC2AD4" w:rsidRPr="00FB386D">
        <w:rPr>
          <w:b/>
        </w:rPr>
        <w:t>filtering mode</w:t>
      </w:r>
      <w:r w:rsidRPr="004347D0">
        <w:rPr>
          <w:bCs/>
        </w:rPr>
        <w:t xml:space="preserve"> to </w:t>
      </w:r>
      <w:r w:rsidRPr="00FB386D">
        <w:rPr>
          <w:b/>
        </w:rPr>
        <w:t>Rules</w:t>
      </w:r>
      <w:r w:rsidRPr="004347D0">
        <w:rPr>
          <w:bCs/>
        </w:rPr>
        <w:t xml:space="preserve">. </w:t>
      </w:r>
      <w:r w:rsidR="001775DB">
        <w:rPr>
          <w:bCs/>
        </w:rPr>
        <w:t xml:space="preserve">In </w:t>
      </w:r>
      <w:r w:rsidR="001775DB" w:rsidRPr="00CD12E6">
        <w:rPr>
          <w:b/>
          <w:bCs/>
        </w:rPr>
        <w:t>Rules</w:t>
      </w:r>
      <w:r w:rsidR="001775DB" w:rsidRPr="00015342">
        <w:rPr>
          <w:bCs/>
          <w:i/>
          <w:iCs/>
        </w:rPr>
        <w:t xml:space="preserve"> </w:t>
      </w:r>
      <w:r w:rsidR="001775DB" w:rsidRPr="00BB44ED">
        <w:rPr>
          <w:bCs/>
        </w:rPr>
        <w:t>or</w:t>
      </w:r>
      <w:r w:rsidR="001775DB" w:rsidRPr="00015342">
        <w:rPr>
          <w:bCs/>
          <w:i/>
          <w:iCs/>
        </w:rPr>
        <w:t xml:space="preserve"> </w:t>
      </w:r>
      <w:r w:rsidR="001775DB" w:rsidRPr="00CD12E6">
        <w:rPr>
          <w:b/>
          <w:bCs/>
        </w:rPr>
        <w:t>classifier file name</w:t>
      </w:r>
      <w:r w:rsidR="001775DB" w:rsidRPr="00BB44ED">
        <w:t xml:space="preserve"> </w:t>
      </w:r>
      <w:r w:rsidR="001775DB">
        <w:rPr>
          <w:bCs/>
        </w:rPr>
        <w:t xml:space="preserve">select </w:t>
      </w:r>
      <w:r w:rsidR="004906DB">
        <w:rPr>
          <w:bCs/>
        </w:rPr>
        <w:t xml:space="preserve">the </w:t>
      </w:r>
      <w:r w:rsidR="004906DB" w:rsidRPr="00CD12E6">
        <w:rPr>
          <w:b/>
        </w:rPr>
        <w:t>TH_rules.txt</w:t>
      </w:r>
      <w:r w:rsidR="004906DB">
        <w:rPr>
          <w:bCs/>
        </w:rPr>
        <w:t xml:space="preserve"> file </w:t>
      </w:r>
      <w:r w:rsidR="00015342">
        <w:rPr>
          <w:bCs/>
        </w:rPr>
        <w:t xml:space="preserve">created in step </w:t>
      </w:r>
      <w:r w:rsidR="004457CF">
        <w:rPr>
          <w:bCs/>
        </w:rPr>
        <w:t>6.</w:t>
      </w:r>
      <w:r w:rsidR="004347D0">
        <w:rPr>
          <w:bCs/>
        </w:rPr>
        <w:t>10</w:t>
      </w:r>
      <w:r w:rsidR="004457CF">
        <w:rPr>
          <w:bCs/>
        </w:rPr>
        <w:t>.5</w:t>
      </w:r>
      <w:r w:rsidR="00015342">
        <w:rPr>
          <w:bCs/>
        </w:rPr>
        <w:t>.</w:t>
      </w:r>
    </w:p>
    <w:p w14:paraId="360F0FD1" w14:textId="6E016EC8" w:rsidR="00D20BE2" w:rsidRPr="00FD6485" w:rsidRDefault="00D20BE2" w:rsidP="008B569A">
      <w:pPr>
        <w:rPr>
          <w:bCs/>
        </w:rPr>
      </w:pPr>
    </w:p>
    <w:p w14:paraId="132DEAE8" w14:textId="71D8E7EA" w:rsidR="00D33159" w:rsidRPr="008038FB" w:rsidRDefault="00BB44ED" w:rsidP="008B569A">
      <w:pPr>
        <w:pStyle w:val="ListParagraph"/>
        <w:numPr>
          <w:ilvl w:val="2"/>
          <w:numId w:val="40"/>
        </w:numPr>
        <w:rPr>
          <w:bCs/>
        </w:rPr>
      </w:pPr>
      <w:r w:rsidRPr="008038FB">
        <w:rPr>
          <w:bCs/>
        </w:rPr>
        <w:t xml:space="preserve">Set </w:t>
      </w:r>
      <w:r w:rsidR="00D33159" w:rsidRPr="004347D0">
        <w:rPr>
          <w:b/>
        </w:rPr>
        <w:t xml:space="preserve">Class number </w:t>
      </w:r>
      <w:r w:rsidR="00D33159" w:rsidRPr="001C2F94">
        <w:rPr>
          <w:bCs/>
        </w:rPr>
        <w:t xml:space="preserve">field </w:t>
      </w:r>
      <w:r w:rsidRPr="001C2F94">
        <w:rPr>
          <w:bCs/>
        </w:rPr>
        <w:t>to</w:t>
      </w:r>
      <w:r w:rsidR="00201EBE" w:rsidRPr="008038FB">
        <w:rPr>
          <w:bCs/>
        </w:rPr>
        <w:t xml:space="preserve"> </w:t>
      </w:r>
      <w:r w:rsidR="00201EBE" w:rsidRPr="008038FB">
        <w:rPr>
          <w:b/>
          <w:bCs/>
        </w:rPr>
        <w:t>1</w:t>
      </w:r>
      <w:r w:rsidR="00201EBE" w:rsidRPr="008038FB">
        <w:rPr>
          <w:bCs/>
        </w:rPr>
        <w:t xml:space="preserve"> if TH</w:t>
      </w:r>
      <w:r w:rsidR="005242D9" w:rsidRPr="008038FB">
        <w:rPr>
          <w:bCs/>
        </w:rPr>
        <w:t xml:space="preserve"> positive cells were sorted to bottom left window</w:t>
      </w:r>
      <w:r w:rsidR="00A87559" w:rsidRPr="008038FB">
        <w:rPr>
          <w:bCs/>
        </w:rPr>
        <w:t>.</w:t>
      </w:r>
    </w:p>
    <w:p w14:paraId="73B6D62A" w14:textId="77777777" w:rsidR="001D2F90" w:rsidRDefault="001D2F90" w:rsidP="008B569A">
      <w:pPr>
        <w:pStyle w:val="ListParagraph"/>
        <w:rPr>
          <w:bCs/>
        </w:rPr>
      </w:pPr>
    </w:p>
    <w:p w14:paraId="47ADE4C8" w14:textId="670BE6B5" w:rsidR="00384D95" w:rsidRDefault="00384D95" w:rsidP="008B569A">
      <w:pPr>
        <w:pStyle w:val="ListParagraph"/>
        <w:numPr>
          <w:ilvl w:val="1"/>
          <w:numId w:val="40"/>
        </w:numPr>
        <w:rPr>
          <w:bCs/>
        </w:rPr>
      </w:pPr>
      <w:r>
        <w:rPr>
          <w:bCs/>
        </w:rPr>
        <w:t xml:space="preserve">Use </w:t>
      </w:r>
      <w:proofErr w:type="spellStart"/>
      <w:r w:rsidRPr="00EC1D40">
        <w:rPr>
          <w:b/>
        </w:rPr>
        <w:t>MeasureObjectIntensity</w:t>
      </w:r>
      <w:proofErr w:type="spellEnd"/>
      <w:r w:rsidRPr="00EC1D40">
        <w:rPr>
          <w:b/>
        </w:rPr>
        <w:t xml:space="preserve"> module</w:t>
      </w:r>
      <w:r>
        <w:rPr>
          <w:bCs/>
        </w:rPr>
        <w:t xml:space="preserve"> to acquire fluorescence intensity information from </w:t>
      </w:r>
      <w:r w:rsidR="0032351E">
        <w:rPr>
          <w:bCs/>
        </w:rPr>
        <w:t>p</w:t>
      </w:r>
      <w:r w:rsidR="00F41689">
        <w:rPr>
          <w:bCs/>
        </w:rPr>
        <w:t>S129-</w:t>
      </w:r>
      <w:r w:rsidR="0032351E">
        <w:rPr>
          <w:bCs/>
        </w:rPr>
        <w:t>α</w:t>
      </w:r>
      <w:proofErr w:type="spellStart"/>
      <w:r w:rsidR="0032351E">
        <w:rPr>
          <w:bCs/>
        </w:rPr>
        <w:t>syn</w:t>
      </w:r>
      <w:proofErr w:type="spellEnd"/>
      <w:r>
        <w:rPr>
          <w:bCs/>
        </w:rPr>
        <w:t xml:space="preserve"> channel.</w:t>
      </w:r>
    </w:p>
    <w:p w14:paraId="06D46804" w14:textId="77777777" w:rsidR="001D2F90" w:rsidRDefault="001D2F90" w:rsidP="008B569A">
      <w:pPr>
        <w:pStyle w:val="ListParagraph"/>
        <w:rPr>
          <w:bCs/>
        </w:rPr>
      </w:pPr>
    </w:p>
    <w:p w14:paraId="1C2E8B5C" w14:textId="4C126ABC" w:rsidR="00384D95" w:rsidRDefault="00384D95" w:rsidP="008B569A">
      <w:pPr>
        <w:pStyle w:val="ListParagraph"/>
        <w:numPr>
          <w:ilvl w:val="1"/>
          <w:numId w:val="40"/>
        </w:numPr>
        <w:rPr>
          <w:bCs/>
        </w:rPr>
      </w:pPr>
      <w:r>
        <w:rPr>
          <w:bCs/>
        </w:rPr>
        <w:t xml:space="preserve">Use </w:t>
      </w:r>
      <w:proofErr w:type="spellStart"/>
      <w:r w:rsidRPr="00EC1D40">
        <w:rPr>
          <w:b/>
        </w:rPr>
        <w:t>Measure</w:t>
      </w:r>
      <w:r>
        <w:rPr>
          <w:b/>
        </w:rPr>
        <w:t>Texture</w:t>
      </w:r>
      <w:proofErr w:type="spellEnd"/>
      <w:r>
        <w:rPr>
          <w:b/>
        </w:rPr>
        <w:t xml:space="preserve"> module </w:t>
      </w:r>
      <w:r>
        <w:rPr>
          <w:bCs/>
        </w:rPr>
        <w:t>to measure texture feature information</w:t>
      </w:r>
      <w:r w:rsidR="0079504E">
        <w:rPr>
          <w:bCs/>
        </w:rPr>
        <w:t xml:space="preserve"> from TH channel from</w:t>
      </w:r>
      <w:r>
        <w:rPr>
          <w:bCs/>
        </w:rPr>
        <w:t xml:space="preserve"> </w:t>
      </w:r>
      <w:r w:rsidR="006C3637">
        <w:rPr>
          <w:bCs/>
        </w:rPr>
        <w:t>filtered cells</w:t>
      </w:r>
      <w:r w:rsidR="00A87559">
        <w:rPr>
          <w:bCs/>
        </w:rPr>
        <w:t>.</w:t>
      </w:r>
    </w:p>
    <w:p w14:paraId="043A7322" w14:textId="7712C70C" w:rsidR="001D2F90" w:rsidRPr="001D2F90" w:rsidRDefault="001D2F90" w:rsidP="008B569A">
      <w:pPr>
        <w:pStyle w:val="ListParagraph"/>
        <w:rPr>
          <w:bCs/>
        </w:rPr>
      </w:pPr>
    </w:p>
    <w:p w14:paraId="0B4831C9" w14:textId="1E77F9FA" w:rsidR="0050376C" w:rsidRDefault="0050376C" w:rsidP="008B569A">
      <w:pPr>
        <w:pStyle w:val="ListParagraph"/>
        <w:numPr>
          <w:ilvl w:val="1"/>
          <w:numId w:val="40"/>
        </w:numPr>
        <w:rPr>
          <w:bCs/>
        </w:rPr>
      </w:pPr>
      <w:r>
        <w:rPr>
          <w:bCs/>
        </w:rPr>
        <w:t xml:space="preserve">Use </w:t>
      </w:r>
      <w:proofErr w:type="spellStart"/>
      <w:r w:rsidRPr="00EC1D40">
        <w:rPr>
          <w:b/>
        </w:rPr>
        <w:t>MeasureObject</w:t>
      </w:r>
      <w:r>
        <w:rPr>
          <w:b/>
        </w:rPr>
        <w:t>SizeShape</w:t>
      </w:r>
      <w:proofErr w:type="spellEnd"/>
      <w:r>
        <w:rPr>
          <w:b/>
        </w:rPr>
        <w:t xml:space="preserve"> module </w:t>
      </w:r>
      <w:r>
        <w:rPr>
          <w:bCs/>
        </w:rPr>
        <w:t>to measure size and shape features of filtered cells</w:t>
      </w:r>
      <w:r w:rsidR="001D2F90">
        <w:rPr>
          <w:bCs/>
        </w:rPr>
        <w:t>.</w:t>
      </w:r>
    </w:p>
    <w:p w14:paraId="626B7EB2" w14:textId="7AA29404" w:rsidR="001D2F90" w:rsidRPr="001D2F90" w:rsidRDefault="001D2F90" w:rsidP="008B569A">
      <w:pPr>
        <w:rPr>
          <w:bCs/>
        </w:rPr>
      </w:pPr>
    </w:p>
    <w:p w14:paraId="41CD09A7" w14:textId="040DB355" w:rsidR="0050376C" w:rsidRDefault="0050376C" w:rsidP="008B569A">
      <w:pPr>
        <w:pStyle w:val="ListParagraph"/>
        <w:numPr>
          <w:ilvl w:val="1"/>
          <w:numId w:val="40"/>
        </w:numPr>
        <w:rPr>
          <w:bCs/>
        </w:rPr>
      </w:pPr>
      <w:r>
        <w:rPr>
          <w:bCs/>
        </w:rPr>
        <w:t xml:space="preserve">Use </w:t>
      </w:r>
      <w:proofErr w:type="spellStart"/>
      <w:r w:rsidRPr="00856EF0">
        <w:rPr>
          <w:b/>
          <w:bCs/>
        </w:rPr>
        <w:t>ExportToDatabase</w:t>
      </w:r>
      <w:proofErr w:type="spellEnd"/>
      <w:r w:rsidRPr="00856EF0">
        <w:rPr>
          <w:b/>
          <w:bCs/>
        </w:rPr>
        <w:t xml:space="preserve"> module</w:t>
      </w:r>
      <w:r>
        <w:rPr>
          <w:bCs/>
        </w:rPr>
        <w:t xml:space="preserve"> to save measurements into database.</w:t>
      </w:r>
    </w:p>
    <w:p w14:paraId="378839B5" w14:textId="3522EF21" w:rsidR="001D2F90" w:rsidRPr="001D2F90" w:rsidRDefault="001D2F90" w:rsidP="008B569A">
      <w:pPr>
        <w:pStyle w:val="ListParagraph"/>
        <w:rPr>
          <w:bCs/>
        </w:rPr>
      </w:pPr>
    </w:p>
    <w:p w14:paraId="581FB9C2" w14:textId="2B7E05CC" w:rsidR="0050376C" w:rsidRPr="00100507" w:rsidRDefault="004347D0" w:rsidP="008B569A">
      <w:pPr>
        <w:rPr>
          <w:bCs/>
        </w:rPr>
      </w:pPr>
      <w:r>
        <w:rPr>
          <w:bCs/>
        </w:rPr>
        <w:t>6.16</w:t>
      </w:r>
      <w:r w:rsidR="004457CF">
        <w:rPr>
          <w:bCs/>
        </w:rPr>
        <w:t>.1.</w:t>
      </w:r>
      <w:r w:rsidR="00F41689">
        <w:rPr>
          <w:bCs/>
        </w:rPr>
        <w:tab/>
      </w:r>
      <w:r w:rsidR="0050376C" w:rsidRPr="00FD6485">
        <w:rPr>
          <w:bCs/>
        </w:rPr>
        <w:t xml:space="preserve">Name </w:t>
      </w:r>
      <w:r w:rsidR="0050376C" w:rsidRPr="00B34EA9">
        <w:rPr>
          <w:bCs/>
        </w:rPr>
        <w:t>database file accordingly with your experiment naming schema (</w:t>
      </w:r>
      <w:r w:rsidR="004906DB" w:rsidRPr="004906DB">
        <w:rPr>
          <w:bCs/>
        </w:rPr>
        <w:t>e.g.,</w:t>
      </w:r>
      <w:r w:rsidR="0050376C" w:rsidRPr="00B34EA9">
        <w:rPr>
          <w:bCs/>
        </w:rPr>
        <w:t xml:space="preserve"> </w:t>
      </w:r>
      <w:r w:rsidR="0050376C" w:rsidRPr="00100507">
        <w:rPr>
          <w:bCs/>
        </w:rPr>
        <w:t>ExperimentNumber001_PlateNumber1_databaseFile</w:t>
      </w:r>
      <w:r w:rsidR="00FD3BC4" w:rsidRPr="00630383">
        <w:rPr>
          <w:bCs/>
        </w:rPr>
        <w:t>2</w:t>
      </w:r>
      <w:r w:rsidR="0050376C" w:rsidRPr="00630383">
        <w:rPr>
          <w:bCs/>
        </w:rPr>
        <w:t>.db</w:t>
      </w:r>
      <w:r w:rsidR="001D2F90" w:rsidRPr="00630383">
        <w:rPr>
          <w:bCs/>
        </w:rPr>
        <w:t>)</w:t>
      </w:r>
      <w:r w:rsidR="00DB3C6E" w:rsidRPr="00D21CA0">
        <w:rPr>
          <w:bCs/>
        </w:rPr>
        <w:t>.</w:t>
      </w:r>
      <w:r w:rsidR="004457CF">
        <w:rPr>
          <w:bCs/>
        </w:rPr>
        <w:t xml:space="preserve"> </w:t>
      </w:r>
      <w:r w:rsidR="0050376C" w:rsidRPr="00FD6485">
        <w:rPr>
          <w:bCs/>
        </w:rPr>
        <w:t xml:space="preserve">Select output folder for database file. </w:t>
      </w:r>
    </w:p>
    <w:p w14:paraId="171C33AD" w14:textId="77777777" w:rsidR="001D2F90" w:rsidRPr="001D2F90" w:rsidRDefault="001D2F90" w:rsidP="008B569A">
      <w:pPr>
        <w:rPr>
          <w:bCs/>
        </w:rPr>
      </w:pPr>
    </w:p>
    <w:p w14:paraId="084A2FC5" w14:textId="5652738E" w:rsidR="0080560D" w:rsidRPr="000602CB" w:rsidRDefault="0080560D" w:rsidP="008B569A">
      <w:pPr>
        <w:pStyle w:val="ListParagraph"/>
        <w:numPr>
          <w:ilvl w:val="1"/>
          <w:numId w:val="40"/>
        </w:numPr>
        <w:rPr>
          <w:bCs/>
        </w:rPr>
      </w:pPr>
      <w:r w:rsidRPr="000602CB">
        <w:rPr>
          <w:bCs/>
        </w:rPr>
        <w:t xml:space="preserve">Open </w:t>
      </w:r>
      <w:proofErr w:type="spellStart"/>
      <w:r w:rsidRPr="000602CB">
        <w:rPr>
          <w:bCs/>
        </w:rPr>
        <w:t>CellProfi</w:t>
      </w:r>
      <w:r w:rsidR="00076A45" w:rsidRPr="000602CB">
        <w:rPr>
          <w:bCs/>
        </w:rPr>
        <w:t>ler</w:t>
      </w:r>
      <w:proofErr w:type="spellEnd"/>
      <w:r w:rsidR="00076A45" w:rsidRPr="000602CB">
        <w:rPr>
          <w:bCs/>
        </w:rPr>
        <w:t xml:space="preserve"> Analyst and select </w:t>
      </w:r>
      <w:r w:rsidR="00076A45" w:rsidRPr="000602CB">
        <w:rPr>
          <w:b/>
          <w:bCs/>
        </w:rPr>
        <w:t>V2_THpos.</w:t>
      </w:r>
      <w:r w:rsidRPr="000602CB">
        <w:rPr>
          <w:b/>
          <w:bCs/>
        </w:rPr>
        <w:t xml:space="preserve">properties </w:t>
      </w:r>
      <w:r w:rsidRPr="000602CB">
        <w:rPr>
          <w:bCs/>
        </w:rPr>
        <w:t>file.</w:t>
      </w:r>
    </w:p>
    <w:p w14:paraId="02201D39" w14:textId="77777777" w:rsidR="001D2F90" w:rsidRPr="000602CB" w:rsidRDefault="001D2F90" w:rsidP="008B569A">
      <w:pPr>
        <w:rPr>
          <w:bCs/>
        </w:rPr>
      </w:pPr>
    </w:p>
    <w:p w14:paraId="654A7773" w14:textId="627479FB" w:rsidR="00DF139A" w:rsidRPr="000602CB" w:rsidRDefault="00DF139A" w:rsidP="008B569A">
      <w:pPr>
        <w:pStyle w:val="ListParagraph"/>
        <w:numPr>
          <w:ilvl w:val="2"/>
          <w:numId w:val="40"/>
        </w:numPr>
        <w:rPr>
          <w:bCs/>
        </w:rPr>
      </w:pPr>
      <w:r w:rsidRPr="000602CB">
        <w:rPr>
          <w:bCs/>
        </w:rPr>
        <w:t xml:space="preserve">Sort segmented cells into two categories – </w:t>
      </w:r>
      <w:r w:rsidR="00F67153" w:rsidRPr="000602CB">
        <w:rPr>
          <w:rFonts w:asciiTheme="minorHAnsi" w:hAnsiTheme="minorHAnsi" w:cstheme="minorHAnsi"/>
          <w:color w:val="auto"/>
        </w:rPr>
        <w:t>pS129-α</w:t>
      </w:r>
      <w:proofErr w:type="spellStart"/>
      <w:r w:rsidR="00F67153" w:rsidRPr="000602CB">
        <w:rPr>
          <w:rFonts w:asciiTheme="minorHAnsi" w:hAnsiTheme="minorHAnsi" w:cstheme="minorHAnsi"/>
          <w:color w:val="auto"/>
        </w:rPr>
        <w:t>syn</w:t>
      </w:r>
      <w:proofErr w:type="spellEnd"/>
      <w:r w:rsidR="00F67153" w:rsidRPr="000602CB" w:rsidDel="00F67153">
        <w:t xml:space="preserve"> </w:t>
      </w:r>
      <w:r w:rsidR="00657261" w:rsidRPr="000602CB">
        <w:rPr>
          <w:bCs/>
        </w:rPr>
        <w:t>positive</w:t>
      </w:r>
      <w:r w:rsidRPr="000602CB">
        <w:rPr>
          <w:bCs/>
        </w:rPr>
        <w:t xml:space="preserve"> and </w:t>
      </w:r>
      <w:r w:rsidR="00F67153" w:rsidRPr="000602CB">
        <w:rPr>
          <w:rFonts w:asciiTheme="minorHAnsi" w:hAnsiTheme="minorHAnsi" w:cstheme="minorHAnsi"/>
          <w:color w:val="auto"/>
        </w:rPr>
        <w:t>pS129-α</w:t>
      </w:r>
      <w:proofErr w:type="spellStart"/>
      <w:r w:rsidR="00F67153" w:rsidRPr="000602CB">
        <w:rPr>
          <w:rFonts w:asciiTheme="minorHAnsi" w:hAnsiTheme="minorHAnsi" w:cstheme="minorHAnsi"/>
          <w:color w:val="auto"/>
        </w:rPr>
        <w:t>syn</w:t>
      </w:r>
      <w:proofErr w:type="spellEnd"/>
      <w:r w:rsidR="000602CB">
        <w:rPr>
          <w:rFonts w:asciiTheme="minorHAnsi" w:hAnsiTheme="minorHAnsi" w:cstheme="minorHAnsi"/>
          <w:color w:val="auto"/>
        </w:rPr>
        <w:t xml:space="preserve"> </w:t>
      </w:r>
      <w:r w:rsidR="00657261" w:rsidRPr="000602CB">
        <w:rPr>
          <w:bCs/>
        </w:rPr>
        <w:t>negative cells</w:t>
      </w:r>
      <w:r w:rsidR="001847DB" w:rsidRPr="000602CB">
        <w:rPr>
          <w:bCs/>
        </w:rPr>
        <w:t xml:space="preserve"> </w:t>
      </w:r>
      <w:r w:rsidR="001847DB" w:rsidRPr="000602CB">
        <w:t>(</w:t>
      </w:r>
      <w:r w:rsidR="001847DB" w:rsidRPr="000602CB">
        <w:rPr>
          <w:b/>
          <w:bCs/>
        </w:rPr>
        <w:t>Figure 2</w:t>
      </w:r>
      <w:r w:rsidR="008B569A" w:rsidRPr="000602CB">
        <w:rPr>
          <w:b/>
          <w:bCs/>
        </w:rPr>
        <w:t>C</w:t>
      </w:r>
      <w:proofErr w:type="gramStart"/>
      <w:r w:rsidR="008B569A" w:rsidRPr="000602CB">
        <w:t>,</w:t>
      </w:r>
      <w:r w:rsidR="001847DB" w:rsidRPr="000602CB">
        <w:rPr>
          <w:b/>
          <w:bCs/>
        </w:rPr>
        <w:t>D</w:t>
      </w:r>
      <w:proofErr w:type="gramEnd"/>
      <w:r w:rsidR="001847DB" w:rsidRPr="000602CB">
        <w:t>)</w:t>
      </w:r>
      <w:r w:rsidR="00657261" w:rsidRPr="000602CB">
        <w:rPr>
          <w:bCs/>
        </w:rPr>
        <w:t>.</w:t>
      </w:r>
    </w:p>
    <w:p w14:paraId="0576B0E5" w14:textId="77777777" w:rsidR="00D20BE2" w:rsidRPr="008B569A" w:rsidRDefault="00D20BE2" w:rsidP="008B569A">
      <w:pPr>
        <w:pStyle w:val="ListParagraph"/>
        <w:rPr>
          <w:bCs/>
          <w:highlight w:val="yellow"/>
        </w:rPr>
      </w:pPr>
    </w:p>
    <w:p w14:paraId="37F83E42" w14:textId="3F511A34" w:rsidR="00DF139A" w:rsidRPr="000602CB" w:rsidRDefault="00DF139A" w:rsidP="008B569A">
      <w:pPr>
        <w:pStyle w:val="ListParagraph"/>
        <w:numPr>
          <w:ilvl w:val="2"/>
          <w:numId w:val="40"/>
        </w:numPr>
      </w:pPr>
      <w:r w:rsidRPr="000602CB">
        <w:rPr>
          <w:bCs/>
        </w:rPr>
        <w:t xml:space="preserve">Set </w:t>
      </w:r>
      <w:r w:rsidR="0074046A" w:rsidRPr="000602CB">
        <w:rPr>
          <w:bCs/>
        </w:rPr>
        <w:t xml:space="preserve">the </w:t>
      </w:r>
      <w:r w:rsidRPr="000602CB">
        <w:rPr>
          <w:bCs/>
        </w:rPr>
        <w:t xml:space="preserve">number of fetched cells to </w:t>
      </w:r>
      <w:r w:rsidRPr="000602CB">
        <w:rPr>
          <w:b/>
        </w:rPr>
        <w:t>50 random</w:t>
      </w:r>
      <w:r w:rsidRPr="000602CB">
        <w:rPr>
          <w:bCs/>
        </w:rPr>
        <w:t xml:space="preserve"> cells and click </w:t>
      </w:r>
      <w:r w:rsidR="00DB3C6E" w:rsidRPr="000602CB">
        <w:rPr>
          <w:b/>
          <w:bCs/>
        </w:rPr>
        <w:t>Fetch</w:t>
      </w:r>
      <w:r w:rsidRPr="000602CB">
        <w:rPr>
          <w:bCs/>
        </w:rPr>
        <w:t xml:space="preserve"> (this loads images of cells segmented in step 4).</w:t>
      </w:r>
      <w:r w:rsidR="004347D0" w:rsidRPr="000602CB">
        <w:rPr>
          <w:bCs/>
        </w:rPr>
        <w:t xml:space="preserve"> </w:t>
      </w:r>
      <w:r w:rsidR="00E11FC5" w:rsidRPr="000602CB">
        <w:t>S</w:t>
      </w:r>
      <w:r w:rsidRPr="000602CB">
        <w:t xml:space="preserve">ort at least </w:t>
      </w:r>
      <w:r w:rsidRPr="000602CB">
        <w:rPr>
          <w:b/>
          <w:bCs/>
        </w:rPr>
        <w:t>30 cells</w:t>
      </w:r>
      <w:r w:rsidRPr="000602CB">
        <w:t xml:space="preserve"> in each bin by dragging them to </w:t>
      </w:r>
      <w:r w:rsidR="004906DB" w:rsidRPr="000602CB">
        <w:t xml:space="preserve">the </w:t>
      </w:r>
      <w:r w:rsidRPr="000602CB">
        <w:t xml:space="preserve">corresponding bin at the bottom of </w:t>
      </w:r>
      <w:r w:rsidR="00DB3C6E" w:rsidRPr="000602CB">
        <w:t xml:space="preserve">the </w:t>
      </w:r>
      <w:r w:rsidRPr="000602CB">
        <w:t>window.</w:t>
      </w:r>
    </w:p>
    <w:p w14:paraId="25D27622" w14:textId="034A9806" w:rsidR="00D20BE2" w:rsidRPr="000602CB" w:rsidRDefault="00D20BE2" w:rsidP="008B569A">
      <w:pPr>
        <w:pStyle w:val="ListParagraph"/>
        <w:rPr>
          <w:bCs/>
        </w:rPr>
      </w:pPr>
    </w:p>
    <w:p w14:paraId="497944B7" w14:textId="094F3841" w:rsidR="00DF139A" w:rsidRPr="000602CB" w:rsidRDefault="00DF139A" w:rsidP="008B569A">
      <w:pPr>
        <w:pStyle w:val="ListParagraph"/>
        <w:numPr>
          <w:ilvl w:val="2"/>
          <w:numId w:val="40"/>
        </w:numPr>
        <w:rPr>
          <w:bCs/>
        </w:rPr>
      </w:pPr>
      <w:r w:rsidRPr="000602CB">
        <w:rPr>
          <w:bCs/>
        </w:rPr>
        <w:t xml:space="preserve">In </w:t>
      </w:r>
      <w:r w:rsidR="004906DB" w:rsidRPr="000602CB">
        <w:rPr>
          <w:bCs/>
        </w:rPr>
        <w:t xml:space="preserve">the </w:t>
      </w:r>
      <w:r w:rsidRPr="000602CB">
        <w:rPr>
          <w:b/>
        </w:rPr>
        <w:t>drop</w:t>
      </w:r>
      <w:r w:rsidR="00F56097" w:rsidRPr="000602CB">
        <w:rPr>
          <w:b/>
        </w:rPr>
        <w:t>-</w:t>
      </w:r>
      <w:r w:rsidRPr="000602CB">
        <w:rPr>
          <w:b/>
        </w:rPr>
        <w:t>down</w:t>
      </w:r>
      <w:r w:rsidRPr="000602CB">
        <w:rPr>
          <w:bCs/>
        </w:rPr>
        <w:t xml:space="preserve"> </w:t>
      </w:r>
      <w:r w:rsidR="001D2F90" w:rsidRPr="000602CB">
        <w:rPr>
          <w:bCs/>
        </w:rPr>
        <w:t>menu,</w:t>
      </w:r>
      <w:r w:rsidRPr="000602CB">
        <w:rPr>
          <w:bCs/>
        </w:rPr>
        <w:t xml:space="preserve"> select </w:t>
      </w:r>
      <w:r w:rsidRPr="000602CB">
        <w:rPr>
          <w:b/>
        </w:rPr>
        <w:t>Use</w:t>
      </w:r>
      <w:r w:rsidRPr="000602CB">
        <w:rPr>
          <w:bCs/>
        </w:rPr>
        <w:t xml:space="preserve"> </w:t>
      </w:r>
      <w:r w:rsidRPr="000602CB">
        <w:rPr>
          <w:b/>
        </w:rPr>
        <w:t>Fast Gentle Boosting</w:t>
      </w:r>
      <w:r w:rsidRPr="000602CB">
        <w:rPr>
          <w:bCs/>
        </w:rPr>
        <w:t xml:space="preserve"> with </w:t>
      </w:r>
      <w:r w:rsidRPr="000602CB">
        <w:rPr>
          <w:b/>
        </w:rPr>
        <w:t>50</w:t>
      </w:r>
      <w:r w:rsidRPr="000602CB">
        <w:rPr>
          <w:bCs/>
        </w:rPr>
        <w:t xml:space="preserve"> </w:t>
      </w:r>
      <w:r w:rsidRPr="000602CB">
        <w:rPr>
          <w:b/>
        </w:rPr>
        <w:t>max</w:t>
      </w:r>
      <w:r w:rsidRPr="000602CB">
        <w:rPr>
          <w:bCs/>
        </w:rPr>
        <w:t xml:space="preserve"> </w:t>
      </w:r>
      <w:r w:rsidRPr="000602CB">
        <w:rPr>
          <w:b/>
        </w:rPr>
        <w:t>rules</w:t>
      </w:r>
      <w:r w:rsidR="005F2A3B" w:rsidRPr="000602CB">
        <w:rPr>
          <w:bCs/>
        </w:rPr>
        <w:t xml:space="preserve"> or </w:t>
      </w:r>
      <w:r w:rsidR="005F2A3B" w:rsidRPr="000602CB">
        <w:rPr>
          <w:b/>
        </w:rPr>
        <w:t>Random Forest</w:t>
      </w:r>
      <w:r w:rsidR="005F2A3B" w:rsidRPr="000602CB">
        <w:rPr>
          <w:bCs/>
        </w:rPr>
        <w:t xml:space="preserve"> classifiers</w:t>
      </w:r>
      <w:r w:rsidR="007A70CA" w:rsidRPr="000602CB">
        <w:rPr>
          <w:bCs/>
        </w:rPr>
        <w:t>. Cl</w:t>
      </w:r>
      <w:r w:rsidRPr="000602CB">
        <w:rPr>
          <w:bCs/>
        </w:rPr>
        <w:t xml:space="preserve">ick </w:t>
      </w:r>
      <w:r w:rsidRPr="000602CB">
        <w:rPr>
          <w:b/>
        </w:rPr>
        <w:t>Train</w:t>
      </w:r>
      <w:r w:rsidRPr="000602CB">
        <w:rPr>
          <w:bCs/>
        </w:rPr>
        <w:t>.</w:t>
      </w:r>
    </w:p>
    <w:p w14:paraId="44887D82" w14:textId="7BCEA130" w:rsidR="00D20BE2" w:rsidRPr="000602CB" w:rsidRDefault="00D20BE2" w:rsidP="008B569A">
      <w:pPr>
        <w:pStyle w:val="ListParagraph"/>
        <w:rPr>
          <w:bCs/>
        </w:rPr>
      </w:pPr>
    </w:p>
    <w:p w14:paraId="4C4DF90C" w14:textId="7A3CA86D" w:rsidR="00DF139A" w:rsidRPr="000602CB" w:rsidRDefault="00DF139A" w:rsidP="008B569A">
      <w:pPr>
        <w:pStyle w:val="ListParagraph"/>
        <w:numPr>
          <w:ilvl w:val="2"/>
          <w:numId w:val="40"/>
        </w:numPr>
        <w:rPr>
          <w:bCs/>
        </w:rPr>
      </w:pPr>
      <w:r w:rsidRPr="000602CB">
        <w:rPr>
          <w:bCs/>
        </w:rPr>
        <w:t xml:space="preserve">Set </w:t>
      </w:r>
      <w:r w:rsidR="00DB669B" w:rsidRPr="000602CB">
        <w:rPr>
          <w:bCs/>
        </w:rPr>
        <w:t>“</w:t>
      </w:r>
      <w:r w:rsidRPr="000602CB">
        <w:rPr>
          <w:b/>
        </w:rPr>
        <w:t>Fetch</w:t>
      </w:r>
      <w:r w:rsidR="00DB669B" w:rsidRPr="000602CB">
        <w:rPr>
          <w:bCs/>
        </w:rPr>
        <w:t>”</w:t>
      </w:r>
      <w:r w:rsidRPr="000602CB">
        <w:rPr>
          <w:bCs/>
        </w:rPr>
        <w:t xml:space="preserve"> to </w:t>
      </w:r>
      <w:r w:rsidRPr="000602CB">
        <w:rPr>
          <w:b/>
        </w:rPr>
        <w:t>50</w:t>
      </w:r>
      <w:r w:rsidRPr="000602CB">
        <w:rPr>
          <w:bCs/>
        </w:rPr>
        <w:t xml:space="preserve"> </w:t>
      </w:r>
      <w:r w:rsidRPr="000602CB">
        <w:rPr>
          <w:b/>
        </w:rPr>
        <w:t>positive</w:t>
      </w:r>
      <w:r w:rsidRPr="000602CB">
        <w:rPr>
          <w:bCs/>
        </w:rPr>
        <w:t xml:space="preserve"> cells and press </w:t>
      </w:r>
      <w:r w:rsidRPr="000602CB">
        <w:rPr>
          <w:b/>
        </w:rPr>
        <w:t>Fetch</w:t>
      </w:r>
      <w:r w:rsidRPr="000602CB">
        <w:rPr>
          <w:bCs/>
        </w:rPr>
        <w:t xml:space="preserve"> to get </w:t>
      </w:r>
      <w:r w:rsidR="000602CB" w:rsidRPr="000602CB">
        <w:rPr>
          <w:rFonts w:asciiTheme="minorHAnsi" w:hAnsiTheme="minorHAnsi" w:cstheme="minorHAnsi"/>
          <w:color w:val="auto"/>
        </w:rPr>
        <w:t>pS129-α</w:t>
      </w:r>
      <w:proofErr w:type="spellStart"/>
      <w:r w:rsidR="000602CB" w:rsidRPr="000602CB">
        <w:rPr>
          <w:rFonts w:asciiTheme="minorHAnsi" w:hAnsiTheme="minorHAnsi" w:cstheme="minorHAnsi"/>
          <w:color w:val="auto"/>
        </w:rPr>
        <w:t>syn</w:t>
      </w:r>
      <w:proofErr w:type="spellEnd"/>
      <w:r w:rsidR="000602CB">
        <w:rPr>
          <w:rFonts w:asciiTheme="minorHAnsi" w:hAnsiTheme="minorHAnsi" w:cstheme="minorHAnsi"/>
          <w:color w:val="auto"/>
        </w:rPr>
        <w:t xml:space="preserve"> </w:t>
      </w:r>
      <w:r w:rsidR="004347D0" w:rsidRPr="000602CB">
        <w:rPr>
          <w:bCs/>
        </w:rPr>
        <w:t>positive</w:t>
      </w:r>
      <w:r w:rsidRPr="000602CB">
        <w:rPr>
          <w:bCs/>
        </w:rPr>
        <w:t xml:space="preserve"> cells according to classifier</w:t>
      </w:r>
      <w:r w:rsidR="001847DB" w:rsidRPr="000602CB">
        <w:rPr>
          <w:bCs/>
        </w:rPr>
        <w:t xml:space="preserve"> </w:t>
      </w:r>
      <w:r w:rsidR="001847DB" w:rsidRPr="000602CB">
        <w:t>(</w:t>
      </w:r>
      <w:r w:rsidR="001847DB" w:rsidRPr="000602CB">
        <w:rPr>
          <w:b/>
          <w:bCs/>
        </w:rPr>
        <w:t>Figure 2C</w:t>
      </w:r>
      <w:r w:rsidR="001847DB" w:rsidRPr="000602CB">
        <w:t>)</w:t>
      </w:r>
      <w:r w:rsidRPr="000602CB">
        <w:rPr>
          <w:bCs/>
        </w:rPr>
        <w:t>.</w:t>
      </w:r>
      <w:r w:rsidR="004347D0" w:rsidRPr="000602CB">
        <w:rPr>
          <w:bCs/>
        </w:rPr>
        <w:t xml:space="preserve"> </w:t>
      </w:r>
      <w:r w:rsidR="009C1D45" w:rsidRPr="000602CB">
        <w:rPr>
          <w:bCs/>
        </w:rPr>
        <w:t xml:space="preserve">Set </w:t>
      </w:r>
      <w:r w:rsidR="00DB669B" w:rsidRPr="000602CB">
        <w:rPr>
          <w:bCs/>
        </w:rPr>
        <w:t>“</w:t>
      </w:r>
      <w:r w:rsidR="009C1D45" w:rsidRPr="000602CB">
        <w:rPr>
          <w:b/>
        </w:rPr>
        <w:t>Fetch</w:t>
      </w:r>
      <w:r w:rsidR="00DB669B" w:rsidRPr="000602CB">
        <w:rPr>
          <w:bCs/>
        </w:rPr>
        <w:t>”</w:t>
      </w:r>
      <w:r w:rsidR="009C1D45" w:rsidRPr="000602CB">
        <w:rPr>
          <w:bCs/>
        </w:rPr>
        <w:t xml:space="preserve"> to </w:t>
      </w:r>
      <w:r w:rsidR="009C1D45" w:rsidRPr="000602CB">
        <w:rPr>
          <w:b/>
        </w:rPr>
        <w:t>50</w:t>
      </w:r>
      <w:r w:rsidR="009C1D45" w:rsidRPr="000602CB">
        <w:rPr>
          <w:bCs/>
        </w:rPr>
        <w:t xml:space="preserve"> </w:t>
      </w:r>
      <w:r w:rsidR="009C1D45" w:rsidRPr="000602CB">
        <w:rPr>
          <w:b/>
        </w:rPr>
        <w:t>negative</w:t>
      </w:r>
      <w:r w:rsidR="009C1D45" w:rsidRPr="000602CB">
        <w:rPr>
          <w:bCs/>
        </w:rPr>
        <w:t xml:space="preserve"> cells and press </w:t>
      </w:r>
      <w:r w:rsidR="009C1D45" w:rsidRPr="000602CB">
        <w:rPr>
          <w:b/>
        </w:rPr>
        <w:t>Fetch</w:t>
      </w:r>
      <w:r w:rsidR="009C1D45" w:rsidRPr="000602CB">
        <w:rPr>
          <w:bCs/>
        </w:rPr>
        <w:t xml:space="preserve"> to get </w:t>
      </w:r>
      <w:r w:rsidR="000602CB" w:rsidRPr="000602CB">
        <w:rPr>
          <w:rFonts w:asciiTheme="minorHAnsi" w:hAnsiTheme="minorHAnsi" w:cstheme="minorHAnsi"/>
          <w:color w:val="auto"/>
        </w:rPr>
        <w:t>pS129-α</w:t>
      </w:r>
      <w:proofErr w:type="spellStart"/>
      <w:r w:rsidR="000602CB" w:rsidRPr="000602CB">
        <w:rPr>
          <w:rFonts w:asciiTheme="minorHAnsi" w:hAnsiTheme="minorHAnsi" w:cstheme="minorHAnsi"/>
          <w:color w:val="auto"/>
        </w:rPr>
        <w:t>syn</w:t>
      </w:r>
      <w:proofErr w:type="spellEnd"/>
      <w:r w:rsidR="000602CB">
        <w:rPr>
          <w:rFonts w:asciiTheme="minorHAnsi" w:hAnsiTheme="minorHAnsi" w:cstheme="minorHAnsi"/>
          <w:color w:val="auto"/>
        </w:rPr>
        <w:t xml:space="preserve"> </w:t>
      </w:r>
      <w:r w:rsidR="004347D0" w:rsidRPr="000602CB">
        <w:rPr>
          <w:bCs/>
        </w:rPr>
        <w:t>negative</w:t>
      </w:r>
      <w:r w:rsidR="009C1D45" w:rsidRPr="000602CB">
        <w:rPr>
          <w:bCs/>
        </w:rPr>
        <w:t xml:space="preserve"> cells according to classifier</w:t>
      </w:r>
      <w:r w:rsidR="001847DB" w:rsidRPr="000602CB">
        <w:rPr>
          <w:bCs/>
        </w:rPr>
        <w:t xml:space="preserve"> </w:t>
      </w:r>
      <w:r w:rsidR="001847DB" w:rsidRPr="000602CB">
        <w:t>(</w:t>
      </w:r>
      <w:r w:rsidR="001847DB" w:rsidRPr="000602CB">
        <w:rPr>
          <w:b/>
          <w:bCs/>
        </w:rPr>
        <w:t>Figure 2D</w:t>
      </w:r>
      <w:r w:rsidR="001847DB" w:rsidRPr="000602CB">
        <w:t>)</w:t>
      </w:r>
      <w:r w:rsidR="009C1D45" w:rsidRPr="000602CB">
        <w:rPr>
          <w:bCs/>
        </w:rPr>
        <w:t xml:space="preserve">. </w:t>
      </w:r>
      <w:r w:rsidR="004347D0" w:rsidRPr="000602CB">
        <w:rPr>
          <w:bCs/>
        </w:rPr>
        <w:t>E</w:t>
      </w:r>
      <w:r w:rsidRPr="000602CB">
        <w:rPr>
          <w:bCs/>
        </w:rPr>
        <w:t xml:space="preserve">valuate </w:t>
      </w:r>
      <w:r w:rsidR="004906DB" w:rsidRPr="000602CB">
        <w:rPr>
          <w:bCs/>
        </w:rPr>
        <w:t xml:space="preserve">the </w:t>
      </w:r>
      <w:r w:rsidRPr="000602CB">
        <w:rPr>
          <w:bCs/>
        </w:rPr>
        <w:t xml:space="preserve">quality of </w:t>
      </w:r>
      <w:r w:rsidR="004906DB" w:rsidRPr="000602CB">
        <w:rPr>
          <w:bCs/>
        </w:rPr>
        <w:t xml:space="preserve">the </w:t>
      </w:r>
      <w:r w:rsidRPr="000602CB">
        <w:rPr>
          <w:bCs/>
        </w:rPr>
        <w:t xml:space="preserve">trained classifier. </w:t>
      </w:r>
    </w:p>
    <w:p w14:paraId="22EEF60C" w14:textId="58C12ACE" w:rsidR="00D20BE2" w:rsidRPr="000602CB" w:rsidRDefault="00D20BE2" w:rsidP="008B569A">
      <w:pPr>
        <w:pStyle w:val="ListParagraph"/>
        <w:rPr>
          <w:bCs/>
        </w:rPr>
      </w:pPr>
    </w:p>
    <w:p w14:paraId="66580FA8" w14:textId="4FC8DA83" w:rsidR="00DF139A" w:rsidRPr="000602CB" w:rsidRDefault="00DF139A" w:rsidP="008B569A">
      <w:pPr>
        <w:pStyle w:val="ListParagraph"/>
        <w:numPr>
          <w:ilvl w:val="2"/>
          <w:numId w:val="40"/>
        </w:numPr>
        <w:rPr>
          <w:bCs/>
        </w:rPr>
      </w:pPr>
      <w:r w:rsidRPr="000602CB">
        <w:rPr>
          <w:bCs/>
        </w:rPr>
        <w:t xml:space="preserve">Repeat steps </w:t>
      </w:r>
      <w:r w:rsidR="004347D0" w:rsidRPr="000602CB">
        <w:rPr>
          <w:bCs/>
        </w:rPr>
        <w:t>6.1</w:t>
      </w:r>
      <w:r w:rsidR="007D1AF1" w:rsidRPr="000602CB">
        <w:rPr>
          <w:bCs/>
        </w:rPr>
        <w:t>7</w:t>
      </w:r>
      <w:r w:rsidR="004347D0" w:rsidRPr="000602CB">
        <w:rPr>
          <w:bCs/>
        </w:rPr>
        <w:t>.</w:t>
      </w:r>
      <w:r w:rsidR="007D1AF1" w:rsidRPr="000602CB">
        <w:rPr>
          <w:bCs/>
        </w:rPr>
        <w:t>2</w:t>
      </w:r>
      <w:r w:rsidR="004906DB" w:rsidRPr="000602CB">
        <w:rPr>
          <w:bCs/>
        </w:rPr>
        <w:t>–</w:t>
      </w:r>
      <w:r w:rsidR="004347D0" w:rsidRPr="000602CB">
        <w:rPr>
          <w:bCs/>
        </w:rPr>
        <w:t>6.1</w:t>
      </w:r>
      <w:r w:rsidR="007D1AF1" w:rsidRPr="000602CB">
        <w:rPr>
          <w:bCs/>
        </w:rPr>
        <w:t>7</w:t>
      </w:r>
      <w:r w:rsidR="004347D0" w:rsidRPr="000602CB">
        <w:rPr>
          <w:bCs/>
        </w:rPr>
        <w:t>.</w:t>
      </w:r>
      <w:r w:rsidR="007D1AF1" w:rsidRPr="000602CB">
        <w:rPr>
          <w:bCs/>
        </w:rPr>
        <w:t>4</w:t>
      </w:r>
      <w:r w:rsidR="004347D0" w:rsidRPr="000602CB">
        <w:rPr>
          <w:bCs/>
        </w:rPr>
        <w:t>,</w:t>
      </w:r>
      <w:r w:rsidRPr="000602CB">
        <w:rPr>
          <w:bCs/>
        </w:rPr>
        <w:t xml:space="preserve"> adding new example cells </w:t>
      </w:r>
      <w:r w:rsidR="006772AB" w:rsidRPr="000602CB">
        <w:rPr>
          <w:bCs/>
        </w:rPr>
        <w:t xml:space="preserve">to </w:t>
      </w:r>
      <w:r w:rsidRPr="000602CB">
        <w:rPr>
          <w:bCs/>
        </w:rPr>
        <w:t xml:space="preserve">train </w:t>
      </w:r>
      <w:r w:rsidR="006772AB" w:rsidRPr="000602CB">
        <w:rPr>
          <w:bCs/>
        </w:rPr>
        <w:t xml:space="preserve">the </w:t>
      </w:r>
      <w:r w:rsidRPr="000602CB">
        <w:rPr>
          <w:bCs/>
        </w:rPr>
        <w:t xml:space="preserve">classifier until the results are satisfactory. </w:t>
      </w:r>
    </w:p>
    <w:p w14:paraId="72F60D57" w14:textId="77777777" w:rsidR="001D2F90" w:rsidRPr="000602CB" w:rsidRDefault="001D2F90" w:rsidP="008B569A">
      <w:pPr>
        <w:pStyle w:val="ListParagraph"/>
        <w:rPr>
          <w:bCs/>
        </w:rPr>
      </w:pPr>
    </w:p>
    <w:p w14:paraId="57B4575A" w14:textId="7943DB80" w:rsidR="005728FF" w:rsidRPr="000602CB" w:rsidRDefault="0FA0B842" w:rsidP="008B569A">
      <w:pPr>
        <w:pStyle w:val="ListParagraph"/>
        <w:numPr>
          <w:ilvl w:val="1"/>
          <w:numId w:val="40"/>
        </w:numPr>
        <w:rPr>
          <w:color w:val="000000" w:themeColor="text1"/>
        </w:rPr>
      </w:pPr>
      <w:r w:rsidRPr="000602CB">
        <w:t xml:space="preserve">Click </w:t>
      </w:r>
      <w:r w:rsidRPr="000602CB">
        <w:rPr>
          <w:b/>
          <w:bCs/>
        </w:rPr>
        <w:t>Score All</w:t>
      </w:r>
      <w:r w:rsidRPr="000602CB">
        <w:t xml:space="preserve"> to get results table summarizing number of </w:t>
      </w:r>
      <w:r w:rsidR="000602CB" w:rsidRPr="000602CB">
        <w:rPr>
          <w:rFonts w:asciiTheme="minorHAnsi" w:hAnsiTheme="minorHAnsi" w:cstheme="minorHAnsi"/>
          <w:color w:val="auto"/>
        </w:rPr>
        <w:t>pS129-α</w:t>
      </w:r>
      <w:proofErr w:type="spellStart"/>
      <w:r w:rsidR="000602CB" w:rsidRPr="000602CB">
        <w:rPr>
          <w:rFonts w:asciiTheme="minorHAnsi" w:hAnsiTheme="minorHAnsi" w:cstheme="minorHAnsi"/>
          <w:color w:val="auto"/>
        </w:rPr>
        <w:t>syn</w:t>
      </w:r>
      <w:proofErr w:type="spellEnd"/>
      <w:r w:rsidR="000602CB">
        <w:rPr>
          <w:rFonts w:asciiTheme="minorHAnsi" w:hAnsiTheme="minorHAnsi" w:cstheme="minorHAnsi"/>
          <w:color w:val="auto"/>
        </w:rPr>
        <w:t xml:space="preserve"> </w:t>
      </w:r>
      <w:r w:rsidRPr="000602CB">
        <w:t xml:space="preserve">positive and negative </w:t>
      </w:r>
      <w:r w:rsidR="00E27C45" w:rsidRPr="000602CB">
        <w:t>dopamine</w:t>
      </w:r>
      <w:r w:rsidRPr="000602CB">
        <w:t xml:space="preserve"> neurons in each well. </w:t>
      </w:r>
    </w:p>
    <w:p w14:paraId="02EE0F78" w14:textId="77777777" w:rsidR="00630383" w:rsidRPr="001B1519" w:rsidRDefault="00630383" w:rsidP="008B569A">
      <w:pPr>
        <w:pStyle w:val="NormalWeb"/>
        <w:spacing w:before="0" w:beforeAutospacing="0" w:after="0" w:afterAutospacing="0"/>
        <w:rPr>
          <w:rFonts w:asciiTheme="minorHAnsi" w:hAnsiTheme="minorHAnsi" w:cstheme="minorHAnsi"/>
          <w:b/>
        </w:rPr>
      </w:pPr>
    </w:p>
    <w:bookmarkEnd w:id="2"/>
    <w:p w14:paraId="3E79FCA8" w14:textId="4DDA86BF" w:rsidR="006305D7" w:rsidRDefault="006305D7" w:rsidP="008B569A">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54B6CD79" w14:textId="6C25C68B" w:rsidR="00615585" w:rsidRDefault="004906DB" w:rsidP="008B569A">
      <w:pPr>
        <w:pStyle w:val="NormalWeb"/>
        <w:spacing w:before="0" w:beforeAutospacing="0" w:after="0" w:afterAutospacing="0"/>
        <w:rPr>
          <w:rFonts w:asciiTheme="minorHAnsi" w:hAnsiTheme="minorHAnsi" w:cstheme="minorHAnsi"/>
          <w:color w:val="auto"/>
        </w:rPr>
      </w:pPr>
      <w:r w:rsidRPr="00CD12E6">
        <w:rPr>
          <w:rFonts w:asciiTheme="minorHAnsi" w:hAnsiTheme="minorHAnsi" w:cstheme="minorHAnsi"/>
          <w:color w:val="auto"/>
        </w:rPr>
        <w:t xml:space="preserve">A </w:t>
      </w:r>
      <w:r w:rsidRPr="001B7B63">
        <w:rPr>
          <w:rFonts w:asciiTheme="minorHAnsi" w:hAnsiTheme="minorHAnsi" w:cstheme="minorHAnsi"/>
          <w:color w:val="auto"/>
        </w:rPr>
        <w:t>f</w:t>
      </w:r>
      <w:r w:rsidR="00430BB8">
        <w:rPr>
          <w:rFonts w:asciiTheme="minorHAnsi" w:hAnsiTheme="minorHAnsi" w:cstheme="minorHAnsi"/>
          <w:color w:val="auto"/>
        </w:rPr>
        <w:t>ew days after the plating (DIV1</w:t>
      </w:r>
      <w:r w:rsidR="006772AB" w:rsidRPr="001B7B63">
        <w:rPr>
          <w:rFonts w:asciiTheme="minorHAnsi" w:hAnsiTheme="minorHAnsi" w:cstheme="minorHAnsi"/>
          <w:color w:val="auto"/>
        </w:rPr>
        <w:t>–</w:t>
      </w:r>
      <w:r w:rsidR="00430BB8">
        <w:rPr>
          <w:rFonts w:asciiTheme="minorHAnsi" w:hAnsiTheme="minorHAnsi" w:cstheme="minorHAnsi"/>
          <w:color w:val="auto"/>
        </w:rPr>
        <w:t>DIV3), b</w:t>
      </w:r>
      <w:r w:rsidR="000B6FE0">
        <w:rPr>
          <w:rFonts w:asciiTheme="minorHAnsi" w:hAnsiTheme="minorHAnsi" w:cstheme="minorHAnsi"/>
          <w:color w:val="auto"/>
        </w:rPr>
        <w:t xml:space="preserve">right-field microscopy was done to assess the health and homogenous spread of the cultured cells, and uniformity of these conditions at the individual wells </w:t>
      </w:r>
      <w:r w:rsidR="004B0D50" w:rsidRPr="004B0D50">
        <w:rPr>
          <w:rFonts w:asciiTheme="minorHAnsi" w:hAnsiTheme="minorHAnsi" w:cstheme="minorHAnsi"/>
          <w:color w:val="auto"/>
        </w:rPr>
        <w:t>(</w:t>
      </w:r>
      <w:r w:rsidR="000B6FE0">
        <w:rPr>
          <w:rFonts w:asciiTheme="minorHAnsi" w:hAnsiTheme="minorHAnsi" w:cstheme="minorHAnsi"/>
          <w:b/>
          <w:color w:val="auto"/>
        </w:rPr>
        <w:t>Figure 3</w:t>
      </w:r>
      <w:r w:rsidR="004B0D50" w:rsidRPr="004B0D50">
        <w:rPr>
          <w:rFonts w:asciiTheme="minorHAnsi" w:hAnsiTheme="minorHAnsi" w:cstheme="minorHAnsi"/>
          <w:color w:val="auto"/>
        </w:rPr>
        <w:t>)</w:t>
      </w:r>
      <w:r w:rsidR="000B6FE0">
        <w:rPr>
          <w:rFonts w:asciiTheme="minorHAnsi" w:hAnsiTheme="minorHAnsi" w:cstheme="minorHAnsi"/>
          <w:color w:val="auto"/>
        </w:rPr>
        <w:t>. Cultured midbrain cells were spread homogenously within the micro</w:t>
      </w:r>
      <w:r w:rsidR="00F362BE">
        <w:rPr>
          <w:rFonts w:asciiTheme="minorHAnsi" w:hAnsiTheme="minorHAnsi" w:cstheme="minorHAnsi"/>
          <w:color w:val="auto"/>
        </w:rPr>
        <w:t xml:space="preserve"> </w:t>
      </w:r>
      <w:r w:rsidR="000B6FE0">
        <w:rPr>
          <w:rFonts w:asciiTheme="minorHAnsi" w:hAnsiTheme="minorHAnsi" w:cstheme="minorHAnsi"/>
          <w:color w:val="auto"/>
        </w:rPr>
        <w:t xml:space="preserve">island created before the plating </w:t>
      </w:r>
      <w:r w:rsidR="004B0D50" w:rsidRPr="004B0D50">
        <w:rPr>
          <w:rFonts w:asciiTheme="minorHAnsi" w:hAnsiTheme="minorHAnsi" w:cstheme="minorHAnsi"/>
          <w:color w:val="auto"/>
        </w:rPr>
        <w:t>(</w:t>
      </w:r>
      <w:r w:rsidR="000B6FE0">
        <w:rPr>
          <w:rFonts w:asciiTheme="minorHAnsi" w:hAnsiTheme="minorHAnsi" w:cstheme="minorHAnsi"/>
          <w:b/>
          <w:color w:val="auto"/>
        </w:rPr>
        <w:t>Figure 3A</w:t>
      </w:r>
      <w:proofErr w:type="gramStart"/>
      <w:r w:rsidR="00F362BE" w:rsidRPr="00CD12E6">
        <w:rPr>
          <w:rFonts w:asciiTheme="minorHAnsi" w:hAnsiTheme="minorHAnsi" w:cstheme="minorHAnsi"/>
          <w:bCs/>
          <w:color w:val="auto"/>
        </w:rPr>
        <w:t>,</w:t>
      </w:r>
      <w:r w:rsidR="000B6FE0">
        <w:rPr>
          <w:rFonts w:asciiTheme="minorHAnsi" w:hAnsiTheme="minorHAnsi" w:cstheme="minorHAnsi"/>
          <w:b/>
          <w:color w:val="auto"/>
        </w:rPr>
        <w:t>B</w:t>
      </w:r>
      <w:proofErr w:type="gramEnd"/>
      <w:r w:rsidR="004B0D50" w:rsidRPr="004B0D50">
        <w:rPr>
          <w:rFonts w:asciiTheme="minorHAnsi" w:hAnsiTheme="minorHAnsi" w:cstheme="minorHAnsi"/>
          <w:color w:val="auto"/>
        </w:rPr>
        <w:t>)</w:t>
      </w:r>
      <w:r w:rsidR="000B6FE0">
        <w:rPr>
          <w:rFonts w:asciiTheme="minorHAnsi" w:hAnsiTheme="minorHAnsi" w:cstheme="minorHAnsi"/>
          <w:color w:val="auto"/>
        </w:rPr>
        <w:t xml:space="preserve">. </w:t>
      </w:r>
      <w:r w:rsidR="00430BB8">
        <w:rPr>
          <w:rFonts w:asciiTheme="minorHAnsi" w:hAnsiTheme="minorHAnsi" w:cstheme="minorHAnsi"/>
          <w:color w:val="auto"/>
        </w:rPr>
        <w:t xml:space="preserve">Primary neurons had settled </w:t>
      </w:r>
      <w:r w:rsidR="006772AB">
        <w:rPr>
          <w:rFonts w:asciiTheme="minorHAnsi" w:hAnsiTheme="minorHAnsi" w:cstheme="minorHAnsi"/>
          <w:color w:val="auto"/>
        </w:rPr>
        <w:t xml:space="preserve">on </w:t>
      </w:r>
      <w:r w:rsidR="00430BB8">
        <w:rPr>
          <w:rFonts w:asciiTheme="minorHAnsi" w:hAnsiTheme="minorHAnsi" w:cstheme="minorHAnsi"/>
          <w:color w:val="auto"/>
        </w:rPr>
        <w:t xml:space="preserve">the coated ground homogenously and established neuronal projections </w:t>
      </w:r>
      <w:r w:rsidR="004B0D50" w:rsidRPr="004B0D50">
        <w:rPr>
          <w:rFonts w:asciiTheme="minorHAnsi" w:hAnsiTheme="minorHAnsi" w:cstheme="minorHAnsi"/>
          <w:color w:val="auto"/>
        </w:rPr>
        <w:t>(</w:t>
      </w:r>
      <w:r w:rsidR="00430BB8">
        <w:rPr>
          <w:rFonts w:asciiTheme="minorHAnsi" w:hAnsiTheme="minorHAnsi" w:cstheme="minorHAnsi"/>
          <w:b/>
          <w:color w:val="auto"/>
        </w:rPr>
        <w:t>Figure 3B</w:t>
      </w:r>
      <w:r w:rsidR="004B0D50" w:rsidRPr="004B0D50">
        <w:rPr>
          <w:rFonts w:asciiTheme="minorHAnsi" w:hAnsiTheme="minorHAnsi" w:cstheme="minorHAnsi"/>
          <w:color w:val="auto"/>
        </w:rPr>
        <w:t>)</w:t>
      </w:r>
      <w:r w:rsidR="00430BB8">
        <w:rPr>
          <w:rFonts w:asciiTheme="minorHAnsi" w:hAnsiTheme="minorHAnsi" w:cstheme="minorHAnsi"/>
          <w:color w:val="auto"/>
        </w:rPr>
        <w:t xml:space="preserve">. A small clump of cells (diameter smaller than 150 </w:t>
      </w:r>
      <w:proofErr w:type="spellStart"/>
      <w:r w:rsidR="00430BB8">
        <w:rPr>
          <w:rFonts w:ascii="Times New Roman" w:hAnsi="Times New Roman" w:cs="Times New Roman"/>
          <w:color w:val="auto"/>
        </w:rPr>
        <w:t>μ</w:t>
      </w:r>
      <w:r w:rsidR="00430BB8">
        <w:rPr>
          <w:rFonts w:asciiTheme="minorHAnsi" w:hAnsiTheme="minorHAnsi" w:cstheme="minorHAnsi"/>
          <w:color w:val="auto"/>
        </w:rPr>
        <w:t>m</w:t>
      </w:r>
      <w:proofErr w:type="spellEnd"/>
      <w:r w:rsidR="00430BB8">
        <w:rPr>
          <w:rFonts w:asciiTheme="minorHAnsi" w:hAnsiTheme="minorHAnsi" w:cstheme="minorHAnsi"/>
          <w:color w:val="auto"/>
        </w:rPr>
        <w:t xml:space="preserve">) was observed at the well and shown as an example </w:t>
      </w:r>
      <w:r w:rsidR="004B0D50" w:rsidRPr="004B0D50">
        <w:rPr>
          <w:rFonts w:asciiTheme="minorHAnsi" w:hAnsiTheme="minorHAnsi" w:cstheme="minorHAnsi"/>
          <w:color w:val="auto"/>
        </w:rPr>
        <w:t>(</w:t>
      </w:r>
      <w:r w:rsidR="00430BB8">
        <w:rPr>
          <w:rFonts w:asciiTheme="minorHAnsi" w:hAnsiTheme="minorHAnsi" w:cstheme="minorHAnsi"/>
          <w:b/>
          <w:color w:val="auto"/>
        </w:rPr>
        <w:t>Figure 3C</w:t>
      </w:r>
      <w:r w:rsidR="004B0D50" w:rsidRPr="004B0D50">
        <w:rPr>
          <w:rFonts w:asciiTheme="minorHAnsi" w:hAnsiTheme="minorHAnsi" w:cstheme="minorHAnsi"/>
          <w:color w:val="auto"/>
        </w:rPr>
        <w:t>)</w:t>
      </w:r>
      <w:r w:rsidR="00430BB8">
        <w:rPr>
          <w:rFonts w:asciiTheme="minorHAnsi" w:hAnsiTheme="minorHAnsi" w:cstheme="minorHAnsi"/>
          <w:color w:val="auto"/>
        </w:rPr>
        <w:t>.</w:t>
      </w:r>
    </w:p>
    <w:p w14:paraId="254F356A" w14:textId="77777777" w:rsidR="000B6FE0" w:rsidRDefault="000B6FE0" w:rsidP="008B569A">
      <w:pPr>
        <w:pStyle w:val="NormalWeb"/>
        <w:spacing w:before="0" w:beforeAutospacing="0" w:after="0" w:afterAutospacing="0"/>
        <w:rPr>
          <w:rFonts w:asciiTheme="minorHAnsi" w:hAnsiTheme="minorHAnsi" w:cstheme="minorHAnsi"/>
          <w:color w:val="808080"/>
        </w:rPr>
      </w:pPr>
    </w:p>
    <w:p w14:paraId="55ADAD67" w14:textId="124B1D9A" w:rsidR="00615585" w:rsidRPr="00286A6B" w:rsidRDefault="00615585" w:rsidP="008B569A">
      <w:pPr>
        <w:pStyle w:val="NormalWeb"/>
        <w:spacing w:before="0" w:beforeAutospacing="0" w:after="0" w:afterAutospacing="0"/>
        <w:rPr>
          <w:rFonts w:asciiTheme="minorHAnsi" w:hAnsiTheme="minorHAnsi" w:cstheme="minorHAnsi"/>
          <w:color w:val="000000" w:themeColor="text1"/>
        </w:rPr>
      </w:pPr>
      <w:r w:rsidRPr="00286A6B">
        <w:rPr>
          <w:rFonts w:asciiTheme="minorHAnsi" w:hAnsiTheme="minorHAnsi" w:cstheme="minorHAnsi"/>
          <w:color w:val="000000" w:themeColor="text1"/>
        </w:rPr>
        <w:t xml:space="preserve">[Place </w:t>
      </w:r>
      <w:r w:rsidRPr="00286A6B">
        <w:rPr>
          <w:rFonts w:asciiTheme="minorHAnsi" w:hAnsiTheme="minorHAnsi" w:cstheme="minorHAnsi"/>
          <w:b/>
          <w:color w:val="000000" w:themeColor="text1"/>
        </w:rPr>
        <w:t>Figure 3</w:t>
      </w:r>
      <w:r w:rsidRPr="00286A6B">
        <w:rPr>
          <w:rFonts w:asciiTheme="minorHAnsi" w:hAnsiTheme="minorHAnsi" w:cstheme="minorHAnsi"/>
          <w:color w:val="000000" w:themeColor="text1"/>
        </w:rPr>
        <w:t xml:space="preserve"> here].</w:t>
      </w:r>
    </w:p>
    <w:p w14:paraId="240A22D6" w14:textId="77777777" w:rsidR="00615585" w:rsidRDefault="00615585" w:rsidP="008B569A">
      <w:pPr>
        <w:pStyle w:val="NormalWeb"/>
        <w:spacing w:before="0" w:beforeAutospacing="0" w:after="0" w:afterAutospacing="0"/>
        <w:rPr>
          <w:rFonts w:asciiTheme="minorHAnsi" w:hAnsiTheme="minorHAnsi" w:cstheme="minorHAnsi"/>
          <w:color w:val="808080"/>
        </w:rPr>
      </w:pPr>
    </w:p>
    <w:p w14:paraId="250672CE" w14:textId="38DC40DF" w:rsidR="006A062B" w:rsidRDefault="00E41FC3" w:rsidP="008B569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Primary mouse midbrain cultures w</w:t>
      </w:r>
      <w:r w:rsidR="0021329E">
        <w:rPr>
          <w:rFonts w:asciiTheme="minorHAnsi" w:hAnsiTheme="minorHAnsi" w:cstheme="minorHAnsi"/>
          <w:color w:val="auto"/>
        </w:rPr>
        <w:t>ere</w:t>
      </w:r>
      <w:r w:rsidR="006D0137">
        <w:rPr>
          <w:rFonts w:asciiTheme="minorHAnsi" w:hAnsiTheme="minorHAnsi" w:cstheme="minorHAnsi"/>
          <w:color w:val="auto"/>
        </w:rPr>
        <w:t xml:space="preserve"> </w:t>
      </w:r>
      <w:proofErr w:type="spellStart"/>
      <w:r w:rsidR="006D0137">
        <w:rPr>
          <w:rFonts w:asciiTheme="minorHAnsi" w:hAnsiTheme="minorHAnsi" w:cstheme="minorHAnsi"/>
          <w:color w:val="auto"/>
        </w:rPr>
        <w:t>immunostained</w:t>
      </w:r>
      <w:proofErr w:type="spellEnd"/>
      <w:r w:rsidR="006D0137">
        <w:rPr>
          <w:rFonts w:asciiTheme="minorHAnsi" w:hAnsiTheme="minorHAnsi" w:cstheme="minorHAnsi"/>
          <w:color w:val="auto"/>
        </w:rPr>
        <w:t xml:space="preserve"> with anti-TH and anti-p</w:t>
      </w:r>
      <w:r w:rsidR="003A0EF9">
        <w:rPr>
          <w:rFonts w:asciiTheme="minorHAnsi" w:hAnsiTheme="minorHAnsi" w:cstheme="minorHAnsi"/>
          <w:color w:val="auto"/>
        </w:rPr>
        <w:t>S129-</w:t>
      </w:r>
      <w:r w:rsidR="006D0137">
        <w:rPr>
          <w:rFonts w:asciiTheme="minorHAnsi" w:hAnsiTheme="minorHAnsi" w:cstheme="minorHAnsi"/>
          <w:color w:val="auto"/>
        </w:rPr>
        <w:t>α</w:t>
      </w:r>
      <w:proofErr w:type="spellStart"/>
      <w:r w:rsidR="006D0137">
        <w:rPr>
          <w:rFonts w:asciiTheme="minorHAnsi" w:hAnsiTheme="minorHAnsi" w:cstheme="minorHAnsi"/>
          <w:color w:val="auto"/>
        </w:rPr>
        <w:t>syn</w:t>
      </w:r>
      <w:proofErr w:type="spellEnd"/>
      <w:r w:rsidR="006D0137">
        <w:rPr>
          <w:rFonts w:asciiTheme="minorHAnsi" w:hAnsiTheme="minorHAnsi" w:cstheme="minorHAnsi"/>
          <w:color w:val="auto"/>
        </w:rPr>
        <w:t xml:space="preserve"> a</w:t>
      </w:r>
      <w:r w:rsidR="00024856">
        <w:rPr>
          <w:rFonts w:asciiTheme="minorHAnsi" w:hAnsiTheme="minorHAnsi" w:cstheme="minorHAnsi"/>
          <w:color w:val="auto"/>
        </w:rPr>
        <w:t>n</w:t>
      </w:r>
      <w:r w:rsidR="006D0137">
        <w:rPr>
          <w:rFonts w:asciiTheme="minorHAnsi" w:hAnsiTheme="minorHAnsi" w:cstheme="minorHAnsi"/>
          <w:color w:val="auto"/>
        </w:rPr>
        <w:t>tibodies and</w:t>
      </w:r>
      <w:r>
        <w:rPr>
          <w:rFonts w:asciiTheme="minorHAnsi" w:hAnsiTheme="minorHAnsi" w:cstheme="minorHAnsi"/>
          <w:color w:val="auto"/>
        </w:rPr>
        <w:t xml:space="preserve"> imag</w:t>
      </w:r>
      <w:r w:rsidR="006D0137">
        <w:rPr>
          <w:rFonts w:asciiTheme="minorHAnsi" w:hAnsiTheme="minorHAnsi" w:cstheme="minorHAnsi"/>
          <w:color w:val="auto"/>
        </w:rPr>
        <w:t>ed</w:t>
      </w:r>
      <w:r>
        <w:rPr>
          <w:rFonts w:asciiTheme="minorHAnsi" w:hAnsiTheme="minorHAnsi" w:cstheme="minorHAnsi"/>
          <w:color w:val="auto"/>
        </w:rPr>
        <w:t xml:space="preserve"> with an automated microscope after 15 days </w:t>
      </w:r>
      <w:r w:rsidRPr="00F362BE">
        <w:rPr>
          <w:rFonts w:asciiTheme="minorHAnsi" w:hAnsiTheme="minorHAnsi" w:cstheme="minorHAnsi"/>
          <w:iCs/>
          <w:color w:val="auto"/>
        </w:rPr>
        <w:t>in vitro.</w:t>
      </w:r>
      <w:r>
        <w:rPr>
          <w:rFonts w:asciiTheme="minorHAnsi" w:hAnsiTheme="minorHAnsi" w:cstheme="minorHAnsi"/>
          <w:color w:val="auto"/>
        </w:rPr>
        <w:t xml:space="preserve"> Coated micro islands provide</w:t>
      </w:r>
      <w:r w:rsidR="00024856">
        <w:rPr>
          <w:rFonts w:asciiTheme="minorHAnsi" w:hAnsiTheme="minorHAnsi" w:cstheme="minorHAnsi"/>
          <w:color w:val="auto"/>
        </w:rPr>
        <w:t>d</w:t>
      </w:r>
      <w:r>
        <w:rPr>
          <w:rFonts w:asciiTheme="minorHAnsi" w:hAnsiTheme="minorHAnsi" w:cstheme="minorHAnsi"/>
          <w:color w:val="auto"/>
        </w:rPr>
        <w:t xml:space="preserve"> restricted area for the </w:t>
      </w:r>
      <w:r w:rsidR="0021329E">
        <w:rPr>
          <w:rFonts w:asciiTheme="minorHAnsi" w:hAnsiTheme="minorHAnsi" w:cstheme="minorHAnsi"/>
          <w:color w:val="auto"/>
        </w:rPr>
        <w:t>attachment</w:t>
      </w:r>
      <w:r>
        <w:rPr>
          <w:rFonts w:asciiTheme="minorHAnsi" w:hAnsiTheme="minorHAnsi" w:cstheme="minorHAnsi"/>
          <w:color w:val="auto"/>
        </w:rPr>
        <w:t xml:space="preserve"> of cells </w:t>
      </w:r>
      <w:r w:rsidR="00024856">
        <w:rPr>
          <w:rFonts w:asciiTheme="minorHAnsi" w:hAnsiTheme="minorHAnsi" w:cstheme="minorHAnsi"/>
          <w:color w:val="auto"/>
        </w:rPr>
        <w:t xml:space="preserve">in the middle of wells </w:t>
      </w:r>
      <w:r w:rsidR="004B0D50" w:rsidRPr="004B0D50">
        <w:rPr>
          <w:rFonts w:asciiTheme="minorHAnsi" w:hAnsiTheme="minorHAnsi" w:cstheme="minorHAnsi"/>
          <w:color w:val="auto"/>
        </w:rPr>
        <w:t>(</w:t>
      </w:r>
      <w:r w:rsidRPr="00024856">
        <w:rPr>
          <w:rFonts w:asciiTheme="minorHAnsi" w:hAnsiTheme="minorHAnsi" w:cstheme="minorHAnsi"/>
          <w:b/>
          <w:color w:val="auto"/>
        </w:rPr>
        <w:t xml:space="preserve">Figure </w:t>
      </w:r>
      <w:r w:rsidR="00A218B6">
        <w:rPr>
          <w:rFonts w:asciiTheme="minorHAnsi" w:hAnsiTheme="minorHAnsi" w:cstheme="minorHAnsi"/>
          <w:b/>
          <w:color w:val="auto"/>
        </w:rPr>
        <w:t>4</w:t>
      </w:r>
      <w:r w:rsidRPr="00024856">
        <w:rPr>
          <w:rFonts w:asciiTheme="minorHAnsi" w:hAnsiTheme="minorHAnsi" w:cstheme="minorHAnsi"/>
          <w:b/>
          <w:color w:val="auto"/>
        </w:rPr>
        <w:t>A</w:t>
      </w:r>
      <w:proofErr w:type="gramStart"/>
      <w:r w:rsidR="00F362BE" w:rsidRPr="00CD12E6">
        <w:rPr>
          <w:rFonts w:asciiTheme="minorHAnsi" w:hAnsiTheme="minorHAnsi" w:cstheme="minorHAnsi"/>
          <w:bCs/>
          <w:color w:val="auto"/>
        </w:rPr>
        <w:t>,</w:t>
      </w:r>
      <w:r w:rsidR="00F362BE">
        <w:rPr>
          <w:rFonts w:asciiTheme="minorHAnsi" w:hAnsiTheme="minorHAnsi" w:cstheme="minorHAnsi"/>
          <w:b/>
          <w:color w:val="auto"/>
        </w:rPr>
        <w:t>B</w:t>
      </w:r>
      <w:proofErr w:type="gramEnd"/>
      <w:r w:rsidR="004B0D50" w:rsidRPr="004B0D50">
        <w:rPr>
          <w:rFonts w:asciiTheme="minorHAnsi" w:hAnsiTheme="minorHAnsi" w:cstheme="minorHAnsi"/>
          <w:color w:val="auto"/>
        </w:rPr>
        <w:t>)</w:t>
      </w:r>
      <w:r>
        <w:rPr>
          <w:rFonts w:asciiTheme="minorHAnsi" w:hAnsiTheme="minorHAnsi" w:cstheme="minorHAnsi"/>
          <w:color w:val="auto"/>
        </w:rPr>
        <w:t xml:space="preserve">. Dopamine </w:t>
      </w:r>
      <w:r w:rsidR="0021329E">
        <w:rPr>
          <w:rFonts w:asciiTheme="minorHAnsi" w:hAnsiTheme="minorHAnsi" w:cstheme="minorHAnsi"/>
          <w:color w:val="auto"/>
        </w:rPr>
        <w:t>neurons</w:t>
      </w:r>
      <w:r>
        <w:rPr>
          <w:rFonts w:asciiTheme="minorHAnsi" w:hAnsiTheme="minorHAnsi" w:cstheme="minorHAnsi"/>
          <w:color w:val="auto"/>
        </w:rPr>
        <w:t xml:space="preserve"> </w:t>
      </w:r>
      <w:proofErr w:type="spellStart"/>
      <w:r w:rsidR="0021329E">
        <w:rPr>
          <w:rFonts w:asciiTheme="minorHAnsi" w:hAnsiTheme="minorHAnsi" w:cstheme="minorHAnsi"/>
          <w:color w:val="auto"/>
        </w:rPr>
        <w:t>immunolabeled</w:t>
      </w:r>
      <w:proofErr w:type="spellEnd"/>
      <w:r w:rsidR="0021329E">
        <w:rPr>
          <w:rFonts w:asciiTheme="minorHAnsi" w:hAnsiTheme="minorHAnsi" w:cstheme="minorHAnsi"/>
          <w:color w:val="auto"/>
        </w:rPr>
        <w:t xml:space="preserve"> </w:t>
      </w:r>
      <w:r>
        <w:rPr>
          <w:rFonts w:asciiTheme="minorHAnsi" w:hAnsiTheme="minorHAnsi" w:cstheme="minorHAnsi"/>
          <w:color w:val="auto"/>
        </w:rPr>
        <w:t xml:space="preserve">with TH marker were </w:t>
      </w:r>
      <w:r w:rsidR="0021329E">
        <w:rPr>
          <w:rFonts w:asciiTheme="minorHAnsi" w:hAnsiTheme="minorHAnsi" w:cstheme="minorHAnsi"/>
          <w:color w:val="auto"/>
        </w:rPr>
        <w:t>spread around the micro island in a monolayer, separated</w:t>
      </w:r>
      <w:r>
        <w:rPr>
          <w:rFonts w:asciiTheme="minorHAnsi" w:hAnsiTheme="minorHAnsi" w:cstheme="minorHAnsi"/>
          <w:color w:val="auto"/>
        </w:rPr>
        <w:t xml:space="preserve"> from each other, without any clumping</w:t>
      </w:r>
      <w:r w:rsidR="0021329E">
        <w:rPr>
          <w:rFonts w:asciiTheme="minorHAnsi" w:hAnsiTheme="minorHAnsi" w:cstheme="minorHAnsi"/>
          <w:color w:val="auto"/>
        </w:rPr>
        <w:t xml:space="preserve"> </w:t>
      </w:r>
      <w:r w:rsidR="004B0D50" w:rsidRPr="004B0D50">
        <w:rPr>
          <w:rFonts w:asciiTheme="minorHAnsi" w:hAnsiTheme="minorHAnsi" w:cstheme="minorHAnsi"/>
          <w:color w:val="auto"/>
        </w:rPr>
        <w:t>(</w:t>
      </w:r>
      <w:r w:rsidR="0021329E" w:rsidRPr="00EA353B">
        <w:rPr>
          <w:rFonts w:asciiTheme="minorHAnsi" w:hAnsiTheme="minorHAnsi" w:cstheme="minorHAnsi"/>
          <w:b/>
          <w:color w:val="auto"/>
        </w:rPr>
        <w:t xml:space="preserve">Figure </w:t>
      </w:r>
      <w:r w:rsidR="00A218B6">
        <w:rPr>
          <w:rFonts w:asciiTheme="minorHAnsi" w:hAnsiTheme="minorHAnsi" w:cstheme="minorHAnsi"/>
          <w:b/>
          <w:color w:val="auto"/>
        </w:rPr>
        <w:t>4A’</w:t>
      </w:r>
      <w:r w:rsidR="0021329E" w:rsidRPr="00EA353B">
        <w:rPr>
          <w:rFonts w:asciiTheme="minorHAnsi" w:hAnsiTheme="minorHAnsi" w:cstheme="minorHAnsi"/>
          <w:b/>
          <w:color w:val="auto"/>
        </w:rPr>
        <w:t xml:space="preserve"> </w:t>
      </w:r>
      <w:r w:rsidR="0021329E" w:rsidRPr="00CD12E6">
        <w:rPr>
          <w:rFonts w:asciiTheme="minorHAnsi" w:hAnsiTheme="minorHAnsi" w:cstheme="minorHAnsi"/>
          <w:bCs/>
          <w:color w:val="auto"/>
        </w:rPr>
        <w:t>and</w:t>
      </w:r>
      <w:r w:rsidR="0021329E" w:rsidRPr="00EA353B">
        <w:rPr>
          <w:rFonts w:asciiTheme="minorHAnsi" w:hAnsiTheme="minorHAnsi" w:cstheme="minorHAnsi"/>
          <w:b/>
          <w:color w:val="auto"/>
        </w:rPr>
        <w:t xml:space="preserve"> </w:t>
      </w:r>
      <w:r w:rsidR="00A218B6">
        <w:rPr>
          <w:rFonts w:asciiTheme="minorHAnsi" w:hAnsiTheme="minorHAnsi" w:cstheme="minorHAnsi"/>
          <w:b/>
          <w:color w:val="auto"/>
        </w:rPr>
        <w:t>4B’</w:t>
      </w:r>
      <w:r w:rsidR="004B0D50" w:rsidRPr="004B0D50">
        <w:rPr>
          <w:rFonts w:asciiTheme="minorHAnsi" w:hAnsiTheme="minorHAnsi" w:cstheme="minorHAnsi"/>
          <w:color w:val="auto"/>
        </w:rPr>
        <w:t>)</w:t>
      </w:r>
      <w:r>
        <w:rPr>
          <w:rFonts w:asciiTheme="minorHAnsi" w:hAnsiTheme="minorHAnsi" w:cstheme="minorHAnsi"/>
          <w:color w:val="auto"/>
        </w:rPr>
        <w:t>.</w:t>
      </w:r>
    </w:p>
    <w:p w14:paraId="574B5801" w14:textId="764DCDDC" w:rsidR="00615585" w:rsidRDefault="00615585" w:rsidP="008B569A">
      <w:pPr>
        <w:pStyle w:val="NormalWeb"/>
        <w:spacing w:before="0" w:beforeAutospacing="0" w:after="0" w:afterAutospacing="0"/>
        <w:rPr>
          <w:rFonts w:asciiTheme="minorHAnsi" w:hAnsiTheme="minorHAnsi" w:cstheme="minorHAnsi"/>
          <w:color w:val="auto"/>
        </w:rPr>
      </w:pPr>
    </w:p>
    <w:p w14:paraId="21DF7300" w14:textId="335E60B0" w:rsidR="00615585" w:rsidRDefault="00615585" w:rsidP="008B569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Place </w:t>
      </w:r>
      <w:r w:rsidRPr="00F362BE">
        <w:rPr>
          <w:rFonts w:asciiTheme="minorHAnsi" w:hAnsiTheme="minorHAnsi" w:cstheme="minorHAnsi"/>
          <w:b/>
          <w:bCs/>
          <w:color w:val="auto"/>
        </w:rPr>
        <w:t>Figure 4</w:t>
      </w:r>
      <w:r w:rsidRPr="00615585">
        <w:rPr>
          <w:rFonts w:asciiTheme="minorHAnsi" w:hAnsiTheme="minorHAnsi" w:cstheme="minorHAnsi"/>
          <w:color w:val="auto"/>
        </w:rPr>
        <w:t xml:space="preserve"> here].</w:t>
      </w:r>
    </w:p>
    <w:p w14:paraId="148551FB" w14:textId="5D148346" w:rsidR="003735FC" w:rsidRDefault="003735FC" w:rsidP="008B569A">
      <w:pPr>
        <w:pStyle w:val="NormalWeb"/>
        <w:spacing w:before="0" w:beforeAutospacing="0" w:after="0" w:afterAutospacing="0"/>
        <w:rPr>
          <w:rFonts w:asciiTheme="minorHAnsi" w:hAnsiTheme="minorHAnsi" w:cstheme="minorHAnsi"/>
          <w:color w:val="auto"/>
        </w:rPr>
      </w:pPr>
    </w:p>
    <w:p w14:paraId="4EFD8741" w14:textId="2B1CF524" w:rsidR="00E41FC3" w:rsidRPr="00F65998" w:rsidRDefault="00A218B6" w:rsidP="008B569A">
      <w:pPr>
        <w:pStyle w:val="NormalWeb"/>
        <w:shd w:val="clear" w:color="auto" w:fill="FFFFFF" w:themeFill="background1"/>
        <w:spacing w:before="0" w:beforeAutospacing="0" w:after="0" w:afterAutospacing="0"/>
        <w:rPr>
          <w:rFonts w:asciiTheme="minorHAnsi" w:hAnsiTheme="minorHAnsi" w:cstheme="minorBidi"/>
          <w:color w:val="auto"/>
        </w:rPr>
      </w:pPr>
      <w:r w:rsidRPr="00257163">
        <w:rPr>
          <w:rFonts w:asciiTheme="minorHAnsi" w:hAnsiTheme="minorHAnsi" w:cstheme="minorBidi"/>
          <w:color w:val="auto"/>
        </w:rPr>
        <w:t xml:space="preserve">While cultures without PFF treatment </w:t>
      </w:r>
      <w:r w:rsidR="004906DB">
        <w:rPr>
          <w:rFonts w:asciiTheme="minorHAnsi" w:hAnsiTheme="minorHAnsi" w:cstheme="minorBidi"/>
          <w:color w:val="auto"/>
        </w:rPr>
        <w:t>did not</w:t>
      </w:r>
      <w:r w:rsidR="004906DB" w:rsidRPr="00257163">
        <w:rPr>
          <w:rFonts w:asciiTheme="minorHAnsi" w:hAnsiTheme="minorHAnsi" w:cstheme="minorBidi"/>
          <w:color w:val="auto"/>
        </w:rPr>
        <w:t xml:space="preserve"> </w:t>
      </w:r>
      <w:r w:rsidRPr="00257163">
        <w:rPr>
          <w:rFonts w:asciiTheme="minorHAnsi" w:hAnsiTheme="minorHAnsi" w:cstheme="minorBidi"/>
          <w:color w:val="auto"/>
        </w:rPr>
        <w:t>have any pS129- α</w:t>
      </w:r>
      <w:proofErr w:type="spellStart"/>
      <w:r w:rsidRPr="00257163">
        <w:rPr>
          <w:rFonts w:asciiTheme="minorHAnsi" w:hAnsiTheme="minorHAnsi" w:cstheme="minorBidi"/>
          <w:color w:val="auto"/>
        </w:rPr>
        <w:t>syn</w:t>
      </w:r>
      <w:proofErr w:type="spellEnd"/>
      <w:r w:rsidRPr="00257163">
        <w:rPr>
          <w:rFonts w:asciiTheme="minorHAnsi" w:hAnsiTheme="minorHAnsi" w:cstheme="minorBidi"/>
          <w:color w:val="auto"/>
        </w:rPr>
        <w:t xml:space="preserve"> signal </w:t>
      </w:r>
      <w:r w:rsidR="004B0D50" w:rsidRPr="004B0D50">
        <w:rPr>
          <w:rFonts w:asciiTheme="minorHAnsi" w:hAnsiTheme="minorHAnsi" w:cstheme="minorBidi"/>
          <w:bCs/>
          <w:color w:val="auto"/>
        </w:rPr>
        <w:t>(</w:t>
      </w:r>
      <w:r w:rsidRPr="00F65998">
        <w:rPr>
          <w:rFonts w:asciiTheme="minorHAnsi" w:hAnsiTheme="minorHAnsi" w:cstheme="minorBidi"/>
          <w:b/>
          <w:bCs/>
          <w:color w:val="auto"/>
        </w:rPr>
        <w:t xml:space="preserve">Figure 4A’ </w:t>
      </w:r>
      <w:r w:rsidRPr="00CD12E6">
        <w:rPr>
          <w:rFonts w:asciiTheme="minorHAnsi" w:hAnsiTheme="minorHAnsi" w:cstheme="minorBidi"/>
          <w:color w:val="auto"/>
        </w:rPr>
        <w:t>and</w:t>
      </w:r>
      <w:r w:rsidRPr="00F65998">
        <w:rPr>
          <w:rFonts w:asciiTheme="minorHAnsi" w:hAnsiTheme="minorHAnsi" w:cstheme="minorBidi"/>
          <w:b/>
          <w:bCs/>
          <w:color w:val="auto"/>
        </w:rPr>
        <w:t xml:space="preserve"> 4A’’</w:t>
      </w:r>
      <w:r w:rsidR="004B0D50" w:rsidRPr="004B0D50">
        <w:rPr>
          <w:rFonts w:asciiTheme="minorHAnsi" w:hAnsiTheme="minorHAnsi" w:cstheme="minorBidi"/>
          <w:bCs/>
          <w:color w:val="auto"/>
        </w:rPr>
        <w:t>)</w:t>
      </w:r>
      <w:r w:rsidRPr="00257163">
        <w:rPr>
          <w:rFonts w:asciiTheme="minorHAnsi" w:hAnsiTheme="minorHAnsi" w:cstheme="minorBidi"/>
          <w:color w:val="auto"/>
        </w:rPr>
        <w:t>, c</w:t>
      </w:r>
      <w:r w:rsidR="00E41FC3" w:rsidRPr="00257163">
        <w:rPr>
          <w:rFonts w:asciiTheme="minorHAnsi" w:hAnsiTheme="minorHAnsi" w:cstheme="minorBidi"/>
          <w:color w:val="auto"/>
        </w:rPr>
        <w:t>ultures treated with α-</w:t>
      </w:r>
      <w:proofErr w:type="spellStart"/>
      <w:r w:rsidR="00E41FC3" w:rsidRPr="00257163">
        <w:rPr>
          <w:rFonts w:asciiTheme="minorHAnsi" w:hAnsiTheme="minorHAnsi" w:cstheme="minorBidi"/>
          <w:color w:val="auto"/>
        </w:rPr>
        <w:t>synuclein</w:t>
      </w:r>
      <w:proofErr w:type="spellEnd"/>
      <w:r w:rsidR="00E41FC3" w:rsidRPr="00257163">
        <w:rPr>
          <w:rFonts w:asciiTheme="minorHAnsi" w:hAnsiTheme="minorHAnsi" w:cstheme="minorBidi"/>
          <w:color w:val="auto"/>
        </w:rPr>
        <w:t xml:space="preserve"> PFFs developed p</w:t>
      </w:r>
      <w:r w:rsidR="00BC22A6" w:rsidRPr="00257163">
        <w:rPr>
          <w:rFonts w:asciiTheme="minorHAnsi" w:hAnsiTheme="minorHAnsi" w:cstheme="minorBidi"/>
          <w:color w:val="auto"/>
        </w:rPr>
        <w:t>S129-</w:t>
      </w:r>
      <w:r w:rsidR="00E41FC3" w:rsidRPr="00257163">
        <w:rPr>
          <w:rFonts w:asciiTheme="minorHAnsi" w:hAnsiTheme="minorHAnsi" w:cstheme="minorBidi"/>
          <w:color w:val="auto"/>
        </w:rPr>
        <w:t>α</w:t>
      </w:r>
      <w:proofErr w:type="spellStart"/>
      <w:r w:rsidR="0021329E" w:rsidRPr="00257163">
        <w:rPr>
          <w:rFonts w:asciiTheme="minorHAnsi" w:hAnsiTheme="minorHAnsi" w:cstheme="minorBidi"/>
          <w:color w:val="auto"/>
        </w:rPr>
        <w:t>s</w:t>
      </w:r>
      <w:r w:rsidR="00E41FC3" w:rsidRPr="00257163">
        <w:rPr>
          <w:rFonts w:asciiTheme="minorHAnsi" w:hAnsiTheme="minorHAnsi" w:cstheme="minorBidi"/>
          <w:color w:val="auto"/>
        </w:rPr>
        <w:t>yn</w:t>
      </w:r>
      <w:proofErr w:type="spellEnd"/>
      <w:r w:rsidR="00E41FC3" w:rsidRPr="00257163">
        <w:rPr>
          <w:rFonts w:asciiTheme="minorHAnsi" w:hAnsiTheme="minorHAnsi" w:cstheme="minorBidi"/>
          <w:color w:val="auto"/>
        </w:rPr>
        <w:t xml:space="preserve"> positive inclusions </w:t>
      </w:r>
      <w:r w:rsidR="004B0D50" w:rsidRPr="004B0D50">
        <w:rPr>
          <w:rFonts w:asciiTheme="minorHAnsi" w:hAnsiTheme="minorHAnsi" w:cstheme="minorBidi"/>
          <w:bCs/>
          <w:color w:val="auto"/>
        </w:rPr>
        <w:t>(</w:t>
      </w:r>
      <w:r w:rsidR="00E41FC3" w:rsidRPr="00990FBF">
        <w:rPr>
          <w:rFonts w:asciiTheme="minorHAnsi" w:hAnsiTheme="minorHAnsi" w:cstheme="minorBidi"/>
          <w:b/>
          <w:bCs/>
          <w:color w:val="auto"/>
        </w:rPr>
        <w:t xml:space="preserve">Figure </w:t>
      </w:r>
      <w:r w:rsidRPr="00257163">
        <w:rPr>
          <w:rFonts w:asciiTheme="minorHAnsi" w:hAnsiTheme="minorHAnsi" w:cstheme="minorBidi"/>
          <w:b/>
          <w:bCs/>
          <w:color w:val="auto"/>
        </w:rPr>
        <w:t xml:space="preserve">4B’ </w:t>
      </w:r>
      <w:r w:rsidR="0021329E" w:rsidRPr="00CD12E6">
        <w:rPr>
          <w:rFonts w:asciiTheme="minorHAnsi" w:hAnsiTheme="minorHAnsi" w:cstheme="minorBidi"/>
          <w:color w:val="auto"/>
        </w:rPr>
        <w:t>and</w:t>
      </w:r>
      <w:r w:rsidR="0021329E" w:rsidRPr="00257163">
        <w:rPr>
          <w:rFonts w:asciiTheme="minorHAnsi" w:hAnsiTheme="minorHAnsi" w:cstheme="minorBidi"/>
          <w:b/>
          <w:bCs/>
          <w:color w:val="auto"/>
        </w:rPr>
        <w:t xml:space="preserve"> </w:t>
      </w:r>
      <w:r w:rsidRPr="00257163">
        <w:rPr>
          <w:rFonts w:asciiTheme="minorHAnsi" w:hAnsiTheme="minorHAnsi" w:cstheme="minorBidi"/>
          <w:b/>
          <w:bCs/>
          <w:color w:val="auto"/>
        </w:rPr>
        <w:t>4B’’</w:t>
      </w:r>
      <w:r w:rsidR="004B0D50" w:rsidRPr="004B0D50">
        <w:rPr>
          <w:rFonts w:asciiTheme="minorHAnsi" w:hAnsiTheme="minorHAnsi" w:cstheme="minorBidi"/>
          <w:bCs/>
          <w:color w:val="auto"/>
        </w:rPr>
        <w:t>)</w:t>
      </w:r>
      <w:r w:rsidR="00E41FC3" w:rsidRPr="00257163">
        <w:rPr>
          <w:rFonts w:asciiTheme="minorHAnsi" w:hAnsiTheme="minorHAnsi" w:cstheme="minorBidi"/>
          <w:color w:val="auto"/>
        </w:rPr>
        <w:t xml:space="preserve">. </w:t>
      </w:r>
      <w:r w:rsidR="00E41FC3" w:rsidRPr="00F362BE">
        <w:rPr>
          <w:rFonts w:asciiTheme="minorHAnsi" w:hAnsiTheme="minorHAnsi" w:cstheme="minorBidi"/>
          <w:color w:val="auto"/>
        </w:rPr>
        <w:t>In vitro</w:t>
      </w:r>
      <w:r w:rsidR="00E41FC3" w:rsidRPr="00257163">
        <w:rPr>
          <w:rFonts w:asciiTheme="minorHAnsi" w:hAnsiTheme="minorHAnsi" w:cstheme="minorBidi"/>
          <w:i/>
          <w:iCs/>
          <w:color w:val="auto"/>
        </w:rPr>
        <w:t xml:space="preserve"> </w:t>
      </w:r>
      <w:r w:rsidR="00E41FC3" w:rsidRPr="00257163">
        <w:rPr>
          <w:rFonts w:asciiTheme="minorHAnsi" w:hAnsiTheme="minorHAnsi" w:cstheme="minorBidi"/>
          <w:color w:val="auto"/>
        </w:rPr>
        <w:t>PFF</w:t>
      </w:r>
      <w:r w:rsidR="00F56097">
        <w:rPr>
          <w:rFonts w:asciiTheme="minorHAnsi" w:hAnsiTheme="minorHAnsi" w:cstheme="minorBidi"/>
          <w:color w:val="auto"/>
        </w:rPr>
        <w:t xml:space="preserve"> </w:t>
      </w:r>
      <w:r w:rsidR="00E41FC3" w:rsidRPr="00257163">
        <w:rPr>
          <w:rFonts w:asciiTheme="minorHAnsi" w:hAnsiTheme="minorHAnsi" w:cstheme="minorBidi"/>
          <w:color w:val="auto"/>
        </w:rPr>
        <w:t>treatment for 7 days did</w:t>
      </w:r>
      <w:r w:rsidR="0021329E" w:rsidRPr="00257163">
        <w:rPr>
          <w:rFonts w:asciiTheme="minorHAnsi" w:hAnsiTheme="minorHAnsi" w:cstheme="minorBidi"/>
          <w:color w:val="auto"/>
        </w:rPr>
        <w:t xml:space="preserve"> </w:t>
      </w:r>
      <w:r w:rsidR="00E41FC3" w:rsidRPr="00990FBF">
        <w:rPr>
          <w:rFonts w:asciiTheme="minorHAnsi" w:hAnsiTheme="minorHAnsi" w:cstheme="minorBidi"/>
          <w:color w:val="auto"/>
        </w:rPr>
        <w:t>n</w:t>
      </w:r>
      <w:r w:rsidR="0021329E" w:rsidRPr="00990FBF">
        <w:rPr>
          <w:rFonts w:asciiTheme="minorHAnsi" w:hAnsiTheme="minorHAnsi" w:cstheme="minorBidi"/>
          <w:color w:val="auto"/>
        </w:rPr>
        <w:t>o</w:t>
      </w:r>
      <w:r w:rsidR="00E41FC3" w:rsidRPr="00990FBF">
        <w:rPr>
          <w:rFonts w:asciiTheme="minorHAnsi" w:hAnsiTheme="minorHAnsi" w:cstheme="minorBidi"/>
          <w:color w:val="auto"/>
        </w:rPr>
        <w:t>t cause any significant decrease in numbers of TH-positive neurons</w:t>
      </w:r>
      <w:r w:rsidR="003735FC" w:rsidRPr="00050BF9">
        <w:rPr>
          <w:rFonts w:asciiTheme="minorHAnsi" w:hAnsiTheme="minorHAnsi" w:cstheme="minorBidi"/>
          <w:color w:val="auto"/>
        </w:rPr>
        <w:t xml:space="preserve">, </w:t>
      </w:r>
      <w:r w:rsidR="0021329E" w:rsidRPr="00050BF9">
        <w:rPr>
          <w:rFonts w:asciiTheme="minorHAnsi" w:hAnsiTheme="minorHAnsi" w:cstheme="minorBidi"/>
          <w:color w:val="auto"/>
        </w:rPr>
        <w:t>compared to</w:t>
      </w:r>
      <w:r w:rsidR="003735FC" w:rsidRPr="00050BF9">
        <w:rPr>
          <w:rFonts w:asciiTheme="minorHAnsi" w:hAnsiTheme="minorHAnsi" w:cstheme="minorBidi"/>
          <w:color w:val="auto"/>
        </w:rPr>
        <w:t xml:space="preserve"> other experimental groups </w:t>
      </w:r>
      <w:r w:rsidR="004B0D50" w:rsidRPr="004B0D50">
        <w:rPr>
          <w:rFonts w:asciiTheme="minorHAnsi" w:hAnsiTheme="minorHAnsi" w:cstheme="minorBidi"/>
          <w:bCs/>
          <w:color w:val="auto"/>
        </w:rPr>
        <w:t>(</w:t>
      </w:r>
      <w:r w:rsidR="003735FC" w:rsidRPr="00050BF9">
        <w:rPr>
          <w:rFonts w:asciiTheme="minorHAnsi" w:hAnsiTheme="minorHAnsi" w:cstheme="minorBidi"/>
          <w:b/>
          <w:bCs/>
          <w:color w:val="auto"/>
        </w:rPr>
        <w:t xml:space="preserve">Figure </w:t>
      </w:r>
      <w:r w:rsidRPr="00050BF9">
        <w:rPr>
          <w:rFonts w:asciiTheme="minorHAnsi" w:hAnsiTheme="minorHAnsi" w:cstheme="minorBidi"/>
          <w:b/>
          <w:bCs/>
          <w:color w:val="auto"/>
        </w:rPr>
        <w:t>4</w:t>
      </w:r>
      <w:r w:rsidR="00CD12E6">
        <w:rPr>
          <w:rFonts w:asciiTheme="minorHAnsi" w:hAnsiTheme="minorHAnsi" w:cstheme="minorBidi"/>
          <w:b/>
          <w:bCs/>
          <w:color w:val="auto"/>
        </w:rPr>
        <w:t>C</w:t>
      </w:r>
      <w:r w:rsidR="004B0D50" w:rsidRPr="004B0D50">
        <w:rPr>
          <w:rFonts w:asciiTheme="minorHAnsi" w:hAnsiTheme="minorHAnsi" w:cstheme="minorBidi"/>
          <w:bCs/>
          <w:color w:val="auto"/>
        </w:rPr>
        <w:t>)</w:t>
      </w:r>
      <w:r w:rsidR="00E41FC3" w:rsidRPr="00257163">
        <w:rPr>
          <w:rFonts w:asciiTheme="minorHAnsi" w:hAnsiTheme="minorHAnsi" w:cstheme="minorBidi"/>
          <w:color w:val="auto"/>
        </w:rPr>
        <w:t xml:space="preserve">. </w:t>
      </w:r>
      <w:r w:rsidR="003735FC" w:rsidRPr="00257163">
        <w:rPr>
          <w:rFonts w:asciiTheme="minorHAnsi" w:hAnsiTheme="minorHAnsi" w:cstheme="minorBidi"/>
          <w:color w:val="auto"/>
        </w:rPr>
        <w:t xml:space="preserve">PFF-treated cultures had a population of ~40% of </w:t>
      </w:r>
      <w:r w:rsidR="00F67153" w:rsidRPr="00257163">
        <w:rPr>
          <w:rFonts w:asciiTheme="minorHAnsi" w:hAnsiTheme="minorHAnsi" w:cstheme="minorBidi"/>
          <w:color w:val="auto"/>
        </w:rPr>
        <w:t>pS129-α</w:t>
      </w:r>
      <w:proofErr w:type="spellStart"/>
      <w:r w:rsidR="00F67153" w:rsidRPr="00257163">
        <w:rPr>
          <w:rFonts w:asciiTheme="minorHAnsi" w:hAnsiTheme="minorHAnsi" w:cstheme="minorBidi"/>
          <w:color w:val="auto"/>
        </w:rPr>
        <w:t>syn</w:t>
      </w:r>
      <w:proofErr w:type="spellEnd"/>
      <w:r w:rsidR="000F2E1E">
        <w:t xml:space="preserve"> </w:t>
      </w:r>
      <w:r w:rsidR="003735FC" w:rsidRPr="00257163">
        <w:rPr>
          <w:rFonts w:asciiTheme="minorHAnsi" w:hAnsiTheme="minorHAnsi" w:cstheme="minorBidi"/>
          <w:color w:val="auto"/>
        </w:rPr>
        <w:t xml:space="preserve">positive TH-positive </w:t>
      </w:r>
      <w:r w:rsidR="0021329E" w:rsidRPr="00257163">
        <w:rPr>
          <w:rFonts w:asciiTheme="minorHAnsi" w:hAnsiTheme="minorHAnsi" w:cstheme="minorBidi"/>
          <w:color w:val="auto"/>
        </w:rPr>
        <w:t>dopamine neurons</w:t>
      </w:r>
      <w:r w:rsidR="003735FC" w:rsidRPr="00990FBF">
        <w:rPr>
          <w:rFonts w:asciiTheme="minorHAnsi" w:hAnsiTheme="minorHAnsi" w:cstheme="minorBidi"/>
          <w:color w:val="auto"/>
        </w:rPr>
        <w:t xml:space="preserve">. </w:t>
      </w:r>
      <w:r w:rsidR="0021329E" w:rsidRPr="00990FBF">
        <w:rPr>
          <w:rFonts w:asciiTheme="minorHAnsi" w:hAnsiTheme="minorHAnsi" w:cstheme="minorBidi"/>
          <w:color w:val="auto"/>
        </w:rPr>
        <w:t>Treatment with p</w:t>
      </w:r>
      <w:r w:rsidR="003735FC" w:rsidRPr="00990FBF">
        <w:rPr>
          <w:rFonts w:asciiTheme="minorHAnsi" w:hAnsiTheme="minorHAnsi" w:cstheme="minorBidi"/>
          <w:color w:val="auto"/>
        </w:rPr>
        <w:t>ositive control</w:t>
      </w:r>
      <w:r w:rsidR="0021329E" w:rsidRPr="00990FBF">
        <w:rPr>
          <w:rFonts w:asciiTheme="minorHAnsi" w:hAnsiTheme="minorHAnsi" w:cstheme="minorBidi"/>
          <w:color w:val="auto"/>
        </w:rPr>
        <w:t>, GDNF,</w:t>
      </w:r>
      <w:r w:rsidR="003735FC" w:rsidRPr="00990FBF">
        <w:rPr>
          <w:rFonts w:asciiTheme="minorHAnsi" w:hAnsiTheme="minorHAnsi" w:cstheme="minorBidi"/>
          <w:color w:val="auto"/>
        </w:rPr>
        <w:t xml:space="preserve"> </w:t>
      </w:r>
      <w:r w:rsidR="0021329E" w:rsidRPr="00050BF9">
        <w:rPr>
          <w:rFonts w:asciiTheme="minorHAnsi" w:hAnsiTheme="minorHAnsi" w:cstheme="minorBidi"/>
          <w:color w:val="auto"/>
        </w:rPr>
        <w:t xml:space="preserve">reduced the percentage of TH-positive dopamine neurons with </w:t>
      </w:r>
      <w:r w:rsidR="000F2E1E" w:rsidRPr="00050BF9">
        <w:rPr>
          <w:rFonts w:asciiTheme="minorHAnsi" w:hAnsiTheme="minorHAnsi" w:cstheme="minorBidi"/>
          <w:color w:val="auto"/>
        </w:rPr>
        <w:t>pS129-α</w:t>
      </w:r>
      <w:proofErr w:type="spellStart"/>
      <w:r w:rsidR="000F2E1E" w:rsidRPr="00050BF9">
        <w:rPr>
          <w:rFonts w:asciiTheme="minorHAnsi" w:hAnsiTheme="minorHAnsi" w:cstheme="minorBidi"/>
          <w:color w:val="auto"/>
        </w:rPr>
        <w:t>syn</w:t>
      </w:r>
      <w:proofErr w:type="spellEnd"/>
      <w:r w:rsidR="000F2E1E">
        <w:t xml:space="preserve"> </w:t>
      </w:r>
      <w:r w:rsidR="000F2E1E" w:rsidRPr="00257163">
        <w:rPr>
          <w:rFonts w:asciiTheme="minorHAnsi" w:hAnsiTheme="minorHAnsi" w:cstheme="minorBidi"/>
          <w:color w:val="auto"/>
        </w:rPr>
        <w:t xml:space="preserve">positive </w:t>
      </w:r>
      <w:r w:rsidR="003735FC" w:rsidRPr="00257163">
        <w:rPr>
          <w:rFonts w:asciiTheme="minorHAnsi" w:hAnsiTheme="minorHAnsi" w:cstheme="minorBidi"/>
          <w:color w:val="auto"/>
        </w:rPr>
        <w:t>inclusions</w:t>
      </w:r>
      <w:r w:rsidR="0021329E" w:rsidRPr="00257163">
        <w:rPr>
          <w:rFonts w:asciiTheme="minorHAnsi" w:hAnsiTheme="minorHAnsi" w:cstheme="minorBidi"/>
          <w:color w:val="auto"/>
        </w:rPr>
        <w:t xml:space="preserve"> (</w:t>
      </w:r>
      <w:r w:rsidR="0021329E" w:rsidRPr="00257163">
        <w:rPr>
          <w:rFonts w:asciiTheme="minorHAnsi" w:hAnsiTheme="minorHAnsi" w:cstheme="minorBidi"/>
          <w:b/>
          <w:bCs/>
          <w:color w:val="auto"/>
        </w:rPr>
        <w:t xml:space="preserve">Figure </w:t>
      </w:r>
      <w:r w:rsidRPr="00257163">
        <w:rPr>
          <w:rFonts w:asciiTheme="minorHAnsi" w:hAnsiTheme="minorHAnsi" w:cstheme="minorBidi"/>
          <w:b/>
          <w:bCs/>
          <w:color w:val="auto"/>
        </w:rPr>
        <w:t>4</w:t>
      </w:r>
      <w:r w:rsidR="00CD12E6">
        <w:rPr>
          <w:rFonts w:asciiTheme="minorHAnsi" w:hAnsiTheme="minorHAnsi" w:cstheme="minorBidi"/>
          <w:b/>
          <w:bCs/>
          <w:color w:val="auto"/>
        </w:rPr>
        <w:t>D</w:t>
      </w:r>
      <w:r w:rsidR="00E01AFF" w:rsidRPr="00F65998">
        <w:rPr>
          <w:rFonts w:asciiTheme="minorHAnsi" w:hAnsiTheme="minorHAnsi" w:cstheme="minorBidi"/>
          <w:color w:val="auto"/>
        </w:rPr>
        <w:t xml:space="preserve">, </w:t>
      </w:r>
      <w:r w:rsidR="00E01AFF" w:rsidRPr="00257163">
        <w:rPr>
          <w:rFonts w:asciiTheme="minorHAnsi" w:hAnsiTheme="minorHAnsi" w:cstheme="minorBidi"/>
          <w:color w:val="auto"/>
        </w:rPr>
        <w:t>see</w:t>
      </w:r>
      <w:r w:rsidR="00E01AFF" w:rsidRPr="00F65998">
        <w:rPr>
          <w:rFonts w:asciiTheme="minorHAnsi" w:hAnsiTheme="minorHAnsi" w:cstheme="minorBidi"/>
          <w:color w:val="auto"/>
        </w:rPr>
        <w:t xml:space="preserve"> also </w:t>
      </w:r>
      <w:r w:rsidR="00E01AFF" w:rsidRPr="00257163">
        <w:rPr>
          <w:rFonts w:asciiTheme="minorHAnsi" w:hAnsiTheme="minorHAnsi" w:cstheme="minorBidi"/>
          <w:color w:val="auto"/>
        </w:rPr>
        <w:t xml:space="preserve">the </w:t>
      </w:r>
      <w:r w:rsidR="00E01AFF" w:rsidRPr="00F65998">
        <w:rPr>
          <w:rFonts w:asciiTheme="minorHAnsi" w:hAnsiTheme="minorHAnsi" w:cstheme="minorBidi"/>
          <w:color w:val="auto"/>
        </w:rPr>
        <w:t xml:space="preserve">raw data and example images in </w:t>
      </w:r>
      <w:r w:rsidR="006772AB">
        <w:rPr>
          <w:rFonts w:asciiTheme="minorHAnsi" w:hAnsiTheme="minorHAnsi" w:cstheme="minorBidi"/>
          <w:color w:val="auto"/>
        </w:rPr>
        <w:t xml:space="preserve">the </w:t>
      </w:r>
      <w:r w:rsidR="004906DB" w:rsidRPr="00CD12E6">
        <w:rPr>
          <w:rFonts w:asciiTheme="minorHAnsi" w:hAnsiTheme="minorHAnsi" w:cstheme="minorBidi"/>
          <w:b/>
          <w:bCs/>
          <w:color w:val="auto"/>
        </w:rPr>
        <w:t>Supplementary Files</w:t>
      </w:r>
      <w:r w:rsidR="0021329E" w:rsidRPr="00257163">
        <w:rPr>
          <w:rFonts w:asciiTheme="minorHAnsi" w:hAnsiTheme="minorHAnsi" w:cstheme="minorBidi"/>
          <w:color w:val="auto"/>
        </w:rPr>
        <w:t>)</w:t>
      </w:r>
      <w:r w:rsidR="003735FC" w:rsidRPr="00257163">
        <w:rPr>
          <w:rFonts w:asciiTheme="minorHAnsi" w:hAnsiTheme="minorHAnsi" w:cstheme="minorBidi"/>
          <w:color w:val="auto"/>
        </w:rPr>
        <w:t>.</w:t>
      </w:r>
    </w:p>
    <w:p w14:paraId="0FB9C473" w14:textId="77777777" w:rsidR="002356D1" w:rsidRPr="001B1519" w:rsidRDefault="002356D1" w:rsidP="008B569A">
      <w:pPr>
        <w:rPr>
          <w:rFonts w:asciiTheme="minorHAnsi" w:hAnsiTheme="minorHAnsi" w:cstheme="minorHAnsi"/>
          <w:color w:val="808080" w:themeColor="background1" w:themeShade="80"/>
        </w:rPr>
      </w:pPr>
    </w:p>
    <w:p w14:paraId="4AEC3242" w14:textId="2A0AFAD8" w:rsidR="000F6313" w:rsidRDefault="00B32616" w:rsidP="008B569A">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8E014CC" w14:textId="1EE2F28F" w:rsidR="004124B4" w:rsidRDefault="004124B4" w:rsidP="008B569A">
      <w:pPr>
        <w:rPr>
          <w:rFonts w:asciiTheme="minorHAnsi" w:hAnsiTheme="minorHAnsi" w:cstheme="minorHAnsi"/>
          <w:color w:val="auto"/>
        </w:rPr>
      </w:pPr>
      <w:r w:rsidRPr="000F6313">
        <w:rPr>
          <w:rFonts w:asciiTheme="minorHAnsi" w:hAnsiTheme="minorHAnsi" w:cstheme="minorHAnsi"/>
          <w:b/>
          <w:color w:val="auto"/>
        </w:rPr>
        <w:t>Figure 1:</w:t>
      </w:r>
      <w:r w:rsidRPr="004124B4">
        <w:rPr>
          <w:rFonts w:asciiTheme="minorHAnsi" w:hAnsiTheme="minorHAnsi" w:cstheme="minorHAnsi"/>
          <w:color w:val="auto"/>
        </w:rPr>
        <w:t xml:space="preserve"> </w:t>
      </w:r>
      <w:r w:rsidRPr="004124B4">
        <w:rPr>
          <w:rFonts w:asciiTheme="minorHAnsi" w:hAnsiTheme="minorHAnsi" w:cstheme="minorHAnsi"/>
          <w:b/>
          <w:color w:val="auto"/>
        </w:rPr>
        <w:t>Dissection of midbrain floor from E13.5 mouse embryo.</w:t>
      </w:r>
      <w:r w:rsidRPr="004124B4">
        <w:rPr>
          <w:rFonts w:asciiTheme="minorHAnsi" w:hAnsiTheme="minorHAnsi" w:cstheme="minorHAnsi"/>
          <w:color w:val="auto"/>
        </w:rPr>
        <w:t xml:space="preserve"> </w:t>
      </w:r>
      <w:r>
        <w:rPr>
          <w:rFonts w:asciiTheme="minorHAnsi" w:hAnsiTheme="minorHAnsi" w:cstheme="minorHAnsi"/>
          <w:color w:val="auto"/>
        </w:rPr>
        <w:t>(</w:t>
      </w:r>
      <w:r w:rsidRPr="00CD12E6">
        <w:rPr>
          <w:rFonts w:asciiTheme="minorHAnsi" w:hAnsiTheme="minorHAnsi" w:cstheme="minorHAnsi"/>
          <w:b/>
          <w:bCs/>
          <w:color w:val="auto"/>
        </w:rPr>
        <w:t>A</w:t>
      </w:r>
      <w:r>
        <w:rPr>
          <w:rFonts w:asciiTheme="minorHAnsi" w:hAnsiTheme="minorHAnsi" w:cstheme="minorHAnsi"/>
          <w:color w:val="auto"/>
        </w:rPr>
        <w:t xml:space="preserve">) </w:t>
      </w:r>
      <w:r w:rsidR="000F6313">
        <w:rPr>
          <w:rFonts w:asciiTheme="minorHAnsi" w:hAnsiTheme="minorHAnsi" w:cstheme="minorHAnsi"/>
          <w:color w:val="auto"/>
        </w:rPr>
        <w:t>Cut</w:t>
      </w:r>
      <w:r w:rsidR="006772AB">
        <w:rPr>
          <w:rFonts w:asciiTheme="minorHAnsi" w:hAnsiTheme="minorHAnsi" w:cstheme="minorHAnsi"/>
          <w:color w:val="auto"/>
        </w:rPr>
        <w:t>ting</w:t>
      </w:r>
      <w:r w:rsidR="000F6313">
        <w:rPr>
          <w:rFonts w:asciiTheme="minorHAnsi" w:hAnsiTheme="minorHAnsi" w:cstheme="minorHAnsi"/>
          <w:color w:val="auto"/>
        </w:rPr>
        <w:t xml:space="preserve"> </w:t>
      </w:r>
      <w:r w:rsidR="006772AB">
        <w:rPr>
          <w:rFonts w:asciiTheme="minorHAnsi" w:hAnsiTheme="minorHAnsi" w:cstheme="minorHAnsi"/>
          <w:color w:val="auto"/>
        </w:rPr>
        <w:t xml:space="preserve">locations </w:t>
      </w:r>
      <w:r w:rsidR="000F6313">
        <w:rPr>
          <w:rFonts w:asciiTheme="minorHAnsi" w:hAnsiTheme="minorHAnsi" w:cstheme="minorHAnsi"/>
          <w:color w:val="auto"/>
        </w:rPr>
        <w:t xml:space="preserve">at </w:t>
      </w:r>
      <w:r w:rsidR="006772AB">
        <w:rPr>
          <w:rFonts w:asciiTheme="minorHAnsi" w:hAnsiTheme="minorHAnsi" w:cstheme="minorHAnsi"/>
          <w:color w:val="auto"/>
        </w:rPr>
        <w:t xml:space="preserve">the </w:t>
      </w:r>
      <w:r w:rsidR="000F6313">
        <w:rPr>
          <w:rFonts w:asciiTheme="minorHAnsi" w:hAnsiTheme="minorHAnsi" w:cstheme="minorHAnsi"/>
          <w:color w:val="auto"/>
        </w:rPr>
        <w:t>h</w:t>
      </w:r>
      <w:r w:rsidRPr="004124B4">
        <w:rPr>
          <w:rFonts w:asciiTheme="minorHAnsi" w:hAnsiTheme="minorHAnsi" w:cstheme="minorHAnsi"/>
          <w:color w:val="auto"/>
        </w:rPr>
        <w:t xml:space="preserve">indquarter of the head </w:t>
      </w:r>
      <w:r w:rsidR="000F6313">
        <w:rPr>
          <w:rFonts w:asciiTheme="minorHAnsi" w:hAnsiTheme="minorHAnsi" w:cstheme="minorHAnsi"/>
          <w:color w:val="auto"/>
        </w:rPr>
        <w:t>is</w:t>
      </w:r>
      <w:r w:rsidRPr="004124B4">
        <w:rPr>
          <w:rFonts w:asciiTheme="minorHAnsi" w:hAnsiTheme="minorHAnsi" w:cstheme="minorHAnsi"/>
          <w:color w:val="auto"/>
        </w:rPr>
        <w:t xml:space="preserve"> marked with black arrows</w:t>
      </w:r>
      <w:r w:rsidR="008D6DAC">
        <w:rPr>
          <w:rFonts w:asciiTheme="minorHAnsi" w:hAnsiTheme="minorHAnsi" w:cstheme="minorHAnsi"/>
          <w:color w:val="auto"/>
        </w:rPr>
        <w:t xml:space="preserve"> and white dashed lines</w:t>
      </w:r>
      <w:r w:rsidR="000F6313">
        <w:rPr>
          <w:rFonts w:asciiTheme="minorHAnsi" w:hAnsiTheme="minorHAnsi" w:cstheme="minorHAnsi"/>
          <w:color w:val="auto"/>
        </w:rPr>
        <w:t>. (</w:t>
      </w:r>
      <w:r w:rsidR="000F6313" w:rsidRPr="00CD12E6">
        <w:rPr>
          <w:rFonts w:asciiTheme="minorHAnsi" w:hAnsiTheme="minorHAnsi" w:cstheme="minorHAnsi"/>
          <w:b/>
          <w:bCs/>
          <w:color w:val="auto"/>
        </w:rPr>
        <w:t>B</w:t>
      </w:r>
      <w:r w:rsidR="000F6313">
        <w:rPr>
          <w:rFonts w:asciiTheme="minorHAnsi" w:hAnsiTheme="minorHAnsi" w:cstheme="minorHAnsi"/>
          <w:color w:val="auto"/>
        </w:rPr>
        <w:t>)</w:t>
      </w:r>
      <w:r w:rsidRPr="004124B4">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 xml:space="preserve">piece </w:t>
      </w:r>
      <w:r w:rsidR="004906DB">
        <w:rPr>
          <w:rFonts w:asciiTheme="minorHAnsi" w:hAnsiTheme="minorHAnsi" w:cstheme="minorHAnsi"/>
          <w:color w:val="auto"/>
        </w:rPr>
        <w:t xml:space="preserve">was removed </w:t>
      </w:r>
      <w:r w:rsidRPr="004124B4">
        <w:rPr>
          <w:rFonts w:asciiTheme="minorHAnsi" w:hAnsiTheme="minorHAnsi" w:cstheme="minorHAnsi"/>
          <w:color w:val="auto"/>
        </w:rPr>
        <w:t xml:space="preserve">from the rest </w:t>
      </w:r>
      <w:r w:rsidR="000F6313">
        <w:rPr>
          <w:rFonts w:asciiTheme="minorHAnsi" w:hAnsiTheme="minorHAnsi" w:cstheme="minorHAnsi"/>
          <w:color w:val="auto"/>
        </w:rPr>
        <w:t>of the embryo</w:t>
      </w:r>
      <w:r w:rsidRPr="004124B4">
        <w:rPr>
          <w:rFonts w:asciiTheme="minorHAnsi" w:hAnsiTheme="minorHAnsi" w:cstheme="minorHAnsi"/>
          <w:color w:val="auto"/>
        </w:rPr>
        <w:t>.</w:t>
      </w:r>
      <w:r w:rsidR="008D6DAC">
        <w:rPr>
          <w:rFonts w:asciiTheme="minorHAnsi" w:hAnsiTheme="minorHAnsi" w:cstheme="minorHAnsi"/>
          <w:color w:val="auto"/>
        </w:rPr>
        <w:t xml:space="preserve"> </w:t>
      </w:r>
      <w:r w:rsidR="004906DB">
        <w:rPr>
          <w:rFonts w:asciiTheme="minorHAnsi" w:hAnsiTheme="minorHAnsi" w:cstheme="minorHAnsi"/>
          <w:color w:val="auto"/>
        </w:rPr>
        <w:t>The r</w:t>
      </w:r>
      <w:r w:rsidR="008D6DAC">
        <w:rPr>
          <w:rFonts w:asciiTheme="minorHAnsi" w:hAnsiTheme="minorHAnsi" w:cstheme="minorHAnsi"/>
          <w:color w:val="auto"/>
        </w:rPr>
        <w:t>emoved piece is circled.</w:t>
      </w:r>
      <w:r w:rsidRPr="004124B4">
        <w:rPr>
          <w:rFonts w:asciiTheme="minorHAnsi" w:hAnsiTheme="minorHAnsi" w:cstheme="minorHAnsi"/>
          <w:color w:val="auto"/>
        </w:rPr>
        <w:t xml:space="preserve"> </w:t>
      </w:r>
      <w:r w:rsidR="000F6313">
        <w:rPr>
          <w:rFonts w:asciiTheme="minorHAnsi" w:hAnsiTheme="minorHAnsi" w:cstheme="minorHAnsi"/>
          <w:color w:val="auto"/>
        </w:rPr>
        <w:t>(</w:t>
      </w:r>
      <w:r w:rsidR="000F6313" w:rsidRPr="00CD12E6">
        <w:rPr>
          <w:rFonts w:asciiTheme="minorHAnsi" w:hAnsiTheme="minorHAnsi" w:cstheme="minorHAnsi"/>
          <w:b/>
          <w:bCs/>
          <w:color w:val="auto"/>
        </w:rPr>
        <w:t>C</w:t>
      </w:r>
      <w:r w:rsidR="000F6313">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 xml:space="preserve">piece </w:t>
      </w:r>
      <w:r w:rsidR="004906DB">
        <w:rPr>
          <w:rFonts w:asciiTheme="minorHAnsi" w:hAnsiTheme="minorHAnsi" w:cstheme="minorHAnsi"/>
          <w:color w:val="auto"/>
        </w:rPr>
        <w:t xml:space="preserve">was turned </w:t>
      </w:r>
      <w:r w:rsidR="000F6313">
        <w:rPr>
          <w:rFonts w:asciiTheme="minorHAnsi" w:hAnsiTheme="minorHAnsi" w:cstheme="minorHAnsi"/>
          <w:color w:val="auto"/>
        </w:rPr>
        <w:t>90</w:t>
      </w:r>
      <w:r w:rsidR="004906DB">
        <w:rPr>
          <w:rFonts w:asciiTheme="minorHAnsi" w:hAnsiTheme="minorHAnsi" w:cstheme="minorHAnsi"/>
          <w:color w:val="auto"/>
        </w:rPr>
        <w:t xml:space="preserve">° </w:t>
      </w:r>
      <w:r w:rsidR="000F6313">
        <w:rPr>
          <w:rFonts w:asciiTheme="minorHAnsi" w:hAnsiTheme="minorHAnsi" w:cstheme="minorHAnsi"/>
          <w:color w:val="auto"/>
        </w:rPr>
        <w:t>to f</w:t>
      </w:r>
      <w:r w:rsidRPr="004124B4">
        <w:rPr>
          <w:rFonts w:asciiTheme="minorHAnsi" w:hAnsiTheme="minorHAnsi" w:cstheme="minorHAnsi"/>
          <w:color w:val="auto"/>
        </w:rPr>
        <w:t xml:space="preserve">ace the posterior towards </w:t>
      </w:r>
      <w:r w:rsidR="004906DB">
        <w:rPr>
          <w:rFonts w:asciiTheme="minorHAnsi" w:hAnsiTheme="minorHAnsi" w:cstheme="minorHAnsi"/>
          <w:color w:val="auto"/>
        </w:rPr>
        <w:t xml:space="preserve">the </w:t>
      </w:r>
      <w:r w:rsidRPr="004124B4">
        <w:rPr>
          <w:rFonts w:asciiTheme="minorHAnsi" w:hAnsiTheme="minorHAnsi" w:cstheme="minorHAnsi"/>
          <w:color w:val="auto"/>
        </w:rPr>
        <w:t>observer</w:t>
      </w:r>
      <w:r w:rsidR="000F6313">
        <w:rPr>
          <w:rFonts w:asciiTheme="minorHAnsi" w:hAnsiTheme="minorHAnsi" w:cstheme="minorHAnsi"/>
          <w:color w:val="auto"/>
        </w:rPr>
        <w:t>.</w:t>
      </w:r>
      <w:r w:rsidRPr="004124B4">
        <w:rPr>
          <w:rFonts w:asciiTheme="minorHAnsi" w:hAnsiTheme="minorHAnsi" w:cstheme="minorHAnsi"/>
          <w:color w:val="auto"/>
        </w:rPr>
        <w:t xml:space="preserve"> </w:t>
      </w:r>
      <w:r w:rsidR="000F6313">
        <w:rPr>
          <w:rFonts w:asciiTheme="minorHAnsi" w:hAnsiTheme="minorHAnsi" w:cstheme="minorHAnsi"/>
          <w:color w:val="auto"/>
        </w:rPr>
        <w:t>(</w:t>
      </w:r>
      <w:r w:rsidR="000F6313" w:rsidRPr="00CD12E6">
        <w:rPr>
          <w:rFonts w:asciiTheme="minorHAnsi" w:hAnsiTheme="minorHAnsi" w:cstheme="minorHAnsi"/>
          <w:b/>
          <w:bCs/>
          <w:color w:val="auto"/>
        </w:rPr>
        <w:t>D</w:t>
      </w:r>
      <w:r w:rsidR="000F6313">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 xml:space="preserve">piece </w:t>
      </w:r>
      <w:r w:rsidR="004906DB">
        <w:rPr>
          <w:rFonts w:asciiTheme="minorHAnsi" w:hAnsiTheme="minorHAnsi" w:cstheme="minorHAnsi"/>
          <w:color w:val="auto"/>
        </w:rPr>
        <w:t xml:space="preserve">was opened </w:t>
      </w:r>
      <w:r w:rsidR="000F6313">
        <w:rPr>
          <w:rFonts w:asciiTheme="minorHAnsi" w:hAnsiTheme="minorHAnsi" w:cstheme="minorHAnsi"/>
          <w:color w:val="auto"/>
        </w:rPr>
        <w:t xml:space="preserve">from the black arrows, </w:t>
      </w:r>
      <w:r w:rsidR="000F6313" w:rsidRPr="004124B4">
        <w:rPr>
          <w:rFonts w:asciiTheme="minorHAnsi" w:hAnsiTheme="minorHAnsi" w:cstheme="minorHAnsi"/>
          <w:color w:val="auto"/>
        </w:rPr>
        <w:t xml:space="preserve">from caudal to cranial </w:t>
      </w:r>
      <w:r w:rsidR="000F6313">
        <w:rPr>
          <w:rFonts w:asciiTheme="minorHAnsi" w:hAnsiTheme="minorHAnsi" w:cstheme="minorHAnsi"/>
          <w:color w:val="auto"/>
        </w:rPr>
        <w:t>(marked with white dashed line). (</w:t>
      </w:r>
      <w:r w:rsidR="000F6313" w:rsidRPr="00CD12E6">
        <w:rPr>
          <w:rFonts w:asciiTheme="minorHAnsi" w:hAnsiTheme="minorHAnsi" w:cstheme="minorHAnsi"/>
          <w:b/>
          <w:bCs/>
          <w:color w:val="auto"/>
        </w:rPr>
        <w:t>E</w:t>
      </w:r>
      <w:r w:rsidR="000F6313">
        <w:rPr>
          <w:rFonts w:asciiTheme="minorHAnsi" w:hAnsiTheme="minorHAnsi" w:cstheme="minorHAnsi"/>
          <w:color w:val="auto"/>
        </w:rPr>
        <w:t>)</w:t>
      </w:r>
      <w:r w:rsidRPr="004124B4">
        <w:rPr>
          <w:rFonts w:asciiTheme="minorHAnsi" w:hAnsiTheme="minorHAnsi" w:cstheme="minorHAnsi"/>
          <w:color w:val="auto"/>
        </w:rPr>
        <w:t xml:space="preserve"> From 0.5</w:t>
      </w:r>
      <w:r w:rsidR="00116BD2">
        <w:rPr>
          <w:rFonts w:asciiTheme="minorHAnsi" w:hAnsiTheme="minorHAnsi" w:cstheme="minorHAnsi"/>
          <w:color w:val="auto"/>
        </w:rPr>
        <w:t xml:space="preserve"> mm</w:t>
      </w:r>
      <w:r w:rsidR="00116BD2" w:rsidRPr="007B1346">
        <w:rPr>
          <w:rFonts w:asciiTheme="minorHAnsi" w:hAnsiTheme="minorHAnsi" w:cstheme="minorHAnsi"/>
          <w:color w:val="auto"/>
        </w:rPr>
        <w:t>–</w:t>
      </w:r>
      <w:r w:rsidR="000F6313">
        <w:rPr>
          <w:rFonts w:asciiTheme="minorHAnsi" w:hAnsiTheme="minorHAnsi" w:cstheme="minorHAnsi"/>
          <w:color w:val="auto"/>
        </w:rPr>
        <w:t>1 mm below the opening, the 2</w:t>
      </w:r>
      <w:r w:rsidR="00394EEE">
        <w:rPr>
          <w:rFonts w:asciiTheme="minorHAnsi" w:hAnsiTheme="minorHAnsi" w:cstheme="minorHAnsi"/>
          <w:color w:val="auto"/>
        </w:rPr>
        <w:t xml:space="preserve"> </w:t>
      </w:r>
      <w:r w:rsidR="00394EEE" w:rsidRPr="004124B4">
        <w:rPr>
          <w:rFonts w:asciiTheme="minorHAnsi" w:hAnsiTheme="minorHAnsi" w:cstheme="minorHAnsi"/>
          <w:color w:val="auto"/>
        </w:rPr>
        <w:t>mm</w:t>
      </w:r>
      <w:r w:rsidR="00394EEE" w:rsidRPr="00FC64D4">
        <w:rPr>
          <w:rFonts w:asciiTheme="minorHAnsi" w:hAnsiTheme="minorHAnsi" w:cstheme="minorHAnsi"/>
          <w:color w:val="auto"/>
          <w:vertAlign w:val="superscript"/>
        </w:rPr>
        <w:t>2</w:t>
      </w:r>
      <w:r w:rsidR="002D4CEC" w:rsidRPr="007B1346">
        <w:rPr>
          <w:rFonts w:asciiTheme="minorHAnsi" w:hAnsiTheme="minorHAnsi" w:cstheme="minorHAnsi"/>
          <w:color w:val="auto"/>
        </w:rPr>
        <w:t>–</w:t>
      </w:r>
      <w:r w:rsidR="00D064DC">
        <w:rPr>
          <w:rFonts w:asciiTheme="minorHAnsi" w:hAnsiTheme="minorHAnsi" w:cstheme="minorHAnsi"/>
          <w:color w:val="auto"/>
        </w:rPr>
        <w:t>3</w:t>
      </w:r>
      <w:r w:rsidRPr="004124B4">
        <w:rPr>
          <w:rFonts w:asciiTheme="minorHAnsi" w:hAnsiTheme="minorHAnsi" w:cstheme="minorHAnsi"/>
          <w:color w:val="auto"/>
        </w:rPr>
        <w:t xml:space="preserve"> mm</w:t>
      </w:r>
      <w:r w:rsidRPr="00FC64D4">
        <w:rPr>
          <w:rFonts w:asciiTheme="minorHAnsi" w:hAnsiTheme="minorHAnsi" w:cstheme="minorHAnsi"/>
          <w:color w:val="auto"/>
          <w:vertAlign w:val="superscript"/>
        </w:rPr>
        <w:t>2</w:t>
      </w:r>
      <w:r w:rsidRPr="004124B4">
        <w:rPr>
          <w:rFonts w:asciiTheme="minorHAnsi" w:hAnsiTheme="minorHAnsi" w:cstheme="minorHAnsi"/>
          <w:color w:val="auto"/>
        </w:rPr>
        <w:t xml:space="preserve"> region</w:t>
      </w:r>
      <w:r w:rsidR="004906DB">
        <w:rPr>
          <w:rFonts w:asciiTheme="minorHAnsi" w:hAnsiTheme="minorHAnsi" w:cstheme="minorHAnsi"/>
          <w:color w:val="auto"/>
        </w:rPr>
        <w:t xml:space="preserve"> was cut</w:t>
      </w:r>
      <w:r w:rsidR="000F6313">
        <w:rPr>
          <w:rFonts w:asciiTheme="minorHAnsi" w:hAnsiTheme="minorHAnsi" w:cstheme="minorHAnsi"/>
          <w:color w:val="auto"/>
        </w:rPr>
        <w:t xml:space="preserve"> (marked with black lines). (</w:t>
      </w:r>
      <w:r w:rsidR="000F6313" w:rsidRPr="00CD12E6">
        <w:rPr>
          <w:rFonts w:asciiTheme="minorHAnsi" w:hAnsiTheme="minorHAnsi" w:cstheme="minorHAnsi"/>
          <w:b/>
          <w:bCs/>
          <w:color w:val="auto"/>
        </w:rPr>
        <w:t>F</w:t>
      </w:r>
      <w:r w:rsidR="000F6313">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ventral midbrain floor</w:t>
      </w:r>
      <w:r w:rsidR="008D6DAC">
        <w:rPr>
          <w:rFonts w:asciiTheme="minorHAnsi" w:hAnsiTheme="minorHAnsi" w:cstheme="minorHAnsi"/>
          <w:color w:val="auto"/>
        </w:rPr>
        <w:t xml:space="preserve"> </w:t>
      </w:r>
      <w:r w:rsidR="004906DB">
        <w:rPr>
          <w:rFonts w:asciiTheme="minorHAnsi" w:hAnsiTheme="minorHAnsi" w:cstheme="minorHAnsi"/>
          <w:color w:val="auto"/>
        </w:rPr>
        <w:t xml:space="preserve">was isolated </w:t>
      </w:r>
      <w:r w:rsidR="008D6DAC">
        <w:rPr>
          <w:rFonts w:asciiTheme="minorHAnsi" w:hAnsiTheme="minorHAnsi" w:cstheme="minorHAnsi"/>
          <w:color w:val="auto"/>
        </w:rPr>
        <w:t>(marked with black dashed square)</w:t>
      </w:r>
      <w:r w:rsidR="000F6313">
        <w:rPr>
          <w:rFonts w:asciiTheme="minorHAnsi" w:hAnsiTheme="minorHAnsi" w:cstheme="minorHAnsi"/>
          <w:color w:val="auto"/>
        </w:rPr>
        <w:t>.</w:t>
      </w:r>
      <w:r w:rsidR="008C60F1">
        <w:rPr>
          <w:rFonts w:asciiTheme="minorHAnsi" w:hAnsiTheme="minorHAnsi" w:cstheme="minorHAnsi"/>
          <w:color w:val="auto"/>
        </w:rPr>
        <w:t xml:space="preserve"> Scale bars</w:t>
      </w:r>
      <w:r w:rsidR="00116BD2">
        <w:rPr>
          <w:rFonts w:asciiTheme="minorHAnsi" w:hAnsiTheme="minorHAnsi" w:cstheme="minorHAnsi"/>
          <w:color w:val="auto"/>
        </w:rPr>
        <w:t xml:space="preserve"> =</w:t>
      </w:r>
      <w:r w:rsidR="008C60F1">
        <w:rPr>
          <w:rFonts w:asciiTheme="minorHAnsi" w:hAnsiTheme="minorHAnsi" w:cstheme="minorHAnsi"/>
          <w:color w:val="auto"/>
        </w:rPr>
        <w:t xml:space="preserve"> 1 mm.</w:t>
      </w:r>
    </w:p>
    <w:p w14:paraId="379A970E" w14:textId="77777777" w:rsidR="000F6313" w:rsidRDefault="000F6313" w:rsidP="008B569A">
      <w:pPr>
        <w:rPr>
          <w:rFonts w:asciiTheme="minorHAnsi" w:hAnsiTheme="minorHAnsi" w:cstheme="minorHAnsi"/>
          <w:color w:val="auto"/>
        </w:rPr>
      </w:pPr>
    </w:p>
    <w:p w14:paraId="0C183F20" w14:textId="1D0B542D" w:rsidR="0058243E" w:rsidRDefault="0058243E" w:rsidP="008B569A">
      <w:pPr>
        <w:rPr>
          <w:rFonts w:asciiTheme="minorHAnsi" w:hAnsiTheme="minorHAnsi" w:cstheme="minorHAnsi"/>
          <w:color w:val="auto"/>
        </w:rPr>
      </w:pPr>
      <w:r w:rsidRPr="00DB669B">
        <w:rPr>
          <w:rFonts w:asciiTheme="minorHAnsi" w:hAnsiTheme="minorHAnsi" w:cstheme="minorHAnsi"/>
          <w:b/>
          <w:color w:val="auto"/>
        </w:rPr>
        <w:t>F</w:t>
      </w:r>
      <w:r w:rsidR="001847DB" w:rsidRPr="00DB669B">
        <w:rPr>
          <w:rFonts w:asciiTheme="minorHAnsi" w:hAnsiTheme="minorHAnsi" w:cstheme="minorHAnsi"/>
          <w:b/>
          <w:color w:val="auto"/>
        </w:rPr>
        <w:t>igure 2:</w:t>
      </w:r>
      <w:r w:rsidRPr="00DB669B">
        <w:rPr>
          <w:rFonts w:asciiTheme="minorHAnsi" w:hAnsiTheme="minorHAnsi" w:cstheme="minorHAnsi"/>
          <w:b/>
          <w:color w:val="auto"/>
        </w:rPr>
        <w:t xml:space="preserve"> </w:t>
      </w:r>
      <w:r w:rsidR="00DB669B">
        <w:rPr>
          <w:rFonts w:asciiTheme="minorHAnsi" w:hAnsiTheme="minorHAnsi" w:cstheme="minorHAnsi"/>
          <w:b/>
          <w:color w:val="auto"/>
        </w:rPr>
        <w:t>Quantification</w:t>
      </w:r>
      <w:r w:rsidR="00DB669B" w:rsidRPr="00DB669B">
        <w:rPr>
          <w:rFonts w:asciiTheme="minorHAnsi" w:hAnsiTheme="minorHAnsi" w:cstheme="minorHAnsi"/>
          <w:b/>
          <w:color w:val="auto"/>
        </w:rPr>
        <w:t xml:space="preserve"> of dopamine neurons and</w:t>
      </w:r>
      <w:r w:rsidR="00DB669B" w:rsidRPr="00DB669B">
        <w:rPr>
          <w:b/>
        </w:rPr>
        <w:t xml:space="preserve"> </w:t>
      </w:r>
      <w:r w:rsidR="00DB669B" w:rsidRPr="00DB669B">
        <w:rPr>
          <w:rFonts w:asciiTheme="minorHAnsi" w:hAnsiTheme="minorHAnsi" w:cstheme="minorHAnsi"/>
          <w:b/>
          <w:color w:val="auto"/>
        </w:rPr>
        <w:t>p</w:t>
      </w:r>
      <w:r w:rsidR="003C66DE">
        <w:rPr>
          <w:rFonts w:asciiTheme="minorHAnsi" w:hAnsiTheme="minorHAnsi" w:cstheme="minorHAnsi"/>
          <w:b/>
          <w:color w:val="auto"/>
        </w:rPr>
        <w:t>S129-</w:t>
      </w:r>
      <w:r w:rsidR="00DB669B" w:rsidRPr="00DB669B">
        <w:rPr>
          <w:rFonts w:asciiTheme="minorHAnsi" w:hAnsiTheme="minorHAnsi" w:cstheme="minorHAnsi"/>
          <w:b/>
          <w:color w:val="auto"/>
        </w:rPr>
        <w:t>α</w:t>
      </w:r>
      <w:proofErr w:type="spellStart"/>
      <w:r w:rsidR="003C66DE">
        <w:rPr>
          <w:rFonts w:asciiTheme="minorHAnsi" w:hAnsiTheme="minorHAnsi" w:cstheme="minorHAnsi"/>
          <w:b/>
          <w:color w:val="auto"/>
        </w:rPr>
        <w:t>s</w:t>
      </w:r>
      <w:r w:rsidR="00DB669B" w:rsidRPr="00DB669B">
        <w:rPr>
          <w:rFonts w:asciiTheme="minorHAnsi" w:hAnsiTheme="minorHAnsi" w:cstheme="minorHAnsi"/>
          <w:b/>
          <w:color w:val="auto"/>
        </w:rPr>
        <w:t>yn</w:t>
      </w:r>
      <w:proofErr w:type="spellEnd"/>
      <w:r w:rsidR="00DB669B" w:rsidRPr="00DB669B">
        <w:rPr>
          <w:rFonts w:asciiTheme="minorHAnsi" w:hAnsiTheme="minorHAnsi" w:cstheme="minorHAnsi"/>
          <w:b/>
          <w:color w:val="auto"/>
        </w:rPr>
        <w:t xml:space="preserve"> positive dopamine neurons</w:t>
      </w:r>
      <w:r w:rsidR="004906DB" w:rsidRPr="004906DB">
        <w:rPr>
          <w:rFonts w:asciiTheme="minorHAnsi" w:hAnsiTheme="minorHAnsi" w:cstheme="minorHAnsi"/>
          <w:b/>
          <w:color w:val="auto"/>
        </w:rPr>
        <w:t xml:space="preserve"> </w:t>
      </w:r>
      <w:r w:rsidR="004906DB" w:rsidRPr="00DB669B">
        <w:rPr>
          <w:rFonts w:asciiTheme="minorHAnsi" w:hAnsiTheme="minorHAnsi" w:cstheme="minorHAnsi"/>
          <w:b/>
          <w:color w:val="auto"/>
        </w:rPr>
        <w:t xml:space="preserve">with </w:t>
      </w:r>
      <w:proofErr w:type="spellStart"/>
      <w:r w:rsidR="004906DB" w:rsidRPr="00DB669B">
        <w:rPr>
          <w:rFonts w:asciiTheme="minorHAnsi" w:hAnsiTheme="minorHAnsi" w:cstheme="minorHAnsi"/>
          <w:b/>
          <w:color w:val="auto"/>
        </w:rPr>
        <w:t>CellProfiler</w:t>
      </w:r>
      <w:proofErr w:type="spellEnd"/>
      <w:r w:rsidR="004906DB" w:rsidRPr="00DB669B">
        <w:rPr>
          <w:rFonts w:asciiTheme="minorHAnsi" w:hAnsiTheme="minorHAnsi" w:cstheme="minorHAnsi"/>
          <w:b/>
          <w:color w:val="auto"/>
        </w:rPr>
        <w:t xml:space="preserve"> Analyst software</w:t>
      </w:r>
      <w:r w:rsidR="00DB669B" w:rsidRPr="00DB669B">
        <w:rPr>
          <w:rFonts w:asciiTheme="minorHAnsi" w:hAnsiTheme="minorHAnsi" w:cstheme="minorHAnsi"/>
          <w:b/>
          <w:color w:val="auto"/>
        </w:rPr>
        <w:t xml:space="preserve"> based on DAPI, TH</w:t>
      </w:r>
      <w:r w:rsidR="004906DB">
        <w:rPr>
          <w:rFonts w:asciiTheme="minorHAnsi" w:hAnsiTheme="minorHAnsi" w:cstheme="minorHAnsi"/>
          <w:b/>
          <w:color w:val="auto"/>
        </w:rPr>
        <w:t>,</w:t>
      </w:r>
      <w:r w:rsidR="00DB669B" w:rsidRPr="00DB669B">
        <w:rPr>
          <w:rFonts w:asciiTheme="minorHAnsi" w:hAnsiTheme="minorHAnsi" w:cstheme="minorHAnsi"/>
          <w:b/>
          <w:color w:val="auto"/>
        </w:rPr>
        <w:t xml:space="preserve"> and p</w:t>
      </w:r>
      <w:r w:rsidR="00446FF9">
        <w:rPr>
          <w:rFonts w:asciiTheme="minorHAnsi" w:hAnsiTheme="minorHAnsi" w:cstheme="minorHAnsi"/>
          <w:b/>
          <w:color w:val="auto"/>
        </w:rPr>
        <w:t>S129-</w:t>
      </w:r>
      <w:r w:rsidR="00DB669B" w:rsidRPr="00DB669B">
        <w:rPr>
          <w:rFonts w:asciiTheme="minorHAnsi" w:hAnsiTheme="minorHAnsi" w:cstheme="minorHAnsi"/>
          <w:b/>
          <w:color w:val="auto"/>
        </w:rPr>
        <w:t>α</w:t>
      </w:r>
      <w:proofErr w:type="spellStart"/>
      <w:r w:rsidR="00927729">
        <w:rPr>
          <w:rFonts w:asciiTheme="minorHAnsi" w:hAnsiTheme="minorHAnsi" w:cstheme="minorHAnsi"/>
          <w:b/>
          <w:color w:val="auto"/>
        </w:rPr>
        <w:t>s</w:t>
      </w:r>
      <w:r w:rsidR="00DB669B" w:rsidRPr="00DB669B">
        <w:rPr>
          <w:rFonts w:asciiTheme="minorHAnsi" w:hAnsiTheme="minorHAnsi" w:cstheme="minorHAnsi"/>
          <w:b/>
          <w:color w:val="auto"/>
        </w:rPr>
        <w:t>yn</w:t>
      </w:r>
      <w:proofErr w:type="spellEnd"/>
      <w:r w:rsidR="00DB669B" w:rsidRPr="00DB669B">
        <w:rPr>
          <w:rFonts w:asciiTheme="minorHAnsi" w:hAnsiTheme="minorHAnsi" w:cstheme="minorHAnsi"/>
          <w:b/>
          <w:color w:val="auto"/>
        </w:rPr>
        <w:t xml:space="preserve"> immunofluorescence.</w:t>
      </w:r>
      <w:r w:rsidR="00DB669B">
        <w:rPr>
          <w:rFonts w:asciiTheme="minorHAnsi" w:hAnsiTheme="minorHAnsi" w:cstheme="minorHAnsi"/>
          <w:color w:val="auto"/>
        </w:rPr>
        <w:t xml:space="preserve"> </w:t>
      </w:r>
      <w:r w:rsidR="007A70CA">
        <w:rPr>
          <w:rFonts w:asciiTheme="minorHAnsi" w:hAnsiTheme="minorHAnsi" w:cstheme="minorHAnsi"/>
          <w:color w:val="auto"/>
        </w:rPr>
        <w:t>(</w:t>
      </w:r>
      <w:r w:rsidR="007A70CA" w:rsidRPr="00CD12E6">
        <w:rPr>
          <w:rFonts w:asciiTheme="minorHAnsi" w:hAnsiTheme="minorHAnsi" w:cstheme="minorHAnsi"/>
          <w:b/>
          <w:bCs/>
          <w:color w:val="auto"/>
        </w:rPr>
        <w:t>A</w:t>
      </w:r>
      <w:r w:rsidR="007A70CA">
        <w:rPr>
          <w:rFonts w:asciiTheme="minorHAnsi" w:hAnsiTheme="minorHAnsi" w:cstheme="minorHAnsi"/>
          <w:color w:val="auto"/>
        </w:rPr>
        <w:t xml:space="preserve">) </w:t>
      </w:r>
      <w:r w:rsidR="00DB669B">
        <w:rPr>
          <w:rFonts w:asciiTheme="minorHAnsi" w:hAnsiTheme="minorHAnsi" w:cstheme="minorHAnsi"/>
          <w:color w:val="auto"/>
        </w:rPr>
        <w:t xml:space="preserve">TH cells </w:t>
      </w:r>
      <w:r w:rsidR="006772AB">
        <w:rPr>
          <w:rFonts w:asciiTheme="minorHAnsi" w:hAnsiTheme="minorHAnsi" w:cstheme="minorHAnsi"/>
          <w:color w:val="auto"/>
        </w:rPr>
        <w:t xml:space="preserve">in </w:t>
      </w:r>
      <w:r w:rsidR="00DB669B">
        <w:rPr>
          <w:rFonts w:asciiTheme="minorHAnsi" w:hAnsiTheme="minorHAnsi" w:cstheme="minorHAnsi"/>
          <w:color w:val="auto"/>
        </w:rPr>
        <w:t xml:space="preserve">the positive bin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DB669B">
        <w:rPr>
          <w:rFonts w:asciiTheme="minorHAnsi" w:hAnsiTheme="minorHAnsi" w:cstheme="minorHAnsi"/>
          <w:color w:val="auto"/>
        </w:rPr>
        <w:t xml:space="preserve">selected based on DAPI staining (blue) marked with a small square at the first cell selected at the image and the surrounding TH staining (gray) at soma. </w:t>
      </w:r>
      <w:r w:rsidR="007A70CA">
        <w:rPr>
          <w:rFonts w:asciiTheme="minorHAnsi" w:hAnsiTheme="minorHAnsi" w:cstheme="minorHAnsi"/>
          <w:color w:val="auto"/>
        </w:rPr>
        <w:t>(</w:t>
      </w:r>
      <w:r w:rsidR="007A70CA" w:rsidRPr="00CD12E6">
        <w:rPr>
          <w:rFonts w:asciiTheme="minorHAnsi" w:hAnsiTheme="minorHAnsi" w:cstheme="minorHAnsi"/>
          <w:b/>
          <w:bCs/>
          <w:color w:val="auto"/>
        </w:rPr>
        <w:t>B</w:t>
      </w:r>
      <w:r w:rsidR="007A70CA">
        <w:rPr>
          <w:rFonts w:asciiTheme="minorHAnsi" w:hAnsiTheme="minorHAnsi" w:cstheme="minorHAnsi"/>
          <w:color w:val="auto"/>
        </w:rPr>
        <w:t>)</w:t>
      </w:r>
      <w:r w:rsidR="00DB669B">
        <w:rPr>
          <w:rFonts w:asciiTheme="minorHAnsi" w:hAnsiTheme="minorHAnsi" w:cstheme="minorHAnsi"/>
          <w:color w:val="auto"/>
        </w:rPr>
        <w:t xml:space="preserve"> Non-cell artifacts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DB669B">
        <w:rPr>
          <w:rFonts w:asciiTheme="minorHAnsi" w:hAnsiTheme="minorHAnsi" w:cstheme="minorHAnsi"/>
          <w:color w:val="auto"/>
        </w:rPr>
        <w:t>p</w:t>
      </w:r>
      <w:r w:rsidR="006A062B">
        <w:rPr>
          <w:rFonts w:asciiTheme="minorHAnsi" w:hAnsiTheme="minorHAnsi" w:cstheme="minorHAnsi"/>
          <w:color w:val="auto"/>
        </w:rPr>
        <w:t>laced</w:t>
      </w:r>
      <w:r w:rsidR="00DB669B">
        <w:rPr>
          <w:rFonts w:asciiTheme="minorHAnsi" w:hAnsiTheme="minorHAnsi" w:cstheme="minorHAnsi"/>
          <w:color w:val="auto"/>
        </w:rPr>
        <w:t xml:space="preserve"> </w:t>
      </w:r>
      <w:r w:rsidR="006772AB">
        <w:rPr>
          <w:rFonts w:asciiTheme="minorHAnsi" w:hAnsiTheme="minorHAnsi" w:cstheme="minorHAnsi"/>
          <w:color w:val="auto"/>
        </w:rPr>
        <w:t xml:space="preserve">in </w:t>
      </w:r>
      <w:r w:rsidR="00DB669B">
        <w:rPr>
          <w:rFonts w:asciiTheme="minorHAnsi" w:hAnsiTheme="minorHAnsi" w:cstheme="minorHAnsi"/>
          <w:color w:val="auto"/>
        </w:rPr>
        <w:t>the negative bin.</w:t>
      </w:r>
      <w:r w:rsidR="007A70CA">
        <w:rPr>
          <w:rFonts w:asciiTheme="minorHAnsi" w:hAnsiTheme="minorHAnsi" w:cstheme="minorHAnsi"/>
          <w:color w:val="auto"/>
        </w:rPr>
        <w:t xml:space="preserve"> </w:t>
      </w:r>
      <w:r w:rsidR="001847DB">
        <w:rPr>
          <w:rFonts w:asciiTheme="minorHAnsi" w:hAnsiTheme="minorHAnsi" w:cstheme="minorHAnsi"/>
          <w:color w:val="auto"/>
        </w:rPr>
        <w:t>(</w:t>
      </w:r>
      <w:r w:rsidR="001847DB" w:rsidRPr="00CD12E6">
        <w:rPr>
          <w:rFonts w:asciiTheme="minorHAnsi" w:hAnsiTheme="minorHAnsi" w:cstheme="minorHAnsi"/>
          <w:b/>
          <w:bCs/>
          <w:color w:val="auto"/>
        </w:rPr>
        <w:t>C</w:t>
      </w:r>
      <w:r w:rsidR="001847DB">
        <w:rPr>
          <w:rFonts w:asciiTheme="minorHAnsi" w:hAnsiTheme="minorHAnsi" w:cstheme="minorHAnsi"/>
          <w:color w:val="auto"/>
        </w:rPr>
        <w:t xml:space="preserve">) </w:t>
      </w:r>
      <w:r w:rsidR="000F2E1E" w:rsidRPr="0041340B">
        <w:rPr>
          <w:rFonts w:asciiTheme="minorHAnsi" w:hAnsiTheme="minorHAnsi" w:cstheme="minorHAnsi"/>
          <w:color w:val="auto"/>
        </w:rPr>
        <w:t>pS129-α</w:t>
      </w:r>
      <w:proofErr w:type="spellStart"/>
      <w:r w:rsidR="00F362BE" w:rsidRPr="0041340B">
        <w:rPr>
          <w:rFonts w:asciiTheme="minorHAnsi" w:hAnsiTheme="minorHAnsi" w:cstheme="minorHAnsi"/>
          <w:color w:val="auto"/>
        </w:rPr>
        <w:t>syn</w:t>
      </w:r>
      <w:proofErr w:type="spellEnd"/>
      <w:r w:rsidR="00F362BE" w:rsidRPr="00DB669B" w:rsidDel="000F2E1E">
        <w:rPr>
          <w:rFonts w:asciiTheme="minorHAnsi" w:hAnsiTheme="minorHAnsi" w:cstheme="minorHAnsi"/>
          <w:color w:val="auto"/>
        </w:rPr>
        <w:t xml:space="preserve"> </w:t>
      </w:r>
      <w:r w:rsidR="00F362BE" w:rsidRPr="00DB669B">
        <w:rPr>
          <w:rFonts w:asciiTheme="minorHAnsi" w:hAnsiTheme="minorHAnsi" w:cstheme="minorHAnsi"/>
          <w:color w:val="auto"/>
        </w:rPr>
        <w:t>positive</w:t>
      </w:r>
      <w:r w:rsidR="00DB669B" w:rsidRPr="00DB669B">
        <w:rPr>
          <w:rFonts w:asciiTheme="minorHAnsi" w:hAnsiTheme="minorHAnsi" w:cstheme="minorHAnsi"/>
          <w:color w:val="auto"/>
        </w:rPr>
        <w:t xml:space="preserve"> </w:t>
      </w:r>
      <w:r w:rsidR="00DB669B">
        <w:rPr>
          <w:rFonts w:asciiTheme="minorHAnsi" w:hAnsiTheme="minorHAnsi" w:cstheme="minorHAnsi"/>
          <w:color w:val="auto"/>
        </w:rPr>
        <w:t xml:space="preserve">TH neurons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DB669B">
        <w:rPr>
          <w:rFonts w:asciiTheme="minorHAnsi" w:hAnsiTheme="minorHAnsi" w:cstheme="minorHAnsi"/>
          <w:color w:val="auto"/>
        </w:rPr>
        <w:t xml:space="preserve">selected based on </w:t>
      </w:r>
      <w:r w:rsidR="00C37A98">
        <w:rPr>
          <w:rFonts w:asciiTheme="minorHAnsi" w:hAnsiTheme="minorHAnsi" w:cstheme="minorHAnsi"/>
          <w:color w:val="auto"/>
        </w:rPr>
        <w:t xml:space="preserve">large inclusion of </w:t>
      </w:r>
      <w:r w:rsidR="000F2E1E" w:rsidRPr="0041340B">
        <w:rPr>
          <w:rFonts w:asciiTheme="minorHAnsi" w:hAnsiTheme="minorHAnsi" w:cstheme="minorHAnsi"/>
          <w:color w:val="auto"/>
        </w:rPr>
        <w:t>pS129-</w:t>
      </w:r>
      <w:r w:rsidR="003C66DE" w:rsidRPr="0041340B">
        <w:rPr>
          <w:rFonts w:asciiTheme="minorHAnsi" w:hAnsiTheme="minorHAnsi" w:cstheme="minorHAnsi"/>
          <w:color w:val="auto"/>
        </w:rPr>
        <w:t>α</w:t>
      </w:r>
      <w:proofErr w:type="spellStart"/>
      <w:r w:rsidR="003C66DE" w:rsidRPr="0041340B">
        <w:rPr>
          <w:rFonts w:asciiTheme="minorHAnsi" w:hAnsiTheme="minorHAnsi" w:cstheme="minorHAnsi"/>
          <w:color w:val="auto"/>
        </w:rPr>
        <w:t>syn</w:t>
      </w:r>
      <w:proofErr w:type="spellEnd"/>
      <w:r w:rsidR="003C66DE" w:rsidRPr="00DB669B" w:rsidDel="000F2E1E">
        <w:rPr>
          <w:rFonts w:asciiTheme="minorHAnsi" w:hAnsiTheme="minorHAnsi" w:cstheme="minorHAnsi"/>
          <w:color w:val="auto"/>
        </w:rPr>
        <w:t xml:space="preserve"> </w:t>
      </w:r>
      <w:r w:rsidR="003C66DE">
        <w:rPr>
          <w:rFonts w:asciiTheme="minorHAnsi" w:hAnsiTheme="minorHAnsi" w:cstheme="minorHAnsi"/>
          <w:color w:val="auto"/>
        </w:rPr>
        <w:t>staining</w:t>
      </w:r>
      <w:r w:rsidR="00DB669B">
        <w:rPr>
          <w:rFonts w:asciiTheme="minorHAnsi" w:hAnsiTheme="minorHAnsi" w:cstheme="minorHAnsi"/>
          <w:color w:val="auto"/>
        </w:rPr>
        <w:t xml:space="preserve"> (red) marked </w:t>
      </w:r>
      <w:r w:rsidR="00C37A98">
        <w:rPr>
          <w:rFonts w:asciiTheme="minorHAnsi" w:hAnsiTheme="minorHAnsi" w:cstheme="minorHAnsi"/>
          <w:color w:val="auto"/>
        </w:rPr>
        <w:t>with a small square at the first</w:t>
      </w:r>
      <w:r w:rsidR="00DB669B">
        <w:rPr>
          <w:rFonts w:asciiTheme="minorHAnsi" w:hAnsiTheme="minorHAnsi" w:cstheme="minorHAnsi"/>
          <w:color w:val="auto"/>
        </w:rPr>
        <w:t xml:space="preserve"> cell selected at the image</w:t>
      </w:r>
      <w:r w:rsidR="00C37A98">
        <w:rPr>
          <w:rFonts w:asciiTheme="minorHAnsi" w:hAnsiTheme="minorHAnsi" w:cstheme="minorHAnsi"/>
          <w:color w:val="auto"/>
        </w:rPr>
        <w:t>, surrounding the nuclei or at cell soma</w:t>
      </w:r>
      <w:r w:rsidR="00DB669B">
        <w:rPr>
          <w:rFonts w:asciiTheme="minorHAnsi" w:hAnsiTheme="minorHAnsi" w:cstheme="minorHAnsi"/>
          <w:color w:val="auto"/>
        </w:rPr>
        <w:t>.</w:t>
      </w:r>
      <w:r w:rsidR="001847DB">
        <w:rPr>
          <w:rFonts w:asciiTheme="minorHAnsi" w:hAnsiTheme="minorHAnsi" w:cstheme="minorHAnsi"/>
          <w:color w:val="auto"/>
        </w:rPr>
        <w:t xml:space="preserve"> (</w:t>
      </w:r>
      <w:r w:rsidR="001847DB" w:rsidRPr="00CD12E6">
        <w:rPr>
          <w:rFonts w:asciiTheme="minorHAnsi" w:hAnsiTheme="minorHAnsi" w:cstheme="minorHAnsi"/>
          <w:b/>
          <w:bCs/>
          <w:color w:val="auto"/>
        </w:rPr>
        <w:t>D</w:t>
      </w:r>
      <w:r w:rsidR="001847DB">
        <w:rPr>
          <w:rFonts w:asciiTheme="minorHAnsi" w:hAnsiTheme="minorHAnsi" w:cstheme="minorHAnsi"/>
          <w:color w:val="auto"/>
        </w:rPr>
        <w:t>)</w:t>
      </w:r>
      <w:r w:rsidR="00C37A98">
        <w:rPr>
          <w:rFonts w:asciiTheme="minorHAnsi" w:hAnsiTheme="minorHAnsi" w:cstheme="minorHAnsi"/>
          <w:color w:val="auto"/>
        </w:rPr>
        <w:t xml:space="preserve"> TH cells without such </w:t>
      </w:r>
      <w:r w:rsidR="00C37A98" w:rsidRPr="00DB669B">
        <w:rPr>
          <w:rFonts w:asciiTheme="minorHAnsi" w:hAnsiTheme="minorHAnsi" w:cstheme="minorHAnsi"/>
          <w:color w:val="auto"/>
        </w:rPr>
        <w:t>p</w:t>
      </w:r>
      <w:r w:rsidR="00BC22A6">
        <w:rPr>
          <w:rFonts w:asciiTheme="minorHAnsi" w:hAnsiTheme="minorHAnsi" w:cstheme="minorHAnsi"/>
          <w:color w:val="auto"/>
        </w:rPr>
        <w:t>S129-</w:t>
      </w:r>
      <w:r w:rsidR="00C37A98" w:rsidRPr="00DB669B">
        <w:rPr>
          <w:rFonts w:asciiTheme="minorHAnsi" w:hAnsiTheme="minorHAnsi" w:cstheme="minorHAnsi"/>
          <w:color w:val="auto"/>
        </w:rPr>
        <w:t>α</w:t>
      </w:r>
      <w:proofErr w:type="spellStart"/>
      <w:r w:rsidR="00927729">
        <w:rPr>
          <w:rFonts w:asciiTheme="minorHAnsi" w:hAnsiTheme="minorHAnsi" w:cstheme="minorHAnsi"/>
          <w:color w:val="auto"/>
        </w:rPr>
        <w:t>s</w:t>
      </w:r>
      <w:r w:rsidR="00C37A98" w:rsidRPr="00DB669B">
        <w:rPr>
          <w:rFonts w:asciiTheme="minorHAnsi" w:hAnsiTheme="minorHAnsi" w:cstheme="minorHAnsi"/>
          <w:color w:val="auto"/>
        </w:rPr>
        <w:t>yn</w:t>
      </w:r>
      <w:proofErr w:type="spellEnd"/>
      <w:r w:rsidR="00C37A98">
        <w:rPr>
          <w:rFonts w:asciiTheme="minorHAnsi" w:hAnsiTheme="minorHAnsi" w:cstheme="minorHAnsi"/>
          <w:color w:val="auto"/>
        </w:rPr>
        <w:t xml:space="preserve"> inclusions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C37A98">
        <w:rPr>
          <w:rFonts w:asciiTheme="minorHAnsi" w:hAnsiTheme="minorHAnsi" w:cstheme="minorHAnsi"/>
          <w:color w:val="auto"/>
        </w:rPr>
        <w:t>p</w:t>
      </w:r>
      <w:r w:rsidR="006A062B">
        <w:rPr>
          <w:rFonts w:asciiTheme="minorHAnsi" w:hAnsiTheme="minorHAnsi" w:cstheme="minorHAnsi"/>
          <w:color w:val="auto"/>
        </w:rPr>
        <w:t>laced</w:t>
      </w:r>
      <w:r w:rsidR="00C37A98">
        <w:rPr>
          <w:rFonts w:asciiTheme="minorHAnsi" w:hAnsiTheme="minorHAnsi" w:cstheme="minorHAnsi"/>
          <w:color w:val="auto"/>
        </w:rPr>
        <w:t xml:space="preserve"> </w:t>
      </w:r>
      <w:r w:rsidR="006772AB">
        <w:rPr>
          <w:rFonts w:asciiTheme="minorHAnsi" w:hAnsiTheme="minorHAnsi" w:cstheme="minorHAnsi"/>
          <w:color w:val="auto"/>
        </w:rPr>
        <w:t xml:space="preserve">in </w:t>
      </w:r>
      <w:r w:rsidR="00C37A98">
        <w:rPr>
          <w:rFonts w:asciiTheme="minorHAnsi" w:hAnsiTheme="minorHAnsi" w:cstheme="minorHAnsi"/>
          <w:color w:val="auto"/>
        </w:rPr>
        <w:t>the negative bin.</w:t>
      </w:r>
      <w:r w:rsidR="00156DA0">
        <w:rPr>
          <w:rFonts w:asciiTheme="minorHAnsi" w:hAnsiTheme="minorHAnsi" w:cstheme="minorHAnsi"/>
          <w:color w:val="auto"/>
        </w:rPr>
        <w:t xml:space="preserve"> Scale bars</w:t>
      </w:r>
      <w:r w:rsidR="00116BD2">
        <w:rPr>
          <w:rFonts w:asciiTheme="minorHAnsi" w:hAnsiTheme="minorHAnsi" w:cstheme="minorHAnsi"/>
          <w:color w:val="auto"/>
        </w:rPr>
        <w:t xml:space="preserve"> =</w:t>
      </w:r>
      <w:r w:rsidR="00156DA0">
        <w:rPr>
          <w:rFonts w:asciiTheme="minorHAnsi" w:hAnsiTheme="minorHAnsi" w:cstheme="minorHAnsi"/>
          <w:color w:val="auto"/>
        </w:rPr>
        <w:t xml:space="preserve"> 10 </w:t>
      </w:r>
      <w:proofErr w:type="spellStart"/>
      <w:r w:rsidR="00156DA0">
        <w:rPr>
          <w:rFonts w:ascii="Times New Roman" w:hAnsi="Times New Roman" w:cs="Times New Roman"/>
          <w:color w:val="auto"/>
        </w:rPr>
        <w:t>μ</w:t>
      </w:r>
      <w:r w:rsidR="00156DA0">
        <w:rPr>
          <w:rFonts w:asciiTheme="minorHAnsi" w:hAnsiTheme="minorHAnsi" w:cstheme="minorHAnsi"/>
          <w:color w:val="auto"/>
        </w:rPr>
        <w:t>m</w:t>
      </w:r>
      <w:proofErr w:type="spellEnd"/>
      <w:r w:rsidR="00156DA0">
        <w:rPr>
          <w:rFonts w:asciiTheme="minorHAnsi" w:hAnsiTheme="minorHAnsi" w:cstheme="minorHAnsi"/>
          <w:color w:val="auto"/>
        </w:rPr>
        <w:t>.</w:t>
      </w:r>
    </w:p>
    <w:p w14:paraId="24CD65D8" w14:textId="1B4DF172" w:rsidR="00A218B6" w:rsidRDefault="00A218B6" w:rsidP="008B569A">
      <w:pPr>
        <w:rPr>
          <w:rFonts w:asciiTheme="minorHAnsi" w:hAnsiTheme="minorHAnsi" w:cstheme="minorHAnsi"/>
          <w:color w:val="auto"/>
        </w:rPr>
      </w:pPr>
    </w:p>
    <w:p w14:paraId="18345F2F" w14:textId="66225D2B" w:rsidR="00A218B6" w:rsidRPr="00471F5D" w:rsidRDefault="00A218B6" w:rsidP="008B569A">
      <w:pPr>
        <w:rPr>
          <w:rFonts w:asciiTheme="minorHAnsi" w:hAnsiTheme="minorHAnsi" w:cstheme="minorHAnsi"/>
          <w:b/>
          <w:color w:val="auto"/>
        </w:rPr>
      </w:pPr>
      <w:r>
        <w:rPr>
          <w:rFonts w:asciiTheme="minorHAnsi" w:hAnsiTheme="minorHAnsi" w:cstheme="minorHAnsi"/>
          <w:b/>
          <w:color w:val="auto"/>
        </w:rPr>
        <w:t>Figure 3</w:t>
      </w:r>
      <w:r w:rsidR="006772AB" w:rsidRPr="00DB669B">
        <w:rPr>
          <w:rFonts w:asciiTheme="minorHAnsi" w:hAnsiTheme="minorHAnsi" w:cstheme="minorHAnsi"/>
          <w:b/>
          <w:color w:val="auto"/>
        </w:rPr>
        <w:t>:</w:t>
      </w:r>
      <w:r>
        <w:rPr>
          <w:rFonts w:asciiTheme="minorHAnsi" w:hAnsiTheme="minorHAnsi" w:cstheme="minorHAnsi"/>
          <w:b/>
          <w:color w:val="auto"/>
        </w:rPr>
        <w:t xml:space="preserve"> </w:t>
      </w:r>
      <w:r w:rsidR="004906DB">
        <w:rPr>
          <w:rFonts w:asciiTheme="minorHAnsi" w:hAnsiTheme="minorHAnsi" w:cstheme="minorHAnsi"/>
          <w:b/>
          <w:color w:val="auto"/>
        </w:rPr>
        <w:t>A f</w:t>
      </w:r>
      <w:r w:rsidR="00615585">
        <w:rPr>
          <w:rFonts w:asciiTheme="minorHAnsi" w:hAnsiTheme="minorHAnsi" w:cstheme="minorHAnsi"/>
          <w:b/>
          <w:color w:val="auto"/>
        </w:rPr>
        <w:t xml:space="preserve">ew days after </w:t>
      </w:r>
      <w:r w:rsidR="000B6FE0">
        <w:rPr>
          <w:rFonts w:asciiTheme="minorHAnsi" w:hAnsiTheme="minorHAnsi" w:cstheme="minorHAnsi"/>
          <w:b/>
          <w:color w:val="auto"/>
        </w:rPr>
        <w:t xml:space="preserve">the </w:t>
      </w:r>
      <w:r w:rsidR="00615585">
        <w:rPr>
          <w:rFonts w:asciiTheme="minorHAnsi" w:hAnsiTheme="minorHAnsi" w:cstheme="minorHAnsi"/>
          <w:b/>
          <w:color w:val="auto"/>
        </w:rPr>
        <w:t xml:space="preserve">plating </w:t>
      </w:r>
      <w:r w:rsidR="004B0D50" w:rsidRPr="004B0D50">
        <w:rPr>
          <w:rFonts w:asciiTheme="minorHAnsi" w:hAnsiTheme="minorHAnsi" w:cstheme="minorHAnsi"/>
          <w:color w:val="auto"/>
        </w:rPr>
        <w:t>(</w:t>
      </w:r>
      <w:r w:rsidR="00116BD2" w:rsidRPr="007B1346">
        <w:rPr>
          <w:rFonts w:asciiTheme="minorHAnsi" w:hAnsiTheme="minorHAnsi" w:cstheme="minorHAnsi"/>
          <w:b/>
          <w:color w:val="auto"/>
        </w:rPr>
        <w:t>e.g.,</w:t>
      </w:r>
      <w:r w:rsidR="006F4773">
        <w:rPr>
          <w:rFonts w:asciiTheme="minorHAnsi" w:hAnsiTheme="minorHAnsi" w:cstheme="minorHAnsi"/>
          <w:b/>
          <w:color w:val="auto"/>
        </w:rPr>
        <w:t xml:space="preserve"> DIV3</w:t>
      </w:r>
      <w:r w:rsidR="004B0D50" w:rsidRPr="004B0D50">
        <w:rPr>
          <w:rFonts w:asciiTheme="minorHAnsi" w:hAnsiTheme="minorHAnsi" w:cstheme="minorHAnsi"/>
          <w:color w:val="auto"/>
        </w:rPr>
        <w:t>)</w:t>
      </w:r>
      <w:r w:rsidR="006F4773">
        <w:rPr>
          <w:rFonts w:asciiTheme="minorHAnsi" w:hAnsiTheme="minorHAnsi" w:cstheme="minorHAnsi"/>
          <w:b/>
          <w:color w:val="auto"/>
        </w:rPr>
        <w:t xml:space="preserve">, </w:t>
      </w:r>
      <w:r w:rsidR="004906DB">
        <w:rPr>
          <w:rFonts w:asciiTheme="minorHAnsi" w:hAnsiTheme="minorHAnsi" w:cstheme="minorHAnsi"/>
          <w:b/>
          <w:color w:val="auto"/>
        </w:rPr>
        <w:t xml:space="preserve">the </w:t>
      </w:r>
      <w:r w:rsidR="00AC1220">
        <w:rPr>
          <w:rFonts w:asciiTheme="minorHAnsi" w:hAnsiTheme="minorHAnsi" w:cstheme="minorHAnsi"/>
          <w:b/>
          <w:color w:val="auto"/>
        </w:rPr>
        <w:t>condition</w:t>
      </w:r>
      <w:r w:rsidR="006F4773">
        <w:rPr>
          <w:rFonts w:asciiTheme="minorHAnsi" w:hAnsiTheme="minorHAnsi" w:cstheme="minorHAnsi"/>
          <w:b/>
          <w:color w:val="auto"/>
        </w:rPr>
        <w:t xml:space="preserve"> of primary midbrain cultures </w:t>
      </w:r>
      <w:r w:rsidR="006772AB">
        <w:rPr>
          <w:rFonts w:asciiTheme="minorHAnsi" w:hAnsiTheme="minorHAnsi" w:cstheme="minorHAnsi"/>
          <w:b/>
          <w:color w:val="auto"/>
        </w:rPr>
        <w:t>were</w:t>
      </w:r>
      <w:r w:rsidR="006F4773">
        <w:rPr>
          <w:rFonts w:asciiTheme="minorHAnsi" w:hAnsiTheme="minorHAnsi" w:cstheme="minorHAnsi"/>
          <w:b/>
          <w:color w:val="auto"/>
        </w:rPr>
        <w:t xml:space="preserve"> observed with bright-field microscopy</w:t>
      </w:r>
      <w:r w:rsidR="00AC1220">
        <w:rPr>
          <w:rFonts w:asciiTheme="minorHAnsi" w:hAnsiTheme="minorHAnsi" w:cstheme="minorHAnsi"/>
          <w:b/>
          <w:color w:val="auto"/>
        </w:rPr>
        <w:t xml:space="preserve">. </w:t>
      </w:r>
      <w:r w:rsidR="00AC1220">
        <w:rPr>
          <w:rFonts w:asciiTheme="minorHAnsi" w:hAnsiTheme="minorHAnsi" w:cstheme="minorHAnsi"/>
          <w:color w:val="auto"/>
        </w:rPr>
        <w:t>(</w:t>
      </w:r>
      <w:r w:rsidR="00AC1220" w:rsidRPr="00CD12E6">
        <w:rPr>
          <w:rFonts w:asciiTheme="minorHAnsi" w:hAnsiTheme="minorHAnsi" w:cstheme="minorHAnsi"/>
          <w:b/>
          <w:bCs/>
          <w:color w:val="auto"/>
        </w:rPr>
        <w:t>A</w:t>
      </w:r>
      <w:r w:rsidR="00AC1220">
        <w:rPr>
          <w:rFonts w:asciiTheme="minorHAnsi" w:hAnsiTheme="minorHAnsi" w:cstheme="minorHAnsi"/>
          <w:color w:val="auto"/>
        </w:rPr>
        <w:t xml:space="preserve">) Cultured cells spread across the middle of the well within </w:t>
      </w:r>
      <w:r w:rsidR="006E7AB6">
        <w:rPr>
          <w:rFonts w:asciiTheme="minorHAnsi" w:hAnsiTheme="minorHAnsi" w:cstheme="minorHAnsi"/>
          <w:color w:val="auto"/>
        </w:rPr>
        <w:t>the PO</w:t>
      </w:r>
      <w:r w:rsidR="00F56097">
        <w:rPr>
          <w:rFonts w:asciiTheme="minorHAnsi" w:hAnsiTheme="minorHAnsi" w:cstheme="minorHAnsi"/>
          <w:color w:val="auto"/>
        </w:rPr>
        <w:t>-</w:t>
      </w:r>
      <w:r w:rsidR="006E7AB6">
        <w:rPr>
          <w:rFonts w:asciiTheme="minorHAnsi" w:hAnsiTheme="minorHAnsi" w:cstheme="minorHAnsi"/>
          <w:color w:val="auto"/>
        </w:rPr>
        <w:t xml:space="preserve">coated micro island with </w:t>
      </w:r>
      <w:r w:rsidR="004906DB">
        <w:rPr>
          <w:rFonts w:asciiTheme="minorHAnsi" w:hAnsiTheme="minorHAnsi" w:cstheme="minorHAnsi"/>
          <w:color w:val="auto"/>
        </w:rPr>
        <w:t xml:space="preserve">an </w:t>
      </w:r>
      <w:r w:rsidR="00AC1220">
        <w:rPr>
          <w:rFonts w:asciiTheme="minorHAnsi" w:hAnsiTheme="minorHAnsi" w:cstheme="minorHAnsi"/>
          <w:color w:val="auto"/>
        </w:rPr>
        <w:t>approximate radius of 4.4 mm (shown with white arrows)</w:t>
      </w:r>
      <w:r w:rsidR="00471F5D">
        <w:rPr>
          <w:rFonts w:asciiTheme="minorHAnsi" w:hAnsiTheme="minorHAnsi" w:cstheme="minorHAnsi"/>
          <w:color w:val="auto"/>
        </w:rPr>
        <w:t xml:space="preserve"> </w:t>
      </w:r>
      <w:r w:rsidR="006E7AB6">
        <w:rPr>
          <w:rFonts w:asciiTheme="minorHAnsi" w:hAnsiTheme="minorHAnsi" w:cstheme="minorHAnsi"/>
          <w:color w:val="auto"/>
        </w:rPr>
        <w:t>created by scratching PO</w:t>
      </w:r>
      <w:r w:rsidR="00AC1220">
        <w:rPr>
          <w:rFonts w:asciiTheme="minorHAnsi" w:hAnsiTheme="minorHAnsi" w:cstheme="minorHAnsi"/>
          <w:color w:val="auto"/>
        </w:rPr>
        <w:t xml:space="preserve"> </w:t>
      </w:r>
      <w:r w:rsidR="006E7AB6">
        <w:rPr>
          <w:rFonts w:asciiTheme="minorHAnsi" w:hAnsiTheme="minorHAnsi" w:cstheme="minorHAnsi"/>
          <w:color w:val="auto"/>
        </w:rPr>
        <w:t>from</w:t>
      </w:r>
      <w:r w:rsidR="00AC1220">
        <w:rPr>
          <w:rFonts w:asciiTheme="minorHAnsi" w:hAnsiTheme="minorHAnsi" w:cstheme="minorHAnsi"/>
          <w:color w:val="auto"/>
        </w:rPr>
        <w:t xml:space="preserve"> approximately 1 mm </w:t>
      </w:r>
      <w:r w:rsidR="006E7AB6">
        <w:rPr>
          <w:rFonts w:asciiTheme="minorHAnsi" w:hAnsiTheme="minorHAnsi" w:cstheme="minorHAnsi"/>
          <w:color w:val="auto"/>
        </w:rPr>
        <w:t>well perimeter</w:t>
      </w:r>
      <w:r w:rsidR="00AC1220">
        <w:rPr>
          <w:rFonts w:asciiTheme="minorHAnsi" w:hAnsiTheme="minorHAnsi" w:cstheme="minorHAnsi"/>
          <w:color w:val="auto"/>
        </w:rPr>
        <w:t xml:space="preserve"> (shown with black arrows). (</w:t>
      </w:r>
      <w:r w:rsidR="00AC1220" w:rsidRPr="00CD12E6">
        <w:rPr>
          <w:rFonts w:asciiTheme="minorHAnsi" w:hAnsiTheme="minorHAnsi" w:cstheme="minorHAnsi"/>
          <w:b/>
          <w:bCs/>
          <w:color w:val="auto"/>
        </w:rPr>
        <w:t>B</w:t>
      </w:r>
      <w:r w:rsidR="00AC1220">
        <w:rPr>
          <w:rFonts w:asciiTheme="minorHAnsi" w:hAnsiTheme="minorHAnsi" w:cstheme="minorHAnsi"/>
          <w:color w:val="auto"/>
        </w:rPr>
        <w:t>) Cultured primary neurons homogenously spread within the area and neuronal projections (marked with red arrow</w:t>
      </w:r>
      <w:r w:rsidR="006E7AB6">
        <w:rPr>
          <w:rFonts w:asciiTheme="minorHAnsi" w:hAnsiTheme="minorHAnsi" w:cstheme="minorHAnsi"/>
          <w:color w:val="auto"/>
        </w:rPr>
        <w:t>head</w:t>
      </w:r>
      <w:r w:rsidR="00AC1220">
        <w:rPr>
          <w:rFonts w:asciiTheme="minorHAnsi" w:hAnsiTheme="minorHAnsi" w:cstheme="minorHAnsi"/>
          <w:color w:val="auto"/>
        </w:rPr>
        <w:t xml:space="preserve">s) </w:t>
      </w:r>
      <w:r w:rsidR="006772AB">
        <w:rPr>
          <w:rFonts w:asciiTheme="minorHAnsi" w:hAnsiTheme="minorHAnsi" w:cstheme="minorHAnsi"/>
          <w:color w:val="auto"/>
        </w:rPr>
        <w:t>were</w:t>
      </w:r>
      <w:r w:rsidR="00AC1220">
        <w:rPr>
          <w:rFonts w:asciiTheme="minorHAnsi" w:hAnsiTheme="minorHAnsi" w:cstheme="minorHAnsi"/>
          <w:color w:val="auto"/>
        </w:rPr>
        <w:t xml:space="preserve"> observed. (</w:t>
      </w:r>
      <w:r w:rsidR="00AC1220" w:rsidRPr="00CD12E6">
        <w:rPr>
          <w:rFonts w:asciiTheme="minorHAnsi" w:hAnsiTheme="minorHAnsi" w:cstheme="minorHAnsi"/>
          <w:b/>
          <w:bCs/>
          <w:color w:val="auto"/>
        </w:rPr>
        <w:t>C</w:t>
      </w:r>
      <w:r w:rsidR="00AC1220">
        <w:rPr>
          <w:rFonts w:asciiTheme="minorHAnsi" w:hAnsiTheme="minorHAnsi" w:cstheme="minorHAnsi"/>
          <w:color w:val="auto"/>
        </w:rPr>
        <w:t xml:space="preserve">) </w:t>
      </w:r>
      <w:r w:rsidR="000B6FE0">
        <w:rPr>
          <w:rFonts w:asciiTheme="minorHAnsi" w:hAnsiTheme="minorHAnsi" w:cstheme="minorHAnsi"/>
          <w:color w:val="auto"/>
        </w:rPr>
        <w:t xml:space="preserve">A </w:t>
      </w:r>
      <w:r w:rsidR="006E7AB6">
        <w:rPr>
          <w:rFonts w:asciiTheme="minorHAnsi" w:hAnsiTheme="minorHAnsi" w:cstheme="minorHAnsi"/>
          <w:color w:val="auto"/>
        </w:rPr>
        <w:t xml:space="preserve">cell </w:t>
      </w:r>
      <w:r w:rsidR="000B6FE0">
        <w:rPr>
          <w:rFonts w:asciiTheme="minorHAnsi" w:hAnsiTheme="minorHAnsi" w:cstheme="minorHAnsi"/>
          <w:color w:val="auto"/>
        </w:rPr>
        <w:t xml:space="preserve">clump with </w:t>
      </w:r>
      <w:r w:rsidR="006772AB">
        <w:rPr>
          <w:rFonts w:asciiTheme="minorHAnsi" w:hAnsiTheme="minorHAnsi" w:cstheme="minorHAnsi"/>
          <w:color w:val="auto"/>
        </w:rPr>
        <w:t xml:space="preserve">a </w:t>
      </w:r>
      <w:r w:rsidR="000B6FE0">
        <w:rPr>
          <w:rFonts w:asciiTheme="minorHAnsi" w:hAnsiTheme="minorHAnsi" w:cstheme="minorHAnsi"/>
          <w:color w:val="auto"/>
        </w:rPr>
        <w:t xml:space="preserve">diameter smaller than 150 </w:t>
      </w:r>
      <w:proofErr w:type="spellStart"/>
      <w:r w:rsidR="000B6FE0" w:rsidRPr="00471F5D">
        <w:rPr>
          <w:rFonts w:asciiTheme="minorHAnsi" w:hAnsiTheme="minorHAnsi" w:cs="Times New Roman"/>
          <w:color w:val="auto"/>
        </w:rPr>
        <w:t>μ</w:t>
      </w:r>
      <w:r w:rsidR="000B6FE0" w:rsidRPr="00471F5D">
        <w:rPr>
          <w:rFonts w:asciiTheme="minorHAnsi" w:hAnsiTheme="minorHAnsi" w:cstheme="minorHAnsi"/>
          <w:color w:val="auto"/>
        </w:rPr>
        <w:t>m</w:t>
      </w:r>
      <w:proofErr w:type="spellEnd"/>
      <w:r w:rsidR="000B6FE0">
        <w:rPr>
          <w:rFonts w:asciiTheme="minorHAnsi" w:hAnsiTheme="minorHAnsi" w:cstheme="minorHAnsi"/>
          <w:color w:val="auto"/>
        </w:rPr>
        <w:t xml:space="preserve"> is marked with blue arrow</w:t>
      </w:r>
      <w:r w:rsidR="00CB218A">
        <w:rPr>
          <w:rFonts w:asciiTheme="minorHAnsi" w:hAnsiTheme="minorHAnsi" w:cstheme="minorHAnsi"/>
          <w:color w:val="auto"/>
        </w:rPr>
        <w:t>head</w:t>
      </w:r>
      <w:r w:rsidR="000B6FE0">
        <w:rPr>
          <w:rFonts w:asciiTheme="minorHAnsi" w:hAnsiTheme="minorHAnsi" w:cstheme="minorHAnsi"/>
          <w:color w:val="auto"/>
        </w:rPr>
        <w:t>s</w:t>
      </w:r>
      <w:r w:rsidR="00AC1220">
        <w:rPr>
          <w:rFonts w:asciiTheme="minorHAnsi" w:hAnsiTheme="minorHAnsi" w:cstheme="minorHAnsi"/>
          <w:color w:val="auto"/>
        </w:rPr>
        <w:t>. Scale bars</w:t>
      </w:r>
      <w:r w:rsidR="00116BD2">
        <w:rPr>
          <w:rFonts w:asciiTheme="minorHAnsi" w:hAnsiTheme="minorHAnsi" w:cstheme="minorHAnsi"/>
          <w:color w:val="auto"/>
        </w:rPr>
        <w:t xml:space="preserve"> =</w:t>
      </w:r>
      <w:r w:rsidR="00AC1220">
        <w:rPr>
          <w:rFonts w:asciiTheme="minorHAnsi" w:hAnsiTheme="minorHAnsi" w:cstheme="minorHAnsi"/>
          <w:color w:val="auto"/>
        </w:rPr>
        <w:t xml:space="preserve"> 100 </w:t>
      </w:r>
      <w:proofErr w:type="spellStart"/>
      <w:r w:rsidR="00AC1220">
        <w:rPr>
          <w:rFonts w:ascii="Times New Roman" w:hAnsi="Times New Roman" w:cs="Times New Roman"/>
          <w:color w:val="auto"/>
        </w:rPr>
        <w:t>μ</w:t>
      </w:r>
      <w:r w:rsidR="00AC1220">
        <w:rPr>
          <w:rFonts w:asciiTheme="minorHAnsi" w:hAnsiTheme="minorHAnsi" w:cstheme="minorHAnsi"/>
          <w:color w:val="auto"/>
        </w:rPr>
        <w:t>m</w:t>
      </w:r>
      <w:proofErr w:type="spellEnd"/>
      <w:r w:rsidR="00AC1220">
        <w:rPr>
          <w:rFonts w:asciiTheme="minorHAnsi" w:hAnsiTheme="minorHAnsi" w:cstheme="minorHAnsi"/>
          <w:color w:val="auto"/>
        </w:rPr>
        <w:t>.</w:t>
      </w:r>
    </w:p>
    <w:p w14:paraId="0D651C90" w14:textId="77777777" w:rsidR="001847DB" w:rsidRDefault="001847DB" w:rsidP="008B569A">
      <w:pPr>
        <w:rPr>
          <w:rFonts w:asciiTheme="minorHAnsi" w:hAnsiTheme="minorHAnsi" w:cstheme="minorHAnsi"/>
          <w:color w:val="auto"/>
        </w:rPr>
      </w:pPr>
    </w:p>
    <w:p w14:paraId="75182EC3" w14:textId="623DC3DF" w:rsidR="00B32616" w:rsidRDefault="0058243E" w:rsidP="008B569A">
      <w:pPr>
        <w:rPr>
          <w:rFonts w:asciiTheme="minorHAnsi" w:hAnsiTheme="minorHAnsi" w:cstheme="minorBidi"/>
          <w:color w:val="auto"/>
        </w:rPr>
      </w:pPr>
      <w:r w:rsidRPr="0021329E">
        <w:rPr>
          <w:rFonts w:asciiTheme="minorHAnsi" w:hAnsiTheme="minorHAnsi" w:cstheme="minorBidi"/>
          <w:b/>
          <w:color w:val="auto"/>
        </w:rPr>
        <w:t xml:space="preserve">Figure </w:t>
      </w:r>
      <w:r w:rsidR="00A218B6">
        <w:rPr>
          <w:rFonts w:asciiTheme="minorHAnsi" w:hAnsiTheme="minorHAnsi" w:cstheme="minorBidi"/>
          <w:b/>
          <w:color w:val="auto"/>
        </w:rPr>
        <w:t>4</w:t>
      </w:r>
      <w:r w:rsidR="006772AB" w:rsidRPr="00DB669B">
        <w:rPr>
          <w:rFonts w:asciiTheme="minorHAnsi" w:hAnsiTheme="minorHAnsi" w:cstheme="minorHAnsi"/>
          <w:b/>
          <w:color w:val="auto"/>
        </w:rPr>
        <w:t>:</w:t>
      </w:r>
      <w:r w:rsidRPr="0021329E">
        <w:rPr>
          <w:rFonts w:asciiTheme="minorHAnsi" w:hAnsiTheme="minorHAnsi" w:cstheme="minorBidi"/>
          <w:b/>
          <w:color w:val="auto"/>
        </w:rPr>
        <w:t xml:space="preserve"> </w:t>
      </w:r>
      <w:r w:rsidR="00F85C03" w:rsidRPr="0021329E">
        <w:rPr>
          <w:rFonts w:asciiTheme="minorHAnsi" w:hAnsiTheme="minorHAnsi" w:cstheme="minorBidi"/>
          <w:b/>
          <w:color w:val="auto"/>
        </w:rPr>
        <w:t xml:space="preserve">At DIV15, </w:t>
      </w:r>
      <w:r w:rsidR="008C60F1" w:rsidRPr="0021329E">
        <w:rPr>
          <w:rFonts w:asciiTheme="minorHAnsi" w:hAnsiTheme="minorHAnsi" w:cstheme="minorBidi"/>
          <w:b/>
          <w:color w:val="auto"/>
        </w:rPr>
        <w:t>800</w:t>
      </w:r>
      <w:r w:rsidR="004906DB" w:rsidRPr="0074046A">
        <w:rPr>
          <w:rFonts w:asciiTheme="minorHAnsi" w:hAnsiTheme="minorHAnsi" w:cstheme="minorBidi"/>
          <w:b/>
          <w:color w:val="auto"/>
        </w:rPr>
        <w:t>–</w:t>
      </w:r>
      <w:r w:rsidR="008C60F1" w:rsidRPr="0021329E">
        <w:rPr>
          <w:rFonts w:asciiTheme="minorHAnsi" w:hAnsiTheme="minorHAnsi" w:cstheme="minorBidi"/>
          <w:b/>
          <w:color w:val="auto"/>
        </w:rPr>
        <w:t>1</w:t>
      </w:r>
      <w:r w:rsidR="004906DB">
        <w:rPr>
          <w:rFonts w:asciiTheme="minorHAnsi" w:hAnsiTheme="minorHAnsi" w:cstheme="minorBidi"/>
          <w:b/>
          <w:color w:val="auto"/>
        </w:rPr>
        <w:t>,</w:t>
      </w:r>
      <w:r w:rsidR="008C60F1" w:rsidRPr="0021329E">
        <w:rPr>
          <w:rFonts w:asciiTheme="minorHAnsi" w:hAnsiTheme="minorHAnsi" w:cstheme="minorBidi"/>
          <w:b/>
          <w:color w:val="auto"/>
        </w:rPr>
        <w:t xml:space="preserve">000 dopamine cells </w:t>
      </w:r>
      <w:r w:rsidR="006772AB">
        <w:rPr>
          <w:rFonts w:asciiTheme="minorHAnsi" w:hAnsiTheme="minorHAnsi" w:cstheme="minorBidi"/>
          <w:b/>
          <w:color w:val="auto"/>
        </w:rPr>
        <w:t>were</w:t>
      </w:r>
      <w:r w:rsidR="008C60F1" w:rsidRPr="0021329E">
        <w:rPr>
          <w:rFonts w:asciiTheme="minorHAnsi" w:hAnsiTheme="minorHAnsi" w:cstheme="minorBidi"/>
          <w:b/>
          <w:color w:val="auto"/>
        </w:rPr>
        <w:t xml:space="preserve"> quantified from each micro island</w:t>
      </w:r>
      <w:r w:rsidR="00F85C03" w:rsidRPr="0021329E">
        <w:rPr>
          <w:rFonts w:asciiTheme="minorHAnsi" w:hAnsiTheme="minorHAnsi" w:cstheme="minorBidi"/>
          <w:b/>
          <w:color w:val="auto"/>
        </w:rPr>
        <w:t>, with or without PFF treatment</w:t>
      </w:r>
      <w:r w:rsidR="008C60F1" w:rsidRPr="0021329E">
        <w:rPr>
          <w:rFonts w:asciiTheme="minorHAnsi" w:hAnsiTheme="minorHAnsi" w:cstheme="minorBidi"/>
          <w:b/>
          <w:color w:val="auto"/>
        </w:rPr>
        <w:t>.</w:t>
      </w:r>
      <w:r w:rsidR="008C60F1" w:rsidRPr="687BF1B9">
        <w:rPr>
          <w:rFonts w:asciiTheme="minorHAnsi" w:hAnsiTheme="minorHAnsi" w:cstheme="minorBidi"/>
          <w:color w:val="auto"/>
        </w:rPr>
        <w:t xml:space="preserve"> </w:t>
      </w:r>
      <w:r w:rsidR="00A815F8">
        <w:rPr>
          <w:rFonts w:asciiTheme="minorHAnsi" w:hAnsiTheme="minorHAnsi" w:cstheme="minorBidi"/>
          <w:color w:val="auto"/>
        </w:rPr>
        <w:t xml:space="preserve">Representative images of embryonic midbrain cultures </w:t>
      </w:r>
      <w:proofErr w:type="spellStart"/>
      <w:r w:rsidR="00A815F8">
        <w:rPr>
          <w:rFonts w:asciiTheme="minorHAnsi" w:hAnsiTheme="minorHAnsi" w:cstheme="minorBidi"/>
          <w:color w:val="auto"/>
        </w:rPr>
        <w:t>immonustained</w:t>
      </w:r>
      <w:proofErr w:type="spellEnd"/>
      <w:r w:rsidR="00A815F8">
        <w:rPr>
          <w:rFonts w:asciiTheme="minorHAnsi" w:hAnsiTheme="minorHAnsi" w:cstheme="minorBidi"/>
          <w:color w:val="auto"/>
        </w:rPr>
        <w:t xml:space="preserve"> with anti-TH and anti-p</w:t>
      </w:r>
      <w:r w:rsidR="00BC22A6">
        <w:rPr>
          <w:rFonts w:asciiTheme="minorHAnsi" w:hAnsiTheme="minorHAnsi" w:cstheme="minorBidi"/>
          <w:color w:val="auto"/>
        </w:rPr>
        <w:t>S129</w:t>
      </w:r>
      <w:r w:rsidR="00A815F8">
        <w:rPr>
          <w:rFonts w:asciiTheme="minorHAnsi" w:hAnsiTheme="minorHAnsi" w:cstheme="minorBidi"/>
          <w:color w:val="auto"/>
        </w:rPr>
        <w:t>-α</w:t>
      </w:r>
      <w:proofErr w:type="spellStart"/>
      <w:r w:rsidR="00A815F8">
        <w:rPr>
          <w:rFonts w:asciiTheme="minorHAnsi" w:hAnsiTheme="minorHAnsi" w:cstheme="minorBidi"/>
          <w:color w:val="auto"/>
        </w:rPr>
        <w:t>syn</w:t>
      </w:r>
      <w:proofErr w:type="spellEnd"/>
      <w:r w:rsidR="00A815F8">
        <w:rPr>
          <w:rFonts w:asciiTheme="minorHAnsi" w:hAnsiTheme="minorHAnsi" w:cstheme="minorBidi"/>
          <w:color w:val="auto"/>
        </w:rPr>
        <w:t xml:space="preserve"> antibodies</w:t>
      </w:r>
      <w:r w:rsidR="007330BE">
        <w:rPr>
          <w:rFonts w:asciiTheme="minorHAnsi" w:hAnsiTheme="minorHAnsi" w:cstheme="minorBidi"/>
          <w:color w:val="auto"/>
        </w:rPr>
        <w:t>.</w:t>
      </w:r>
      <w:r w:rsidR="00A815F8">
        <w:rPr>
          <w:rFonts w:asciiTheme="minorHAnsi" w:hAnsiTheme="minorHAnsi" w:cstheme="minorBidi"/>
          <w:color w:val="auto"/>
        </w:rPr>
        <w:t xml:space="preserve"> </w:t>
      </w:r>
      <w:r w:rsidR="008C60F1" w:rsidRPr="687BF1B9">
        <w:rPr>
          <w:rFonts w:asciiTheme="minorHAnsi" w:hAnsiTheme="minorHAnsi" w:cstheme="minorBidi"/>
          <w:color w:val="auto"/>
        </w:rPr>
        <w:t>(</w:t>
      </w:r>
      <w:r w:rsidR="008C60F1" w:rsidRPr="00CD12E6">
        <w:rPr>
          <w:rFonts w:asciiTheme="minorHAnsi" w:hAnsiTheme="minorHAnsi" w:cstheme="minorBidi"/>
          <w:b/>
          <w:bCs/>
          <w:color w:val="auto"/>
        </w:rPr>
        <w:t>A</w:t>
      </w:r>
      <w:r w:rsidR="00A815F8">
        <w:rPr>
          <w:rFonts w:asciiTheme="minorHAnsi" w:hAnsiTheme="minorHAnsi" w:cstheme="minorBidi"/>
          <w:color w:val="auto"/>
        </w:rPr>
        <w:t xml:space="preserve">, </w:t>
      </w:r>
      <w:r w:rsidR="00DB3308" w:rsidRPr="00CD12E6">
        <w:rPr>
          <w:rFonts w:asciiTheme="minorHAnsi" w:hAnsiTheme="minorHAnsi" w:cstheme="minorBidi"/>
          <w:b/>
          <w:bCs/>
          <w:color w:val="auto"/>
        </w:rPr>
        <w:t>A’</w:t>
      </w:r>
      <w:r w:rsidR="00DB3308">
        <w:rPr>
          <w:rFonts w:asciiTheme="minorHAnsi" w:hAnsiTheme="minorHAnsi" w:cstheme="minorBidi"/>
          <w:color w:val="auto"/>
        </w:rPr>
        <w:t xml:space="preserve">, </w:t>
      </w:r>
      <w:r w:rsidR="00DB3308" w:rsidRPr="00CD12E6">
        <w:rPr>
          <w:rFonts w:asciiTheme="minorHAnsi" w:hAnsiTheme="minorHAnsi" w:cstheme="minorBidi"/>
          <w:b/>
          <w:bCs/>
          <w:color w:val="auto"/>
        </w:rPr>
        <w:t>A’’</w:t>
      </w:r>
      <w:r w:rsidR="008C60F1" w:rsidRPr="687BF1B9">
        <w:rPr>
          <w:rFonts w:asciiTheme="minorHAnsi" w:hAnsiTheme="minorHAnsi" w:cstheme="minorBidi"/>
          <w:color w:val="auto"/>
        </w:rPr>
        <w:t xml:space="preserve">) </w:t>
      </w:r>
      <w:r w:rsidR="001C287A" w:rsidRPr="687BF1B9">
        <w:rPr>
          <w:rFonts w:asciiTheme="minorHAnsi" w:hAnsiTheme="minorHAnsi" w:cstheme="minorBidi"/>
          <w:color w:val="auto"/>
        </w:rPr>
        <w:t xml:space="preserve">Control </w:t>
      </w:r>
      <w:r w:rsidR="00FF79BE" w:rsidRPr="687BF1B9">
        <w:rPr>
          <w:rFonts w:asciiTheme="minorHAnsi" w:hAnsiTheme="minorHAnsi" w:cstheme="minorBidi"/>
          <w:color w:val="auto"/>
        </w:rPr>
        <w:t>cells</w:t>
      </w:r>
      <w:r w:rsidR="001C287A" w:rsidRPr="687BF1B9">
        <w:rPr>
          <w:rFonts w:asciiTheme="minorHAnsi" w:hAnsiTheme="minorHAnsi" w:cstheme="minorBidi"/>
          <w:color w:val="auto"/>
        </w:rPr>
        <w:t xml:space="preserve"> without PFF treatment</w:t>
      </w:r>
      <w:r w:rsidR="00FF79BE" w:rsidRPr="687BF1B9">
        <w:rPr>
          <w:rFonts w:asciiTheme="minorHAnsi" w:hAnsiTheme="minorHAnsi" w:cstheme="minorBidi"/>
          <w:color w:val="auto"/>
        </w:rPr>
        <w:t>. (</w:t>
      </w:r>
      <w:r w:rsidR="00DB3308" w:rsidRPr="00CD12E6">
        <w:rPr>
          <w:rFonts w:asciiTheme="minorHAnsi" w:hAnsiTheme="minorHAnsi" w:cstheme="minorBidi"/>
          <w:b/>
          <w:bCs/>
          <w:color w:val="auto"/>
        </w:rPr>
        <w:t>B</w:t>
      </w:r>
      <w:r w:rsidR="00A815F8">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DB3308">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FF79BE" w:rsidRPr="687BF1B9">
        <w:rPr>
          <w:rFonts w:asciiTheme="minorHAnsi" w:hAnsiTheme="minorHAnsi" w:cstheme="minorBidi"/>
          <w:color w:val="auto"/>
        </w:rPr>
        <w:t>) PFF-treated cells with p</w:t>
      </w:r>
      <w:r w:rsidR="00DB3308">
        <w:rPr>
          <w:rFonts w:asciiTheme="minorHAnsi" w:hAnsiTheme="minorHAnsi" w:cstheme="minorBidi"/>
          <w:color w:val="auto"/>
        </w:rPr>
        <w:t>S129-</w:t>
      </w:r>
      <w:r w:rsidR="00FF79BE" w:rsidRPr="687BF1B9">
        <w:rPr>
          <w:rFonts w:asciiTheme="minorHAnsi" w:hAnsiTheme="minorHAnsi" w:cstheme="minorBidi"/>
          <w:color w:val="auto"/>
        </w:rPr>
        <w:t>α</w:t>
      </w:r>
      <w:proofErr w:type="spellStart"/>
      <w:r w:rsidR="00FF79BE" w:rsidRPr="687BF1B9">
        <w:rPr>
          <w:rFonts w:asciiTheme="minorHAnsi" w:hAnsiTheme="minorHAnsi" w:cstheme="minorBidi"/>
          <w:color w:val="auto"/>
        </w:rPr>
        <w:t>syn</w:t>
      </w:r>
      <w:proofErr w:type="spellEnd"/>
      <w:r w:rsidR="00FF79BE" w:rsidRPr="687BF1B9">
        <w:rPr>
          <w:rFonts w:asciiTheme="minorHAnsi" w:hAnsiTheme="minorHAnsi" w:cstheme="minorBidi"/>
          <w:color w:val="auto"/>
        </w:rPr>
        <w:t xml:space="preserve"> inclusions. (</w:t>
      </w:r>
      <w:r w:rsidR="00CD12E6">
        <w:rPr>
          <w:rFonts w:asciiTheme="minorHAnsi" w:hAnsiTheme="minorHAnsi" w:cstheme="minorBidi"/>
          <w:b/>
          <w:bCs/>
          <w:color w:val="auto"/>
        </w:rPr>
        <w:t>C</w:t>
      </w:r>
      <w:r w:rsidR="00FF79BE" w:rsidRPr="687BF1B9">
        <w:rPr>
          <w:rFonts w:asciiTheme="minorHAnsi" w:hAnsiTheme="minorHAnsi" w:cstheme="minorBidi"/>
          <w:color w:val="auto"/>
        </w:rPr>
        <w:t>)</w:t>
      </w:r>
      <w:r w:rsidR="00724629" w:rsidRPr="687BF1B9">
        <w:rPr>
          <w:rFonts w:asciiTheme="minorHAnsi" w:hAnsiTheme="minorHAnsi" w:cstheme="minorBidi"/>
          <w:color w:val="auto"/>
        </w:rPr>
        <w:t xml:space="preserve"> </w:t>
      </w:r>
      <w:r w:rsidR="007330BE">
        <w:rPr>
          <w:rFonts w:asciiTheme="minorHAnsi" w:hAnsiTheme="minorHAnsi" w:cstheme="minorBidi"/>
          <w:color w:val="auto"/>
        </w:rPr>
        <w:t xml:space="preserve">Quantification of </w:t>
      </w:r>
      <w:r w:rsidR="00724629" w:rsidRPr="687BF1B9">
        <w:rPr>
          <w:rFonts w:asciiTheme="minorHAnsi" w:hAnsiTheme="minorHAnsi" w:cstheme="minorBidi"/>
          <w:color w:val="auto"/>
        </w:rPr>
        <w:t>TH-positive cell numbers</w:t>
      </w:r>
      <w:r w:rsidR="007330BE">
        <w:rPr>
          <w:rFonts w:asciiTheme="minorHAnsi" w:hAnsiTheme="minorHAnsi" w:cstheme="minorBidi"/>
          <w:color w:val="auto"/>
        </w:rPr>
        <w:t xml:space="preserve"> in wells treated with vehicle (control), PFFs</w:t>
      </w:r>
      <w:r w:rsidR="009616A2">
        <w:rPr>
          <w:rFonts w:asciiTheme="minorHAnsi" w:hAnsiTheme="minorHAnsi" w:cstheme="minorBidi"/>
          <w:color w:val="auto"/>
        </w:rPr>
        <w:t>,</w:t>
      </w:r>
      <w:r w:rsidR="007330BE">
        <w:rPr>
          <w:rFonts w:asciiTheme="minorHAnsi" w:hAnsiTheme="minorHAnsi" w:cstheme="minorBidi"/>
          <w:color w:val="auto"/>
        </w:rPr>
        <w:t xml:space="preserve"> or PFFs with 50 ng/</w:t>
      </w:r>
      <w:r w:rsidR="00E13DCC">
        <w:rPr>
          <w:rFonts w:asciiTheme="minorHAnsi" w:hAnsiTheme="minorHAnsi" w:cstheme="minorBidi"/>
          <w:color w:val="auto"/>
        </w:rPr>
        <w:t>mL</w:t>
      </w:r>
      <w:r w:rsidR="007330BE">
        <w:rPr>
          <w:rFonts w:asciiTheme="minorHAnsi" w:hAnsiTheme="minorHAnsi" w:cstheme="minorBidi"/>
          <w:color w:val="auto"/>
        </w:rPr>
        <w:t xml:space="preserve"> GDNF</w:t>
      </w:r>
      <w:r w:rsidR="00724629" w:rsidRPr="687BF1B9">
        <w:rPr>
          <w:rFonts w:asciiTheme="minorHAnsi" w:hAnsiTheme="minorHAnsi" w:cstheme="minorBidi"/>
          <w:color w:val="auto"/>
        </w:rPr>
        <w:t>.</w:t>
      </w:r>
      <w:r w:rsidR="008C60F1" w:rsidRPr="008C60F1">
        <w:t xml:space="preserve"> </w:t>
      </w:r>
      <w:r w:rsidR="00243C1E">
        <w:t>(</w:t>
      </w:r>
      <w:r w:rsidR="00CD12E6">
        <w:rPr>
          <w:b/>
          <w:bCs/>
        </w:rPr>
        <w:t>D</w:t>
      </w:r>
      <w:r w:rsidR="687BF1B9">
        <w:t>)</w:t>
      </w:r>
      <w:r w:rsidR="00462C83">
        <w:t xml:space="preserve"> </w:t>
      </w:r>
      <w:r w:rsidR="007330BE">
        <w:rPr>
          <w:rFonts w:asciiTheme="minorHAnsi" w:hAnsiTheme="minorHAnsi" w:cstheme="minorBidi"/>
          <w:color w:val="auto"/>
        </w:rPr>
        <w:t xml:space="preserve">Quantification of </w:t>
      </w:r>
      <w:r w:rsidR="000F2E1E" w:rsidRPr="0041340B">
        <w:rPr>
          <w:rFonts w:asciiTheme="minorHAnsi" w:hAnsiTheme="minorHAnsi" w:cstheme="minorHAnsi"/>
          <w:color w:val="auto"/>
        </w:rPr>
        <w:t>pS129-α</w:t>
      </w:r>
      <w:proofErr w:type="spellStart"/>
      <w:r w:rsidR="000F2E1E" w:rsidRPr="0041340B">
        <w:rPr>
          <w:rFonts w:asciiTheme="minorHAnsi" w:hAnsiTheme="minorHAnsi" w:cstheme="minorHAnsi"/>
          <w:color w:val="auto"/>
        </w:rPr>
        <w:t>syn</w:t>
      </w:r>
      <w:proofErr w:type="spellEnd"/>
      <w:r w:rsidR="000F2E1E" w:rsidDel="000F2E1E">
        <w:rPr>
          <w:rFonts w:asciiTheme="minorHAnsi" w:hAnsiTheme="minorHAnsi" w:cstheme="minorBidi"/>
          <w:color w:val="auto"/>
        </w:rPr>
        <w:t xml:space="preserve"> </w:t>
      </w:r>
      <w:r w:rsidR="007330BE">
        <w:rPr>
          <w:rFonts w:asciiTheme="minorHAnsi" w:hAnsiTheme="minorHAnsi" w:cstheme="minorBidi"/>
          <w:color w:val="auto"/>
        </w:rPr>
        <w:t xml:space="preserve">aggregates in </w:t>
      </w:r>
      <w:r w:rsidR="007330BE" w:rsidRPr="687BF1B9">
        <w:rPr>
          <w:rFonts w:asciiTheme="minorHAnsi" w:hAnsiTheme="minorHAnsi" w:cstheme="minorBidi"/>
          <w:color w:val="auto"/>
        </w:rPr>
        <w:t>TH</w:t>
      </w:r>
      <w:r w:rsidR="007330BE">
        <w:rPr>
          <w:rFonts w:asciiTheme="minorHAnsi" w:hAnsiTheme="minorHAnsi" w:cstheme="minorBidi"/>
          <w:color w:val="auto"/>
        </w:rPr>
        <w:t>-</w:t>
      </w:r>
      <w:r w:rsidR="007330BE" w:rsidRPr="687BF1B9">
        <w:rPr>
          <w:rFonts w:asciiTheme="minorHAnsi" w:hAnsiTheme="minorHAnsi" w:cstheme="minorBidi"/>
          <w:color w:val="auto"/>
        </w:rPr>
        <w:t>positive cell</w:t>
      </w:r>
      <w:r w:rsidR="007330BE">
        <w:rPr>
          <w:rFonts w:asciiTheme="minorHAnsi" w:hAnsiTheme="minorHAnsi" w:cstheme="minorBidi"/>
          <w:color w:val="auto"/>
        </w:rPr>
        <w:t>s treated with vehicle (control), PFFs</w:t>
      </w:r>
      <w:r w:rsidR="009616A2">
        <w:rPr>
          <w:rFonts w:asciiTheme="minorHAnsi" w:hAnsiTheme="minorHAnsi" w:cstheme="minorBidi"/>
          <w:color w:val="auto"/>
        </w:rPr>
        <w:t>,</w:t>
      </w:r>
      <w:r w:rsidR="007330BE">
        <w:rPr>
          <w:rFonts w:asciiTheme="minorHAnsi" w:hAnsiTheme="minorHAnsi" w:cstheme="minorBidi"/>
          <w:color w:val="auto"/>
        </w:rPr>
        <w:t xml:space="preserve"> or PFFs with 50 ng/</w:t>
      </w:r>
      <w:r w:rsidR="00E13DCC">
        <w:rPr>
          <w:rFonts w:asciiTheme="minorHAnsi" w:hAnsiTheme="minorHAnsi" w:cstheme="minorBidi"/>
          <w:color w:val="auto"/>
        </w:rPr>
        <w:t>mL</w:t>
      </w:r>
      <w:r w:rsidR="007330BE">
        <w:rPr>
          <w:rFonts w:asciiTheme="minorHAnsi" w:hAnsiTheme="minorHAnsi" w:cstheme="minorBidi"/>
          <w:color w:val="auto"/>
        </w:rPr>
        <w:t xml:space="preserve"> GDNF. </w:t>
      </w:r>
      <w:r w:rsidR="00C30A1E">
        <w:t>Statistical significance</w:t>
      </w:r>
      <w:r w:rsidR="00615585">
        <w:t xml:space="preserve"> was</w:t>
      </w:r>
      <w:r w:rsidR="00C30A1E">
        <w:t xml:space="preserve"> calculated with</w:t>
      </w:r>
      <w:r w:rsidR="00615585" w:rsidRPr="00615585">
        <w:t xml:space="preserve"> random block design </w:t>
      </w:r>
      <w:r w:rsidR="004347D0" w:rsidRPr="00615585">
        <w:t>ANOVA</w:t>
      </w:r>
      <w:r w:rsidR="004347D0">
        <w:t xml:space="preserve">. </w:t>
      </w:r>
      <w:r w:rsidR="00C30A1E" w:rsidRPr="687BF1B9">
        <w:rPr>
          <w:rFonts w:asciiTheme="minorHAnsi" w:hAnsiTheme="minorHAnsi" w:cstheme="minorBidi"/>
          <w:color w:val="auto"/>
        </w:rPr>
        <w:t>**p</w:t>
      </w:r>
      <w:r w:rsidR="00116BD2">
        <w:rPr>
          <w:rFonts w:asciiTheme="minorHAnsi" w:hAnsiTheme="minorHAnsi" w:cstheme="minorBidi"/>
          <w:color w:val="auto"/>
        </w:rPr>
        <w:t xml:space="preserve"> </w:t>
      </w:r>
      <w:r w:rsidR="00C30A1E" w:rsidRPr="687BF1B9">
        <w:rPr>
          <w:rFonts w:asciiTheme="minorHAnsi" w:hAnsiTheme="minorHAnsi" w:cstheme="minorBidi"/>
          <w:color w:val="auto"/>
        </w:rPr>
        <w:t>&lt;</w:t>
      </w:r>
      <w:r w:rsidR="00116BD2">
        <w:rPr>
          <w:rFonts w:asciiTheme="minorHAnsi" w:hAnsiTheme="minorHAnsi" w:cstheme="minorBidi"/>
          <w:color w:val="auto"/>
        </w:rPr>
        <w:t xml:space="preserve"> </w:t>
      </w:r>
      <w:r w:rsidR="00C30A1E" w:rsidRPr="687BF1B9">
        <w:rPr>
          <w:rFonts w:asciiTheme="minorHAnsi" w:hAnsiTheme="minorHAnsi" w:cstheme="minorBidi"/>
          <w:color w:val="auto"/>
        </w:rPr>
        <w:t>0.0</w:t>
      </w:r>
      <w:r w:rsidR="007C1D60" w:rsidRPr="687BF1B9">
        <w:rPr>
          <w:rFonts w:asciiTheme="minorHAnsi" w:hAnsiTheme="minorHAnsi" w:cstheme="minorBidi"/>
          <w:color w:val="auto"/>
        </w:rPr>
        <w:t>1, n</w:t>
      </w:r>
      <w:r w:rsidR="00116BD2">
        <w:rPr>
          <w:rFonts w:asciiTheme="minorHAnsi" w:hAnsiTheme="minorHAnsi" w:cstheme="minorBidi"/>
          <w:color w:val="auto"/>
        </w:rPr>
        <w:t xml:space="preserve"> </w:t>
      </w:r>
      <w:r w:rsidR="007C1D60" w:rsidRPr="687BF1B9">
        <w:rPr>
          <w:rFonts w:asciiTheme="minorHAnsi" w:hAnsiTheme="minorHAnsi" w:cstheme="minorBidi"/>
          <w:color w:val="auto"/>
        </w:rPr>
        <w:t>=</w:t>
      </w:r>
      <w:r w:rsidR="00116BD2">
        <w:rPr>
          <w:rFonts w:asciiTheme="minorHAnsi" w:hAnsiTheme="minorHAnsi" w:cstheme="minorBidi"/>
          <w:color w:val="auto"/>
        </w:rPr>
        <w:t xml:space="preserve"> </w:t>
      </w:r>
      <w:r w:rsidR="00615585">
        <w:rPr>
          <w:rFonts w:asciiTheme="minorHAnsi" w:hAnsiTheme="minorHAnsi" w:cstheme="minorBidi"/>
          <w:color w:val="auto"/>
        </w:rPr>
        <w:t>4</w:t>
      </w:r>
      <w:r w:rsidR="00C30A1E" w:rsidRPr="687BF1B9">
        <w:rPr>
          <w:rFonts w:asciiTheme="minorHAnsi" w:hAnsiTheme="minorHAnsi" w:cstheme="minorBidi"/>
          <w:color w:val="auto"/>
        </w:rPr>
        <w:t xml:space="preserve"> individual</w:t>
      </w:r>
      <w:r w:rsidR="00615585">
        <w:rPr>
          <w:rFonts w:asciiTheme="minorHAnsi" w:hAnsiTheme="minorHAnsi" w:cstheme="minorBidi"/>
          <w:color w:val="auto"/>
        </w:rPr>
        <w:t xml:space="preserve"> plates (biological replicates), each with 3</w:t>
      </w:r>
      <w:r w:rsidR="009616A2" w:rsidRPr="0074046A">
        <w:rPr>
          <w:rFonts w:asciiTheme="minorHAnsi" w:hAnsiTheme="minorHAnsi" w:cstheme="minorBidi"/>
          <w:color w:val="auto"/>
        </w:rPr>
        <w:t>–</w:t>
      </w:r>
      <w:r w:rsidR="00615585">
        <w:rPr>
          <w:rFonts w:asciiTheme="minorHAnsi" w:hAnsiTheme="minorHAnsi" w:cstheme="minorBidi"/>
          <w:color w:val="auto"/>
        </w:rPr>
        <w:t>6</w:t>
      </w:r>
      <w:r w:rsidR="00C30A1E" w:rsidRPr="687BF1B9">
        <w:rPr>
          <w:rFonts w:asciiTheme="minorHAnsi" w:hAnsiTheme="minorHAnsi" w:cstheme="minorBidi"/>
          <w:color w:val="auto"/>
        </w:rPr>
        <w:t xml:space="preserve"> wells</w:t>
      </w:r>
      <w:r w:rsidR="00615585">
        <w:rPr>
          <w:rFonts w:asciiTheme="minorHAnsi" w:hAnsiTheme="minorHAnsi" w:cstheme="minorBidi"/>
          <w:color w:val="auto"/>
        </w:rPr>
        <w:t xml:space="preserve"> per treatment group (technical repeats)</w:t>
      </w:r>
      <w:r w:rsidR="00C30A1E" w:rsidRPr="687BF1B9">
        <w:rPr>
          <w:rFonts w:asciiTheme="minorHAnsi" w:hAnsiTheme="minorHAnsi" w:cstheme="minorBidi"/>
          <w:color w:val="auto"/>
        </w:rPr>
        <w:t>.</w:t>
      </w:r>
      <w:r w:rsidR="008C60F1" w:rsidRPr="008C60F1">
        <w:t xml:space="preserve"> </w:t>
      </w:r>
      <w:r w:rsidR="008C60F1" w:rsidRPr="687BF1B9">
        <w:rPr>
          <w:rFonts w:asciiTheme="minorHAnsi" w:hAnsiTheme="minorHAnsi" w:cstheme="minorBidi"/>
          <w:color w:val="auto"/>
        </w:rPr>
        <w:t>Scale bars</w:t>
      </w:r>
      <w:r w:rsidR="00116BD2">
        <w:rPr>
          <w:rFonts w:asciiTheme="minorHAnsi" w:hAnsiTheme="minorHAnsi" w:cstheme="minorBidi"/>
          <w:color w:val="auto"/>
        </w:rPr>
        <w:t xml:space="preserve"> =</w:t>
      </w:r>
      <w:r w:rsidR="008C60F1" w:rsidRPr="687BF1B9">
        <w:rPr>
          <w:rFonts w:asciiTheme="minorHAnsi" w:hAnsiTheme="minorHAnsi" w:cstheme="minorBidi"/>
          <w:color w:val="auto"/>
        </w:rPr>
        <w:t xml:space="preserve"> </w:t>
      </w:r>
      <w:r w:rsidR="007330BE">
        <w:rPr>
          <w:rFonts w:asciiTheme="minorHAnsi" w:hAnsiTheme="minorHAnsi" w:cstheme="minorBidi"/>
          <w:color w:val="auto"/>
        </w:rPr>
        <w:t xml:space="preserve">300 </w:t>
      </w:r>
      <w:proofErr w:type="spellStart"/>
      <w:r w:rsidR="00BB1340" w:rsidRPr="00052036">
        <w:t>μ</w:t>
      </w:r>
      <w:r w:rsidR="007330BE">
        <w:rPr>
          <w:rFonts w:asciiTheme="minorHAnsi" w:hAnsiTheme="minorHAnsi" w:cstheme="minorBidi"/>
          <w:color w:val="auto"/>
        </w:rPr>
        <w:t>m</w:t>
      </w:r>
      <w:proofErr w:type="spellEnd"/>
      <w:r w:rsidR="007330BE">
        <w:rPr>
          <w:rFonts w:asciiTheme="minorHAnsi" w:hAnsiTheme="minorHAnsi" w:cstheme="minorBidi"/>
          <w:color w:val="auto"/>
        </w:rPr>
        <w:t xml:space="preserve"> for </w:t>
      </w:r>
      <w:r w:rsidR="007330BE" w:rsidRPr="00CD12E6">
        <w:rPr>
          <w:rFonts w:asciiTheme="minorHAnsi" w:hAnsiTheme="minorHAnsi" w:cstheme="minorBidi"/>
          <w:b/>
          <w:bCs/>
          <w:color w:val="auto"/>
        </w:rPr>
        <w:t>A</w:t>
      </w:r>
      <w:r w:rsidR="007330BE">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7330BE">
        <w:rPr>
          <w:rFonts w:asciiTheme="minorHAnsi" w:hAnsiTheme="minorHAnsi" w:cstheme="minorBidi"/>
          <w:color w:val="auto"/>
        </w:rPr>
        <w:t xml:space="preserve">; 50 </w:t>
      </w:r>
      <w:proofErr w:type="spellStart"/>
      <w:r w:rsidR="00634AAE" w:rsidRPr="00052036">
        <w:t>μ</w:t>
      </w:r>
      <w:r w:rsidR="007330BE">
        <w:rPr>
          <w:rFonts w:asciiTheme="minorHAnsi" w:hAnsiTheme="minorHAnsi" w:cstheme="minorBidi"/>
          <w:color w:val="auto"/>
        </w:rPr>
        <w:t>m</w:t>
      </w:r>
      <w:proofErr w:type="spellEnd"/>
      <w:r w:rsidR="007330BE">
        <w:rPr>
          <w:rFonts w:asciiTheme="minorHAnsi" w:hAnsiTheme="minorHAnsi" w:cstheme="minorBidi"/>
          <w:color w:val="auto"/>
        </w:rPr>
        <w:t xml:space="preserve"> for </w:t>
      </w:r>
      <w:r w:rsidR="00DB3308" w:rsidRPr="00CD12E6">
        <w:rPr>
          <w:rFonts w:asciiTheme="minorHAnsi" w:hAnsiTheme="minorHAnsi" w:cstheme="minorBidi"/>
          <w:b/>
          <w:bCs/>
          <w:color w:val="auto"/>
        </w:rPr>
        <w:t>A’</w:t>
      </w:r>
      <w:r w:rsidR="007330BE">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DB3308">
        <w:rPr>
          <w:rFonts w:asciiTheme="minorHAnsi" w:hAnsiTheme="minorHAnsi" w:cstheme="minorBidi"/>
          <w:color w:val="auto"/>
        </w:rPr>
        <w:t xml:space="preserve">; 25 </w:t>
      </w:r>
      <w:proofErr w:type="spellStart"/>
      <w:r w:rsidR="00BB1340" w:rsidRPr="00052036">
        <w:t>μ</w:t>
      </w:r>
      <w:r w:rsidR="00DB3308">
        <w:rPr>
          <w:rFonts w:asciiTheme="minorHAnsi" w:hAnsiTheme="minorHAnsi" w:cstheme="minorBidi"/>
          <w:color w:val="auto"/>
        </w:rPr>
        <w:t>m</w:t>
      </w:r>
      <w:proofErr w:type="spellEnd"/>
      <w:r w:rsidR="00DB3308">
        <w:rPr>
          <w:rFonts w:asciiTheme="minorHAnsi" w:hAnsiTheme="minorHAnsi" w:cstheme="minorBidi"/>
          <w:color w:val="auto"/>
        </w:rPr>
        <w:t xml:space="preserve"> for </w:t>
      </w:r>
      <w:r w:rsidR="00DB3308" w:rsidRPr="00CD12E6">
        <w:rPr>
          <w:rFonts w:asciiTheme="minorHAnsi" w:hAnsiTheme="minorHAnsi" w:cstheme="minorBidi"/>
          <w:b/>
          <w:bCs/>
          <w:color w:val="auto"/>
        </w:rPr>
        <w:t>A’’</w:t>
      </w:r>
      <w:r w:rsidR="00DB3308">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7330BE">
        <w:rPr>
          <w:rFonts w:asciiTheme="minorHAnsi" w:hAnsiTheme="minorHAnsi" w:cstheme="minorBidi"/>
          <w:color w:val="auto"/>
        </w:rPr>
        <w:t>.</w:t>
      </w:r>
    </w:p>
    <w:p w14:paraId="00301FE7" w14:textId="77777777" w:rsidR="009673DB" w:rsidRDefault="009673DB" w:rsidP="009673DB">
      <w:pPr>
        <w:pStyle w:val="ListParagraph"/>
        <w:rPr>
          <w:rFonts w:asciiTheme="minorHAnsi" w:hAnsiTheme="minorHAnsi" w:cstheme="minorHAnsi"/>
          <w:b/>
          <w:color w:val="000000" w:themeColor="text1"/>
        </w:rPr>
      </w:pPr>
    </w:p>
    <w:p w14:paraId="11A619BF" w14:textId="1F61A6EC" w:rsidR="00E764FB" w:rsidRPr="009673DB" w:rsidRDefault="00116BD2" w:rsidP="00CD12E6">
      <w:pPr>
        <w:rPr>
          <w:bCs/>
        </w:rPr>
      </w:pPr>
      <w:r>
        <w:rPr>
          <w:rFonts w:asciiTheme="minorHAnsi" w:hAnsiTheme="minorHAnsi" w:cstheme="minorHAnsi"/>
          <w:b/>
          <w:color w:val="000000" w:themeColor="text1"/>
        </w:rPr>
        <w:t>Supplementary Files</w:t>
      </w:r>
      <w:r w:rsidR="00E764FB">
        <w:rPr>
          <w:rFonts w:asciiTheme="minorHAnsi" w:hAnsiTheme="minorHAnsi" w:cstheme="minorHAnsi"/>
          <w:b/>
          <w:color w:val="000000" w:themeColor="text1"/>
        </w:rPr>
        <w:t>:</w:t>
      </w:r>
      <w:r w:rsidR="009673DB">
        <w:rPr>
          <w:rFonts w:asciiTheme="minorHAnsi" w:hAnsiTheme="minorHAnsi" w:cstheme="minorHAnsi"/>
          <w:b/>
          <w:color w:val="000000" w:themeColor="text1"/>
        </w:rPr>
        <w:t xml:space="preserve"> </w:t>
      </w:r>
      <w:r w:rsidR="007A70CA">
        <w:rPr>
          <w:bCs/>
        </w:rPr>
        <w:t>Example p</w:t>
      </w:r>
      <w:r w:rsidR="00EF2F4E">
        <w:rPr>
          <w:bCs/>
        </w:rPr>
        <w:t>ipelines for h</w:t>
      </w:r>
      <w:r w:rsidR="00EF2F4E" w:rsidRPr="00EF2F4E">
        <w:rPr>
          <w:bCs/>
        </w:rPr>
        <w:t xml:space="preserve">igh-content image analysis with </w:t>
      </w:r>
      <w:proofErr w:type="spellStart"/>
      <w:r w:rsidR="00EF2F4E" w:rsidRPr="00EF2F4E">
        <w:rPr>
          <w:bCs/>
        </w:rPr>
        <w:t>CellProfiler</w:t>
      </w:r>
      <w:proofErr w:type="spellEnd"/>
      <w:r w:rsidR="00EF2F4E" w:rsidRPr="00EF2F4E">
        <w:rPr>
          <w:bCs/>
        </w:rPr>
        <w:t xml:space="preserve"> and the </w:t>
      </w:r>
      <w:proofErr w:type="spellStart"/>
      <w:r w:rsidR="00EF2F4E" w:rsidRPr="00EF2F4E">
        <w:rPr>
          <w:bCs/>
        </w:rPr>
        <w:t>CellAnalyst</w:t>
      </w:r>
      <w:proofErr w:type="spellEnd"/>
      <w:r w:rsidR="00EF2F4E" w:rsidRPr="00EF2F4E">
        <w:rPr>
          <w:bCs/>
        </w:rPr>
        <w:t xml:space="preserve"> software packages</w:t>
      </w:r>
      <w:r w:rsidR="00E01AFF">
        <w:rPr>
          <w:bCs/>
        </w:rPr>
        <w:t xml:space="preserve">, example images, and raw data for </w:t>
      </w:r>
      <w:r w:rsidR="009616A2" w:rsidRPr="0074046A">
        <w:rPr>
          <w:rFonts w:asciiTheme="minorHAnsi" w:hAnsiTheme="minorHAnsi" w:cstheme="minorHAnsi"/>
          <w:b/>
        </w:rPr>
        <w:t>Figure</w:t>
      </w:r>
      <w:r w:rsidR="00E01AFF">
        <w:rPr>
          <w:bCs/>
        </w:rPr>
        <w:t xml:space="preserve"> </w:t>
      </w:r>
      <w:r w:rsidR="00E01AFF" w:rsidRPr="00CD12E6">
        <w:rPr>
          <w:b/>
        </w:rPr>
        <w:t>4E</w:t>
      </w:r>
      <w:r w:rsidR="00E01AFF">
        <w:rPr>
          <w:bCs/>
        </w:rPr>
        <w:t xml:space="preserve">, </w:t>
      </w:r>
      <w:r w:rsidR="00E01AFF" w:rsidRPr="00CD12E6">
        <w:rPr>
          <w:b/>
        </w:rPr>
        <w:t>F</w:t>
      </w:r>
      <w:r w:rsidR="009673DB">
        <w:rPr>
          <w:bCs/>
        </w:rPr>
        <w:t>. (</w:t>
      </w:r>
      <w:r w:rsidR="009673DB" w:rsidRPr="009673DB">
        <w:rPr>
          <w:b/>
        </w:rPr>
        <w:t>1-9</w:t>
      </w:r>
      <w:r w:rsidR="009673DB">
        <w:rPr>
          <w:bCs/>
        </w:rPr>
        <w:t>)</w:t>
      </w:r>
      <w:r w:rsidR="009673DB" w:rsidRPr="009673DB">
        <w:t xml:space="preserve"> </w:t>
      </w:r>
      <w:proofErr w:type="spellStart"/>
      <w:r w:rsidR="009673DB" w:rsidRPr="00257163">
        <w:t>Example_Images</w:t>
      </w:r>
      <w:proofErr w:type="spellEnd"/>
      <w:r w:rsidR="009673DB">
        <w:t xml:space="preserve">. </w:t>
      </w:r>
      <w:r w:rsidR="009616A2">
        <w:t>Open these images</w:t>
      </w:r>
      <w:r w:rsidR="009616A2" w:rsidDel="009616A2">
        <w:t xml:space="preserve"> </w:t>
      </w:r>
      <w:r w:rsidR="009616A2">
        <w:t xml:space="preserve">with </w:t>
      </w:r>
      <w:proofErr w:type="spellStart"/>
      <w:r w:rsidR="009673DB">
        <w:t>ImageJ</w:t>
      </w:r>
      <w:proofErr w:type="spellEnd"/>
      <w:r w:rsidR="009673DB">
        <w:t xml:space="preserve"> or </w:t>
      </w:r>
      <w:proofErr w:type="spellStart"/>
      <w:r w:rsidR="009673DB">
        <w:t>CellProfiler</w:t>
      </w:r>
      <w:proofErr w:type="spellEnd"/>
      <w:r w:rsidR="009673DB">
        <w:t>. (</w:t>
      </w:r>
      <w:r w:rsidR="009673DB" w:rsidRPr="009673DB">
        <w:rPr>
          <w:b/>
          <w:bCs/>
        </w:rPr>
        <w:t>10</w:t>
      </w:r>
      <w:r w:rsidR="009673DB">
        <w:t xml:space="preserve">) </w:t>
      </w:r>
      <w:r w:rsidR="009673DB">
        <w:rPr>
          <w:bCs/>
        </w:rPr>
        <w:t>Fig_4_raw_data_Er_et_al.xlxs. (</w:t>
      </w:r>
      <w:r w:rsidR="009673DB" w:rsidRPr="009673DB">
        <w:rPr>
          <w:b/>
        </w:rPr>
        <w:t>11</w:t>
      </w:r>
      <w:r w:rsidR="009673DB">
        <w:rPr>
          <w:bCs/>
        </w:rPr>
        <w:t xml:space="preserve">) </w:t>
      </w:r>
      <w:r w:rsidR="009673DB" w:rsidRPr="0035161E">
        <w:rPr>
          <w:bCs/>
        </w:rPr>
        <w:t>TH_LB_</w:t>
      </w:r>
      <w:r w:rsidR="009673DB">
        <w:rPr>
          <w:bCs/>
        </w:rPr>
        <w:t>V</w:t>
      </w:r>
      <w:r w:rsidR="009673DB" w:rsidRPr="0035161E">
        <w:rPr>
          <w:bCs/>
        </w:rPr>
        <w:t>1.cpipe</w:t>
      </w:r>
      <w:r w:rsidR="009673DB">
        <w:rPr>
          <w:bCs/>
        </w:rPr>
        <w:t xml:space="preserve"> (Steps 6.2</w:t>
      </w:r>
      <w:r w:rsidR="009616A2" w:rsidRPr="0074046A">
        <w:rPr>
          <w:bCs/>
        </w:rPr>
        <w:t>–</w:t>
      </w:r>
      <w:r w:rsidR="009673DB">
        <w:rPr>
          <w:bCs/>
        </w:rPr>
        <w:t>6.8), (</w:t>
      </w:r>
      <w:r w:rsidR="009673DB" w:rsidRPr="009673DB">
        <w:rPr>
          <w:b/>
        </w:rPr>
        <w:t>12</w:t>
      </w:r>
      <w:r w:rsidR="009673DB">
        <w:rPr>
          <w:bCs/>
        </w:rPr>
        <w:t xml:space="preserve">) </w:t>
      </w:r>
      <w:r w:rsidR="00EF2F4E" w:rsidRPr="0035161E">
        <w:rPr>
          <w:bCs/>
        </w:rPr>
        <w:t>TH_LB_</w:t>
      </w:r>
      <w:r w:rsidR="00462C83">
        <w:rPr>
          <w:bCs/>
        </w:rPr>
        <w:t>V</w:t>
      </w:r>
      <w:r w:rsidR="00EF2F4E" w:rsidRPr="0035161E">
        <w:rPr>
          <w:bCs/>
        </w:rPr>
        <w:t xml:space="preserve">2.cpipe </w:t>
      </w:r>
      <w:r w:rsidR="007A70CA">
        <w:rPr>
          <w:bCs/>
        </w:rPr>
        <w:t xml:space="preserve">(Steps </w:t>
      </w:r>
      <w:r w:rsidR="004347D0">
        <w:rPr>
          <w:bCs/>
        </w:rPr>
        <w:t>6.11</w:t>
      </w:r>
      <w:r w:rsidR="009616A2" w:rsidRPr="0074046A">
        <w:rPr>
          <w:bCs/>
        </w:rPr>
        <w:t>–</w:t>
      </w:r>
      <w:r w:rsidR="004347D0">
        <w:rPr>
          <w:bCs/>
        </w:rPr>
        <w:t>6.18</w:t>
      </w:r>
      <w:r w:rsidR="007A70CA">
        <w:rPr>
          <w:bCs/>
        </w:rPr>
        <w:t>)</w:t>
      </w:r>
    </w:p>
    <w:p w14:paraId="5D9C8535" w14:textId="77777777" w:rsidR="00E764FB" w:rsidRPr="001B1519" w:rsidRDefault="00E764FB" w:rsidP="008B569A">
      <w:pPr>
        <w:rPr>
          <w:rFonts w:asciiTheme="minorHAnsi" w:hAnsiTheme="minorHAnsi" w:cstheme="minorHAnsi"/>
          <w:color w:val="808080" w:themeColor="background1" w:themeShade="80"/>
        </w:rPr>
      </w:pPr>
    </w:p>
    <w:p w14:paraId="64B8CF78" w14:textId="260B82B7" w:rsidR="006305D7" w:rsidRDefault="0FA0B842" w:rsidP="008B569A">
      <w:pPr>
        <w:rPr>
          <w:rFonts w:asciiTheme="minorHAnsi" w:hAnsiTheme="minorHAnsi" w:cstheme="minorBidi"/>
          <w:b/>
          <w:bCs/>
        </w:rPr>
      </w:pPr>
      <w:r w:rsidRPr="0FA0B842">
        <w:rPr>
          <w:rFonts w:asciiTheme="minorHAnsi" w:hAnsiTheme="minorHAnsi" w:cstheme="minorBidi"/>
          <w:b/>
          <w:bCs/>
        </w:rPr>
        <w:t xml:space="preserve">DISCUSSION: </w:t>
      </w:r>
    </w:p>
    <w:p w14:paraId="0476911A" w14:textId="546EB539" w:rsidR="00284082" w:rsidRDefault="15D37690" w:rsidP="008B569A">
      <w:pPr>
        <w:rPr>
          <w:rFonts w:eastAsia="Calibri"/>
          <w:color w:val="000000" w:themeColor="text1"/>
        </w:rPr>
      </w:pPr>
      <w:r w:rsidRPr="00667BE0">
        <w:t xml:space="preserve">Spreading </w:t>
      </w:r>
      <w:proofErr w:type="spellStart"/>
      <w:r w:rsidRPr="00667BE0">
        <w:t>Lewy</w:t>
      </w:r>
      <w:proofErr w:type="spellEnd"/>
      <w:r w:rsidRPr="00667BE0">
        <w:t xml:space="preserve"> pathology, of which </w:t>
      </w:r>
      <w:r w:rsidR="000F2E1E" w:rsidRPr="00667BE0">
        <w:rPr>
          <w:rFonts w:asciiTheme="minorHAnsi" w:hAnsiTheme="minorHAnsi" w:cstheme="minorHAnsi"/>
          <w:color w:val="auto"/>
        </w:rPr>
        <w:t>pS129-α</w:t>
      </w:r>
      <w:proofErr w:type="spellStart"/>
      <w:r w:rsidR="000F2E1E" w:rsidRPr="00667BE0">
        <w:rPr>
          <w:rFonts w:asciiTheme="minorHAnsi" w:hAnsiTheme="minorHAnsi" w:cstheme="minorHAnsi"/>
          <w:color w:val="auto"/>
        </w:rPr>
        <w:t>syn</w:t>
      </w:r>
      <w:proofErr w:type="spellEnd"/>
      <w:r w:rsidR="000F2E1E" w:rsidRPr="00667BE0" w:rsidDel="000F2E1E">
        <w:rPr>
          <w:rFonts w:eastAsia="Calibri"/>
          <w:color w:val="000000" w:themeColor="text1"/>
        </w:rPr>
        <w:t xml:space="preserve"> </w:t>
      </w:r>
      <w:r w:rsidRPr="00667BE0">
        <w:t>is a major constituent, is a histopathological hallmark of P</w:t>
      </w:r>
      <w:r w:rsidR="00C3685E" w:rsidRPr="00667BE0">
        <w:t>D</w:t>
      </w:r>
      <w:r w:rsidRPr="00667BE0">
        <w:t xml:space="preserve">. </w:t>
      </w:r>
      <w:r w:rsidRPr="00667BE0">
        <w:rPr>
          <w:rFonts w:eastAsia="Calibri"/>
          <w:color w:val="000000" w:themeColor="text1"/>
        </w:rPr>
        <w:t xml:space="preserve">Stopping or slowing down </w:t>
      </w:r>
      <w:r w:rsidR="009616A2">
        <w:rPr>
          <w:rFonts w:eastAsia="Calibri"/>
          <w:color w:val="000000" w:themeColor="text1"/>
        </w:rPr>
        <w:t xml:space="preserve">the </w:t>
      </w:r>
      <w:r w:rsidRPr="00667BE0">
        <w:rPr>
          <w:rFonts w:eastAsia="Calibri"/>
          <w:color w:val="000000" w:themeColor="text1"/>
        </w:rPr>
        <w:t xml:space="preserve">accumulation of aggregated </w:t>
      </w:r>
      <w:r w:rsidR="000F2E1E" w:rsidRPr="00667BE0">
        <w:rPr>
          <w:rFonts w:asciiTheme="minorHAnsi" w:hAnsiTheme="minorHAnsi" w:cstheme="minorHAnsi"/>
          <w:color w:val="auto"/>
        </w:rPr>
        <w:t>pS129-α</w:t>
      </w:r>
      <w:proofErr w:type="spellStart"/>
      <w:r w:rsidR="000F2E1E" w:rsidRPr="00667BE0">
        <w:rPr>
          <w:rFonts w:asciiTheme="minorHAnsi" w:hAnsiTheme="minorHAnsi" w:cstheme="minorHAnsi"/>
          <w:color w:val="auto"/>
        </w:rPr>
        <w:t>syn</w:t>
      </w:r>
      <w:proofErr w:type="spellEnd"/>
      <w:r w:rsidR="000F2E1E" w:rsidRPr="00667BE0" w:rsidDel="000F2E1E">
        <w:rPr>
          <w:rFonts w:eastAsia="Calibri"/>
          <w:color w:val="000000" w:themeColor="text1"/>
        </w:rPr>
        <w:t xml:space="preserve"> </w:t>
      </w:r>
      <w:r w:rsidR="009616A2">
        <w:rPr>
          <w:rFonts w:eastAsia="Calibri"/>
          <w:color w:val="000000" w:themeColor="text1"/>
        </w:rPr>
        <w:t>may slow</w:t>
      </w:r>
      <w:r w:rsidRPr="00667BE0">
        <w:rPr>
          <w:rFonts w:eastAsia="Calibri"/>
          <w:color w:val="000000" w:themeColor="text1"/>
        </w:rPr>
        <w:t xml:space="preserve"> down </w:t>
      </w:r>
      <w:r w:rsidR="009616A2">
        <w:rPr>
          <w:rFonts w:eastAsia="Calibri"/>
          <w:color w:val="000000" w:themeColor="text1"/>
        </w:rPr>
        <w:t xml:space="preserve">the </w:t>
      </w:r>
      <w:r w:rsidRPr="00667BE0">
        <w:rPr>
          <w:rFonts w:eastAsia="Calibri"/>
          <w:color w:val="000000" w:themeColor="text1"/>
        </w:rPr>
        <w:t>degeneration of dopamine neurons</w:t>
      </w:r>
      <w:r w:rsidR="00927729" w:rsidRPr="00667BE0">
        <w:rPr>
          <w:rFonts w:eastAsia="Calibri"/>
          <w:color w:val="000000" w:themeColor="text1"/>
        </w:rPr>
        <w:t xml:space="preserve"> and the progression</w:t>
      </w:r>
      <w:r w:rsidR="003D4FA8" w:rsidRPr="00667BE0">
        <w:rPr>
          <w:rFonts w:eastAsia="Calibri"/>
          <w:color w:val="000000" w:themeColor="text1"/>
        </w:rPr>
        <w:t xml:space="preserve"> of alpha-</w:t>
      </w:r>
      <w:proofErr w:type="spellStart"/>
      <w:r w:rsidR="003D4FA8" w:rsidRPr="00667BE0">
        <w:rPr>
          <w:rFonts w:eastAsia="Calibri"/>
          <w:color w:val="000000" w:themeColor="text1"/>
        </w:rPr>
        <w:t>synucle</w:t>
      </w:r>
      <w:r w:rsidR="00F67153" w:rsidRPr="00667BE0">
        <w:rPr>
          <w:rFonts w:eastAsia="Calibri"/>
          <w:color w:val="000000" w:themeColor="text1"/>
        </w:rPr>
        <w:t>ino</w:t>
      </w:r>
      <w:r w:rsidR="003D4FA8" w:rsidRPr="00667BE0">
        <w:rPr>
          <w:rFonts w:eastAsia="Calibri"/>
          <w:color w:val="000000" w:themeColor="text1"/>
        </w:rPr>
        <w:t>pathy</w:t>
      </w:r>
      <w:proofErr w:type="spellEnd"/>
      <w:r w:rsidR="00927729" w:rsidRPr="00667BE0">
        <w:rPr>
          <w:rFonts w:eastAsia="Calibri"/>
          <w:color w:val="000000" w:themeColor="text1"/>
        </w:rPr>
        <w:t>. H</w:t>
      </w:r>
      <w:r w:rsidRPr="00667BE0">
        <w:rPr>
          <w:rFonts w:eastAsia="Calibri"/>
          <w:color w:val="000000" w:themeColor="text1"/>
        </w:rPr>
        <w:t>owever</w:t>
      </w:r>
      <w:r w:rsidR="00C3685E" w:rsidRPr="00667BE0">
        <w:rPr>
          <w:rFonts w:eastAsia="Calibri"/>
          <w:color w:val="000000" w:themeColor="text1"/>
        </w:rPr>
        <w:t>,</w:t>
      </w:r>
      <w:r w:rsidRPr="00667BE0">
        <w:rPr>
          <w:rFonts w:eastAsia="Calibri"/>
          <w:color w:val="000000" w:themeColor="text1"/>
        </w:rPr>
        <w:t xml:space="preserve"> </w:t>
      </w:r>
      <w:r w:rsidR="009616A2">
        <w:rPr>
          <w:rFonts w:eastAsia="Calibri"/>
          <w:color w:val="000000" w:themeColor="text1"/>
        </w:rPr>
        <w:t xml:space="preserve">a </w:t>
      </w:r>
      <w:r w:rsidRPr="00667BE0">
        <w:rPr>
          <w:rFonts w:eastAsia="Calibri"/>
          <w:color w:val="000000" w:themeColor="text1"/>
        </w:rPr>
        <w:t>mechanistic understanding of how p</w:t>
      </w:r>
      <w:r w:rsidR="00C3685E" w:rsidRPr="00667BE0">
        <w:rPr>
          <w:rFonts w:eastAsia="Calibri"/>
          <w:color w:val="000000" w:themeColor="text1"/>
        </w:rPr>
        <w:t>S129-</w:t>
      </w:r>
      <w:r w:rsidRPr="00667BE0">
        <w:rPr>
          <w:rFonts w:eastAsia="Calibri"/>
          <w:color w:val="000000" w:themeColor="text1"/>
        </w:rPr>
        <w:t>α</w:t>
      </w:r>
      <w:proofErr w:type="spellStart"/>
      <w:r w:rsidR="00927729" w:rsidRPr="00667BE0">
        <w:rPr>
          <w:rFonts w:eastAsia="Calibri"/>
          <w:color w:val="000000" w:themeColor="text1"/>
        </w:rPr>
        <w:t>s</w:t>
      </w:r>
      <w:r w:rsidRPr="00667BE0">
        <w:rPr>
          <w:rFonts w:eastAsia="Calibri"/>
          <w:color w:val="000000" w:themeColor="text1"/>
        </w:rPr>
        <w:t>yn</w:t>
      </w:r>
      <w:proofErr w:type="spellEnd"/>
      <w:r w:rsidR="00927729" w:rsidRPr="00667BE0">
        <w:rPr>
          <w:rFonts w:eastAsia="Calibri"/>
          <w:color w:val="000000" w:themeColor="text1"/>
        </w:rPr>
        <w:t xml:space="preserve"> aggregation</w:t>
      </w:r>
      <w:r w:rsidRPr="00667BE0">
        <w:rPr>
          <w:rFonts w:eastAsia="Calibri"/>
          <w:color w:val="000000" w:themeColor="text1"/>
        </w:rPr>
        <w:t xml:space="preserve"> contribute</w:t>
      </w:r>
      <w:r w:rsidR="00927729" w:rsidRPr="00667BE0">
        <w:rPr>
          <w:rFonts w:eastAsia="Calibri"/>
          <w:color w:val="000000" w:themeColor="text1"/>
        </w:rPr>
        <w:t>s</w:t>
      </w:r>
      <w:r w:rsidRPr="00667BE0">
        <w:rPr>
          <w:rFonts w:eastAsia="Calibri"/>
          <w:color w:val="000000" w:themeColor="text1"/>
        </w:rPr>
        <w:t xml:space="preserve"> to </w:t>
      </w:r>
      <w:r w:rsidR="009616A2">
        <w:rPr>
          <w:rFonts w:eastAsia="Calibri"/>
          <w:color w:val="000000" w:themeColor="text1"/>
        </w:rPr>
        <w:t xml:space="preserve">the </w:t>
      </w:r>
      <w:r w:rsidR="009616A2" w:rsidRPr="00667BE0">
        <w:rPr>
          <w:rFonts w:eastAsia="Calibri"/>
          <w:color w:val="000000" w:themeColor="text1"/>
        </w:rPr>
        <w:t xml:space="preserve">demise </w:t>
      </w:r>
      <w:r w:rsidR="009616A2">
        <w:rPr>
          <w:rFonts w:eastAsia="Calibri"/>
          <w:color w:val="000000" w:themeColor="text1"/>
        </w:rPr>
        <w:t xml:space="preserve">of </w:t>
      </w:r>
      <w:r w:rsidRPr="00667BE0">
        <w:rPr>
          <w:rFonts w:eastAsia="Calibri"/>
          <w:color w:val="000000" w:themeColor="text1"/>
        </w:rPr>
        <w:t>dopamine neuron</w:t>
      </w:r>
      <w:r w:rsidR="009616A2">
        <w:rPr>
          <w:rFonts w:eastAsia="Calibri"/>
          <w:color w:val="000000" w:themeColor="text1"/>
        </w:rPr>
        <w:t>s</w:t>
      </w:r>
      <w:r w:rsidRPr="00667BE0">
        <w:rPr>
          <w:rFonts w:eastAsia="Calibri"/>
          <w:color w:val="000000" w:themeColor="text1"/>
        </w:rPr>
        <w:t xml:space="preserve"> still </w:t>
      </w:r>
      <w:r w:rsidR="009616A2">
        <w:rPr>
          <w:rFonts w:eastAsia="Calibri"/>
          <w:color w:val="000000" w:themeColor="text1"/>
        </w:rPr>
        <w:t xml:space="preserve">has </w:t>
      </w:r>
      <w:r w:rsidRPr="00667BE0">
        <w:rPr>
          <w:rFonts w:eastAsia="Calibri"/>
          <w:color w:val="000000" w:themeColor="text1"/>
        </w:rPr>
        <w:t>to be established.</w:t>
      </w:r>
      <w:r w:rsidRPr="00667BE0">
        <w:t xml:space="preserve"> Evidence from human postmortem studies on brain samples from patients at different stages of the disease as well as observation of </w:t>
      </w:r>
      <w:r w:rsidRPr="00667BE0">
        <w:rPr>
          <w:rFonts w:eastAsia="Calibri"/>
          <w:color w:val="000000" w:themeColor="text1"/>
        </w:rPr>
        <w:t>p</w:t>
      </w:r>
      <w:r w:rsidR="003A0EF9" w:rsidRPr="00667BE0">
        <w:rPr>
          <w:rFonts w:eastAsia="Calibri"/>
          <w:color w:val="000000" w:themeColor="text1"/>
        </w:rPr>
        <w:t>S129-</w:t>
      </w:r>
      <w:r w:rsidRPr="00667BE0">
        <w:rPr>
          <w:rFonts w:eastAsia="Calibri"/>
          <w:color w:val="000000" w:themeColor="text1"/>
        </w:rPr>
        <w:t>α</w:t>
      </w:r>
      <w:proofErr w:type="spellStart"/>
      <w:r w:rsidR="00927729" w:rsidRPr="00667BE0">
        <w:rPr>
          <w:rFonts w:eastAsia="Calibri"/>
          <w:color w:val="000000" w:themeColor="text1"/>
        </w:rPr>
        <w:t>s</w:t>
      </w:r>
      <w:r w:rsidRPr="00667BE0">
        <w:rPr>
          <w:rFonts w:eastAsia="Calibri"/>
          <w:color w:val="000000" w:themeColor="text1"/>
        </w:rPr>
        <w:t>yn</w:t>
      </w:r>
      <w:proofErr w:type="spellEnd"/>
      <w:r w:rsidRPr="00667BE0">
        <w:rPr>
          <w:rFonts w:eastAsia="Calibri"/>
          <w:color w:val="000000" w:themeColor="text1"/>
        </w:rPr>
        <w:t xml:space="preserve"> positive inclusion in transplanted fetal neurons strongly </w:t>
      </w:r>
      <w:r w:rsidR="009616A2" w:rsidRPr="00667BE0">
        <w:rPr>
          <w:rFonts w:eastAsia="Calibri"/>
          <w:color w:val="000000" w:themeColor="text1"/>
        </w:rPr>
        <w:t>suggest</w:t>
      </w:r>
      <w:r w:rsidR="009616A2">
        <w:rPr>
          <w:rFonts w:eastAsia="Calibri"/>
          <w:color w:val="000000" w:themeColor="text1"/>
        </w:rPr>
        <w:t>s</w:t>
      </w:r>
      <w:r w:rsidRPr="00667BE0">
        <w:rPr>
          <w:rFonts w:eastAsia="Calibri"/>
          <w:color w:val="000000" w:themeColor="text1"/>
        </w:rPr>
        <w:t xml:space="preserve"> </w:t>
      </w:r>
      <w:r w:rsidR="009616A2">
        <w:rPr>
          <w:rFonts w:eastAsia="Calibri"/>
          <w:color w:val="000000" w:themeColor="text1"/>
        </w:rPr>
        <w:t xml:space="preserve">the </w:t>
      </w:r>
      <w:r w:rsidRPr="00667BE0">
        <w:rPr>
          <w:rFonts w:eastAsia="Calibri"/>
          <w:color w:val="000000" w:themeColor="text1"/>
        </w:rPr>
        <w:t xml:space="preserve">spreading of </w:t>
      </w:r>
      <w:proofErr w:type="spellStart"/>
      <w:r w:rsidRPr="00667BE0">
        <w:rPr>
          <w:rFonts w:eastAsia="Calibri"/>
          <w:color w:val="000000" w:themeColor="text1"/>
        </w:rPr>
        <w:t>Lewy</w:t>
      </w:r>
      <w:proofErr w:type="spellEnd"/>
      <w:r w:rsidRPr="00667BE0">
        <w:rPr>
          <w:rFonts w:eastAsia="Calibri"/>
          <w:color w:val="000000" w:themeColor="text1"/>
        </w:rPr>
        <w:t xml:space="preserve"> pathology between cells</w:t>
      </w:r>
      <w:r w:rsidR="00927729" w:rsidRPr="00667BE0">
        <w:rPr>
          <w:rFonts w:eastAsia="Calibri"/>
          <w:color w:val="000000" w:themeColor="text1"/>
        </w:rPr>
        <w:fldChar w:fldCharType="begin">
          <w:fldData xml:space="preserve">PEVuZE5vdGU+PENpdGU+PEF1dGhvcj5CcmFhazwvQXV0aG9yPjxZZWFyPjIwMDM8L1llYXI+PFJl
Y051bT4xNTQ8L1JlY051bT48RGlzcGxheVRleHQ+PHN0eWxlIGZhY2U9InN1cGVyc2NyaXB0Ij4x
NiwxNywzMzwvc3R5bGU+PC9EaXNwbGF5VGV4dD48cmVjb3JkPjxyZWMtbnVtYmVyPjE1NDwvcmVj
LW51bWJlcj48Zm9yZWlnbi1rZXlzPjxrZXkgYXBwPSJFTiIgZGItaWQ9Inh2MmRzZnY5bHY5ZnZ4
ZTU1dmZ4dzVzZTB6ZXJ3MDlwdnRldyIgdGltZXN0YW1wPSIxNDM5ODgyMzc3Ij4xNTQ8L2tleT48
L2ZvcmVpZ24ta2V5cz48cmVmLXR5cGUgbmFtZT0iSm91cm5hbCBBcnRpY2xlIj4xNzwvcmVmLXR5
cGU+PGNvbnRyaWJ1dG9ycz48YXV0aG9ycz48YXV0aG9yPkJyYWFrLCBILjwvYXV0aG9yPjxhdXRo
b3I+RGVsIFRyZWRpY2ksIEsuPC9hdXRob3I+PGF1dGhvcj5SdWIsIFUuPC9hdXRob3I+PGF1dGhv
cj5kZSBWb3MsIFIuIEEuPC9hdXRob3I+PGF1dGhvcj5KYW5zZW4gU3RldXIsIEUuIE4uPC9hdXRo
b3I+PGF1dGhvcj5CcmFhaywgRS48L2F1dGhvcj48L2F1dGhvcnM+PC9jb250cmlidXRvcnM+PGF1
dGgtYWRkcmVzcz5EZXBhcnRtZW50IG9mIENsaW5pY2FsIE5ldXJvYW5hdG9teSwgSi5XLiBHb2V0
aGUgVW5pdmVyc2l0eSwgVGhlb2RvciBTdGVybiBLYWkgNywgRC02MDU5MCBGcmFua2Z1cnQvTWFp
biwgR2VybWFueS4gQnJhYWtAZW0udW5pLWZyYW5rZnVydC5kZTwvYXV0aC1hZGRyZXNzPjx0aXRs
ZXM+PHRpdGxlPlN0YWdpbmcgb2YgYnJhaW4gcGF0aG9sb2d5IHJlbGF0ZWQgdG8gc3BvcmFkaWMg
UGFya2luc29uJmFwb3M7cyBkaXNlYXNlPC90aXRsZT48c2Vjb25kYXJ5LXRpdGxlPk5ldXJvYmlv
bCBBZ2luZzwvc2Vjb25kYXJ5LXRpdGxlPjwvdGl0bGVzPjxwZXJpb2RpY2FsPjxmdWxsLXRpdGxl
Pk5ldXJvYmlvbCBBZ2luZzwvZnVsbC10aXRsZT48YWJici0xPk5ldXJvYmlvbG9neSBvZiBhZ2lu
ZzwvYWJici0xPjwvcGVyaW9kaWNhbD48cGFnZXM+MTk3LTIxMTwvcGFnZXM+PHZvbHVtZT4yNDwv
dm9sdW1lPjxudW1iZXI+MjwvbnVtYmVyPjxlZGl0aW9uPjIwMDIvMTIvMjU8L2VkaXRpb24+PGtl
eXdvcmRzPjxrZXl3b3JkPkFnZWQ8L2tleXdvcmQ+PGtleXdvcmQ+QWdlZCwgODAgYW5kIG92ZXI8
L2tleXdvcmQ+PGtleXdvcmQ+QnJhaW4vKnBhdGhvbG9neTwva2V5d29yZD48a2V5d29yZD5GZW1h
bGU8L2tleXdvcmQ+PGtleXdvcmQ+SHVtYW5zPC9rZXl3b3JkPjxrZXl3b3JkPkxld3kgQm9kaWVz
L3BhdGhvbG9neTwva2V5d29yZD48a2V5d29yZD5MZXd5IEJvZHkgRGlzZWFzZS9wYXRob2xvZ3k8
L2tleXdvcmQ+PGtleXdvcmQ+TWFsZTwva2V5d29yZD48a2V5d29yZD5NZWR1bGxhIE9ibG9uZ2F0
YS9wYXRob2xvZ3k8L2tleXdvcmQ+PGtleXdvcmQ+TmVvY29ydGV4L3BhdGhvbG9neTwva2V5d29y
ZD48a2V5d29yZD5QYXJraW5zb24gRGlzZWFzZS8qcGF0aG9sb2d5PC9rZXl3b3JkPjxrZXl3b3Jk
PlRlbXBvcmFsIExvYmUvcGF0aG9sb2d5PC9rZXl3b3JkPjwva2V5d29yZHM+PGRhdGVzPjx5ZWFy
PjIwMDM8L3llYXI+PHB1Yi1kYXRlcz48ZGF0ZT5NYXItQXByPC9kYXRlPjwvcHViLWRhdGVzPjwv
ZGF0ZXM+PGlzYm4+MDE5Ny00NTgwIChQcmludCkmI3hEOzAxOTctNDU4MCAoTGlua2luZyk8L2lz
Ym4+PGFjY2Vzc2lvbi1udW0+MTI0OTg5NTQ8L2FjY2Vzc2lvbi1udW0+PHVybHM+PHJlbGF0ZWQt
dXJscz48dXJsPmh0dHBzOi8vd3d3Lm5jYmkubmxtLm5paC5nb3YvcHVibWVkLzEyNDk4OTU0PC91
cmw+PC9yZWxhdGVkLXVybHM+PC91cmxzPjxlbGVjdHJvbmljLXJlc291cmNlLW51bT5TMDE5NzQ1
ODAwMjAwMDY1OSBbcGlpXTwvZWxlY3Ryb25pYy1yZXNvdXJjZS1udW0+PGxhbmd1YWdlPmVuZzwv
bGFuZ3VhZ2U+PC9yZWNvcmQ+PC9DaXRlPjxDaXRlPjxBdXRob3I+S29yZG93ZXI8L0F1dGhvcj48
WWVhcj4yMDA4PC9ZZWFyPjxSZWNOdW0+MTcyMzwvUmVjTnVtPjxyZWNvcmQ+PHJlYy1udW1iZXI+
MTcyMzwvcmVjLW51bWJlcj48Zm9yZWlnbi1rZXlzPjxrZXkgYXBwPSJFTiIgZGItaWQ9Inh2MmRz
ZnY5bHY5ZnZ4ZTU1dmZ4dzVzZTB6ZXJ3MDlwdnRldyIgdGltZXN0YW1wPSIxNTU3MzI3MjUzIj4x
NzIzPC9rZXk+PC9mb3JlaWduLWtleXM+PHJlZi10eXBlIG5hbWU9IkpvdXJuYWwgQXJ0aWNsZSI+
MTc8L3JlZi10eXBlPjxjb250cmlidXRvcnM+PGF1dGhvcnM+PGF1dGhvcj5Lb3Jkb3dlciwgSi4g
SC48L2F1dGhvcj48YXV0aG9yPkNodSwgWS48L2F1dGhvcj48YXV0aG9yPkhhdXNlciwgUi4gQS48
L2F1dGhvcj48YXV0aG9yPk9sYW5vdywgQy4gVy48L2F1dGhvcj48YXV0aG9yPkZyZWVtYW4sIFQu
IEIuPC9hdXRob3I+PC9hdXRob3JzPjwvY29udHJpYnV0b3JzPjxhdXRoLWFkZHJlc3M+RGVwYXJ0
bWVudCBvZiBOZXVyb2xvZ2ljYWwgU2NpZW5jZXMsIFJ1c2ggVW5pdmVyc2l0eSBNZWRpY2FsIENl
bnRlciwgQ2hpY2FnbywgSWxsaW5vaXMgNjA2MTIsIFVTQS4gamtvcmRvd2VAcnVzaC5lZHU8L2F1
dGgtYWRkcmVzcz48dGl0bGVzPjx0aXRsZT5UcmFuc3BsYW50ZWQgZG9wYW1pbmVyZ2ljIG5ldXJv
bnMgZGV2ZWxvcCBQRCBwYXRob2xvZ2ljIGNoYW5nZXM6IGEgc2Vjb25kIGNhc2UgcmVwb3J0PC90
aXRsZT48c2Vjb25kYXJ5LXRpdGxlPk1vdiBEaXNvcmQ8L3NlY29uZGFyeS10aXRsZT48L3RpdGxl
cz48cGVyaW9kaWNhbD48ZnVsbC10aXRsZT5Nb3YgRGlzb3JkPC9mdWxsLXRpdGxlPjwvcGVyaW9k
aWNhbD48cGFnZXM+MjMwMy02PC9wYWdlcz48dm9sdW1lPjIzPC92b2x1bWU+PG51bWJlcj4xNjwv
bnVtYmVyPjxlZGl0aW9uPjIwMDgvMTEvMTQ8L2VkaXRpb24+PGtleXdvcmRzPjxrZXl3b3JkPkFk
dWx0PC9rZXl3b3JkPjxrZXl3b3JkPkJyYWluLypwYXRob2xvZ3k8L2tleXdvcmQ+PGtleXdvcmQ+
Q2VsbCBUcmFuc3BsYW50YXRpb24vKnBoeXNpb2xvZ3k8L2tleXdvcmQ+PGtleXdvcmQ+RG9wYW1p
bmUvKm1ldGFib2xpc208L2tleXdvcmQ+PGtleXdvcmQ+SHVtYW5zPC9rZXl3b3JkPjxrZXl3b3Jk
Pk1hbGU8L2tleXdvcmQ+PGtleXdvcmQ+TmV1cm9ucy8qbWV0YWJvbGlzbTwva2V5d29yZD48a2V5
d29yZD4qUGFya2luc29uIERpc2Vhc2UvbWV0YWJvbGlzbS9wYXRob2xvZ3kvc3VyZ2VyeTwva2V5
d29yZD48a2V5d29yZD5UeXJvc2luZSAzLU1vbm9veHlnZW5hc2UvbWV0YWJvbGlzbTwva2V5d29y
ZD48a2V5d29yZD5WZXNpY3VsYXIgTW9ub2FtaW5lIFRyYW5zcG9ydCBQcm90ZWlucy9tZXRhYm9s
aXNtPC9rZXl3b3JkPjwva2V5d29yZHM+PGRhdGVzPjx5ZWFyPjIwMDg8L3llYXI+PHB1Yi1kYXRl
cz48ZGF0ZT5EZWMgMTU8L2RhdGU+PC9wdWItZGF0ZXM+PC9kYXRlcz48aXNibj4xNTMxLTgyNTcg
KEVsZWN0cm9uaWMpJiN4RDswODg1LTMxODUgKExpbmtpbmcpPC9pc2JuPjxhY2Nlc3Npb24tbnVt
PjE5MDA2MTkzPC9hY2Nlc3Npb24tbnVtPjx1cmxzPjxyZWxhdGVkLXVybHM+PHVybD5odHRwczov
L3d3dy5uY2JpLm5sbS5uaWguZ292L3B1Ym1lZC8xOTAwNjE5MzwvdXJsPjwvcmVsYXRlZC11cmxz
PjwvdXJscz48ZWxlY3Ryb25pYy1yZXNvdXJjZS1udW0+MTAuMTAwMi9tZHMuMjIzNjk8L2VsZWN0
cm9uaWMtcmVzb3VyY2UtbnVtPjwvcmVjb3JkPjwvQ2l0ZT48Q2l0ZT48QXV0aG9yPkxpPC9BdXRo
b3I+PFllYXI+MjAwODwvWWVhcj48UmVjTnVtPjYzPC9SZWNOdW0+PHJlY29yZD48cmVjLW51bWJl
cj42MzwvcmVjLW51bWJlcj48Zm9yZWlnbi1rZXlzPjxrZXkgYXBwPSJFTiIgZGItaWQ9Inh2MmRz
ZnY5bHY5ZnZ4ZTU1dmZ4dzVzZTB6ZXJ3MDlwdnRldyIgdGltZXN0YW1wPSIxNDM5ODgyMzE2Ij42
Mzwva2V5PjwvZm9yZWlnbi1rZXlzPjxyZWYtdHlwZSBuYW1lPSJKb3VybmFsIEFydGljbGUiPjE3
PC9yZWYtdHlwZT48Y29udHJpYnV0b3JzPjxhdXRob3JzPjxhdXRob3I+TGksIEouIFkuPC9hdXRo
b3I+PGF1dGhvcj5FbmdsdW5kLCBFLjwvYXV0aG9yPjxhdXRob3I+SG9sdG9uLCBKLiBMLjwvYXV0
aG9yPjxhdXRob3I+U291bGV0LCBELjwvYXV0aG9yPjxhdXRob3I+SGFnZWxsLCBQLjwvYXV0aG9y
PjxhdXRob3I+TGVlcywgQS4gSi48L2F1dGhvcj48YXV0aG9yPkxhc2hsZXksIFQuPC9hdXRob3I+
PGF1dGhvcj5RdWlubiwgTi4gUC48L2F1dGhvcj48YXV0aG9yPlJlaG5jcm9uYSwgUy48L2F1dGhv
cj48YXV0aG9yPkJqb3JrbHVuZCwgQS48L2F1dGhvcj48YXV0aG9yPldpZG5lciwgSC48L2F1dGhv
cj48YXV0aG9yPlJldmVzeiwgVC48L2F1dGhvcj48YXV0aG9yPkxpbmR2YWxsLCBPLjwvYXV0aG9y
PjxhdXRob3I+QnJ1bmRpbiwgUC48L2F1dGhvcj48L2F1dGhvcnM+PC9jb250cmlidXRvcnM+PGF1
dGgtYWRkcmVzcz5OZXVyb25hbCBTdXJ2aXZhbCBVbml0LCBXYWxsZW5iZXJnIE5ldXJvc2NpZW5j
ZSBDZW50ZXIsIERlcGFydG1lbnQgb2YgRXhwZXJpbWVudGFsIE1lZGljYWwgU2NpZW5jZSwgMjIx
IDg0IEx1bmQsIFN3ZWRlbi48L2F1dGgtYWRkcmVzcz48dGl0bGVzPjx0aXRsZT5MZXd5IGJvZGll
cyBpbiBncmFmdGVkIG5ldXJvbnMgaW4gc3ViamVjdHMgd2l0aCBQYXJraW5zb24mYXBvcztzIGRp
c2Vhc2Ugc3VnZ2VzdCBob3N0LXRvLWdyYWZ0IGRpc2Vhc2UgcHJvcGFnYXRpb248L3RpdGxlPjxz
ZWNvbmRhcnktdGl0bGU+TmF0IE1lZDwvc2Vjb25kYXJ5LXRpdGxlPjwvdGl0bGVzPjxwZXJpb2Rp
Y2FsPjxmdWxsLXRpdGxlPk5hdCBNZWQ8L2Z1bGwtdGl0bGU+PC9wZXJpb2RpY2FsPjxwYWdlcz41
MDEtMzwvcGFnZXM+PHZvbHVtZT4xNDwvdm9sdW1lPjxudW1iZXI+NTwvbnVtYmVyPjxlZGl0aW9u
PjIwMDgvMDQvMDk8L2VkaXRpb24+PGtleXdvcmRzPjxrZXl3b3JkPkJyYWluIFRpc3N1ZSBUcmFu
c3BsYW50YXRpb24vbWV0aG9kcy8qcGF0aG9sb2d5PC9rZXl3b3JkPjxrZXl3b3JkPkRpc2Vhc2Ug
UHJvZ3Jlc3Npb248L2tleXdvcmQ+PGtleXdvcmQ+RmV0YWwgVGlzc3VlIFRyYW5zcGxhbnRhdGlv
bi9tZXRob2RzLypwYXRob2xvZ3k8L2tleXdvcmQ+PGtleXdvcmQ+SHVtYW5zPC9rZXl3b3JkPjxr
ZXl3b3JkPkltbXVub2hpc3RvY2hlbWlzdHJ5PC9rZXl3b3JkPjxrZXl3b3JkPkxld3kgQm9kaWVz
L21ldGFib2xpc20vKnBhdGhvbG9neTwva2V5d29yZD48a2V5d29yZD5QYXJraW5zb24gRGlzZWFz
ZS8qdGhlcmFweTwva2V5d29yZD48a2V5d29yZD5UcmVhdG1lbnQgT3V0Y29tZTwva2V5d29yZD48
a2V5d29yZD5hbHBoYS1TeW51Y2xlaW4vKm1ldGFib2xpc208L2tleXdvcmQ+PC9rZXl3b3Jkcz48
ZGF0ZXM+PHllYXI+MjAwODwveWVhcj48cHViLWRhdGVzPjxkYXRlPk1heTwvZGF0ZT48L3B1Yi1k
YXRlcz48L2RhdGVzPjxpc2JuPjE1NDYtMTcwWCAoRWxlY3Ryb25pYykmI3hEOzEwNzgtODk1NiAo
TGlua2luZyk8L2lzYm4+PGFjY2Vzc2lvbi1udW0+MTgzOTE5NjM8L2FjY2Vzc2lvbi1udW0+PHVy
bHM+PHJlbGF0ZWQtdXJscz48dXJsPmh0dHBzOi8vd3d3Lm5jYmkubmxtLm5paC5nb3YvcHVibWVk
LzE4MzkxOTYzPC91cmw+PC9yZWxhdGVkLXVybHM+PC91cmxzPjxlbGVjdHJvbmljLXJlc291cmNl
LW51bT4xMC4xMDM4L25tMTc0NjwvZWxlY3Ryb25pYy1yZXNvdXJjZS1udW0+PGxhbmd1YWdlPmVu
ZzwvbGFuZ3VhZ2U+PC9yZWNvcmQ+PC9DaXRlPjwvRW5kTm90ZT5=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CcmFhazwvQXV0aG9yPjxZZWFyPjIwMDM8L1llYXI+PFJl
Y051bT4xNTQ8L1JlY051bT48RGlzcGxheVRleHQ+PHN0eWxlIGZhY2U9InN1cGVyc2NyaXB0Ij4x
NiwxNywzMzwvc3R5bGU+PC9EaXNwbGF5VGV4dD48cmVjb3JkPjxyZWMtbnVtYmVyPjE1NDwvcmVj
LW51bWJlcj48Zm9yZWlnbi1rZXlzPjxrZXkgYXBwPSJFTiIgZGItaWQ9Inh2MmRzZnY5bHY5ZnZ4
ZTU1dmZ4dzVzZTB6ZXJ3MDlwdnRldyIgdGltZXN0YW1wPSIxNDM5ODgyMzc3Ij4xNTQ8L2tleT48
L2ZvcmVpZ24ta2V5cz48cmVmLXR5cGUgbmFtZT0iSm91cm5hbCBBcnRpY2xlIj4xNzwvcmVmLXR5
cGU+PGNvbnRyaWJ1dG9ycz48YXV0aG9ycz48YXV0aG9yPkJyYWFrLCBILjwvYXV0aG9yPjxhdXRo
b3I+RGVsIFRyZWRpY2ksIEsuPC9hdXRob3I+PGF1dGhvcj5SdWIsIFUuPC9hdXRob3I+PGF1dGhv
cj5kZSBWb3MsIFIuIEEuPC9hdXRob3I+PGF1dGhvcj5KYW5zZW4gU3RldXIsIEUuIE4uPC9hdXRo
b3I+PGF1dGhvcj5CcmFhaywgRS48L2F1dGhvcj48L2F1dGhvcnM+PC9jb250cmlidXRvcnM+PGF1
dGgtYWRkcmVzcz5EZXBhcnRtZW50IG9mIENsaW5pY2FsIE5ldXJvYW5hdG9teSwgSi5XLiBHb2V0
aGUgVW5pdmVyc2l0eSwgVGhlb2RvciBTdGVybiBLYWkgNywgRC02MDU5MCBGcmFua2Z1cnQvTWFp
biwgR2VybWFueS4gQnJhYWtAZW0udW5pLWZyYW5rZnVydC5kZTwvYXV0aC1hZGRyZXNzPjx0aXRs
ZXM+PHRpdGxlPlN0YWdpbmcgb2YgYnJhaW4gcGF0aG9sb2d5IHJlbGF0ZWQgdG8gc3BvcmFkaWMg
UGFya2luc29uJmFwb3M7cyBkaXNlYXNlPC90aXRsZT48c2Vjb25kYXJ5LXRpdGxlPk5ldXJvYmlv
bCBBZ2luZzwvc2Vjb25kYXJ5LXRpdGxlPjwvdGl0bGVzPjxwZXJpb2RpY2FsPjxmdWxsLXRpdGxl
Pk5ldXJvYmlvbCBBZ2luZzwvZnVsbC10aXRsZT48YWJici0xPk5ldXJvYmlvbG9neSBvZiBhZ2lu
ZzwvYWJici0xPjwvcGVyaW9kaWNhbD48cGFnZXM+MTk3LTIxMTwvcGFnZXM+PHZvbHVtZT4yNDwv
dm9sdW1lPjxudW1iZXI+MjwvbnVtYmVyPjxlZGl0aW9uPjIwMDIvMTIvMjU8L2VkaXRpb24+PGtl
eXdvcmRzPjxrZXl3b3JkPkFnZWQ8L2tleXdvcmQ+PGtleXdvcmQ+QWdlZCwgODAgYW5kIG92ZXI8
L2tleXdvcmQ+PGtleXdvcmQ+QnJhaW4vKnBhdGhvbG9neTwva2V5d29yZD48a2V5d29yZD5GZW1h
bGU8L2tleXdvcmQ+PGtleXdvcmQ+SHVtYW5zPC9rZXl3b3JkPjxrZXl3b3JkPkxld3kgQm9kaWVz
L3BhdGhvbG9neTwva2V5d29yZD48a2V5d29yZD5MZXd5IEJvZHkgRGlzZWFzZS9wYXRob2xvZ3k8
L2tleXdvcmQ+PGtleXdvcmQ+TWFsZTwva2V5d29yZD48a2V5d29yZD5NZWR1bGxhIE9ibG9uZ2F0
YS9wYXRob2xvZ3k8L2tleXdvcmQ+PGtleXdvcmQ+TmVvY29ydGV4L3BhdGhvbG9neTwva2V5d29y
ZD48a2V5d29yZD5QYXJraW5zb24gRGlzZWFzZS8qcGF0aG9sb2d5PC9rZXl3b3JkPjxrZXl3b3Jk
PlRlbXBvcmFsIExvYmUvcGF0aG9sb2d5PC9rZXl3b3JkPjwva2V5d29yZHM+PGRhdGVzPjx5ZWFy
PjIwMDM8L3llYXI+PHB1Yi1kYXRlcz48ZGF0ZT5NYXItQXByPC9kYXRlPjwvcHViLWRhdGVzPjwv
ZGF0ZXM+PGlzYm4+MDE5Ny00NTgwIChQcmludCkmI3hEOzAxOTctNDU4MCAoTGlua2luZyk8L2lz
Ym4+PGFjY2Vzc2lvbi1udW0+MTI0OTg5NTQ8L2FjY2Vzc2lvbi1udW0+PHVybHM+PHJlbGF0ZWQt
dXJscz48dXJsPmh0dHBzOi8vd3d3Lm5jYmkubmxtLm5paC5nb3YvcHVibWVkLzEyNDk4OTU0PC91
cmw+PC9yZWxhdGVkLXVybHM+PC91cmxzPjxlbGVjdHJvbmljLXJlc291cmNlLW51bT5TMDE5NzQ1
ODAwMjAwMDY1OSBbcGlpXTwvZWxlY3Ryb25pYy1yZXNvdXJjZS1udW0+PGxhbmd1YWdlPmVuZzwv
bGFuZ3VhZ2U+PC9yZWNvcmQ+PC9DaXRlPjxDaXRlPjxBdXRob3I+S29yZG93ZXI8L0F1dGhvcj48
WWVhcj4yMDA4PC9ZZWFyPjxSZWNOdW0+MTcyMzwvUmVjTnVtPjxyZWNvcmQ+PHJlYy1udW1iZXI+
MTcyMzwvcmVjLW51bWJlcj48Zm9yZWlnbi1rZXlzPjxrZXkgYXBwPSJFTiIgZGItaWQ9Inh2MmRz
ZnY5bHY5ZnZ4ZTU1dmZ4dzVzZTB6ZXJ3MDlwdnRldyIgdGltZXN0YW1wPSIxNTU3MzI3MjUzIj4x
NzIzPC9rZXk+PC9mb3JlaWduLWtleXM+PHJlZi10eXBlIG5hbWU9IkpvdXJuYWwgQXJ0aWNsZSI+
MTc8L3JlZi10eXBlPjxjb250cmlidXRvcnM+PGF1dGhvcnM+PGF1dGhvcj5Lb3Jkb3dlciwgSi4g
SC48L2F1dGhvcj48YXV0aG9yPkNodSwgWS48L2F1dGhvcj48YXV0aG9yPkhhdXNlciwgUi4gQS48
L2F1dGhvcj48YXV0aG9yPk9sYW5vdywgQy4gVy48L2F1dGhvcj48YXV0aG9yPkZyZWVtYW4sIFQu
IEIuPC9hdXRob3I+PC9hdXRob3JzPjwvY29udHJpYnV0b3JzPjxhdXRoLWFkZHJlc3M+RGVwYXJ0
bWVudCBvZiBOZXVyb2xvZ2ljYWwgU2NpZW5jZXMsIFJ1c2ggVW5pdmVyc2l0eSBNZWRpY2FsIENl
bnRlciwgQ2hpY2FnbywgSWxsaW5vaXMgNjA2MTIsIFVTQS4gamtvcmRvd2VAcnVzaC5lZHU8L2F1
dGgtYWRkcmVzcz48dGl0bGVzPjx0aXRsZT5UcmFuc3BsYW50ZWQgZG9wYW1pbmVyZ2ljIG5ldXJv
bnMgZGV2ZWxvcCBQRCBwYXRob2xvZ2ljIGNoYW5nZXM6IGEgc2Vjb25kIGNhc2UgcmVwb3J0PC90
aXRsZT48c2Vjb25kYXJ5LXRpdGxlPk1vdiBEaXNvcmQ8L3NlY29uZGFyeS10aXRsZT48L3RpdGxl
cz48cGVyaW9kaWNhbD48ZnVsbC10aXRsZT5Nb3YgRGlzb3JkPC9mdWxsLXRpdGxlPjwvcGVyaW9k
aWNhbD48cGFnZXM+MjMwMy02PC9wYWdlcz48dm9sdW1lPjIzPC92b2x1bWU+PG51bWJlcj4xNjwv
bnVtYmVyPjxlZGl0aW9uPjIwMDgvMTEvMTQ8L2VkaXRpb24+PGtleXdvcmRzPjxrZXl3b3JkPkFk
dWx0PC9rZXl3b3JkPjxrZXl3b3JkPkJyYWluLypwYXRob2xvZ3k8L2tleXdvcmQ+PGtleXdvcmQ+
Q2VsbCBUcmFuc3BsYW50YXRpb24vKnBoeXNpb2xvZ3k8L2tleXdvcmQ+PGtleXdvcmQ+RG9wYW1p
bmUvKm1ldGFib2xpc208L2tleXdvcmQ+PGtleXdvcmQ+SHVtYW5zPC9rZXl3b3JkPjxrZXl3b3Jk
Pk1hbGU8L2tleXdvcmQ+PGtleXdvcmQ+TmV1cm9ucy8qbWV0YWJvbGlzbTwva2V5d29yZD48a2V5
d29yZD4qUGFya2luc29uIERpc2Vhc2UvbWV0YWJvbGlzbS9wYXRob2xvZ3kvc3VyZ2VyeTwva2V5
d29yZD48a2V5d29yZD5UeXJvc2luZSAzLU1vbm9veHlnZW5hc2UvbWV0YWJvbGlzbTwva2V5d29y
ZD48a2V5d29yZD5WZXNpY3VsYXIgTW9ub2FtaW5lIFRyYW5zcG9ydCBQcm90ZWlucy9tZXRhYm9s
aXNtPC9rZXl3b3JkPjwva2V5d29yZHM+PGRhdGVzPjx5ZWFyPjIwMDg8L3llYXI+PHB1Yi1kYXRl
cz48ZGF0ZT5EZWMgMTU8L2RhdGU+PC9wdWItZGF0ZXM+PC9kYXRlcz48aXNibj4xNTMxLTgyNTcg
KEVsZWN0cm9uaWMpJiN4RDswODg1LTMxODUgKExpbmtpbmcpPC9pc2JuPjxhY2Nlc3Npb24tbnVt
PjE5MDA2MTkzPC9hY2Nlc3Npb24tbnVtPjx1cmxzPjxyZWxhdGVkLXVybHM+PHVybD5odHRwczov
L3d3dy5uY2JpLm5sbS5uaWguZ292L3B1Ym1lZC8xOTAwNjE5MzwvdXJsPjwvcmVsYXRlZC11cmxz
PjwvdXJscz48ZWxlY3Ryb25pYy1yZXNvdXJjZS1udW0+MTAuMTAwMi9tZHMuMjIzNjk8L2VsZWN0
cm9uaWMtcmVzb3VyY2UtbnVtPjwvcmVjb3JkPjwvQ2l0ZT48Q2l0ZT48QXV0aG9yPkxpPC9BdXRo
b3I+PFllYXI+MjAwODwvWWVhcj48UmVjTnVtPjYzPC9SZWNOdW0+PHJlY29yZD48cmVjLW51bWJl
cj42MzwvcmVjLW51bWJlcj48Zm9yZWlnbi1rZXlzPjxrZXkgYXBwPSJFTiIgZGItaWQ9Inh2MmRz
ZnY5bHY5ZnZ4ZTU1dmZ4dzVzZTB6ZXJ3MDlwdnRldyIgdGltZXN0YW1wPSIxNDM5ODgyMzE2Ij42
Mzwva2V5PjwvZm9yZWlnbi1rZXlzPjxyZWYtdHlwZSBuYW1lPSJKb3VybmFsIEFydGljbGUiPjE3
PC9yZWYtdHlwZT48Y29udHJpYnV0b3JzPjxhdXRob3JzPjxhdXRob3I+TGksIEouIFkuPC9hdXRo
b3I+PGF1dGhvcj5FbmdsdW5kLCBFLjwvYXV0aG9yPjxhdXRob3I+SG9sdG9uLCBKLiBMLjwvYXV0
aG9yPjxhdXRob3I+U291bGV0LCBELjwvYXV0aG9yPjxhdXRob3I+SGFnZWxsLCBQLjwvYXV0aG9y
PjxhdXRob3I+TGVlcywgQS4gSi48L2F1dGhvcj48YXV0aG9yPkxhc2hsZXksIFQuPC9hdXRob3I+
PGF1dGhvcj5RdWlubiwgTi4gUC48L2F1dGhvcj48YXV0aG9yPlJlaG5jcm9uYSwgUy48L2F1dGhv
cj48YXV0aG9yPkJqb3JrbHVuZCwgQS48L2F1dGhvcj48YXV0aG9yPldpZG5lciwgSC48L2F1dGhv
cj48YXV0aG9yPlJldmVzeiwgVC48L2F1dGhvcj48YXV0aG9yPkxpbmR2YWxsLCBPLjwvYXV0aG9y
PjxhdXRob3I+QnJ1bmRpbiwgUC48L2F1dGhvcj48L2F1dGhvcnM+PC9jb250cmlidXRvcnM+PGF1
dGgtYWRkcmVzcz5OZXVyb25hbCBTdXJ2aXZhbCBVbml0LCBXYWxsZW5iZXJnIE5ldXJvc2NpZW5j
ZSBDZW50ZXIsIERlcGFydG1lbnQgb2YgRXhwZXJpbWVudGFsIE1lZGljYWwgU2NpZW5jZSwgMjIx
IDg0IEx1bmQsIFN3ZWRlbi48L2F1dGgtYWRkcmVzcz48dGl0bGVzPjx0aXRsZT5MZXd5IGJvZGll
cyBpbiBncmFmdGVkIG5ldXJvbnMgaW4gc3ViamVjdHMgd2l0aCBQYXJraW5zb24mYXBvcztzIGRp
c2Vhc2Ugc3VnZ2VzdCBob3N0LXRvLWdyYWZ0IGRpc2Vhc2UgcHJvcGFnYXRpb248L3RpdGxlPjxz
ZWNvbmRhcnktdGl0bGU+TmF0IE1lZDwvc2Vjb25kYXJ5LXRpdGxlPjwvdGl0bGVzPjxwZXJpb2Rp
Y2FsPjxmdWxsLXRpdGxlPk5hdCBNZWQ8L2Z1bGwtdGl0bGU+PC9wZXJpb2RpY2FsPjxwYWdlcz41
MDEtMzwvcGFnZXM+PHZvbHVtZT4xNDwvdm9sdW1lPjxudW1iZXI+NTwvbnVtYmVyPjxlZGl0aW9u
PjIwMDgvMDQvMDk8L2VkaXRpb24+PGtleXdvcmRzPjxrZXl3b3JkPkJyYWluIFRpc3N1ZSBUcmFu
c3BsYW50YXRpb24vbWV0aG9kcy8qcGF0aG9sb2d5PC9rZXl3b3JkPjxrZXl3b3JkPkRpc2Vhc2Ug
UHJvZ3Jlc3Npb248L2tleXdvcmQ+PGtleXdvcmQ+RmV0YWwgVGlzc3VlIFRyYW5zcGxhbnRhdGlv
bi9tZXRob2RzLypwYXRob2xvZ3k8L2tleXdvcmQ+PGtleXdvcmQ+SHVtYW5zPC9rZXl3b3JkPjxr
ZXl3b3JkPkltbXVub2hpc3RvY2hlbWlzdHJ5PC9rZXl3b3JkPjxrZXl3b3JkPkxld3kgQm9kaWVz
L21ldGFib2xpc20vKnBhdGhvbG9neTwva2V5d29yZD48a2V5d29yZD5QYXJraW5zb24gRGlzZWFz
ZS8qdGhlcmFweTwva2V5d29yZD48a2V5d29yZD5UcmVhdG1lbnQgT3V0Y29tZTwva2V5d29yZD48
a2V5d29yZD5hbHBoYS1TeW51Y2xlaW4vKm1ldGFib2xpc208L2tleXdvcmQ+PC9rZXl3b3Jkcz48
ZGF0ZXM+PHllYXI+MjAwODwveWVhcj48cHViLWRhdGVzPjxkYXRlPk1heTwvZGF0ZT48L3B1Yi1k
YXRlcz48L2RhdGVzPjxpc2JuPjE1NDYtMTcwWCAoRWxlY3Ryb25pYykmI3hEOzEwNzgtODk1NiAo
TGlua2luZyk8L2lzYm4+PGFjY2Vzc2lvbi1udW0+MTgzOTE5NjM8L2FjY2Vzc2lvbi1udW0+PHVy
bHM+PHJlbGF0ZWQtdXJscz48dXJsPmh0dHBzOi8vd3d3Lm5jYmkubmxtLm5paC5nb3YvcHVibWVk
LzE4MzkxOTYzPC91cmw+PC9yZWxhdGVkLXVybHM+PC91cmxzPjxlbGVjdHJvbmljLXJlc291cmNl
LW51bT4xMC4xMDM4L25tMTc0NjwvZWxlY3Ryb25pYy1yZXNvdXJjZS1udW0+PGxhbmd1YWdlPmVu
ZzwvbGFuZ3VhZ2U+PC9yZWNvcmQ+PC9DaXRlPjwvRW5kTm90ZT5=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927729" w:rsidRPr="00667BE0">
        <w:rPr>
          <w:rFonts w:eastAsia="Calibri"/>
          <w:color w:val="000000" w:themeColor="text1"/>
        </w:rPr>
      </w:r>
      <w:r w:rsidR="00927729" w:rsidRPr="00667BE0">
        <w:rPr>
          <w:rFonts w:eastAsia="Calibri"/>
          <w:color w:val="000000" w:themeColor="text1"/>
        </w:rPr>
        <w:fldChar w:fldCharType="separate"/>
      </w:r>
      <w:r w:rsidR="00077114" w:rsidRPr="00077114">
        <w:rPr>
          <w:rFonts w:eastAsia="Calibri"/>
          <w:noProof/>
          <w:color w:val="000000" w:themeColor="text1"/>
          <w:vertAlign w:val="superscript"/>
        </w:rPr>
        <w:t>16,17,33</w:t>
      </w:r>
      <w:r w:rsidR="00927729" w:rsidRPr="00667BE0">
        <w:rPr>
          <w:rFonts w:eastAsia="Calibri"/>
          <w:color w:val="000000" w:themeColor="text1"/>
        </w:rPr>
        <w:fldChar w:fldCharType="end"/>
      </w:r>
      <w:r w:rsidRPr="00667BE0">
        <w:rPr>
          <w:rFonts w:eastAsia="Calibri"/>
          <w:color w:val="000000" w:themeColor="text1"/>
        </w:rPr>
        <w:t xml:space="preserve">. Consequently, prion-like spreading of </w:t>
      </w:r>
      <w:r w:rsidR="005B3A25" w:rsidRPr="00667BE0">
        <w:rPr>
          <w:rFonts w:eastAsia="Calibri"/>
          <w:color w:val="000000" w:themeColor="text1"/>
        </w:rPr>
        <w:t>pS129-α</w:t>
      </w:r>
      <w:proofErr w:type="spellStart"/>
      <w:r w:rsidR="005B3A25" w:rsidRPr="00667BE0">
        <w:rPr>
          <w:rFonts w:eastAsia="Calibri"/>
          <w:color w:val="000000" w:themeColor="text1"/>
        </w:rPr>
        <w:t>syn</w:t>
      </w:r>
      <w:proofErr w:type="spellEnd"/>
      <w:r w:rsidRPr="00667BE0">
        <w:rPr>
          <w:rFonts w:eastAsia="Calibri"/>
          <w:color w:val="000000" w:themeColor="text1"/>
        </w:rPr>
        <w:t xml:space="preserve"> </w:t>
      </w:r>
      <w:r w:rsidR="009616A2">
        <w:rPr>
          <w:rFonts w:eastAsia="Calibri"/>
          <w:color w:val="000000" w:themeColor="text1"/>
        </w:rPr>
        <w:t>was</w:t>
      </w:r>
      <w:r w:rsidRPr="00667BE0">
        <w:rPr>
          <w:rFonts w:eastAsia="Calibri"/>
          <w:color w:val="000000" w:themeColor="text1"/>
        </w:rPr>
        <w:t xml:space="preserve"> recently recapitulated</w:t>
      </w:r>
      <w:r w:rsidR="008C6EAF">
        <w:rPr>
          <w:rFonts w:eastAsia="Calibri"/>
          <w:color w:val="000000" w:themeColor="text1"/>
        </w:rPr>
        <w:t xml:space="preserve"> by</w:t>
      </w:r>
      <w:r w:rsidRPr="00667BE0">
        <w:rPr>
          <w:rFonts w:eastAsia="Calibri"/>
          <w:color w:val="000000" w:themeColor="text1"/>
        </w:rPr>
        <w:t xml:space="preserve"> using α-</w:t>
      </w:r>
      <w:proofErr w:type="spellStart"/>
      <w:r w:rsidRPr="00667BE0">
        <w:rPr>
          <w:rFonts w:eastAsia="Calibri"/>
          <w:color w:val="000000" w:themeColor="text1"/>
        </w:rPr>
        <w:t>synuclein</w:t>
      </w:r>
      <w:proofErr w:type="spellEnd"/>
      <w:r w:rsidRPr="00667BE0">
        <w:rPr>
          <w:rFonts w:eastAsia="Calibri"/>
          <w:color w:val="000000" w:themeColor="text1"/>
        </w:rPr>
        <w:t xml:space="preserve"> PFFs</w:t>
      </w:r>
      <w:r w:rsidR="00164A0D" w:rsidRPr="00667BE0">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 </w:instrText>
      </w:r>
      <w:r w:rsidR="00077114">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DATA </w:instrText>
      </w:r>
      <w:r w:rsidR="00077114">
        <w:fldChar w:fldCharType="end"/>
      </w:r>
      <w:r w:rsidR="00164A0D" w:rsidRPr="00667BE0">
        <w:fldChar w:fldCharType="separate"/>
      </w:r>
      <w:r w:rsidR="00077114" w:rsidRPr="00077114">
        <w:rPr>
          <w:noProof/>
          <w:vertAlign w:val="superscript"/>
        </w:rPr>
        <w:t>9,10</w:t>
      </w:r>
      <w:r w:rsidR="00164A0D" w:rsidRPr="00667BE0">
        <w:fldChar w:fldCharType="end"/>
      </w:r>
      <w:r w:rsidRPr="00667BE0">
        <w:rPr>
          <w:rFonts w:eastAsia="Calibri"/>
          <w:color w:val="000000" w:themeColor="text1"/>
        </w:rPr>
        <w:t xml:space="preserve">. Establishing </w:t>
      </w:r>
      <w:r w:rsidR="009616A2">
        <w:rPr>
          <w:rFonts w:eastAsia="Calibri"/>
          <w:color w:val="000000" w:themeColor="text1"/>
        </w:rPr>
        <w:t xml:space="preserve">a </w:t>
      </w:r>
      <w:r w:rsidRPr="00667BE0">
        <w:rPr>
          <w:rFonts w:eastAsia="Calibri"/>
          <w:color w:val="000000" w:themeColor="text1"/>
        </w:rPr>
        <w:t xml:space="preserve">robust, cost-effective, and relatively high- or medium-throughput model of </w:t>
      </w:r>
      <w:r w:rsidR="005B3A25" w:rsidRPr="00667BE0">
        <w:rPr>
          <w:rFonts w:eastAsia="Calibri"/>
          <w:color w:val="000000" w:themeColor="text1"/>
        </w:rPr>
        <w:t>pS129-α</w:t>
      </w:r>
      <w:proofErr w:type="spellStart"/>
      <w:r w:rsidR="005B3A25" w:rsidRPr="00667BE0">
        <w:rPr>
          <w:rFonts w:eastAsia="Calibri"/>
          <w:color w:val="000000" w:themeColor="text1"/>
        </w:rPr>
        <w:t>syn</w:t>
      </w:r>
      <w:proofErr w:type="spellEnd"/>
      <w:r w:rsidRPr="00667BE0">
        <w:rPr>
          <w:rFonts w:eastAsia="Calibri"/>
          <w:color w:val="000000" w:themeColor="text1"/>
        </w:rPr>
        <w:t xml:space="preserve"> spreading and accumulation</w:t>
      </w:r>
      <w:r w:rsidR="009616A2">
        <w:rPr>
          <w:rFonts w:eastAsia="Calibri"/>
          <w:color w:val="000000" w:themeColor="text1"/>
        </w:rPr>
        <w:t>,</w:t>
      </w:r>
      <w:r w:rsidRPr="00667BE0">
        <w:rPr>
          <w:rFonts w:eastAsia="Calibri"/>
          <w:color w:val="000000" w:themeColor="text1"/>
        </w:rPr>
        <w:t xml:space="preserve"> specifically in dopamine neurons</w:t>
      </w:r>
      <w:r w:rsidR="009616A2">
        <w:rPr>
          <w:rFonts w:eastAsia="Calibri"/>
          <w:color w:val="000000" w:themeColor="text1"/>
        </w:rPr>
        <w:t>,</w:t>
      </w:r>
      <w:r w:rsidRPr="00667BE0">
        <w:rPr>
          <w:rFonts w:eastAsia="Calibri"/>
          <w:color w:val="000000" w:themeColor="text1"/>
        </w:rPr>
        <w:t xml:space="preserve"> can considerably speed up </w:t>
      </w:r>
      <w:r w:rsidR="009616A2">
        <w:rPr>
          <w:rFonts w:eastAsia="Calibri"/>
          <w:color w:val="000000" w:themeColor="text1"/>
        </w:rPr>
        <w:t xml:space="preserve">the </w:t>
      </w:r>
      <w:r w:rsidRPr="00667BE0">
        <w:rPr>
          <w:rFonts w:eastAsia="Calibri"/>
          <w:color w:val="000000" w:themeColor="text1"/>
        </w:rPr>
        <w:t>search for novel treatments and compounds modifying this process.</w:t>
      </w:r>
    </w:p>
    <w:p w14:paraId="15859974" w14:textId="77777777" w:rsidR="00BC22A6" w:rsidRPr="00667BE0" w:rsidRDefault="00BC22A6" w:rsidP="008B569A">
      <w:pPr>
        <w:rPr>
          <w:rFonts w:eastAsia="Calibri"/>
          <w:color w:val="000000" w:themeColor="text1"/>
        </w:rPr>
      </w:pPr>
    </w:p>
    <w:p w14:paraId="191506BF" w14:textId="0D18756D" w:rsidR="00B35A89" w:rsidRDefault="4A31A793" w:rsidP="008B569A">
      <w:pPr>
        <w:rPr>
          <w:rFonts w:eastAsia="Calibri"/>
          <w:color w:val="000000" w:themeColor="text1"/>
        </w:rPr>
      </w:pPr>
      <w:r w:rsidRPr="00667BE0">
        <w:rPr>
          <w:rFonts w:eastAsia="Calibri"/>
          <w:color w:val="000000" w:themeColor="text1"/>
        </w:rPr>
        <w:t xml:space="preserve">Because loss of </w:t>
      </w:r>
      <w:r w:rsidR="00AB0FB5" w:rsidRPr="00667BE0">
        <w:rPr>
          <w:rFonts w:eastAsia="Calibri"/>
          <w:color w:val="000000" w:themeColor="text1"/>
        </w:rPr>
        <w:t>dopamine</w:t>
      </w:r>
      <w:r w:rsidRPr="00667BE0">
        <w:rPr>
          <w:rFonts w:eastAsia="Calibri"/>
          <w:color w:val="000000" w:themeColor="text1"/>
        </w:rPr>
        <w:t xml:space="preserve"> neurons is the main </w:t>
      </w:r>
      <w:r w:rsidR="00C3685E" w:rsidRPr="00667BE0">
        <w:rPr>
          <w:rFonts w:eastAsia="Calibri"/>
          <w:color w:val="000000" w:themeColor="text1"/>
        </w:rPr>
        <w:t xml:space="preserve">cause </w:t>
      </w:r>
      <w:r w:rsidRPr="00667BE0">
        <w:rPr>
          <w:rFonts w:eastAsia="Calibri"/>
          <w:color w:val="000000" w:themeColor="text1"/>
        </w:rPr>
        <w:t xml:space="preserve">of motor symptoms </w:t>
      </w:r>
      <w:r w:rsidR="00C3685E" w:rsidRPr="00667BE0">
        <w:rPr>
          <w:rFonts w:eastAsia="Calibri"/>
          <w:color w:val="000000" w:themeColor="text1"/>
        </w:rPr>
        <w:t>in</w:t>
      </w:r>
      <w:r w:rsidRPr="00667BE0">
        <w:rPr>
          <w:rFonts w:eastAsia="Calibri"/>
          <w:color w:val="000000" w:themeColor="text1"/>
        </w:rPr>
        <w:t xml:space="preserve"> P</w:t>
      </w:r>
      <w:r w:rsidR="00C3685E" w:rsidRPr="00667BE0">
        <w:rPr>
          <w:rFonts w:eastAsia="Calibri"/>
          <w:color w:val="000000" w:themeColor="text1"/>
        </w:rPr>
        <w:t>D</w:t>
      </w:r>
      <w:r w:rsidRPr="00667BE0">
        <w:rPr>
          <w:rFonts w:eastAsia="Calibri"/>
          <w:color w:val="000000" w:themeColor="text1"/>
        </w:rPr>
        <w:t xml:space="preserve"> and </w:t>
      </w:r>
      <w:r w:rsidR="00C34B93" w:rsidRPr="00667BE0">
        <w:rPr>
          <w:rFonts w:eastAsia="Calibri"/>
          <w:color w:val="000000" w:themeColor="text1"/>
        </w:rPr>
        <w:t>these cells</w:t>
      </w:r>
      <w:r w:rsidRPr="00667BE0">
        <w:rPr>
          <w:rFonts w:eastAsia="Calibri"/>
          <w:color w:val="000000" w:themeColor="text1"/>
        </w:rPr>
        <w:t xml:space="preserve"> possess many unique properties</w:t>
      </w:r>
      <w:r w:rsidR="00164A0D" w:rsidRPr="00667BE0">
        <w:rPr>
          <w:rFonts w:eastAsia="Calibri"/>
          <w:color w:val="000000" w:themeColor="text1"/>
        </w:rPr>
        <w:fldChar w:fldCharType="begin">
          <w:fldData xml:space="preserve">PEVuZE5vdGU+PENpdGU+PEF1dGhvcj5EYXVlcjwvQXV0aG9yPjxZZWFyPjIwMDM8L1llYXI+PFJl
Y051bT4yMDI8L1JlY051bT48RGlzcGxheVRleHQ+PHN0eWxlIGZhY2U9InN1cGVyc2NyaXB0Ij4y
LDM0LDM1PC9zdHlsZT48L0Rpc3BsYXlUZXh0PjxyZWNvcmQ+PHJlYy1udW1iZXI+MjAyPC9yZWMt
bnVtYmVyPjxmb3JlaWduLWtleXM+PGtleSBhcHA9IkVOIiBkYi1pZD0ieHYyZHNmdjlsdjlmdnhl
NTV2Znh3NXNlMHplcncwOXB2dGV3IiB0aW1lc3RhbXA9IjE0Mzk4ODIzNzciPjIwMjwva2V5Pjwv
Zm9yZWlnbi1rZXlzPjxyZWYtdHlwZSBuYW1lPSJKb3VybmFsIEFydGljbGUiPjE3PC9yZWYtdHlw
ZT48Y29udHJpYnV0b3JzPjxhdXRob3JzPjxhdXRob3I+RGF1ZXIsIFcuPC9hdXRob3I+PGF1dGhv
cj5QcnplZGJvcnNraSwgUy48L2F1dGhvcj48L2F1dGhvcnM+PC9jb250cmlidXRvcnM+PGF1dGgt
YWRkcmVzcz5EZXBhcnRtZW50IG9mIE5ldXJvbG9neSwgQ29sdW1iaWEgVW5pdmVyc2l0eSwgTmV3
IFlvcmssIE5ZIDEwMDMyLCBVU0EuPC9hdXRoLWFkZHJlc3M+PHRpdGxlcz48dGl0bGU+UGFya2lu
c29uJmFwb3M7cyBkaXNlYXNlOiBtZWNoYW5pc21zIGFuZCBtb2RlbHM8L3RpdGxlPjxzZWNvbmRh
cnktdGl0bGU+TmV1cm9uPC9zZWNvbmRhcnktdGl0bGU+PGFsdC10aXRsZT5OZXVyb248L2FsdC10
aXRsZT48L3RpdGxlcz48cGVyaW9kaWNhbD48ZnVsbC10aXRsZT5OZXVyb248L2Z1bGwtdGl0bGU+
PC9wZXJpb2RpY2FsPjxhbHQtcGVyaW9kaWNhbD48ZnVsbC10aXRsZT5OZXVyb248L2Z1bGwtdGl0
bGU+PC9hbHQtcGVyaW9kaWNhbD48cGFnZXM+ODg5LTkwOTwvcGFnZXM+PHZvbHVtZT4zOTwvdm9s
dW1lPjxudW1iZXI+NjwvbnVtYmVyPjxlZGl0aW9uPjIwMDMvMDkvMTY8L2VkaXRpb24+PGtleXdv
cmRzPjxrZXl3b3JkPkFuaW1hbHM8L2tleXdvcmQ+PGtleXdvcmQ+KkRpc2Vhc2UgTW9kZWxzLCBB
bmltYWw8L2tleXdvcmQ+PGtleXdvcmQ+SHVtYW5zPC9rZXl3b3JkPjxrZXl3b3JkPk5ldXJvbnMv
bWV0YWJvbGlzbS9wYXRob2xvZ3k8L2tleXdvcmQ+PGtleXdvcmQ+UGFya2luc29uIERpc2Vhc2Uv
KmdlbmV0aWNzLyptZXRhYm9saXNtL3BhdGhvbG9neTwva2V5d29yZD48L2tleXdvcmRzPjxkYXRl
cz48eWVhcj4yMDAzPC95ZWFyPjxwdWItZGF0ZXM+PGRhdGU+U2VwIDExPC9kYXRlPjwvcHViLWRh
dGVzPjwvZGF0ZXM+PGlzYm4+MDg5Ni02MjczIChQcmludCkmI3hEOzA4OTYtNjI3MyAoTGlua2lu
Zyk8L2lzYm4+PGFjY2Vzc2lvbi1udW0+MTI5NzE4OTE8L2FjY2Vzc2lvbi1udW0+PHVybHM+PHJl
bGF0ZWQtdXJscz48dXJsPmh0dHBzOi8vd3d3Lm5jYmkubmxtLm5paC5nb3YvcHVibWVkLzEyOTcx
ODkxPC91cmw+PC9yZWxhdGVkLXVybHM+PC91cmxzPjwvcmVjb3JkPjwvQ2l0ZT48Q2l0ZT48QXV0
aG9yPkxpc3M8L0F1dGhvcj48WWVhcj4yMDA4PC9ZZWFyPjxSZWNOdW0+Mzc5PC9SZWNOdW0+PHJl
Y29yZD48cmVjLW51bWJlcj4zNzk8L3JlYy1udW1iZXI+PGZvcmVpZ24ta2V5cz48a2V5IGFwcD0i
RU4iIGRiLWlkPSJ4djJkc2Z2OWx2OWZ2eGU1NXZmeHc1c2UwemVydzA5cHZ0ZXciIHRpbWVzdGFt
cD0iMTQzOTg4MjM3OCI+Mzc5PC9rZXk+PC9mb3JlaWduLWtleXM+PHJlZi10eXBlIG5hbWU9Ikpv
dXJuYWwgQXJ0aWNsZSI+MTc8L3JlZi10eXBlPjxjb250cmlidXRvcnM+PGF1dGhvcnM+PGF1dGhv
cj5MaXNzLCBCLjwvYXV0aG9yPjxhdXRob3I+Um9lcGVyLCBKLjwvYXV0aG9yPjwvYXV0aG9ycz48
L2NvbnRyaWJ1dG9ycz48YXV0aC1hZGRyZXNzPkRlcGFydG1lbnQgb2YgR2VuZXJhbCBQaHlzaW9s
b2d5LCBBRyBNb2xlY3VsYXIgTmV1cm9waHlzaW9sb2d5LCBVbml2ZXJzaXR5IG9mIFVsbSwgQWxi
ZXJ0IEVpbnN0ZWluYWxsZWUgMTEsIDg5MDgxIFVsbSwgR2VybWFueS4gYmlyZ2l0Lmxpc3NAdW5p
LXVsbS5kZTwvYXV0aC1hZGRyZXNzPjx0aXRsZXM+PHRpdGxlPkluZGl2aWR1YWwgZG9wYW1pbmUg
bWlkYnJhaW4gbmV1cm9uczogZnVuY3Rpb25hbCBkaXZlcnNpdHkgYW5kIGZsZXhpYmlsaXR5IGlu
IGhlYWx0aCBhbmQgZGlzZWFzZTwvdGl0bGU+PHNlY29uZGFyeS10aXRsZT5CcmFpbiBSZXMgUmV2
PC9zZWNvbmRhcnktdGl0bGU+PGFsdC10aXRsZT5CcmFpbiByZXNlYXJjaCByZXZpZXdzPC9hbHQt
dGl0bGU+PC90aXRsZXM+PHBlcmlvZGljYWw+PGZ1bGwtdGl0bGU+QnJhaW4gUmVzIFJldjwvZnVs
bC10aXRsZT48L3BlcmlvZGljYWw+PHBhZ2VzPjMxNC0yMTwvcGFnZXM+PHZvbHVtZT41ODwvdm9s
dW1lPjxudW1iZXI+MjwvbnVtYmVyPjxlZGl0aW9uPjIwMDcvMTEvMjE8L2VkaXRpb24+PGtleXdv
cmRzPjxrZXl3b3JkPkFuaW1hbHM8L2tleXdvcmQ+PGtleXdvcmQ+KkJyYWluIERpc2Vhc2VzL21l
dGFib2xpc20vcGF0aG9sb2d5L3BoeXNpb3BhdGhvbG9neTwva2V5d29yZD48a2V5d29yZD5Eb3Bh
bWluZS8qbWV0YWJvbGlzbTwva2V5d29yZD48a2V5d29yZD5IdW1hbnM8L2tleXdvcmQ+PGtleXdv
cmQ+TWVzZW5jZXBoYWxvbi8qY3l0b2xvZ3k8L2tleXdvcmQ+PGtleXdvcmQ+TW9kZWxzLCBCaW9s
b2dpY2FsPC9rZXl3b3JkPjxrZXl3b3JkPk5ldXJvbmFsIFBsYXN0aWNpdHkvKnBoeXNpb2xvZ3k8
L2tleXdvcmQ+PGtleXdvcmQ+Kk5ldXJvbnMvcGF0aG9sb2d5L3BoeXNpb2xvZ3k8L2tleXdvcmQ+
PC9rZXl3b3Jkcz48ZGF0ZXM+PHllYXI+MjAwODwveWVhcj48cHViLWRhdGVzPjxkYXRlPkF1Zzwv
ZGF0ZT48L3B1Yi1kYXRlcz48L2RhdGVzPjxpc2JuPjAxNjUtMDE3MyAoUHJpbnQpJiN4RDswMTY1
LTAxNzMgKExpbmtpbmcpPC9pc2JuPjxhY2Nlc3Npb24tbnVtPjE4MDIzODc4PC9hY2Nlc3Npb24t
bnVtPjx1cmxzPjxyZWxhdGVkLXVybHM+PHVybD5odHRwczovL3d3dy5uY2JpLm5sbS5uaWguZ292
L3B1Ym1lZC8xODAyMzg3ODwvdXJsPjwvcmVsYXRlZC11cmxzPjwvdXJscz48ZWxlY3Ryb25pYy1y
ZXNvdXJjZS1udW0+MTAuMTAxNi9qLmJyYWlucmVzcmV2LjIwMDcuMTAuMDA0PC9lbGVjdHJvbmlj
LXJlc291cmNlLW51bT48bGFuZ3VhZ2U+ZW5nPC9sYW5ndWFnZT48L3JlY29yZD48L0NpdGU+PENp
dGU+PEF1dGhvcj5TdWx6ZXI8L0F1dGhvcj48WWVhcj4yMDEzPC9ZZWFyPjxSZWNOdW0+MzAwNDwv
UmVjTnVtPjxyZWNvcmQ+PHJlYy1udW1iZXI+MzAwNDwvcmVjLW51bWJlcj48Zm9yZWlnbi1rZXlz
PjxrZXkgYXBwPSJFTiIgZGItaWQ9Inh2MmRzZnY5bHY5ZnZ4ZTU1dmZ4dzVzZTB6ZXJ3MDlwdnRl
dyIgdGltZXN0YW1wPSIxNTc0MTc2MTc0Ij4zMDA0PC9rZXk+PC9mb3JlaWduLWtleXM+PHJlZi10
eXBlIG5hbWU9IkpvdXJuYWwgQXJ0aWNsZSI+MTc8L3JlZi10eXBlPjxjb250cmlidXRvcnM+PGF1
dGhvcnM+PGF1dGhvcj5TdWx6ZXIsIEQuPC9hdXRob3I+PGF1dGhvcj5TdXJtZWllciwgRC4gSi48
L2F1dGhvcj48L2F1dGhvcnM+PC9jb250cmlidXRvcnM+PGF1dGgtYWRkcmVzcz5EZXBhcnRtZW50
IG9mIFBzeWNoaWF0cnksIENvbHVtYmlhIFVuaXZlcnNpdHksIE5ldyBZb3JrLCBOZXcgWW9yaywg
VVNBLiBkczQzQGNvbHVtYmlhLmVkdTwvYXV0aC1hZGRyZXNzPjx0aXRsZXM+PHRpdGxlPk5ldXJv
bmFsIHZ1bG5lcmFiaWxpdHksIHBhdGhvZ2VuZXNpcywgYW5kIFBhcmtpbnNvbiZhcG9zO3MgZGlz
ZWFzZTwvdGl0bGU+PHNlY29uZGFyeS10aXRsZT5Nb3YgRGlzb3JkPC9zZWNvbmRhcnktdGl0bGU+
PC90aXRsZXM+PHBlcmlvZGljYWw+PGZ1bGwtdGl0bGU+TW92IERpc29yZDwvZnVsbC10aXRsZT48
L3BlcmlvZGljYWw+PHBhZ2VzPjQxLTUwPC9wYWdlcz48dm9sdW1lPjI4PC92b2x1bWU+PG51bWJl
cj4xPC9udW1iZXI+PGVkaXRpb24+MjAxMi8wNy8xNDwvZWRpdGlvbj48a2V5d29yZHM+PGtleXdv
cmQ+SHVtYW5zPC9rZXl3b3JkPjxrZXl3b3JkPk5lcnZlIERlZ2VuZXJhdGlvbi8qY29tcGxpY2F0
aW9ucy9wYXRob2xvZ3k8L2tleXdvcmQ+PGtleXdvcmQ+TmVydm91cyBTeXN0ZW0vcGF0aG9sb2d5
PC9rZXl3b3JkPjxrZXl3b3JkPk5ldXJvbnMvKnBhdGhvbG9neTwva2V5d29yZD48a2V5d29yZD5Q
YXJraW5zb24gRGlzZWFzZS8qZXRpb2xvZ3kvKnBhdGhvbG9neTwva2V5d29yZD48a2V5d29yZD5h
bHBoYS1TeW51Y2xlaW4vbWV0YWJvbGlzbTwva2V5d29yZD48L2tleXdvcmRzPjxkYXRlcz48eWVh
cj4yMDEzPC95ZWFyPjxwdWItZGF0ZXM+PGRhdGU+SmFuPC9kYXRlPjwvcHViLWRhdGVzPjwvZGF0
ZXM+PGlzYm4+MTUzMS04MjU3IChFbGVjdHJvbmljKSYjeEQ7MDg4NS0zMTg1IChMaW5raW5nKTwv
aXNibj48YWNjZXNzaW9uLW51bT4yMjc5MTY4NjwvYWNjZXNzaW9uLW51bT48dXJscz48cmVsYXRl
ZC11cmxzPjx1cmw+aHR0cHM6Ly93d3cubmNiaS5ubG0ubmloLmdvdi9wdWJtZWQvMjI3OTE2ODY8
L3VybD48L3JlbGF0ZWQtdXJscz48L3VybHM+PGN1c3RvbTI+UE1DMzU3ODM5NjwvY3VzdG9tMj48
ZWxlY3Ryb25pYy1yZXNvdXJjZS1udW0+MTAuMTAwMi9tZHMuMjUwOTU8L2VsZWN0cm9uaWMtcmVz
b3VyY2UtbnVtPjwvcmVjb3JkPjwvQ2l0ZT48L0VuZE5vdGU+AG==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EYXVlcjwvQXV0aG9yPjxZZWFyPjIwMDM8L1llYXI+PFJl
Y051bT4yMDI8L1JlY051bT48RGlzcGxheVRleHQ+PHN0eWxlIGZhY2U9InN1cGVyc2NyaXB0Ij4y
LDM0LDM1PC9zdHlsZT48L0Rpc3BsYXlUZXh0PjxyZWNvcmQ+PHJlYy1udW1iZXI+MjAyPC9yZWMt
bnVtYmVyPjxmb3JlaWduLWtleXM+PGtleSBhcHA9IkVOIiBkYi1pZD0ieHYyZHNmdjlsdjlmdnhl
NTV2Znh3NXNlMHplcncwOXB2dGV3IiB0aW1lc3RhbXA9IjE0Mzk4ODIzNzciPjIwMjwva2V5Pjwv
Zm9yZWlnbi1rZXlzPjxyZWYtdHlwZSBuYW1lPSJKb3VybmFsIEFydGljbGUiPjE3PC9yZWYtdHlw
ZT48Y29udHJpYnV0b3JzPjxhdXRob3JzPjxhdXRob3I+RGF1ZXIsIFcuPC9hdXRob3I+PGF1dGhv
cj5QcnplZGJvcnNraSwgUy48L2F1dGhvcj48L2F1dGhvcnM+PC9jb250cmlidXRvcnM+PGF1dGgt
YWRkcmVzcz5EZXBhcnRtZW50IG9mIE5ldXJvbG9neSwgQ29sdW1iaWEgVW5pdmVyc2l0eSwgTmV3
IFlvcmssIE5ZIDEwMDMyLCBVU0EuPC9hdXRoLWFkZHJlc3M+PHRpdGxlcz48dGl0bGU+UGFya2lu
c29uJmFwb3M7cyBkaXNlYXNlOiBtZWNoYW5pc21zIGFuZCBtb2RlbHM8L3RpdGxlPjxzZWNvbmRh
cnktdGl0bGU+TmV1cm9uPC9zZWNvbmRhcnktdGl0bGU+PGFsdC10aXRsZT5OZXVyb248L2FsdC10
aXRsZT48L3RpdGxlcz48cGVyaW9kaWNhbD48ZnVsbC10aXRsZT5OZXVyb248L2Z1bGwtdGl0bGU+
PC9wZXJpb2RpY2FsPjxhbHQtcGVyaW9kaWNhbD48ZnVsbC10aXRsZT5OZXVyb248L2Z1bGwtdGl0
bGU+PC9hbHQtcGVyaW9kaWNhbD48cGFnZXM+ODg5LTkwOTwvcGFnZXM+PHZvbHVtZT4zOTwvdm9s
dW1lPjxudW1iZXI+NjwvbnVtYmVyPjxlZGl0aW9uPjIwMDMvMDkvMTY8L2VkaXRpb24+PGtleXdv
cmRzPjxrZXl3b3JkPkFuaW1hbHM8L2tleXdvcmQ+PGtleXdvcmQ+KkRpc2Vhc2UgTW9kZWxzLCBB
bmltYWw8L2tleXdvcmQ+PGtleXdvcmQ+SHVtYW5zPC9rZXl3b3JkPjxrZXl3b3JkPk5ldXJvbnMv
bWV0YWJvbGlzbS9wYXRob2xvZ3k8L2tleXdvcmQ+PGtleXdvcmQ+UGFya2luc29uIERpc2Vhc2Uv
KmdlbmV0aWNzLyptZXRhYm9saXNtL3BhdGhvbG9neTwva2V5d29yZD48L2tleXdvcmRzPjxkYXRl
cz48eWVhcj4yMDAzPC95ZWFyPjxwdWItZGF0ZXM+PGRhdGU+U2VwIDExPC9kYXRlPjwvcHViLWRh
dGVzPjwvZGF0ZXM+PGlzYm4+MDg5Ni02MjczIChQcmludCkmI3hEOzA4OTYtNjI3MyAoTGlua2lu
Zyk8L2lzYm4+PGFjY2Vzc2lvbi1udW0+MTI5NzE4OTE8L2FjY2Vzc2lvbi1udW0+PHVybHM+PHJl
bGF0ZWQtdXJscz48dXJsPmh0dHBzOi8vd3d3Lm5jYmkubmxtLm5paC5nb3YvcHVibWVkLzEyOTcx
ODkxPC91cmw+PC9yZWxhdGVkLXVybHM+PC91cmxzPjwvcmVjb3JkPjwvQ2l0ZT48Q2l0ZT48QXV0
aG9yPkxpc3M8L0F1dGhvcj48WWVhcj4yMDA4PC9ZZWFyPjxSZWNOdW0+Mzc5PC9SZWNOdW0+PHJl
Y29yZD48cmVjLW51bWJlcj4zNzk8L3JlYy1udW1iZXI+PGZvcmVpZ24ta2V5cz48a2V5IGFwcD0i
RU4iIGRiLWlkPSJ4djJkc2Z2OWx2OWZ2eGU1NXZmeHc1c2UwemVydzA5cHZ0ZXciIHRpbWVzdGFt
cD0iMTQzOTg4MjM3OCI+Mzc5PC9rZXk+PC9mb3JlaWduLWtleXM+PHJlZi10eXBlIG5hbWU9Ikpv
dXJuYWwgQXJ0aWNsZSI+MTc8L3JlZi10eXBlPjxjb250cmlidXRvcnM+PGF1dGhvcnM+PGF1dGhv
cj5MaXNzLCBCLjwvYXV0aG9yPjxhdXRob3I+Um9lcGVyLCBKLjwvYXV0aG9yPjwvYXV0aG9ycz48
L2NvbnRyaWJ1dG9ycz48YXV0aC1hZGRyZXNzPkRlcGFydG1lbnQgb2YgR2VuZXJhbCBQaHlzaW9s
b2d5LCBBRyBNb2xlY3VsYXIgTmV1cm9waHlzaW9sb2d5LCBVbml2ZXJzaXR5IG9mIFVsbSwgQWxi
ZXJ0IEVpbnN0ZWluYWxsZWUgMTEsIDg5MDgxIFVsbSwgR2VybWFueS4gYmlyZ2l0Lmxpc3NAdW5p
LXVsbS5kZTwvYXV0aC1hZGRyZXNzPjx0aXRsZXM+PHRpdGxlPkluZGl2aWR1YWwgZG9wYW1pbmUg
bWlkYnJhaW4gbmV1cm9uczogZnVuY3Rpb25hbCBkaXZlcnNpdHkgYW5kIGZsZXhpYmlsaXR5IGlu
IGhlYWx0aCBhbmQgZGlzZWFzZTwvdGl0bGU+PHNlY29uZGFyeS10aXRsZT5CcmFpbiBSZXMgUmV2
PC9zZWNvbmRhcnktdGl0bGU+PGFsdC10aXRsZT5CcmFpbiByZXNlYXJjaCByZXZpZXdzPC9hbHQt
dGl0bGU+PC90aXRsZXM+PHBlcmlvZGljYWw+PGZ1bGwtdGl0bGU+QnJhaW4gUmVzIFJldjwvZnVs
bC10aXRsZT48L3BlcmlvZGljYWw+PHBhZ2VzPjMxNC0yMTwvcGFnZXM+PHZvbHVtZT41ODwvdm9s
dW1lPjxudW1iZXI+MjwvbnVtYmVyPjxlZGl0aW9uPjIwMDcvMTEvMjE8L2VkaXRpb24+PGtleXdv
cmRzPjxrZXl3b3JkPkFuaW1hbHM8L2tleXdvcmQ+PGtleXdvcmQ+KkJyYWluIERpc2Vhc2VzL21l
dGFib2xpc20vcGF0aG9sb2d5L3BoeXNpb3BhdGhvbG9neTwva2V5d29yZD48a2V5d29yZD5Eb3Bh
bWluZS8qbWV0YWJvbGlzbTwva2V5d29yZD48a2V5d29yZD5IdW1hbnM8L2tleXdvcmQ+PGtleXdv
cmQ+TWVzZW5jZXBoYWxvbi8qY3l0b2xvZ3k8L2tleXdvcmQ+PGtleXdvcmQ+TW9kZWxzLCBCaW9s
b2dpY2FsPC9rZXl3b3JkPjxrZXl3b3JkPk5ldXJvbmFsIFBsYXN0aWNpdHkvKnBoeXNpb2xvZ3k8
L2tleXdvcmQ+PGtleXdvcmQ+Kk5ldXJvbnMvcGF0aG9sb2d5L3BoeXNpb2xvZ3k8L2tleXdvcmQ+
PC9rZXl3b3Jkcz48ZGF0ZXM+PHllYXI+MjAwODwveWVhcj48cHViLWRhdGVzPjxkYXRlPkF1Zzwv
ZGF0ZT48L3B1Yi1kYXRlcz48L2RhdGVzPjxpc2JuPjAxNjUtMDE3MyAoUHJpbnQpJiN4RDswMTY1
LTAxNzMgKExpbmtpbmcpPC9pc2JuPjxhY2Nlc3Npb24tbnVtPjE4MDIzODc4PC9hY2Nlc3Npb24t
bnVtPjx1cmxzPjxyZWxhdGVkLXVybHM+PHVybD5odHRwczovL3d3dy5uY2JpLm5sbS5uaWguZ292
L3B1Ym1lZC8xODAyMzg3ODwvdXJsPjwvcmVsYXRlZC11cmxzPjwvdXJscz48ZWxlY3Ryb25pYy1y
ZXNvdXJjZS1udW0+MTAuMTAxNi9qLmJyYWlucmVzcmV2LjIwMDcuMTAuMDA0PC9lbGVjdHJvbmlj
LXJlc291cmNlLW51bT48bGFuZ3VhZ2U+ZW5nPC9sYW5ndWFnZT48L3JlY29yZD48L0NpdGU+PENp
dGU+PEF1dGhvcj5TdWx6ZXI8L0F1dGhvcj48WWVhcj4yMDEzPC9ZZWFyPjxSZWNOdW0+MzAwNDwv
UmVjTnVtPjxyZWNvcmQ+PHJlYy1udW1iZXI+MzAwNDwvcmVjLW51bWJlcj48Zm9yZWlnbi1rZXlz
PjxrZXkgYXBwPSJFTiIgZGItaWQ9Inh2MmRzZnY5bHY5ZnZ4ZTU1dmZ4dzVzZTB6ZXJ3MDlwdnRl
dyIgdGltZXN0YW1wPSIxNTc0MTc2MTc0Ij4zMDA0PC9rZXk+PC9mb3JlaWduLWtleXM+PHJlZi10
eXBlIG5hbWU9IkpvdXJuYWwgQXJ0aWNsZSI+MTc8L3JlZi10eXBlPjxjb250cmlidXRvcnM+PGF1
dGhvcnM+PGF1dGhvcj5TdWx6ZXIsIEQuPC9hdXRob3I+PGF1dGhvcj5TdXJtZWllciwgRC4gSi48
L2F1dGhvcj48L2F1dGhvcnM+PC9jb250cmlidXRvcnM+PGF1dGgtYWRkcmVzcz5EZXBhcnRtZW50
IG9mIFBzeWNoaWF0cnksIENvbHVtYmlhIFVuaXZlcnNpdHksIE5ldyBZb3JrLCBOZXcgWW9yaywg
VVNBLiBkczQzQGNvbHVtYmlhLmVkdTwvYXV0aC1hZGRyZXNzPjx0aXRsZXM+PHRpdGxlPk5ldXJv
bmFsIHZ1bG5lcmFiaWxpdHksIHBhdGhvZ2VuZXNpcywgYW5kIFBhcmtpbnNvbiZhcG9zO3MgZGlz
ZWFzZTwvdGl0bGU+PHNlY29uZGFyeS10aXRsZT5Nb3YgRGlzb3JkPC9zZWNvbmRhcnktdGl0bGU+
PC90aXRsZXM+PHBlcmlvZGljYWw+PGZ1bGwtdGl0bGU+TW92IERpc29yZDwvZnVsbC10aXRsZT48
L3BlcmlvZGljYWw+PHBhZ2VzPjQxLTUwPC9wYWdlcz48dm9sdW1lPjI4PC92b2x1bWU+PG51bWJl
cj4xPC9udW1iZXI+PGVkaXRpb24+MjAxMi8wNy8xNDwvZWRpdGlvbj48a2V5d29yZHM+PGtleXdv
cmQ+SHVtYW5zPC9rZXl3b3JkPjxrZXl3b3JkPk5lcnZlIERlZ2VuZXJhdGlvbi8qY29tcGxpY2F0
aW9ucy9wYXRob2xvZ3k8L2tleXdvcmQ+PGtleXdvcmQ+TmVydm91cyBTeXN0ZW0vcGF0aG9sb2d5
PC9rZXl3b3JkPjxrZXl3b3JkPk5ldXJvbnMvKnBhdGhvbG9neTwva2V5d29yZD48a2V5d29yZD5Q
YXJraW5zb24gRGlzZWFzZS8qZXRpb2xvZ3kvKnBhdGhvbG9neTwva2V5d29yZD48a2V5d29yZD5h
bHBoYS1TeW51Y2xlaW4vbWV0YWJvbGlzbTwva2V5d29yZD48L2tleXdvcmRzPjxkYXRlcz48eWVh
cj4yMDEzPC95ZWFyPjxwdWItZGF0ZXM+PGRhdGU+SmFuPC9kYXRlPjwvcHViLWRhdGVzPjwvZGF0
ZXM+PGlzYm4+MTUzMS04MjU3IChFbGVjdHJvbmljKSYjeEQ7MDg4NS0zMTg1IChMaW5raW5nKTwv
aXNibj48YWNjZXNzaW9uLW51bT4yMjc5MTY4NjwvYWNjZXNzaW9uLW51bT48dXJscz48cmVsYXRl
ZC11cmxzPjx1cmw+aHR0cHM6Ly93d3cubmNiaS5ubG0ubmloLmdvdi9wdWJtZWQvMjI3OTE2ODY8
L3VybD48L3JlbGF0ZWQtdXJscz48L3VybHM+PGN1c3RvbTI+UE1DMzU3ODM5NjwvY3VzdG9tMj48
ZWxlY3Ryb25pYy1yZXNvdXJjZS1udW0+MTAuMTAwMi9tZHMuMjUwOTU8L2VsZWN0cm9uaWMtcmVz
b3VyY2UtbnVtPjwvcmVjb3JkPjwvQ2l0ZT48L0VuZE5vdGU+AG==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164A0D" w:rsidRPr="00667BE0">
        <w:rPr>
          <w:rFonts w:eastAsia="Calibri"/>
          <w:color w:val="000000" w:themeColor="text1"/>
        </w:rPr>
      </w:r>
      <w:r w:rsidR="00164A0D" w:rsidRPr="00667BE0">
        <w:rPr>
          <w:rFonts w:eastAsia="Calibri"/>
          <w:color w:val="000000" w:themeColor="text1"/>
        </w:rPr>
        <w:fldChar w:fldCharType="separate"/>
      </w:r>
      <w:r w:rsidR="00077114" w:rsidRPr="00077114">
        <w:rPr>
          <w:rFonts w:eastAsia="Calibri"/>
          <w:noProof/>
          <w:color w:val="000000" w:themeColor="text1"/>
          <w:vertAlign w:val="superscript"/>
        </w:rPr>
        <w:t>2,34,35</w:t>
      </w:r>
      <w:r w:rsidR="00164A0D" w:rsidRPr="00667BE0">
        <w:rPr>
          <w:rFonts w:eastAsia="Calibri"/>
          <w:color w:val="000000" w:themeColor="text1"/>
        </w:rPr>
        <w:fldChar w:fldCharType="end"/>
      </w:r>
      <w:r w:rsidRPr="00667BE0">
        <w:rPr>
          <w:rFonts w:eastAsia="Calibri"/>
          <w:color w:val="000000" w:themeColor="text1"/>
        </w:rPr>
        <w:t xml:space="preserve">, modeling of prion-like spreading of </w:t>
      </w:r>
      <w:r w:rsidR="005B3A25" w:rsidRPr="00667BE0">
        <w:rPr>
          <w:rFonts w:eastAsia="Calibri"/>
          <w:color w:val="000000" w:themeColor="text1"/>
        </w:rPr>
        <w:t>pS129-α</w:t>
      </w:r>
      <w:proofErr w:type="spellStart"/>
      <w:r w:rsidR="005B3A25" w:rsidRPr="00667BE0">
        <w:rPr>
          <w:rFonts w:eastAsia="Calibri"/>
          <w:color w:val="000000" w:themeColor="text1"/>
        </w:rPr>
        <w:t>syn</w:t>
      </w:r>
      <w:proofErr w:type="spellEnd"/>
      <w:r w:rsidR="00F56097">
        <w:rPr>
          <w:rFonts w:eastAsia="Calibri"/>
          <w:color w:val="000000" w:themeColor="text1"/>
        </w:rPr>
        <w:t xml:space="preserve"> </w:t>
      </w:r>
      <w:r w:rsidRPr="00667BE0">
        <w:rPr>
          <w:rFonts w:eastAsia="Calibri"/>
          <w:color w:val="000000" w:themeColor="text1"/>
        </w:rPr>
        <w:t xml:space="preserve">in </w:t>
      </w:r>
      <w:r w:rsidR="00AB0FB5" w:rsidRPr="00667BE0">
        <w:rPr>
          <w:rFonts w:eastAsia="Calibri"/>
          <w:color w:val="000000" w:themeColor="text1"/>
        </w:rPr>
        <w:t xml:space="preserve">dopamine </w:t>
      </w:r>
      <w:r w:rsidRPr="00667BE0">
        <w:rPr>
          <w:rFonts w:eastAsia="Calibri"/>
          <w:color w:val="000000" w:themeColor="text1"/>
        </w:rPr>
        <w:t xml:space="preserve">neurons is </w:t>
      </w:r>
      <w:r w:rsidR="00C3685E" w:rsidRPr="00667BE0">
        <w:rPr>
          <w:rFonts w:eastAsia="Calibri"/>
          <w:color w:val="000000" w:themeColor="text1"/>
        </w:rPr>
        <w:t xml:space="preserve">the </w:t>
      </w:r>
      <w:r w:rsidRPr="00667BE0">
        <w:rPr>
          <w:rFonts w:eastAsia="Calibri"/>
          <w:color w:val="000000" w:themeColor="text1"/>
        </w:rPr>
        <w:t xml:space="preserve">most relevant </w:t>
      </w:r>
      <w:r w:rsidR="00971329">
        <w:rPr>
          <w:rFonts w:eastAsia="Calibri"/>
          <w:color w:val="000000" w:themeColor="text1"/>
        </w:rPr>
        <w:t xml:space="preserve">type of model </w:t>
      </w:r>
      <w:r w:rsidRPr="00667BE0">
        <w:rPr>
          <w:rFonts w:eastAsia="Calibri"/>
          <w:color w:val="000000" w:themeColor="text1"/>
        </w:rPr>
        <w:t xml:space="preserve">from </w:t>
      </w:r>
      <w:r w:rsidR="00164A0D" w:rsidRPr="00667BE0">
        <w:rPr>
          <w:rFonts w:eastAsia="Calibri"/>
          <w:color w:val="000000" w:themeColor="text1"/>
        </w:rPr>
        <w:t xml:space="preserve">the </w:t>
      </w:r>
      <w:r w:rsidRPr="00667BE0">
        <w:rPr>
          <w:rFonts w:eastAsia="Calibri"/>
          <w:color w:val="000000" w:themeColor="text1"/>
        </w:rPr>
        <w:t>translational perspective. Protocols utilizing micro</w:t>
      </w:r>
      <w:r w:rsidR="000F6313" w:rsidRPr="00667BE0">
        <w:rPr>
          <w:rFonts w:eastAsia="Calibri"/>
          <w:color w:val="000000" w:themeColor="text1"/>
        </w:rPr>
        <w:t xml:space="preserve"> </w:t>
      </w:r>
      <w:r w:rsidRPr="00667BE0">
        <w:rPr>
          <w:rFonts w:eastAsia="Calibri"/>
          <w:color w:val="000000" w:themeColor="text1"/>
        </w:rPr>
        <w:t xml:space="preserve">island cultures </w:t>
      </w:r>
      <w:r w:rsidR="00C3685E" w:rsidRPr="00667BE0">
        <w:rPr>
          <w:rFonts w:eastAsia="Calibri"/>
          <w:color w:val="000000" w:themeColor="text1"/>
        </w:rPr>
        <w:t xml:space="preserve">of embryonic midbrain neurons </w:t>
      </w:r>
      <w:r w:rsidRPr="00667BE0">
        <w:rPr>
          <w:rFonts w:eastAsia="Calibri"/>
          <w:color w:val="000000" w:themeColor="text1"/>
        </w:rPr>
        <w:t>on 4 well plates and semiautomatic quantification</w:t>
      </w:r>
      <w:r w:rsidR="005614C1" w:rsidRPr="00667BE0">
        <w:rPr>
          <w:rFonts w:eastAsia="Calibri"/>
          <w:color w:val="000000" w:themeColor="text1"/>
        </w:rPr>
        <w:t xml:space="preserve"> </w:t>
      </w:r>
      <w:r w:rsidR="00C3685E" w:rsidRPr="00667BE0">
        <w:rPr>
          <w:rFonts w:eastAsia="Calibri"/>
          <w:color w:val="000000" w:themeColor="text1"/>
        </w:rPr>
        <w:t>have been described previously</w:t>
      </w:r>
      <w:r w:rsidR="00B93099" w:rsidRPr="00667BE0">
        <w:rPr>
          <w:rFonts w:eastAsia="Calibri"/>
          <w:color w:val="000000" w:themeColor="text1"/>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B93099" w:rsidRPr="00667BE0">
        <w:rPr>
          <w:rFonts w:eastAsia="Calibri"/>
          <w:color w:val="000000" w:themeColor="text1"/>
        </w:rPr>
      </w:r>
      <w:r w:rsidR="00B93099" w:rsidRPr="00667BE0">
        <w:rPr>
          <w:rFonts w:eastAsia="Calibri"/>
          <w:color w:val="000000" w:themeColor="text1"/>
        </w:rPr>
        <w:fldChar w:fldCharType="separate"/>
      </w:r>
      <w:r w:rsidR="00077114" w:rsidRPr="00077114">
        <w:rPr>
          <w:rFonts w:eastAsia="Calibri"/>
          <w:noProof/>
          <w:color w:val="000000" w:themeColor="text1"/>
          <w:vertAlign w:val="superscript"/>
        </w:rPr>
        <w:t>18</w:t>
      </w:r>
      <w:r w:rsidR="00B93099" w:rsidRPr="00667BE0">
        <w:rPr>
          <w:rFonts w:eastAsia="Calibri"/>
          <w:color w:val="000000" w:themeColor="text1"/>
        </w:rPr>
        <w:fldChar w:fldCharType="end"/>
      </w:r>
      <w:r w:rsidR="005614C1" w:rsidRPr="00667BE0">
        <w:rPr>
          <w:rFonts w:eastAsia="Calibri"/>
          <w:color w:val="000000" w:themeColor="text1"/>
        </w:rPr>
        <w:t>.</w:t>
      </w:r>
      <w:r w:rsidRPr="00667BE0">
        <w:rPr>
          <w:rFonts w:eastAsia="Calibri"/>
          <w:color w:val="000000" w:themeColor="text1"/>
        </w:rPr>
        <w:t xml:space="preserve"> </w:t>
      </w:r>
      <w:r w:rsidR="00C3685E" w:rsidRPr="00667BE0">
        <w:rPr>
          <w:rFonts w:eastAsia="Calibri"/>
          <w:color w:val="000000" w:themeColor="text1"/>
        </w:rPr>
        <w:t>The p</w:t>
      </w:r>
      <w:r w:rsidRPr="00667BE0">
        <w:rPr>
          <w:rFonts w:eastAsia="Calibri"/>
          <w:color w:val="000000" w:themeColor="text1"/>
        </w:rPr>
        <w:t>rotocol described here was adapted to 96</w:t>
      </w:r>
      <w:r w:rsidR="00116BD2">
        <w:rPr>
          <w:rFonts w:eastAsia="Calibri"/>
          <w:color w:val="000000" w:themeColor="text1"/>
        </w:rPr>
        <w:t xml:space="preserve"> well</w:t>
      </w:r>
      <w:r w:rsidRPr="00667BE0">
        <w:rPr>
          <w:rFonts w:eastAsia="Calibri"/>
          <w:color w:val="000000" w:themeColor="text1"/>
        </w:rPr>
        <w:t xml:space="preserve"> plates and </w:t>
      </w:r>
      <w:r w:rsidR="0071227E" w:rsidRPr="00667BE0">
        <w:rPr>
          <w:rFonts w:eastAsia="Calibri"/>
          <w:color w:val="000000" w:themeColor="text1"/>
        </w:rPr>
        <w:t xml:space="preserve">provides </w:t>
      </w:r>
      <w:r w:rsidRPr="00667BE0">
        <w:rPr>
          <w:rFonts w:eastAsia="Calibri"/>
          <w:color w:val="000000" w:themeColor="text1"/>
        </w:rPr>
        <w:t>less laborious preparation of micro</w:t>
      </w:r>
      <w:r w:rsidR="000F6313" w:rsidRPr="00667BE0">
        <w:rPr>
          <w:rFonts w:eastAsia="Calibri"/>
          <w:color w:val="000000" w:themeColor="text1"/>
        </w:rPr>
        <w:t xml:space="preserve"> </w:t>
      </w:r>
      <w:r w:rsidRPr="00667BE0">
        <w:rPr>
          <w:rFonts w:eastAsia="Calibri"/>
          <w:color w:val="000000" w:themeColor="text1"/>
        </w:rPr>
        <w:t>islands</w:t>
      </w:r>
      <w:r w:rsidR="009616A2">
        <w:rPr>
          <w:rFonts w:eastAsia="Calibri"/>
          <w:color w:val="000000" w:themeColor="text1"/>
        </w:rPr>
        <w:t>,</w:t>
      </w:r>
      <w:r w:rsidRPr="00667BE0">
        <w:rPr>
          <w:rFonts w:eastAsia="Calibri"/>
          <w:color w:val="000000" w:themeColor="text1"/>
        </w:rPr>
        <w:t xml:space="preserve"> allowing for </w:t>
      </w:r>
      <w:r w:rsidR="009616A2">
        <w:rPr>
          <w:rFonts w:eastAsia="Calibri"/>
          <w:color w:val="000000" w:themeColor="text1"/>
        </w:rPr>
        <w:t xml:space="preserve">the </w:t>
      </w:r>
      <w:r w:rsidRPr="00667BE0">
        <w:rPr>
          <w:rFonts w:eastAsia="Calibri"/>
          <w:color w:val="000000" w:themeColor="text1"/>
        </w:rPr>
        <w:t xml:space="preserve">preparation of up to </w:t>
      </w:r>
      <w:r w:rsidR="00BC7427" w:rsidRPr="00667BE0">
        <w:rPr>
          <w:rFonts w:eastAsia="Calibri"/>
          <w:color w:val="000000" w:themeColor="text1"/>
        </w:rPr>
        <w:t>four</w:t>
      </w:r>
      <w:r w:rsidRPr="00667BE0">
        <w:rPr>
          <w:rFonts w:eastAsia="Calibri"/>
          <w:color w:val="000000" w:themeColor="text1"/>
        </w:rPr>
        <w:t xml:space="preserve"> plates containing 60 wells each by </w:t>
      </w:r>
      <w:r w:rsidR="009616A2">
        <w:rPr>
          <w:rFonts w:eastAsia="Calibri"/>
          <w:color w:val="000000" w:themeColor="text1"/>
        </w:rPr>
        <w:t xml:space="preserve">an </w:t>
      </w:r>
      <w:r w:rsidRPr="00667BE0">
        <w:rPr>
          <w:rFonts w:eastAsia="Calibri"/>
          <w:color w:val="000000" w:themeColor="text1"/>
        </w:rPr>
        <w:t xml:space="preserve">experienced researcher during one workday. </w:t>
      </w:r>
      <w:r w:rsidR="00B35A89" w:rsidRPr="00667BE0">
        <w:rPr>
          <w:rFonts w:eastAsia="Calibri"/>
          <w:color w:val="000000" w:themeColor="text1"/>
        </w:rPr>
        <w:t xml:space="preserve">Culturing dopamine neurons in </w:t>
      </w:r>
      <w:r w:rsidR="00B35A89" w:rsidRPr="00667BE0">
        <w:t>96</w:t>
      </w:r>
      <w:r w:rsidR="00116BD2">
        <w:t xml:space="preserve"> well</w:t>
      </w:r>
      <w:r w:rsidR="00B35A89" w:rsidRPr="00667BE0">
        <w:t xml:space="preserve"> plates allows </w:t>
      </w:r>
      <w:r w:rsidR="00971329">
        <w:t xml:space="preserve">for </w:t>
      </w:r>
      <w:r w:rsidR="00B35A89" w:rsidRPr="00667BE0">
        <w:t xml:space="preserve">testing drugs at lower amounts and enables high transduction rates with lentivirus vectors. </w:t>
      </w:r>
      <w:r w:rsidR="00B35A89" w:rsidRPr="00667BE0">
        <w:rPr>
          <w:rFonts w:eastAsia="Calibri"/>
          <w:color w:val="000000" w:themeColor="text1"/>
        </w:rPr>
        <w:t xml:space="preserve">It is also possible to combine different treatments to </w:t>
      </w:r>
      <w:r w:rsidR="00C3685E" w:rsidRPr="00667BE0">
        <w:rPr>
          <w:rFonts w:eastAsia="Calibri"/>
          <w:color w:val="000000" w:themeColor="text1"/>
        </w:rPr>
        <w:t>perform more complex</w:t>
      </w:r>
      <w:r w:rsidR="00B35A89" w:rsidRPr="00667BE0">
        <w:rPr>
          <w:rFonts w:eastAsia="Calibri"/>
          <w:color w:val="000000" w:themeColor="text1"/>
        </w:rPr>
        <w:t xml:space="preserve"> experiments.</w:t>
      </w:r>
    </w:p>
    <w:p w14:paraId="0B3D6ECB" w14:textId="3C0BCF14" w:rsidR="00430BB8" w:rsidRDefault="00430BB8" w:rsidP="008B569A">
      <w:pPr>
        <w:rPr>
          <w:rFonts w:eastAsia="Calibri"/>
          <w:color w:val="000000" w:themeColor="text1"/>
        </w:rPr>
      </w:pPr>
    </w:p>
    <w:p w14:paraId="2C140404" w14:textId="7C7FB7CB" w:rsidR="00430BB8" w:rsidRDefault="00430BB8" w:rsidP="008B569A">
      <w:pPr>
        <w:rPr>
          <w:rFonts w:eastAsia="Calibri"/>
          <w:color w:val="000000" w:themeColor="text1"/>
        </w:rPr>
      </w:pPr>
      <w:r>
        <w:rPr>
          <w:rFonts w:eastAsia="Calibri"/>
          <w:color w:val="000000" w:themeColor="text1"/>
        </w:rPr>
        <w:t>Before applying any treatments</w:t>
      </w:r>
      <w:r w:rsidR="00E916B6">
        <w:rPr>
          <w:rFonts w:eastAsia="Calibri"/>
          <w:color w:val="000000" w:themeColor="text1"/>
        </w:rPr>
        <w:t xml:space="preserve"> (including PFFs)</w:t>
      </w:r>
      <w:r>
        <w:rPr>
          <w:rFonts w:eastAsia="Calibri"/>
          <w:color w:val="000000" w:themeColor="text1"/>
        </w:rPr>
        <w:t>, the quality of the culturing should be checked with bright-field microscopy. If the microscopy system does not utilize a CO</w:t>
      </w:r>
      <w:r>
        <w:rPr>
          <w:rFonts w:eastAsia="Calibri"/>
          <w:color w:val="000000" w:themeColor="text1"/>
          <w:vertAlign w:val="subscript"/>
        </w:rPr>
        <w:t>2</w:t>
      </w:r>
      <w:r>
        <w:rPr>
          <w:rFonts w:eastAsia="Calibri"/>
          <w:color w:val="000000" w:themeColor="text1"/>
        </w:rPr>
        <w:t xml:space="preserve"> chamber with heating, the cells </w:t>
      </w:r>
      <w:r w:rsidR="009616A2">
        <w:rPr>
          <w:rFonts w:eastAsia="Calibri"/>
          <w:color w:val="000000" w:themeColor="text1"/>
        </w:rPr>
        <w:t xml:space="preserve">should not </w:t>
      </w:r>
      <w:r>
        <w:rPr>
          <w:rFonts w:eastAsia="Calibri"/>
          <w:color w:val="000000" w:themeColor="text1"/>
        </w:rPr>
        <w:t>be kept outside of the incubator for more than couple of minutes</w:t>
      </w:r>
      <w:r w:rsidR="009616A2">
        <w:rPr>
          <w:rFonts w:eastAsia="Calibri"/>
          <w:color w:val="000000" w:themeColor="text1"/>
        </w:rPr>
        <w:t>,</w:t>
      </w:r>
      <w:r w:rsidR="00E916B6">
        <w:rPr>
          <w:rFonts w:eastAsia="Calibri"/>
          <w:color w:val="000000" w:themeColor="text1"/>
        </w:rPr>
        <w:t xml:space="preserve"> </w:t>
      </w:r>
      <w:r w:rsidR="009616A2" w:rsidRPr="0074046A">
        <w:rPr>
          <w:rFonts w:eastAsia="Calibri"/>
          <w:color w:val="000000" w:themeColor="text1"/>
        </w:rPr>
        <w:t>because</w:t>
      </w:r>
      <w:r w:rsidR="009616A2">
        <w:rPr>
          <w:rFonts w:eastAsia="Calibri"/>
          <w:color w:val="000000" w:themeColor="text1"/>
        </w:rPr>
        <w:t xml:space="preserve"> </w:t>
      </w:r>
      <w:r w:rsidR="00E916B6">
        <w:rPr>
          <w:rFonts w:eastAsia="Calibri"/>
          <w:color w:val="000000" w:themeColor="text1"/>
        </w:rPr>
        <w:t>primary mouse dopamine neurons are delicate and easily stressed</w:t>
      </w:r>
      <w:r>
        <w:rPr>
          <w:rFonts w:eastAsia="Calibri"/>
          <w:color w:val="000000" w:themeColor="text1"/>
        </w:rPr>
        <w:t>.</w:t>
      </w:r>
      <w:r w:rsidR="00E916B6">
        <w:rPr>
          <w:rFonts w:eastAsia="Calibri"/>
          <w:color w:val="000000" w:themeColor="text1"/>
        </w:rPr>
        <w:t xml:space="preserve"> F</w:t>
      </w:r>
      <w:r w:rsidR="006B2D20">
        <w:rPr>
          <w:rFonts w:eastAsia="Calibri"/>
          <w:color w:val="000000" w:themeColor="text1"/>
        </w:rPr>
        <w:t>or the same reason, it is advised that the f</w:t>
      </w:r>
      <w:r w:rsidR="00E916B6">
        <w:rPr>
          <w:rFonts w:eastAsia="Calibri"/>
          <w:color w:val="000000" w:themeColor="text1"/>
        </w:rPr>
        <w:t xml:space="preserve">irst imaging </w:t>
      </w:r>
      <w:r w:rsidR="006B2D20">
        <w:rPr>
          <w:rFonts w:eastAsia="Calibri"/>
          <w:color w:val="000000" w:themeColor="text1"/>
        </w:rPr>
        <w:t xml:space="preserve">should be done after 24 </w:t>
      </w:r>
      <w:r w:rsidR="00971329" w:rsidRPr="001B7B63">
        <w:rPr>
          <w:rFonts w:eastAsia="Calibri"/>
          <w:color w:val="000000" w:themeColor="text1"/>
        </w:rPr>
        <w:t>h</w:t>
      </w:r>
      <w:r w:rsidR="00971329">
        <w:rPr>
          <w:rFonts w:eastAsia="Calibri"/>
          <w:color w:val="000000" w:themeColor="text1"/>
        </w:rPr>
        <w:t xml:space="preserve"> </w:t>
      </w:r>
      <w:r w:rsidR="009616A2">
        <w:rPr>
          <w:rFonts w:eastAsia="Calibri"/>
          <w:color w:val="000000" w:themeColor="text1"/>
        </w:rPr>
        <w:t>of</w:t>
      </w:r>
      <w:r w:rsidR="006B2D20">
        <w:rPr>
          <w:rFonts w:eastAsia="Calibri"/>
          <w:color w:val="000000" w:themeColor="text1"/>
        </w:rPr>
        <w:t xml:space="preserve"> incubation (between</w:t>
      </w:r>
      <w:r w:rsidR="00E916B6">
        <w:rPr>
          <w:rFonts w:eastAsia="Calibri"/>
          <w:color w:val="000000" w:themeColor="text1"/>
        </w:rPr>
        <w:t xml:space="preserve"> DIV1-DIV3</w:t>
      </w:r>
      <w:r w:rsidR="006B2D20">
        <w:rPr>
          <w:rFonts w:eastAsia="Calibri"/>
          <w:color w:val="000000" w:themeColor="text1"/>
        </w:rPr>
        <w:t>)</w:t>
      </w:r>
      <w:r w:rsidR="00E916B6">
        <w:rPr>
          <w:rFonts w:eastAsia="Calibri"/>
          <w:color w:val="000000" w:themeColor="text1"/>
        </w:rPr>
        <w:t xml:space="preserve">. The cells should </w:t>
      </w:r>
      <w:r w:rsidR="00F362BE">
        <w:rPr>
          <w:rFonts w:eastAsia="Calibri"/>
          <w:color w:val="000000" w:themeColor="text1"/>
        </w:rPr>
        <w:t>appear</w:t>
      </w:r>
      <w:r w:rsidR="006B2D20">
        <w:rPr>
          <w:rFonts w:eastAsia="Calibri"/>
          <w:color w:val="000000" w:themeColor="text1"/>
        </w:rPr>
        <w:t xml:space="preserve"> to be</w:t>
      </w:r>
      <w:r w:rsidR="00E916B6">
        <w:rPr>
          <w:rFonts w:eastAsia="Calibri"/>
          <w:color w:val="000000" w:themeColor="text1"/>
        </w:rPr>
        <w:t xml:space="preserve"> alive</w:t>
      </w:r>
      <w:r w:rsidR="006B2D20">
        <w:rPr>
          <w:rFonts w:eastAsia="Calibri"/>
          <w:color w:val="000000" w:themeColor="text1"/>
        </w:rPr>
        <w:t xml:space="preserve"> with present cell bodies</w:t>
      </w:r>
      <w:r w:rsidR="00E916B6">
        <w:rPr>
          <w:rFonts w:eastAsia="Calibri"/>
          <w:color w:val="000000" w:themeColor="text1"/>
        </w:rPr>
        <w:t xml:space="preserve"> and </w:t>
      </w:r>
      <w:r w:rsidRPr="00430BB8">
        <w:rPr>
          <w:rFonts w:eastAsia="Calibri"/>
          <w:color w:val="000000" w:themeColor="text1"/>
        </w:rPr>
        <w:t>homogenous</w:t>
      </w:r>
      <w:r w:rsidR="00E916B6">
        <w:rPr>
          <w:rFonts w:eastAsia="Calibri"/>
          <w:color w:val="000000" w:themeColor="text1"/>
        </w:rPr>
        <w:t xml:space="preserve">ly spread </w:t>
      </w:r>
      <w:r w:rsidR="006B2D20">
        <w:rPr>
          <w:rFonts w:eastAsia="Calibri"/>
          <w:color w:val="000000" w:themeColor="text1"/>
        </w:rPr>
        <w:t>inside</w:t>
      </w:r>
      <w:r w:rsidR="00E916B6">
        <w:rPr>
          <w:rFonts w:eastAsia="Calibri"/>
          <w:color w:val="000000" w:themeColor="text1"/>
        </w:rPr>
        <w:t xml:space="preserve"> the micro</w:t>
      </w:r>
      <w:r w:rsidR="006E7AB6">
        <w:rPr>
          <w:rFonts w:eastAsia="Calibri"/>
          <w:color w:val="000000" w:themeColor="text1"/>
        </w:rPr>
        <w:t xml:space="preserve"> </w:t>
      </w:r>
      <w:r w:rsidR="00E916B6">
        <w:rPr>
          <w:rFonts w:eastAsia="Calibri"/>
          <w:color w:val="000000" w:themeColor="text1"/>
        </w:rPr>
        <w:t xml:space="preserve">island. </w:t>
      </w:r>
      <w:r w:rsidR="00E916B6" w:rsidRPr="00430BB8">
        <w:rPr>
          <w:rFonts w:eastAsia="Calibri"/>
          <w:color w:val="000000" w:themeColor="text1"/>
        </w:rPr>
        <w:t xml:space="preserve">Primary neurons </w:t>
      </w:r>
      <w:r w:rsidR="00E916B6">
        <w:rPr>
          <w:rFonts w:eastAsia="Calibri"/>
          <w:color w:val="000000" w:themeColor="text1"/>
        </w:rPr>
        <w:t xml:space="preserve">would </w:t>
      </w:r>
      <w:r w:rsidR="009616A2">
        <w:rPr>
          <w:rFonts w:eastAsia="Calibri"/>
          <w:color w:val="000000" w:themeColor="text1"/>
        </w:rPr>
        <w:t xml:space="preserve">have </w:t>
      </w:r>
      <w:r w:rsidR="00E916B6">
        <w:rPr>
          <w:rFonts w:eastAsia="Calibri"/>
          <w:color w:val="000000" w:themeColor="text1"/>
        </w:rPr>
        <w:t>settled</w:t>
      </w:r>
      <w:r w:rsidR="00E916B6" w:rsidRPr="00430BB8">
        <w:rPr>
          <w:rFonts w:eastAsia="Calibri"/>
          <w:color w:val="000000" w:themeColor="text1"/>
        </w:rPr>
        <w:t xml:space="preserve"> </w:t>
      </w:r>
      <w:r w:rsidR="00971329">
        <w:rPr>
          <w:rFonts w:eastAsia="Calibri"/>
          <w:color w:val="000000" w:themeColor="text1"/>
        </w:rPr>
        <w:t>on</w:t>
      </w:r>
      <w:r w:rsidR="00971329" w:rsidRPr="00430BB8">
        <w:rPr>
          <w:rFonts w:eastAsia="Calibri"/>
          <w:color w:val="000000" w:themeColor="text1"/>
        </w:rPr>
        <w:t xml:space="preserve"> </w:t>
      </w:r>
      <w:r w:rsidR="00E916B6" w:rsidRPr="00430BB8">
        <w:rPr>
          <w:rFonts w:eastAsia="Calibri"/>
          <w:color w:val="000000" w:themeColor="text1"/>
        </w:rPr>
        <w:t xml:space="preserve">the </w:t>
      </w:r>
      <w:r w:rsidR="00E916B6">
        <w:rPr>
          <w:rFonts w:eastAsia="Calibri"/>
          <w:color w:val="000000" w:themeColor="text1"/>
        </w:rPr>
        <w:t>PO</w:t>
      </w:r>
      <w:r w:rsidR="00F56097">
        <w:rPr>
          <w:rFonts w:eastAsia="Calibri"/>
          <w:color w:val="000000" w:themeColor="text1"/>
        </w:rPr>
        <w:t>-</w:t>
      </w:r>
      <w:r w:rsidR="00E916B6">
        <w:rPr>
          <w:rFonts w:eastAsia="Calibri"/>
          <w:color w:val="000000" w:themeColor="text1"/>
        </w:rPr>
        <w:t>coated ground</w:t>
      </w:r>
      <w:r w:rsidR="00E916B6" w:rsidRPr="00430BB8">
        <w:rPr>
          <w:rFonts w:eastAsia="Calibri"/>
          <w:color w:val="000000" w:themeColor="text1"/>
        </w:rPr>
        <w:t xml:space="preserve"> and </w:t>
      </w:r>
      <w:r w:rsidR="00E916B6">
        <w:rPr>
          <w:rFonts w:eastAsia="Calibri"/>
          <w:color w:val="000000" w:themeColor="text1"/>
        </w:rPr>
        <w:t>started to establish</w:t>
      </w:r>
      <w:r w:rsidR="00E916B6" w:rsidRPr="00430BB8">
        <w:rPr>
          <w:rFonts w:eastAsia="Calibri"/>
          <w:color w:val="000000" w:themeColor="text1"/>
        </w:rPr>
        <w:t xml:space="preserve"> </w:t>
      </w:r>
      <w:r w:rsidR="00E916B6">
        <w:rPr>
          <w:rFonts w:eastAsia="Calibri"/>
          <w:color w:val="000000" w:themeColor="text1"/>
        </w:rPr>
        <w:t>neuronal projections</w:t>
      </w:r>
      <w:r w:rsidR="00E916B6" w:rsidRPr="00430BB8">
        <w:rPr>
          <w:rFonts w:eastAsia="Calibri"/>
          <w:color w:val="000000" w:themeColor="text1"/>
        </w:rPr>
        <w:t>.</w:t>
      </w:r>
      <w:r w:rsidR="00E916B6">
        <w:rPr>
          <w:rFonts w:eastAsia="Calibri"/>
          <w:color w:val="000000" w:themeColor="text1"/>
        </w:rPr>
        <w:t xml:space="preserve"> I</w:t>
      </w:r>
      <w:r w:rsidR="006B2D20">
        <w:rPr>
          <w:rFonts w:eastAsia="Calibri"/>
          <w:color w:val="000000" w:themeColor="text1"/>
        </w:rPr>
        <w:t>t is possible to observe s</w:t>
      </w:r>
      <w:r w:rsidR="00E916B6" w:rsidRPr="00430BB8">
        <w:rPr>
          <w:rFonts w:eastAsia="Calibri"/>
          <w:color w:val="000000" w:themeColor="text1"/>
        </w:rPr>
        <w:t>mall clump of cells (</w:t>
      </w:r>
      <w:r w:rsidR="009616A2">
        <w:rPr>
          <w:rFonts w:eastAsia="Calibri"/>
          <w:color w:val="000000" w:themeColor="text1"/>
        </w:rPr>
        <w:t xml:space="preserve">i.e., </w:t>
      </w:r>
      <w:r w:rsidR="00E916B6" w:rsidRPr="00430BB8">
        <w:rPr>
          <w:rFonts w:eastAsia="Calibri"/>
          <w:color w:val="000000" w:themeColor="text1"/>
        </w:rPr>
        <w:t>diameter smaller than 150</w:t>
      </w:r>
      <w:r w:rsidR="009616A2" w:rsidRPr="0074046A">
        <w:rPr>
          <w:rFonts w:eastAsia="Calibri"/>
          <w:color w:val="000000" w:themeColor="text1"/>
        </w:rPr>
        <w:t>–</w:t>
      </w:r>
      <w:r w:rsidR="00E916B6">
        <w:rPr>
          <w:rFonts w:eastAsia="Calibri"/>
          <w:color w:val="000000" w:themeColor="text1"/>
        </w:rPr>
        <w:t>200</w:t>
      </w:r>
      <w:r w:rsidR="00E916B6" w:rsidRPr="00430BB8">
        <w:rPr>
          <w:rFonts w:eastAsia="Calibri"/>
          <w:color w:val="000000" w:themeColor="text1"/>
        </w:rPr>
        <w:t xml:space="preserve"> </w:t>
      </w:r>
      <w:proofErr w:type="spellStart"/>
      <w:r w:rsidR="00E916B6" w:rsidRPr="00430BB8">
        <w:rPr>
          <w:rFonts w:eastAsia="Calibri"/>
          <w:color w:val="000000" w:themeColor="text1"/>
        </w:rPr>
        <w:t>μm</w:t>
      </w:r>
      <w:proofErr w:type="spellEnd"/>
      <w:r w:rsidR="00E916B6" w:rsidRPr="00430BB8">
        <w:rPr>
          <w:rFonts w:eastAsia="Calibri"/>
          <w:color w:val="000000" w:themeColor="text1"/>
        </w:rPr>
        <w:t>)</w:t>
      </w:r>
      <w:r w:rsidR="00E916B6">
        <w:rPr>
          <w:rFonts w:eastAsia="Calibri"/>
          <w:color w:val="000000" w:themeColor="text1"/>
        </w:rPr>
        <w:t xml:space="preserve"> that can be formed if the trituration process </w:t>
      </w:r>
      <w:r w:rsidR="00971329">
        <w:rPr>
          <w:rFonts w:eastAsia="Calibri"/>
          <w:color w:val="000000" w:themeColor="text1"/>
        </w:rPr>
        <w:t>is</w:t>
      </w:r>
      <w:r w:rsidR="009616A2">
        <w:rPr>
          <w:rFonts w:eastAsia="Calibri"/>
          <w:color w:val="000000" w:themeColor="text1"/>
        </w:rPr>
        <w:t xml:space="preserve"> not </w:t>
      </w:r>
      <w:r w:rsidR="00E916B6">
        <w:rPr>
          <w:rFonts w:eastAsia="Calibri"/>
          <w:color w:val="000000" w:themeColor="text1"/>
        </w:rPr>
        <w:t>done properly</w:t>
      </w:r>
      <w:r w:rsidR="006B2D20">
        <w:rPr>
          <w:rFonts w:eastAsia="Calibri"/>
          <w:color w:val="000000" w:themeColor="text1"/>
        </w:rPr>
        <w:t xml:space="preserve"> or plating density </w:t>
      </w:r>
      <w:r w:rsidR="00971329">
        <w:rPr>
          <w:rFonts w:eastAsia="Calibri"/>
          <w:color w:val="000000" w:themeColor="text1"/>
        </w:rPr>
        <w:t xml:space="preserve">is </w:t>
      </w:r>
      <w:r w:rsidR="006B2D20">
        <w:rPr>
          <w:rFonts w:eastAsia="Calibri"/>
          <w:color w:val="000000" w:themeColor="text1"/>
        </w:rPr>
        <w:t>higher than recommended</w:t>
      </w:r>
      <w:r w:rsidR="00E916B6">
        <w:rPr>
          <w:rFonts w:eastAsia="Calibri"/>
          <w:color w:val="000000" w:themeColor="text1"/>
        </w:rPr>
        <w:t xml:space="preserve">. These small clumps </w:t>
      </w:r>
      <w:r w:rsidR="009616A2">
        <w:rPr>
          <w:rFonts w:eastAsia="Calibri"/>
          <w:color w:val="000000" w:themeColor="text1"/>
        </w:rPr>
        <w:t xml:space="preserve">would not </w:t>
      </w:r>
      <w:r w:rsidR="00E916B6">
        <w:rPr>
          <w:rFonts w:eastAsia="Calibri"/>
          <w:color w:val="000000" w:themeColor="text1"/>
        </w:rPr>
        <w:t xml:space="preserve">affect the experiment, unless they are more than a few per well and/or </w:t>
      </w:r>
      <w:r w:rsidR="00971329">
        <w:rPr>
          <w:rFonts w:eastAsia="Calibri"/>
          <w:color w:val="000000" w:themeColor="text1"/>
        </w:rPr>
        <w:t>larger</w:t>
      </w:r>
      <w:r w:rsidR="00E916B6">
        <w:rPr>
          <w:rFonts w:eastAsia="Calibri"/>
          <w:color w:val="000000" w:themeColor="text1"/>
        </w:rPr>
        <w:t>.</w:t>
      </w:r>
      <w:r w:rsidR="006B2D20">
        <w:rPr>
          <w:rFonts w:eastAsia="Calibri"/>
          <w:color w:val="000000" w:themeColor="text1"/>
        </w:rPr>
        <w:t xml:space="preserve"> Clumped cells make it very difficult to identify </w:t>
      </w:r>
      <w:proofErr w:type="spellStart"/>
      <w:r w:rsidR="006B2D20">
        <w:rPr>
          <w:rFonts w:eastAsia="Calibri"/>
          <w:color w:val="000000" w:themeColor="text1"/>
        </w:rPr>
        <w:t>immunohistochemical</w:t>
      </w:r>
      <w:proofErr w:type="spellEnd"/>
      <w:r w:rsidR="006B2D20">
        <w:rPr>
          <w:rFonts w:eastAsia="Calibri"/>
          <w:color w:val="000000" w:themeColor="text1"/>
        </w:rPr>
        <w:t xml:space="preserve"> markers and individual cells during the image analysis. </w:t>
      </w:r>
      <w:r w:rsidR="00E916B6">
        <w:rPr>
          <w:rFonts w:eastAsia="Calibri"/>
          <w:color w:val="000000" w:themeColor="text1"/>
        </w:rPr>
        <w:t>It is essential to avoid such clumps by careful coating, trituratin</w:t>
      </w:r>
      <w:r w:rsidR="009616A2">
        <w:rPr>
          <w:rFonts w:eastAsia="Calibri"/>
          <w:color w:val="000000" w:themeColor="text1"/>
        </w:rPr>
        <w:t>g,</w:t>
      </w:r>
      <w:r w:rsidR="00E916B6">
        <w:rPr>
          <w:rFonts w:eastAsia="Calibri"/>
          <w:color w:val="000000" w:themeColor="text1"/>
        </w:rPr>
        <w:t xml:space="preserve"> and </w:t>
      </w:r>
      <w:r w:rsidR="00971329">
        <w:rPr>
          <w:rFonts w:eastAsia="Calibri"/>
          <w:color w:val="000000" w:themeColor="text1"/>
        </w:rPr>
        <w:t xml:space="preserve">controlling </w:t>
      </w:r>
      <w:r w:rsidR="00E916B6">
        <w:rPr>
          <w:rFonts w:eastAsia="Calibri"/>
          <w:color w:val="000000" w:themeColor="text1"/>
        </w:rPr>
        <w:t>plating</w:t>
      </w:r>
      <w:r w:rsidR="006B2D20">
        <w:rPr>
          <w:rFonts w:eastAsia="Calibri"/>
          <w:color w:val="000000" w:themeColor="text1"/>
        </w:rPr>
        <w:t xml:space="preserve"> density</w:t>
      </w:r>
      <w:r w:rsidR="00E916B6">
        <w:rPr>
          <w:rFonts w:eastAsia="Calibri"/>
          <w:color w:val="000000" w:themeColor="text1"/>
        </w:rPr>
        <w:t xml:space="preserve">. If the </w:t>
      </w:r>
      <w:r w:rsidRPr="00430BB8">
        <w:rPr>
          <w:rFonts w:eastAsia="Calibri"/>
          <w:color w:val="000000" w:themeColor="text1"/>
        </w:rPr>
        <w:t>uniformity of these conditions</w:t>
      </w:r>
      <w:r w:rsidR="00E916B6">
        <w:rPr>
          <w:rFonts w:eastAsia="Calibri"/>
          <w:color w:val="000000" w:themeColor="text1"/>
        </w:rPr>
        <w:t xml:space="preserve"> cannot be observed at certain wells, do not include these defective wells </w:t>
      </w:r>
      <w:r w:rsidR="00154326">
        <w:rPr>
          <w:rFonts w:eastAsia="Calibri"/>
          <w:color w:val="000000" w:themeColor="text1"/>
        </w:rPr>
        <w:t xml:space="preserve">in </w:t>
      </w:r>
      <w:r w:rsidR="00E916B6">
        <w:rPr>
          <w:rFonts w:eastAsia="Calibri"/>
          <w:color w:val="000000" w:themeColor="text1"/>
        </w:rPr>
        <w:t>the experiment. S</w:t>
      </w:r>
      <w:r w:rsidR="006B2D20">
        <w:rPr>
          <w:rFonts w:eastAsia="Calibri"/>
          <w:color w:val="000000" w:themeColor="text1"/>
        </w:rPr>
        <w:t xml:space="preserve">uch </w:t>
      </w:r>
      <w:r w:rsidR="00E916B6">
        <w:rPr>
          <w:rFonts w:eastAsia="Calibri"/>
          <w:color w:val="000000" w:themeColor="text1"/>
        </w:rPr>
        <w:t xml:space="preserve">exclusion </w:t>
      </w:r>
      <w:r w:rsidR="00154326">
        <w:rPr>
          <w:rFonts w:eastAsia="Calibri"/>
          <w:color w:val="000000" w:themeColor="text1"/>
        </w:rPr>
        <w:t xml:space="preserve">should </w:t>
      </w:r>
      <w:r w:rsidR="00E916B6">
        <w:rPr>
          <w:rFonts w:eastAsia="Calibri"/>
          <w:color w:val="000000" w:themeColor="text1"/>
        </w:rPr>
        <w:t>be done before the execution of any treatments.</w:t>
      </w:r>
      <w:r w:rsidRPr="00430BB8">
        <w:rPr>
          <w:rFonts w:eastAsia="Calibri"/>
          <w:color w:val="000000" w:themeColor="text1"/>
        </w:rPr>
        <w:t xml:space="preserve"> </w:t>
      </w:r>
    </w:p>
    <w:p w14:paraId="73C95CE8" w14:textId="77777777" w:rsidR="00BC22A6" w:rsidRPr="00667BE0" w:rsidRDefault="00BC22A6" w:rsidP="008B569A">
      <w:pPr>
        <w:rPr>
          <w:rFonts w:eastAsia="Calibri"/>
          <w:color w:val="000000" w:themeColor="text1"/>
        </w:rPr>
      </w:pPr>
    </w:p>
    <w:p w14:paraId="7A234122" w14:textId="60B64FD7" w:rsidR="000745F2" w:rsidRDefault="4A31A793" w:rsidP="008B569A">
      <w:pPr>
        <w:rPr>
          <w:rFonts w:eastAsia="Calibri"/>
          <w:color w:val="000000" w:themeColor="text1"/>
        </w:rPr>
      </w:pPr>
      <w:r w:rsidRPr="00667BE0">
        <w:rPr>
          <w:rFonts w:eastAsia="Calibri"/>
          <w:color w:val="000000" w:themeColor="text1"/>
        </w:rPr>
        <w:t>Moreover, utilization of 96</w:t>
      </w:r>
      <w:r w:rsidR="00116BD2">
        <w:rPr>
          <w:rFonts w:eastAsia="Calibri"/>
          <w:color w:val="000000" w:themeColor="text1"/>
        </w:rPr>
        <w:t xml:space="preserve"> well</w:t>
      </w:r>
      <w:r w:rsidRPr="00667BE0">
        <w:rPr>
          <w:rFonts w:eastAsia="Calibri"/>
          <w:color w:val="000000" w:themeColor="text1"/>
        </w:rPr>
        <w:t xml:space="preserve"> plates allows for convenient multichannel pipette use during staining procedures and direct visualization with automatic plate microscopes, further increasing throughput. </w:t>
      </w:r>
      <w:r w:rsidR="000745F2" w:rsidRPr="00667BE0">
        <w:rPr>
          <w:rFonts w:eastAsia="Calibri"/>
          <w:color w:val="000000" w:themeColor="text1"/>
        </w:rPr>
        <w:t xml:space="preserve">Utilization of automated image quantification is indispensable </w:t>
      </w:r>
      <w:r w:rsidR="00C3685E" w:rsidRPr="00667BE0">
        <w:rPr>
          <w:rFonts w:eastAsia="Calibri"/>
          <w:color w:val="000000" w:themeColor="text1"/>
        </w:rPr>
        <w:t>for the</w:t>
      </w:r>
      <w:r w:rsidR="000745F2" w:rsidRPr="00667BE0">
        <w:rPr>
          <w:rFonts w:eastAsia="Calibri"/>
          <w:color w:val="000000" w:themeColor="text1"/>
        </w:rPr>
        <w:t xml:space="preserve"> analy</w:t>
      </w:r>
      <w:r w:rsidR="00C3685E" w:rsidRPr="00667BE0">
        <w:rPr>
          <w:rFonts w:eastAsia="Calibri"/>
          <w:color w:val="000000" w:themeColor="text1"/>
        </w:rPr>
        <w:t>sis</w:t>
      </w:r>
      <w:r w:rsidR="000745F2" w:rsidRPr="00667BE0">
        <w:rPr>
          <w:rFonts w:eastAsia="Calibri"/>
          <w:color w:val="000000" w:themeColor="text1"/>
        </w:rPr>
        <w:t xml:space="preserve"> </w:t>
      </w:r>
      <w:r w:rsidR="00C3685E" w:rsidRPr="00667BE0">
        <w:rPr>
          <w:rFonts w:eastAsia="Calibri"/>
          <w:color w:val="000000" w:themeColor="text1"/>
        </w:rPr>
        <w:t xml:space="preserve">of </w:t>
      </w:r>
      <w:r w:rsidR="000745F2" w:rsidRPr="00667BE0">
        <w:rPr>
          <w:rFonts w:eastAsia="Calibri"/>
          <w:color w:val="000000" w:themeColor="text1"/>
        </w:rPr>
        <w:t>the data from high-content imaging platforms. In addition to</w:t>
      </w:r>
      <w:r w:rsidR="00C3685E" w:rsidRPr="00667BE0">
        <w:rPr>
          <w:rFonts w:eastAsia="Calibri"/>
          <w:color w:val="000000" w:themeColor="text1"/>
        </w:rPr>
        <w:t xml:space="preserve"> the</w:t>
      </w:r>
      <w:r w:rsidR="000745F2" w:rsidRPr="00667BE0">
        <w:rPr>
          <w:rFonts w:eastAsia="Calibri"/>
          <w:color w:val="000000" w:themeColor="text1"/>
        </w:rPr>
        <w:t xml:space="preserve"> capability </w:t>
      </w:r>
      <w:r w:rsidR="00C3685E" w:rsidRPr="00667BE0">
        <w:rPr>
          <w:rFonts w:eastAsia="Calibri"/>
          <w:color w:val="000000" w:themeColor="text1"/>
        </w:rPr>
        <w:t>to</w:t>
      </w:r>
      <w:r w:rsidR="000745F2" w:rsidRPr="00667BE0">
        <w:rPr>
          <w:rFonts w:eastAsia="Calibri"/>
          <w:color w:val="000000" w:themeColor="text1"/>
        </w:rPr>
        <w:t xml:space="preserve"> process thousands of images obtained from each experiment, it ensures unbiased, identical quantification of all treatment groups. </w:t>
      </w:r>
      <w:r w:rsidR="00154326">
        <w:rPr>
          <w:rFonts w:eastAsia="Calibri"/>
          <w:color w:val="000000" w:themeColor="text1"/>
        </w:rPr>
        <w:t xml:space="preserve">The </w:t>
      </w:r>
      <w:r w:rsidR="000745F2" w:rsidRPr="00667BE0">
        <w:rPr>
          <w:rFonts w:eastAsia="Calibri"/>
          <w:color w:val="000000" w:themeColor="text1"/>
        </w:rPr>
        <w:t xml:space="preserve">workflow </w:t>
      </w:r>
      <w:r w:rsidR="00154326">
        <w:rPr>
          <w:rFonts w:eastAsia="Calibri"/>
          <w:color w:val="000000" w:themeColor="text1"/>
        </w:rPr>
        <w:t>p</w:t>
      </w:r>
      <w:r w:rsidR="00154326" w:rsidRPr="00667BE0">
        <w:rPr>
          <w:rFonts w:eastAsia="Calibri"/>
          <w:color w:val="000000" w:themeColor="text1"/>
        </w:rPr>
        <w:t xml:space="preserve">roposed </w:t>
      </w:r>
      <w:r w:rsidR="000745F2" w:rsidRPr="00667BE0">
        <w:rPr>
          <w:rFonts w:eastAsia="Calibri"/>
          <w:color w:val="000000" w:themeColor="text1"/>
        </w:rPr>
        <w:t>for the image analysis is based on simple principles of segmenting dopamine neurons, filtering correctly segmented cells by supervised machine learning</w:t>
      </w:r>
      <w:r w:rsidR="00154326">
        <w:rPr>
          <w:rFonts w:eastAsia="Calibri"/>
          <w:color w:val="000000" w:themeColor="text1"/>
        </w:rPr>
        <w:t>,</w:t>
      </w:r>
      <w:r w:rsidR="000745F2" w:rsidRPr="00667BE0">
        <w:rPr>
          <w:rFonts w:eastAsia="Calibri"/>
          <w:color w:val="000000" w:themeColor="text1"/>
        </w:rPr>
        <w:t xml:space="preserve"> and subsequently quantification of phenotypes (</w:t>
      </w:r>
      <w:r w:rsidR="000745F2" w:rsidRPr="00667BE0">
        <w:rPr>
          <w:rFonts w:asciiTheme="minorHAnsi" w:hAnsiTheme="minorHAnsi" w:cstheme="minorHAnsi"/>
          <w:color w:val="auto"/>
        </w:rPr>
        <w:t>pS129-α</w:t>
      </w:r>
      <w:proofErr w:type="spellStart"/>
      <w:r w:rsidR="000745F2" w:rsidRPr="00667BE0">
        <w:rPr>
          <w:rFonts w:asciiTheme="minorHAnsi" w:hAnsiTheme="minorHAnsi" w:cstheme="minorHAnsi"/>
          <w:color w:val="auto"/>
        </w:rPr>
        <w:t>syn</w:t>
      </w:r>
      <w:proofErr w:type="spellEnd"/>
      <w:r w:rsidR="000745F2" w:rsidRPr="00667BE0">
        <w:rPr>
          <w:rFonts w:eastAsia="Calibri"/>
          <w:color w:val="000000" w:themeColor="text1"/>
        </w:rPr>
        <w:t xml:space="preserve"> positive and </w:t>
      </w:r>
      <w:r w:rsidR="000745F2" w:rsidRPr="00667BE0">
        <w:rPr>
          <w:rFonts w:asciiTheme="minorHAnsi" w:hAnsiTheme="minorHAnsi" w:cstheme="minorHAnsi"/>
          <w:color w:val="auto"/>
        </w:rPr>
        <w:t>pS129-α</w:t>
      </w:r>
      <w:proofErr w:type="spellStart"/>
      <w:r w:rsidR="000745F2" w:rsidRPr="00667BE0">
        <w:rPr>
          <w:rFonts w:asciiTheme="minorHAnsi" w:hAnsiTheme="minorHAnsi" w:cstheme="minorHAnsi"/>
          <w:color w:val="auto"/>
        </w:rPr>
        <w:t>syn</w:t>
      </w:r>
      <w:proofErr w:type="spellEnd"/>
      <w:r w:rsidR="000745F2" w:rsidRPr="00667BE0">
        <w:rPr>
          <w:rFonts w:eastAsia="Calibri"/>
          <w:color w:val="000000" w:themeColor="text1"/>
        </w:rPr>
        <w:t xml:space="preserve"> negative)</w:t>
      </w:r>
      <w:r w:rsidR="00154326">
        <w:rPr>
          <w:rFonts w:eastAsia="Calibri"/>
          <w:color w:val="000000" w:themeColor="text1"/>
        </w:rPr>
        <w:t>,</w:t>
      </w:r>
      <w:r w:rsidR="000745F2" w:rsidRPr="00667BE0">
        <w:rPr>
          <w:rFonts w:eastAsia="Calibri"/>
          <w:color w:val="000000" w:themeColor="text1"/>
        </w:rPr>
        <w:t xml:space="preserve"> again by supervised machine learning. Although several different approache</w:t>
      </w:r>
      <w:r w:rsidR="00154326">
        <w:rPr>
          <w:rFonts w:eastAsia="Calibri"/>
          <w:color w:val="000000" w:themeColor="text1"/>
        </w:rPr>
        <w:t>s</w:t>
      </w:r>
      <w:r w:rsidR="000745F2" w:rsidRPr="00667BE0">
        <w:rPr>
          <w:rFonts w:eastAsia="Calibri"/>
          <w:color w:val="000000" w:themeColor="text1"/>
        </w:rPr>
        <w:t xml:space="preserve"> for this task can be envisioned, we have found the combination of segmentation with machine learning to be the most robust for dopamine cultures due to high plating density</w:t>
      </w:r>
      <w:r w:rsidR="0097186F" w:rsidRPr="00667BE0">
        <w:rPr>
          <w:rFonts w:eastAsia="Calibri"/>
          <w:color w:val="000000" w:themeColor="text1"/>
        </w:rPr>
        <w:t>,</w:t>
      </w:r>
      <w:r w:rsidR="000745F2" w:rsidRPr="00667BE0">
        <w:rPr>
          <w:rFonts w:eastAsia="Calibri"/>
          <w:color w:val="000000" w:themeColor="text1"/>
        </w:rPr>
        <w:t xml:space="preserve"> </w:t>
      </w:r>
      <w:r w:rsidR="00154326">
        <w:rPr>
          <w:rFonts w:eastAsia="Calibri"/>
          <w:color w:val="000000" w:themeColor="text1"/>
        </w:rPr>
        <w:t xml:space="preserve">the </w:t>
      </w:r>
      <w:r w:rsidR="000745F2" w:rsidRPr="00667BE0">
        <w:rPr>
          <w:rFonts w:eastAsia="Calibri"/>
          <w:color w:val="000000" w:themeColor="text1"/>
        </w:rPr>
        <w:t>diverse shapes of dopamine neurons</w:t>
      </w:r>
      <w:r w:rsidR="00154326">
        <w:rPr>
          <w:rFonts w:eastAsia="Calibri"/>
          <w:color w:val="000000" w:themeColor="text1"/>
        </w:rPr>
        <w:t>,</w:t>
      </w:r>
      <w:r w:rsidR="000745F2" w:rsidRPr="00667BE0">
        <w:rPr>
          <w:rFonts w:eastAsia="Calibri"/>
          <w:color w:val="000000" w:themeColor="text1"/>
        </w:rPr>
        <w:t xml:space="preserve"> and the presence of strongly stained neurites. </w:t>
      </w:r>
      <w:r w:rsidR="00154326">
        <w:rPr>
          <w:rFonts w:eastAsia="Calibri"/>
          <w:color w:val="000000" w:themeColor="text1"/>
        </w:rPr>
        <w:t>The p</w:t>
      </w:r>
      <w:r w:rsidR="000745F2" w:rsidRPr="00667BE0">
        <w:rPr>
          <w:rFonts w:eastAsia="Calibri"/>
          <w:color w:val="000000" w:themeColor="text1"/>
        </w:rPr>
        <w:t xml:space="preserve">roposed </w:t>
      </w:r>
      <w:r w:rsidR="0097186F" w:rsidRPr="00667BE0">
        <w:rPr>
          <w:rFonts w:eastAsia="Calibri"/>
          <w:color w:val="000000" w:themeColor="text1"/>
        </w:rPr>
        <w:t xml:space="preserve">image analysis </w:t>
      </w:r>
      <w:r w:rsidR="000745F2" w:rsidRPr="00667BE0">
        <w:rPr>
          <w:rFonts w:eastAsia="Calibri"/>
          <w:color w:val="000000" w:themeColor="text1"/>
        </w:rPr>
        <w:t xml:space="preserve">algorithm was implemented in </w:t>
      </w:r>
      <w:proofErr w:type="spellStart"/>
      <w:r w:rsidR="000745F2" w:rsidRPr="00667BE0">
        <w:rPr>
          <w:rFonts w:eastAsia="Calibri"/>
          <w:color w:val="000000" w:themeColor="text1"/>
        </w:rPr>
        <w:t>CellProfiler</w:t>
      </w:r>
      <w:proofErr w:type="spellEnd"/>
      <w:r w:rsidR="000745F2" w:rsidRPr="00667BE0">
        <w:rPr>
          <w:rFonts w:eastAsia="Calibri"/>
          <w:color w:val="000000" w:themeColor="text1"/>
        </w:rPr>
        <w:t xml:space="preserve"> and </w:t>
      </w:r>
      <w:proofErr w:type="spellStart"/>
      <w:r w:rsidR="000745F2" w:rsidRPr="00667BE0">
        <w:rPr>
          <w:rFonts w:eastAsia="Calibri"/>
          <w:color w:val="000000" w:themeColor="text1"/>
        </w:rPr>
        <w:t>CellProfiler</w:t>
      </w:r>
      <w:proofErr w:type="spellEnd"/>
      <w:r w:rsidR="000745F2" w:rsidRPr="00667BE0">
        <w:rPr>
          <w:rFonts w:eastAsia="Calibri"/>
          <w:color w:val="000000" w:themeColor="text1"/>
        </w:rPr>
        <w:t xml:space="preserve"> Analyst, open source, freely available high-content image analysis software</w:t>
      </w:r>
      <w:r w:rsidR="00E92038" w:rsidRPr="00667BE0">
        <w:rPr>
          <w:rFonts w:eastAsia="Calibri"/>
          <w:color w:val="000000" w:themeColor="text1"/>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E92038" w:rsidRPr="00667BE0">
        <w:rPr>
          <w:rFonts w:eastAsia="Calibri"/>
          <w:color w:val="000000" w:themeColor="text1"/>
        </w:rPr>
      </w:r>
      <w:r w:rsidR="00E92038" w:rsidRPr="00667BE0">
        <w:rPr>
          <w:rFonts w:eastAsia="Calibri"/>
          <w:color w:val="000000" w:themeColor="text1"/>
        </w:rPr>
        <w:fldChar w:fldCharType="separate"/>
      </w:r>
      <w:r w:rsidR="00077114" w:rsidRPr="00077114">
        <w:rPr>
          <w:rFonts w:eastAsia="Calibri"/>
          <w:noProof/>
          <w:color w:val="000000" w:themeColor="text1"/>
          <w:vertAlign w:val="superscript"/>
        </w:rPr>
        <w:t>26,27</w:t>
      </w:r>
      <w:r w:rsidR="00E92038" w:rsidRPr="00667BE0">
        <w:rPr>
          <w:rFonts w:eastAsia="Calibri"/>
          <w:color w:val="000000" w:themeColor="text1"/>
        </w:rPr>
        <w:fldChar w:fldCharType="end"/>
      </w:r>
      <w:r w:rsidR="000745F2" w:rsidRPr="00667BE0">
        <w:rPr>
          <w:rFonts w:eastAsia="Calibri"/>
          <w:color w:val="000000" w:themeColor="text1"/>
        </w:rPr>
        <w:t xml:space="preserve">. </w:t>
      </w:r>
      <w:r w:rsidR="00753F18" w:rsidRPr="00667BE0">
        <w:rPr>
          <w:rFonts w:eastAsia="Calibri"/>
          <w:color w:val="000000" w:themeColor="text1"/>
        </w:rPr>
        <w:t>The algorithm could also be implemented with o</w:t>
      </w:r>
      <w:r w:rsidR="000745F2" w:rsidRPr="00667BE0">
        <w:rPr>
          <w:rFonts w:eastAsia="Calibri"/>
          <w:color w:val="000000" w:themeColor="text1"/>
        </w:rPr>
        <w:t>ther image analysis software</w:t>
      </w:r>
      <w:r w:rsidR="00753F18" w:rsidRPr="00667BE0">
        <w:rPr>
          <w:rFonts w:eastAsia="Calibri"/>
          <w:color w:val="000000" w:themeColor="text1"/>
        </w:rPr>
        <w:t>,</w:t>
      </w:r>
      <w:r w:rsidR="000745F2" w:rsidRPr="00667BE0">
        <w:rPr>
          <w:rFonts w:eastAsia="Calibri"/>
          <w:color w:val="000000" w:themeColor="text1"/>
        </w:rPr>
        <w:t xml:space="preserve"> either open</w:t>
      </w:r>
      <w:r w:rsidR="00753F18" w:rsidRPr="00667BE0">
        <w:rPr>
          <w:rFonts w:eastAsia="Calibri"/>
          <w:color w:val="000000" w:themeColor="text1"/>
        </w:rPr>
        <w:t xml:space="preserve"> source</w:t>
      </w:r>
      <w:r w:rsidR="000745F2" w:rsidRPr="00667BE0">
        <w:rPr>
          <w:rFonts w:eastAsia="Calibri"/>
          <w:color w:val="000000" w:themeColor="text1"/>
        </w:rPr>
        <w:t xml:space="preserve"> </w:t>
      </w:r>
      <w:r w:rsidR="00753F18" w:rsidRPr="00667BE0">
        <w:rPr>
          <w:rFonts w:eastAsia="Calibri"/>
          <w:color w:val="000000" w:themeColor="text1"/>
        </w:rPr>
        <w:t>(</w:t>
      </w:r>
      <w:r w:rsidR="000745F2" w:rsidRPr="00667BE0">
        <w:rPr>
          <w:rFonts w:eastAsia="Calibri"/>
          <w:color w:val="000000" w:themeColor="text1"/>
        </w:rPr>
        <w:t>e.g.</w:t>
      </w:r>
      <w:r w:rsidR="00F362BE">
        <w:rPr>
          <w:rFonts w:eastAsia="Calibri"/>
          <w:color w:val="000000" w:themeColor="text1"/>
        </w:rPr>
        <w:t>,</w:t>
      </w:r>
      <w:r w:rsidR="000745F2" w:rsidRPr="00667BE0">
        <w:rPr>
          <w:rFonts w:eastAsia="Calibri"/>
          <w:color w:val="000000" w:themeColor="text1"/>
        </w:rPr>
        <w:t xml:space="preserve"> </w:t>
      </w:r>
      <w:proofErr w:type="spellStart"/>
      <w:r w:rsidR="000745F2" w:rsidRPr="00667BE0">
        <w:rPr>
          <w:rFonts w:eastAsia="Calibri"/>
          <w:color w:val="000000" w:themeColor="text1"/>
        </w:rPr>
        <w:t>ImageJ</w:t>
      </w:r>
      <w:proofErr w:type="spellEnd"/>
      <w:r w:rsidR="000745F2" w:rsidRPr="00667BE0">
        <w:rPr>
          <w:rFonts w:eastAsia="Calibri"/>
          <w:color w:val="000000" w:themeColor="text1"/>
        </w:rPr>
        <w:t>/FIJI, KNIME</w:t>
      </w:r>
      <w:r w:rsidR="00753F18" w:rsidRPr="00667BE0">
        <w:rPr>
          <w:rFonts w:eastAsia="Calibri"/>
          <w:color w:val="000000" w:themeColor="text1"/>
        </w:rPr>
        <w:t>)</w:t>
      </w:r>
      <w:r w:rsidR="000745F2" w:rsidRPr="00667BE0">
        <w:rPr>
          <w:rFonts w:eastAsia="Calibri"/>
          <w:color w:val="000000" w:themeColor="text1"/>
        </w:rPr>
        <w:t xml:space="preserve"> or proprietary. However, in our experience the</w:t>
      </w:r>
      <w:r w:rsidR="00971329">
        <w:rPr>
          <w:rFonts w:eastAsia="Calibri"/>
          <w:color w:val="000000" w:themeColor="text1"/>
        </w:rPr>
        <w:t>se</w:t>
      </w:r>
      <w:r w:rsidR="000745F2" w:rsidRPr="00667BE0">
        <w:rPr>
          <w:rFonts w:eastAsia="Calibri"/>
          <w:color w:val="000000" w:themeColor="text1"/>
        </w:rPr>
        <w:t xml:space="preserve"> often sacrifice customization capabilities for ease of use, and therefore might not perform well in complicated analyses. We have found that </w:t>
      </w:r>
      <w:r w:rsidR="00971329">
        <w:rPr>
          <w:rFonts w:eastAsia="Calibri"/>
          <w:color w:val="000000" w:themeColor="text1"/>
        </w:rPr>
        <w:t xml:space="preserve">the </w:t>
      </w:r>
      <w:proofErr w:type="spellStart"/>
      <w:r w:rsidR="000745F2" w:rsidRPr="00667BE0">
        <w:rPr>
          <w:rFonts w:eastAsia="Calibri"/>
          <w:color w:val="000000" w:themeColor="text1"/>
        </w:rPr>
        <w:t>CellProfiler</w:t>
      </w:r>
      <w:proofErr w:type="spellEnd"/>
      <w:r w:rsidR="000745F2" w:rsidRPr="00667BE0">
        <w:rPr>
          <w:rFonts w:eastAsia="Calibri"/>
          <w:color w:val="000000" w:themeColor="text1"/>
        </w:rPr>
        <w:t xml:space="preserve"> and </w:t>
      </w:r>
      <w:proofErr w:type="spellStart"/>
      <w:r w:rsidR="000745F2" w:rsidRPr="00667BE0">
        <w:rPr>
          <w:rFonts w:eastAsia="Calibri"/>
          <w:color w:val="000000" w:themeColor="text1"/>
        </w:rPr>
        <w:t>CellProfiler</w:t>
      </w:r>
      <w:proofErr w:type="spellEnd"/>
      <w:r w:rsidR="000745F2" w:rsidRPr="00667BE0">
        <w:rPr>
          <w:rFonts w:eastAsia="Calibri"/>
          <w:color w:val="000000" w:themeColor="text1"/>
        </w:rPr>
        <w:t xml:space="preserve"> Analyst software packages give particularly reliable results by combining </w:t>
      </w:r>
      <w:r w:rsidR="00154326">
        <w:rPr>
          <w:rFonts w:eastAsia="Calibri"/>
          <w:color w:val="000000" w:themeColor="text1"/>
        </w:rPr>
        <w:t xml:space="preserve">a </w:t>
      </w:r>
      <w:r w:rsidR="000745F2" w:rsidRPr="00667BE0">
        <w:rPr>
          <w:rFonts w:eastAsia="Calibri"/>
          <w:color w:val="000000" w:themeColor="text1"/>
        </w:rPr>
        <w:t>substantial number of implemented algorithms, extreme flexibility in designing workflow</w:t>
      </w:r>
      <w:r w:rsidR="00154326">
        <w:rPr>
          <w:rFonts w:eastAsia="Calibri"/>
          <w:color w:val="000000" w:themeColor="text1"/>
        </w:rPr>
        <w:t>,</w:t>
      </w:r>
      <w:r w:rsidR="000745F2" w:rsidRPr="00667BE0">
        <w:rPr>
          <w:rFonts w:eastAsia="Calibri"/>
          <w:color w:val="000000" w:themeColor="text1"/>
        </w:rPr>
        <w:t xml:space="preserve"> and simultaneously handling </w:t>
      </w:r>
      <w:r w:rsidR="00753F18" w:rsidRPr="00667BE0">
        <w:rPr>
          <w:rFonts w:eastAsia="Calibri"/>
          <w:color w:val="000000" w:themeColor="text1"/>
        </w:rPr>
        <w:t xml:space="preserve">and </w:t>
      </w:r>
      <w:r w:rsidR="000745F2" w:rsidRPr="00667BE0">
        <w:rPr>
          <w:rFonts w:eastAsia="Calibri"/>
          <w:color w:val="000000" w:themeColor="text1"/>
        </w:rPr>
        <w:t xml:space="preserve">efficiently processing </w:t>
      </w:r>
      <w:r w:rsidR="00154326">
        <w:rPr>
          <w:rFonts w:eastAsia="Calibri"/>
          <w:color w:val="000000" w:themeColor="text1"/>
        </w:rPr>
        <w:t xml:space="preserve">of </w:t>
      </w:r>
      <w:r w:rsidR="000745F2" w:rsidRPr="00667BE0">
        <w:rPr>
          <w:rFonts w:eastAsia="Calibri"/>
          <w:color w:val="000000" w:themeColor="text1"/>
        </w:rPr>
        <w:t>high-content imaging data.</w:t>
      </w:r>
    </w:p>
    <w:p w14:paraId="2AE00831" w14:textId="77777777" w:rsidR="00BC22A6" w:rsidRPr="00667BE0" w:rsidRDefault="00BC22A6" w:rsidP="008B569A">
      <w:pPr>
        <w:rPr>
          <w:rFonts w:eastAsia="Calibri"/>
          <w:color w:val="000000" w:themeColor="text1"/>
        </w:rPr>
      </w:pPr>
    </w:p>
    <w:p w14:paraId="4141A598" w14:textId="16C57E57" w:rsidR="001556A5" w:rsidRPr="00667BE0" w:rsidRDefault="00154326" w:rsidP="008B569A">
      <w:r>
        <w:rPr>
          <w:rFonts w:eastAsia="Calibri"/>
          <w:color w:val="000000" w:themeColor="text1"/>
        </w:rPr>
        <w:t>The d</w:t>
      </w:r>
      <w:r w:rsidR="00B35A89" w:rsidRPr="00667BE0">
        <w:rPr>
          <w:rFonts w:eastAsia="Calibri"/>
          <w:color w:val="000000" w:themeColor="text1"/>
        </w:rPr>
        <w:t xml:space="preserve">escribed protocol could also be adapted </w:t>
      </w:r>
      <w:r w:rsidR="000745F2" w:rsidRPr="00667BE0">
        <w:rPr>
          <w:rFonts w:eastAsia="Calibri"/>
          <w:color w:val="000000" w:themeColor="text1"/>
        </w:rPr>
        <w:t>for quantification of other cellular phenotypes characterized by immunostaining with different antibodies</w:t>
      </w:r>
      <w:r>
        <w:rPr>
          <w:rFonts w:eastAsia="Calibri"/>
          <w:color w:val="000000" w:themeColor="text1"/>
        </w:rPr>
        <w:t>, such as</w:t>
      </w:r>
      <w:r w:rsidR="000745F2" w:rsidRPr="00667BE0">
        <w:rPr>
          <w:rFonts w:eastAsia="Calibri"/>
          <w:color w:val="000000" w:themeColor="text1"/>
        </w:rPr>
        <w:t xml:space="preserve"> markers of other neuronal populations (</w:t>
      </w:r>
      <w:r>
        <w:rPr>
          <w:rFonts w:eastAsia="Calibri"/>
          <w:color w:val="000000" w:themeColor="text1"/>
        </w:rPr>
        <w:t xml:space="preserve">e.g., </w:t>
      </w:r>
      <w:r w:rsidR="000745F2" w:rsidRPr="00667BE0">
        <w:rPr>
          <w:rFonts w:eastAsia="Calibri"/>
          <w:color w:val="000000" w:themeColor="text1"/>
        </w:rPr>
        <w:t>DAT, GAD67, 5-HT etc.) and protein aggregates (</w:t>
      </w:r>
      <w:r>
        <w:rPr>
          <w:rFonts w:eastAsia="Calibri"/>
          <w:color w:val="000000" w:themeColor="text1"/>
        </w:rPr>
        <w:t xml:space="preserve">e.g., </w:t>
      </w:r>
      <w:proofErr w:type="spellStart"/>
      <w:r w:rsidR="000745F2" w:rsidRPr="00667BE0">
        <w:rPr>
          <w:rFonts w:eastAsia="Calibri"/>
          <w:color w:val="000000" w:themeColor="text1"/>
        </w:rPr>
        <w:t>phospo</w:t>
      </w:r>
      <w:proofErr w:type="spellEnd"/>
      <w:r w:rsidR="000745F2" w:rsidRPr="00667BE0">
        <w:rPr>
          <w:rFonts w:eastAsia="Calibri"/>
          <w:color w:val="000000" w:themeColor="text1"/>
        </w:rPr>
        <w:t>-Tau, ubiquitin</w:t>
      </w:r>
      <w:r w:rsidR="001556A5">
        <w:rPr>
          <w:rFonts w:eastAsia="Calibri"/>
          <w:color w:val="000000" w:themeColor="text1"/>
        </w:rPr>
        <w:t>)</w:t>
      </w:r>
      <w:r w:rsidR="000745F2" w:rsidRPr="00667BE0">
        <w:rPr>
          <w:rFonts w:eastAsia="Calibri"/>
          <w:color w:val="000000" w:themeColor="text1"/>
        </w:rPr>
        <w:t xml:space="preserve">. </w:t>
      </w:r>
      <w:bookmarkStart w:id="3" w:name="_Hlk30104128"/>
      <w:r w:rsidR="001556A5" w:rsidRPr="00667BE0">
        <w:rPr>
          <w:rFonts w:eastAsia="Calibri"/>
          <w:color w:val="000000" w:themeColor="text1"/>
        </w:rPr>
        <w:t xml:space="preserve">Multiple fluorescent markers could also be combined to distinguish multiple phenotypes </w:t>
      </w:r>
      <w:r>
        <w:rPr>
          <w:rFonts w:eastAsia="Calibri"/>
          <w:color w:val="000000" w:themeColor="text1"/>
        </w:rPr>
        <w:t>(</w:t>
      </w:r>
      <w:r w:rsidR="001556A5" w:rsidRPr="00667BE0">
        <w:rPr>
          <w:rFonts w:eastAsia="Calibri"/>
          <w:color w:val="000000" w:themeColor="text1"/>
        </w:rPr>
        <w:t>e.g., cells with inclusions at different stages of maturation</w:t>
      </w:r>
      <w:r>
        <w:rPr>
          <w:rFonts w:eastAsia="Calibri"/>
          <w:color w:val="000000" w:themeColor="text1"/>
        </w:rPr>
        <w:t>)</w:t>
      </w:r>
      <w:r w:rsidR="001556A5" w:rsidRPr="00667BE0">
        <w:rPr>
          <w:rFonts w:eastAsia="Calibri"/>
          <w:color w:val="000000" w:themeColor="text1"/>
        </w:rPr>
        <w:t xml:space="preserve">. Automated classification of multiple phenotypes should also be easy to implement in </w:t>
      </w:r>
      <w:r>
        <w:rPr>
          <w:rFonts w:eastAsia="Calibri"/>
          <w:color w:val="000000" w:themeColor="text1"/>
        </w:rPr>
        <w:t xml:space="preserve">the </w:t>
      </w:r>
      <w:r w:rsidR="001556A5" w:rsidRPr="00667BE0">
        <w:rPr>
          <w:rFonts w:eastAsia="Calibri"/>
          <w:color w:val="000000" w:themeColor="text1"/>
        </w:rPr>
        <w:t xml:space="preserve">described image analysis pipelines by merely adding a channel containing </w:t>
      </w:r>
      <w:proofErr w:type="spellStart"/>
      <w:r w:rsidR="001556A5" w:rsidRPr="00667BE0">
        <w:rPr>
          <w:rFonts w:eastAsia="Calibri"/>
          <w:color w:val="000000" w:themeColor="text1"/>
        </w:rPr>
        <w:t>immunofluorescent</w:t>
      </w:r>
      <w:proofErr w:type="spellEnd"/>
      <w:r w:rsidR="001556A5" w:rsidRPr="00667BE0">
        <w:rPr>
          <w:rFonts w:eastAsia="Calibri"/>
          <w:color w:val="000000" w:themeColor="text1"/>
        </w:rPr>
        <w:t xml:space="preserve"> images of additional markers to measurement steps and sorting cells into multiple bins. Utilization of multiple markers at the same time would, however, require the optimization of immunostaining and imaging conditions. Additionally, </w:t>
      </w:r>
      <w:r w:rsidR="001556A5" w:rsidRPr="00667BE0">
        <w:t>for better quality in immunofluorescence imaging, the use of special black-walled 96</w:t>
      </w:r>
      <w:r w:rsidR="00116BD2">
        <w:t xml:space="preserve"> well</w:t>
      </w:r>
      <w:r w:rsidR="001556A5" w:rsidRPr="00667BE0">
        <w:t xml:space="preserve"> plates explicitly designed for the fluorescent microscope is recommended. However, these can be considerably more expensive than standard cell culture plates</w:t>
      </w:r>
      <w:r w:rsidR="00971329">
        <w:t>,</w:t>
      </w:r>
      <w:r w:rsidR="001556A5" w:rsidRPr="00667BE0">
        <w:t xml:space="preserve"> which are sufficient for the analysis described in our protocol.</w:t>
      </w:r>
    </w:p>
    <w:p w14:paraId="30D786A0" w14:textId="2CBD3A0C" w:rsidR="000745F2" w:rsidRPr="00667BE0" w:rsidRDefault="000745F2" w:rsidP="008B569A">
      <w:pPr>
        <w:rPr>
          <w:rFonts w:eastAsia="Calibri"/>
          <w:color w:val="000000" w:themeColor="text1"/>
        </w:rPr>
      </w:pPr>
    </w:p>
    <w:p w14:paraId="50268AF7" w14:textId="3C24ED62" w:rsidR="001556A5" w:rsidRDefault="001556A5" w:rsidP="008B569A">
      <w:pPr>
        <w:rPr>
          <w:rFonts w:eastAsia="Calibri"/>
          <w:color w:val="000000" w:themeColor="text1"/>
        </w:rPr>
      </w:pPr>
      <w:r w:rsidRPr="00667BE0">
        <w:rPr>
          <w:rFonts w:asciiTheme="minorHAnsi" w:hAnsiTheme="minorHAnsi" w:cstheme="minorBidi"/>
          <w:color w:val="000000" w:themeColor="text1"/>
        </w:rPr>
        <w:t>The type and quality of utilized P</w:t>
      </w:r>
      <w:r w:rsidR="00F5423E">
        <w:rPr>
          <w:rFonts w:asciiTheme="minorHAnsi" w:hAnsiTheme="minorHAnsi" w:cstheme="minorBidi"/>
          <w:color w:val="000000" w:themeColor="text1"/>
        </w:rPr>
        <w:t>F</w:t>
      </w:r>
      <w:r w:rsidRPr="00667BE0">
        <w:rPr>
          <w:rFonts w:asciiTheme="minorHAnsi" w:hAnsiTheme="minorHAnsi" w:cstheme="minorBidi"/>
          <w:color w:val="000000" w:themeColor="text1"/>
        </w:rPr>
        <w:t>Fs are critical for the outcome of the experiments. PFFs can both affect the robustness of the assay and the interpretation of results. Preparation conditions might affect the seeding efficiency of PFFs and, indeed, PFF "strains" with different physiological properties have been reported</w:t>
      </w:r>
      <w:r w:rsidRPr="00667BE0">
        <w:rPr>
          <w:rFonts w:asciiTheme="minorHAnsi" w:hAnsiTheme="minorHAnsi" w:cstheme="minorBidi"/>
          <w:color w:val="000000" w:themeColor="text1"/>
        </w:rPr>
        <w:fldChar w:fldCharType="begin">
          <w:fldData xml:space="preserve">PEVuZE5vdGU+PENpdGU+PEF1dGhvcj5QZWVsYWVydHM8L0F1dGhvcj48WWVhcj4yMDE1PC9ZZWFy
PjxSZWNOdW0+MjYzNTwvUmVjTnVtPjxEaXNwbGF5VGV4dD48c3R5bGUgZmFjZT0ic3VwZXJzY3Jp
cHQiPjM2PC9zdHlsZT48L0Rpc3BsYXlUZXh0PjxyZWNvcmQ+PHJlYy1udW1iZXI+MjYzNTwvcmVj
LW51bWJlcj48Zm9yZWlnbi1rZXlzPjxrZXkgYXBwPSJFTiIgZGItaWQ9Inh2MmRzZnY5bHY5ZnZ4
ZTU1dmZ4dzVzZTB6ZXJ3MDlwdnRldyIgdGltZXN0YW1wPSIxNTc0MTc2MTQ5Ij4yNjM1PC9rZXk+
PC9mb3JlaWduLWtleXM+PHJlZi10eXBlIG5hbWU9IkpvdXJuYWwgQXJ0aWNsZSI+MTc8L3JlZi10
eXBlPjxjb250cmlidXRvcnM+PGF1dGhvcnM+PGF1dGhvcj5QZWVsYWVydHMsIFcuPC9hdXRob3I+
PGF1dGhvcj5Cb3Vzc2V0LCBMLjwvYXV0aG9yPjxhdXRob3I+VmFuIGRlciBQZXJyZW4sIEEuPC9h
dXRob3I+PGF1dGhvcj5Nb3NrYWx5dWssIEEuPC9hdXRob3I+PGF1dGhvcj5QdWxpenppLCBSLjwv
YXV0aG9yPjxhdXRob3I+R2l1Z2xpYW5vLCBNLjwvYXV0aG9yPjxhdXRob3I+VmFuIGRlbiBIYXV0
ZSwgQy48L2F1dGhvcj48YXV0aG9yPk1lbGtpLCBSLjwvYXV0aG9yPjxhdXRob3I+QmFla2VsYW5k
dCwgVi48L2F1dGhvcj48L2F1dGhvcnM+PC9jb250cmlidXRvcnM+PGF1dGgtYWRkcmVzcz5LVSBM
ZXV2ZW4sIExhYm9yYXRvcnkgZm9yIE5ldXJvYmlvbG9neSBhbmQgR2VuZSBUaGVyYXB5LCBEZXBh
cnRtZW50IG9mIE5ldXJvc2NpZW5jZXMsIDMwMDAgTGV1dmVuLCBCZWxnaXVtLiYjeEQ7UGFyaXMt
U2FjbGF5IEluc3RpdHV0ZSBvZiBOZXVyb3NjaWVuY2UsIENOUlMsIEF2ZW51ZSBkZSBsYSBUZXJy
YXNzZSwgOTExOTggR2lmLXN1ci1ZdmV0dGUsIEZyYW5jZS4mI3hEO1RoZW9yZXRpY2FsIE5ldXJv
YmlvbG9neSAmYW1wO05ldXJvZW5naW5lZXJpbmcgTGFib3JhdG9yeSwgRGVwYXJ0bWVudCBvZiBC
aW9tZWRpY2FsIFNjaWVuY2VzLCBVbml2ZXJzaXR5IG9mIEFudHdlcnAsIDI2MTAgQW50d2VycCwg
QmVsZ2l1bS4mI3hEOzFdIFRoZW9yZXRpY2FsIE5ldXJvYmlvbG9neSAmYW1wO05ldXJvZW5naW5l
ZXJpbmcgTGFib3JhdG9yeSwgRGVwYXJ0bWVudCBvZiBCaW9tZWRpY2FsIFNjaWVuY2VzLCBVbml2
ZXJzaXR5IG9mIEFudHdlcnAsIDI2MTAgQW50d2VycCwgQmVsZ2l1bSBbMl0gRGVwYXJ0bWVudCBv
ZiBDb21wdXRlciBTY2llbmNlLCBVbml2ZXJzaXR5IG9mIFNoZWZmaWVsZCwgUzEgNERQIFNoZWZm
aWVsZCwgVUsgWzNdIEJyYWluIE1pbmQgSW5zdGl0dXRlLCBTd2lzcyBGZWRlcmFsIEluc3RpdHV0
ZSBvZiBUZWNobm9sb2d5IG9mIExhdXNhbm5lLCAxMDE1IExhdXNhbm5lLCBTd2l0emVybGFuZCBb
NF0gTmV1cm8tRWxlY3Ryb25pY3MgUmVzZWFyY2ggRmxhbmRlcnMgKE5FUkYpLCAzMDAxIExldXZl
biwgQmVsZ2l1bS4mI3hEOzFdIEtVIExldXZlbiwgTGFib3JhdG9yeSBmb3IgTmV1cm9iaW9sb2d5
IGFuZCBHZW5lIFRoZXJhcHksIERlcGFydG1lbnQgb2YgTmV1cm9zY2llbmNlcywgMzAwMCBMZXV2
ZW4sIEJlbGdpdW0gWzJdIEtVIExldXZlbiwgTGV1dmVuIFZpcmFsIFZlY3RvciBDb3JlLCAzMDAw
IExldXZlbiwgQmVsZ2l1bS48L2F1dGgtYWRkcmVzcz48dGl0bGVzPjx0aXRsZT5hbHBoYS1TeW51
Y2xlaW4gc3RyYWlucyBjYXVzZSBkaXN0aW5jdCBzeW51Y2xlaW5vcGF0aGllcyBhZnRlciBsb2Nh
bCBhbmQgc3lzdGVtaWMgYWRtaW5pc3RyYXRpb248L3RpdGxlPjxzZWNvbmRhcnktdGl0bGU+TmF0
dXJlPC9zZWNvbmRhcnktdGl0bGU+PC90aXRsZXM+PHBlcmlvZGljYWw+PGZ1bGwtdGl0bGU+TmF0
dXJlPC9mdWxsLXRpdGxlPjwvcGVyaW9kaWNhbD48cGFnZXM+MzQwLTQ8L3BhZ2VzPjx2b2x1bWU+
NTIyPC92b2x1bWU+PG51bWJlcj43NTU2PC9udW1iZXI+PGVkaXRpb24+MjAxNS8wNi8xMTwvZWRp
dGlvbj48a2V5d29yZHM+PGtleXdvcmQ+QW5pbWFsczwva2V5d29yZD48a2V5d29yZD5CbG9vZC1C
cmFpbiBCYXJyaWVyPC9rZXl3b3JkPjxrZXl3b3JkPkJyYWluL2RydWcgZWZmZWN0cy9tZXRhYm9s
aXNtPC9rZXl3b3JkPjxrZXl3b3JkPkZlbWFsZTwva2V5d29yZD48a2V5d29yZD5IdW1hbnM8L2tl
eXdvcmQ+PGtleXdvcmQ+TGV3eSBCb2R5IERpc2Vhc2UvKmNoZW1pY2FsbHkgaW5kdWNlZC9tZXRh
Ym9saXNtL3BhdGhvbG9neTwva2V5d29yZD48a2V5d29yZD5NdWx0aXBsZSBTeXN0ZW0gQXRyb3Bo
eS8qY2hlbWljYWxseSBpbmR1Y2VkL21ldGFib2xpc20vcGF0aG9sb2d5PC9rZXl3b3JkPjxrZXl3
b3JkPlBhcmtpbnNvbiBEaXNlYXNlL21ldGFib2xpc20vKnBhdGhvbG9neTwva2V5d29yZD48a2V5
d29yZD5QaGVub3R5cGU8L2tleXdvcmQ+PGtleXdvcmQ+UmF0czwva2V5d29yZD48a2V5d29yZD5S
YXRzLCBXaXN0YXI8L2tleXdvcmQ+PGtleXdvcmQ+U3Vic3RhbnRpYSBOaWdyYS9kcnVnIGVmZmVj
dHMvbWV0YWJvbGlzbS9wYXRob2xvZ3k8L2tleXdvcmQ+PGtleXdvcmQ+U3luYXBzZXMvbWV0YWJv
bGlzbS9wYXRob2xvZ3k8L2tleXdvcmQ+PGtleXdvcmQ+YWxwaGEtU3ludWNsZWluLyphZG1pbmlz
dHJhdGlvbiAmYW1wOyBkb3NhZ2UvY2hlbWlzdHJ5L2NsYXNzaWZpY2F0aW9uLyp0b3hpY2l0eTwv
a2V5d29yZD48L2tleXdvcmRzPjxkYXRlcz48eWVhcj4yMDE1PC95ZWFyPjxwdWItZGF0ZXM+PGRh
dGU+SnVuIDE4PC9kYXRlPjwvcHViLWRhdGVzPjwvZGF0ZXM+PGlzYm4+MTQ3Ni00Njg3IChFbGVj
dHJvbmljKSYjeEQ7MDAyOC0wODM2IChMaW5raW5nKTwvaXNibj48YWNjZXNzaW9uLW51bT4yNjA2
MTc2NjwvYWNjZXNzaW9uLW51bT48dXJscz48cmVsYXRlZC11cmxzPjx1cmw+aHR0cHM6Ly93d3cu
bmNiaS5ubG0ubmloLmdvdi9wdWJtZWQvMjYwNjE3NjY8L3VybD48L3JlbGF0ZWQtdXJscz48L3Vy
bHM+PGVsZWN0cm9uaWMtcmVzb3VyY2UtbnVtPjEwLjEwMzgvbmF0dXJlMTQ1NDc8L2VsZWN0cm9u
aWMtcmVzb3VyY2UtbnVtPjwvcmVjb3JkPjwvQ2l0ZT48L0VuZE5vdGU+
</w:fldData>
        </w:fldChar>
      </w:r>
      <w:r w:rsidR="00077114">
        <w:rPr>
          <w:rFonts w:asciiTheme="minorHAnsi" w:hAnsiTheme="minorHAnsi" w:cstheme="minorBidi"/>
          <w:color w:val="000000" w:themeColor="text1"/>
        </w:rPr>
        <w:instrText xml:space="preserve"> ADDIN EN.CITE </w:instrText>
      </w:r>
      <w:r w:rsidR="00077114">
        <w:rPr>
          <w:rFonts w:asciiTheme="minorHAnsi" w:hAnsiTheme="minorHAnsi" w:cstheme="minorBidi"/>
          <w:color w:val="000000" w:themeColor="text1"/>
        </w:rPr>
        <w:fldChar w:fldCharType="begin">
          <w:fldData xml:space="preserve">PEVuZE5vdGU+PENpdGU+PEF1dGhvcj5QZWVsYWVydHM8L0F1dGhvcj48WWVhcj4yMDE1PC9ZZWFy
PjxSZWNOdW0+MjYzNTwvUmVjTnVtPjxEaXNwbGF5VGV4dD48c3R5bGUgZmFjZT0ic3VwZXJzY3Jp
cHQiPjM2PC9zdHlsZT48L0Rpc3BsYXlUZXh0PjxyZWNvcmQ+PHJlYy1udW1iZXI+MjYzNTwvcmVj
LW51bWJlcj48Zm9yZWlnbi1rZXlzPjxrZXkgYXBwPSJFTiIgZGItaWQ9Inh2MmRzZnY5bHY5ZnZ4
ZTU1dmZ4dzVzZTB6ZXJ3MDlwdnRldyIgdGltZXN0YW1wPSIxNTc0MTc2MTQ5Ij4yNjM1PC9rZXk+
PC9mb3JlaWduLWtleXM+PHJlZi10eXBlIG5hbWU9IkpvdXJuYWwgQXJ0aWNsZSI+MTc8L3JlZi10
eXBlPjxjb250cmlidXRvcnM+PGF1dGhvcnM+PGF1dGhvcj5QZWVsYWVydHMsIFcuPC9hdXRob3I+
PGF1dGhvcj5Cb3Vzc2V0LCBMLjwvYXV0aG9yPjxhdXRob3I+VmFuIGRlciBQZXJyZW4sIEEuPC9h
dXRob3I+PGF1dGhvcj5Nb3NrYWx5dWssIEEuPC9hdXRob3I+PGF1dGhvcj5QdWxpenppLCBSLjwv
YXV0aG9yPjxhdXRob3I+R2l1Z2xpYW5vLCBNLjwvYXV0aG9yPjxhdXRob3I+VmFuIGRlbiBIYXV0
ZSwgQy48L2F1dGhvcj48YXV0aG9yPk1lbGtpLCBSLjwvYXV0aG9yPjxhdXRob3I+QmFla2VsYW5k
dCwgVi48L2F1dGhvcj48L2F1dGhvcnM+PC9jb250cmlidXRvcnM+PGF1dGgtYWRkcmVzcz5LVSBM
ZXV2ZW4sIExhYm9yYXRvcnkgZm9yIE5ldXJvYmlvbG9neSBhbmQgR2VuZSBUaGVyYXB5LCBEZXBh
cnRtZW50IG9mIE5ldXJvc2NpZW5jZXMsIDMwMDAgTGV1dmVuLCBCZWxnaXVtLiYjeEQ7UGFyaXMt
U2FjbGF5IEluc3RpdHV0ZSBvZiBOZXVyb3NjaWVuY2UsIENOUlMsIEF2ZW51ZSBkZSBsYSBUZXJy
YXNzZSwgOTExOTggR2lmLXN1ci1ZdmV0dGUsIEZyYW5jZS4mI3hEO1RoZW9yZXRpY2FsIE5ldXJv
YmlvbG9neSAmYW1wO05ldXJvZW5naW5lZXJpbmcgTGFib3JhdG9yeSwgRGVwYXJ0bWVudCBvZiBC
aW9tZWRpY2FsIFNjaWVuY2VzLCBVbml2ZXJzaXR5IG9mIEFudHdlcnAsIDI2MTAgQW50d2VycCwg
QmVsZ2l1bS4mI3hEOzFdIFRoZW9yZXRpY2FsIE5ldXJvYmlvbG9neSAmYW1wO05ldXJvZW5naW5l
ZXJpbmcgTGFib3JhdG9yeSwgRGVwYXJ0bWVudCBvZiBCaW9tZWRpY2FsIFNjaWVuY2VzLCBVbml2
ZXJzaXR5IG9mIEFudHdlcnAsIDI2MTAgQW50d2VycCwgQmVsZ2l1bSBbMl0gRGVwYXJ0bWVudCBv
ZiBDb21wdXRlciBTY2llbmNlLCBVbml2ZXJzaXR5IG9mIFNoZWZmaWVsZCwgUzEgNERQIFNoZWZm
aWVsZCwgVUsgWzNdIEJyYWluIE1pbmQgSW5zdGl0dXRlLCBTd2lzcyBGZWRlcmFsIEluc3RpdHV0
ZSBvZiBUZWNobm9sb2d5IG9mIExhdXNhbm5lLCAxMDE1IExhdXNhbm5lLCBTd2l0emVybGFuZCBb
NF0gTmV1cm8tRWxlY3Ryb25pY3MgUmVzZWFyY2ggRmxhbmRlcnMgKE5FUkYpLCAzMDAxIExldXZl
biwgQmVsZ2l1bS4mI3hEOzFdIEtVIExldXZlbiwgTGFib3JhdG9yeSBmb3IgTmV1cm9iaW9sb2d5
IGFuZCBHZW5lIFRoZXJhcHksIERlcGFydG1lbnQgb2YgTmV1cm9zY2llbmNlcywgMzAwMCBMZXV2
ZW4sIEJlbGdpdW0gWzJdIEtVIExldXZlbiwgTGV1dmVuIFZpcmFsIFZlY3RvciBDb3JlLCAzMDAw
IExldXZlbiwgQmVsZ2l1bS48L2F1dGgtYWRkcmVzcz48dGl0bGVzPjx0aXRsZT5hbHBoYS1TeW51
Y2xlaW4gc3RyYWlucyBjYXVzZSBkaXN0aW5jdCBzeW51Y2xlaW5vcGF0aGllcyBhZnRlciBsb2Nh
bCBhbmQgc3lzdGVtaWMgYWRtaW5pc3RyYXRpb248L3RpdGxlPjxzZWNvbmRhcnktdGl0bGU+TmF0
dXJlPC9zZWNvbmRhcnktdGl0bGU+PC90aXRsZXM+PHBlcmlvZGljYWw+PGZ1bGwtdGl0bGU+TmF0
dXJlPC9mdWxsLXRpdGxlPjwvcGVyaW9kaWNhbD48cGFnZXM+MzQwLTQ8L3BhZ2VzPjx2b2x1bWU+
NTIyPC92b2x1bWU+PG51bWJlcj43NTU2PC9udW1iZXI+PGVkaXRpb24+MjAxNS8wNi8xMTwvZWRp
dGlvbj48a2V5d29yZHM+PGtleXdvcmQ+QW5pbWFsczwva2V5d29yZD48a2V5d29yZD5CbG9vZC1C
cmFpbiBCYXJyaWVyPC9rZXl3b3JkPjxrZXl3b3JkPkJyYWluL2RydWcgZWZmZWN0cy9tZXRhYm9s
aXNtPC9rZXl3b3JkPjxrZXl3b3JkPkZlbWFsZTwva2V5d29yZD48a2V5d29yZD5IdW1hbnM8L2tl
eXdvcmQ+PGtleXdvcmQ+TGV3eSBCb2R5IERpc2Vhc2UvKmNoZW1pY2FsbHkgaW5kdWNlZC9tZXRh
Ym9saXNtL3BhdGhvbG9neTwva2V5d29yZD48a2V5d29yZD5NdWx0aXBsZSBTeXN0ZW0gQXRyb3Bo
eS8qY2hlbWljYWxseSBpbmR1Y2VkL21ldGFib2xpc20vcGF0aG9sb2d5PC9rZXl3b3JkPjxrZXl3
b3JkPlBhcmtpbnNvbiBEaXNlYXNlL21ldGFib2xpc20vKnBhdGhvbG9neTwva2V5d29yZD48a2V5
d29yZD5QaGVub3R5cGU8L2tleXdvcmQ+PGtleXdvcmQ+UmF0czwva2V5d29yZD48a2V5d29yZD5S
YXRzLCBXaXN0YXI8L2tleXdvcmQ+PGtleXdvcmQ+U3Vic3RhbnRpYSBOaWdyYS9kcnVnIGVmZmVj
dHMvbWV0YWJvbGlzbS9wYXRob2xvZ3k8L2tleXdvcmQ+PGtleXdvcmQ+U3luYXBzZXMvbWV0YWJv
bGlzbS9wYXRob2xvZ3k8L2tleXdvcmQ+PGtleXdvcmQ+YWxwaGEtU3ludWNsZWluLyphZG1pbmlz
dHJhdGlvbiAmYW1wOyBkb3NhZ2UvY2hlbWlzdHJ5L2NsYXNzaWZpY2F0aW9uLyp0b3hpY2l0eTwv
a2V5d29yZD48L2tleXdvcmRzPjxkYXRlcz48eWVhcj4yMDE1PC95ZWFyPjxwdWItZGF0ZXM+PGRh
dGU+SnVuIDE4PC9kYXRlPjwvcHViLWRhdGVzPjwvZGF0ZXM+PGlzYm4+MTQ3Ni00Njg3IChFbGVj
dHJvbmljKSYjeEQ7MDAyOC0wODM2IChMaW5raW5nKTwvaXNibj48YWNjZXNzaW9uLW51bT4yNjA2
MTc2NjwvYWNjZXNzaW9uLW51bT48dXJscz48cmVsYXRlZC11cmxzPjx1cmw+aHR0cHM6Ly93d3cu
bmNiaS5ubG0ubmloLmdvdi9wdWJtZWQvMjYwNjE3NjY8L3VybD48L3JlbGF0ZWQtdXJscz48L3Vy
bHM+PGVsZWN0cm9uaWMtcmVzb3VyY2UtbnVtPjEwLjEwMzgvbmF0dXJlMTQ1NDc8L2VsZWN0cm9u
aWMtcmVzb3VyY2UtbnVtPjwvcmVjb3JkPjwvQ2l0ZT48L0VuZE5vdGU+
</w:fldData>
        </w:fldChar>
      </w:r>
      <w:r w:rsidR="00077114">
        <w:rPr>
          <w:rFonts w:asciiTheme="minorHAnsi" w:hAnsiTheme="minorHAnsi" w:cstheme="minorBidi"/>
          <w:color w:val="000000" w:themeColor="text1"/>
        </w:rPr>
        <w:instrText xml:space="preserve"> ADDIN EN.CITE.DATA </w:instrText>
      </w:r>
      <w:r w:rsidR="00077114">
        <w:rPr>
          <w:rFonts w:asciiTheme="minorHAnsi" w:hAnsiTheme="minorHAnsi" w:cstheme="minorBidi"/>
          <w:color w:val="000000" w:themeColor="text1"/>
        </w:rPr>
      </w:r>
      <w:r w:rsidR="00077114">
        <w:rPr>
          <w:rFonts w:asciiTheme="minorHAnsi" w:hAnsiTheme="minorHAnsi" w:cstheme="minorBidi"/>
          <w:color w:val="000000" w:themeColor="text1"/>
        </w:rPr>
        <w:fldChar w:fldCharType="end"/>
      </w:r>
      <w:r w:rsidRPr="00667BE0">
        <w:rPr>
          <w:rFonts w:asciiTheme="minorHAnsi" w:hAnsiTheme="minorHAnsi" w:cstheme="minorBidi"/>
          <w:color w:val="000000" w:themeColor="text1"/>
        </w:rPr>
      </w:r>
      <w:r w:rsidRPr="00667BE0">
        <w:rPr>
          <w:rFonts w:asciiTheme="minorHAnsi" w:hAnsiTheme="minorHAnsi" w:cstheme="minorBidi"/>
          <w:color w:val="000000" w:themeColor="text1"/>
        </w:rPr>
        <w:fldChar w:fldCharType="separate"/>
      </w:r>
      <w:r w:rsidR="00077114" w:rsidRPr="00077114">
        <w:rPr>
          <w:rFonts w:asciiTheme="minorHAnsi" w:hAnsiTheme="minorHAnsi" w:cstheme="minorBidi"/>
          <w:noProof/>
          <w:color w:val="000000" w:themeColor="text1"/>
          <w:vertAlign w:val="superscript"/>
        </w:rPr>
        <w:t>36</w:t>
      </w:r>
      <w:r w:rsidRPr="00667BE0">
        <w:rPr>
          <w:rFonts w:asciiTheme="minorHAnsi" w:hAnsiTheme="minorHAnsi" w:cstheme="minorBidi"/>
          <w:color w:val="000000" w:themeColor="text1"/>
        </w:rPr>
        <w:fldChar w:fldCharType="end"/>
      </w:r>
      <w:r w:rsidRPr="00667BE0">
        <w:rPr>
          <w:rFonts w:asciiTheme="minorHAnsi" w:hAnsiTheme="minorHAnsi" w:cstheme="minorBidi"/>
          <w:color w:val="000000" w:themeColor="text1"/>
        </w:rPr>
        <w:t>. Nonetheless, the preparation and validation of PFFs are beyond the scope of this article and have been described in several publications</w:t>
      </w:r>
      <w:r w:rsidRPr="00667BE0">
        <w:rPr>
          <w:rFonts w:asciiTheme="minorHAnsi" w:hAnsiTheme="minorHAnsi" w:cstheme="minorBidi"/>
          <w:color w:val="000000" w:themeColor="text1"/>
        </w:rPr>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F0dGVyc29uPC9BdXRob3I+
PFllYXI+MjAxOTwvWWVhcj48UmVjTnVtPjMyNDI8L1JlY051bT48cmVjb3JkPjxyZWMtbnVtYmVy
PjMyNDI8L3JlYy1udW1iZXI+PGZvcmVpZ24ta2V5cz48a2V5IGFwcD0iRU4iIGRiLWlkPSJ4djJk
c2Z2OWx2OWZ2eGU1NXZmeHc1c2UwemVydzA5cHZ0ZXciIHRpbWVzdGFtcD0iMTU3NjEzNjUyNyI+
MzI0Mjwva2V5PjwvZm9yZWlnbi1rZXlzPjxyZWYtdHlwZSBuYW1lPSJKb3VybmFsIEFydGljbGUi
PjE3PC9yZWYtdHlwZT48Y29udHJpYnV0b3JzPjxhdXRob3JzPjxhdXRob3I+UGF0dGVyc29uLCBK
LiBSLjwvYXV0aG9yPjxhdXRob3I+UG9saW5za2ksIE4uIEsuPC9hdXRob3I+PGF1dGhvcj5EdWZm
eSwgTS4gRi48L2F1dGhvcj48YXV0aG9yPktlbXAsIEMuIEouPC9hdXRob3I+PGF1dGhvcj5MdWss
IEsuIEMuPC9hdXRob3I+PGF1dGhvcj5Wb2xwaWNlbGxpLURhbGV5LCBMLiBBLjwvYXV0aG9yPjxh
dXRob3I+S2FuYWFuLCBOLiBNLjwvYXV0aG9yPjxhdXRob3I+U29ydHdlbGwsIEMuIEUuPC9hdXRo
b3I+PC9hdXRob3JzPjwvY29udHJpYnV0b3JzPjxhdXRoLWFkZHJlc3M+RGVwYXJ0bWVudCBvZiBU
cmFuc2xhdGlvbmFsIFNjaWVuY2UgYW5kIE1vbGVjdWxhciBNZWRpY2luZSwgTWljaGlnYW4gU3Rh
dGUgVW5pdmVyc2l0eTsgSm9zZXBoLlBhdHRlcnNvbkBoYy5tc3UuZWR1LiYjeEQ7VGhlIE1pY2hh
ZWwgSi4gRm94IEZvdW5kYXRpb24gZm9yIFBhcmtpbnNvbiZhcG9zO3MgUmVzZWFyY2guJiN4RDtE
ZXBhcnRtZW50IG9mIFRyYW5zbGF0aW9uYWwgU2NpZW5jZSBhbmQgTW9sZWN1bGFyIE1lZGljaW5l
LCBNaWNoaWdhbiBTdGF0ZSBVbml2ZXJzaXR5OyBOZXVyb3NjaWVuY2UgUHJvZ3JhbSwgTWljaGln
YW4gU3RhdGUgVW5pdmVyc2l0eS4mI3hEO0RlcGFydG1lbnQgb2YgVHJhbnNsYXRpb25hbCBTY2ll
bmNlIGFuZCBNb2xlY3VsYXIgTWVkaWNpbmUsIE1pY2hpZ2FuIFN0YXRlIFVuaXZlcnNpdHkuJiN4
RDtDZW50ZXIgZm9yIE5ldXJvZGVnZW5lcmF0aXZlIERpc2Vhc2UgUmVzZWFyY2gsIERlcGFydG1l
bnQgb2YgUGF0aG9sb2d5IGFuZCBMYWJvcmF0b3J5IE1lZGljaW5lLCBVbml2ZXJzaXR5IG9mIFBl
bm5zeWx2YW5pYSBQZXJlbG1hbiBTY2hvb2wgb2YgTWVkaWNpbmUuJiN4RDtDZW50ZXIgZm9yIE5l
dXJvZGVnZW5lcmF0aW9uIGFuZCBFeHBlcmltZW50YWwgVGhlcmFwZXV0aWNzLCBVbml2ZXJzaXR5
IG9mIEFsYWJhbWEgYXQgQmlybWluZ2hhbS4mI3hEO0RlcGFydG1lbnQgb2YgVHJhbnNsYXRpb25h
bCBTY2llbmNlIGFuZCBNb2xlY3VsYXIgTWVkaWNpbmUsIE1pY2hpZ2FuIFN0YXRlIFVuaXZlcnNp
dHk7IE5ldXJvc2NpZW5jZSBQcm9ncmFtLCBNaWNoaWdhbiBTdGF0ZSBVbml2ZXJzaXR5OyBNZXJj
eSBIZWFsdGggSGF1ZW5zdGVpbiBOZXVyb3NjaWVuY2UgTWVkaWNhbCBDZW50ZXIuPC9hdXRoLWFk
ZHJlc3M+PHRpdGxlcz48dGl0bGU+R2VuZXJhdGlvbiBvZiBBbHBoYS1TeW51Y2xlaW4gUHJlZm9y
bWVkIEZpYnJpbHMgZnJvbSBNb25vbWVycyBhbmQgVXNlIEluIFZpdm88L3RpdGxlPjxzZWNvbmRh
cnktdGl0bGU+SiBWaXMgRXhwPC9zZWNvbmRhcnktdGl0bGU+PC90aXRsZXM+PHBlcmlvZGljYWw+
PGZ1bGwtdGl0bGU+SiBWaXMgRXhwPC9mdWxsLXRpdGxlPjwvcGVyaW9kaWNhbD48cGFnZXM+ZTU5
NzU4PC9wYWdlcz48bnVtYmVyPjE0ODwvbnVtYmVyPjxlZGl0aW9uPjIwMTkvMDYvMTg8L2VkaXRp
b24+PGtleXdvcmRzPjxrZXl3b3JkPlRoaXMgTW9udGggaW4gSm9WRTwva2V5d29yZD48a2V5d29y
ZD5BbHBoYS1TeW51Y2xlaW48L2tleXdvcmQ+PGtleXdvcmQ+TW9ub21lcnM8L2tleXdvcmQ+PGtl
eXdvcmQ+UHJlZm9ybWVkIEZpYnJpbHM8L2tleXdvcmQ+PGtleXdvcmQ+UGFya2luc29uJmFwb3M7
cyBEaXNlYXNlPC9rZXl3b3JkPjxrZXl3b3JkPlF1YWxpdHkgQ29udHJvbDwva2V5d29yZD48a2V5
d29yZD5TdGVyZW90YXhpYyBTdXJnZXJ5PC9rZXl3b3JkPjwva2V5d29yZHM+PGRhdGVzPjx5ZWFy
PjIwMTk8L3llYXI+PHB1Yi1kYXRlcz48ZGF0ZT5KdW4gMjwvZGF0ZT48L3B1Yi1kYXRlcz48L2Rh
dGVzPjxwdWJsaXNoZXI+TXlKb1ZFIENvcnA8L3B1Ymxpc2hlcj48aXNibj4xOTQwLTA4N1ggKEVs
ZWN0cm9uaWMpJiN4RDsxOTQwLTA4N1ggKExpbmtpbmcpPC9pc2JuPjxhY2Nlc3Npb24tbnVtPjMx
MjA1MzA4PC9hY2Nlc3Npb24tbnVtPjx1cmxzPjxyZWxhdGVkLXVybHM+PHVybD5odHRwczovL3d3
dy5uY2JpLm5sbS5uaWguZ292L3B1Ym1lZC8zMTIwNTMwODwvdXJsPjwvcmVsYXRlZC11cmxzPjwv
dXJscz48ZWxlY3Ryb25pYy1yZXNvdXJjZS1udW0+MTAuMzc5MS81OTc1ODwvZWxlY3Ryb25pYy1y
ZXNvdXJjZS1udW0+PC9yZWNvcmQ+PC9DaXRlPjxDaXRlPjxBdXRob3I+UG9saW5za2k8L0F1dGhv
cj48WWVhcj4yMDE4PC9ZZWFyPjxSZWNOdW0+Mjg5NTwvUmVjTnVtPjxyZWNvcmQ+PHJlYy1udW1i
ZXI+Mjg5NTwvcmVjLW51bWJlcj48Zm9yZWlnbi1rZXlzPjxrZXkgYXBwPSJFTiIgZGItaWQ9Inh2
MmRzZnY5bHY5ZnZ4ZTU1dmZ4dzVzZTB6ZXJ3MDlwdnRldyIgdGltZXN0YW1wPSIxNTc0MTc2MTcy
Ij4yODk1PC9rZXk+PC9mb3JlaWduLWtleXM+PHJlZi10eXBlIG5hbWU9IkpvdXJuYWwgQXJ0aWNs
ZSI+MTc8L3JlZi10eXBlPjxjb250cmlidXRvcnM+PGF1dGhvcnM+PGF1dGhvcj5Qb2xpbnNraSwg
Ti4gSy48L2F1dGhvcj48YXV0aG9yPlZvbHBpY2VsbGktRGFsZXksIEwuIEEuPC9hdXRob3I+PGF1
dGhvcj5Tb3J0d2VsbCwgQy4gRS48L2F1dGhvcj48YXV0aG9yPkx1aywgSy4gQy48L2F1dGhvcj48
YXV0aG9yPkNyZW1hZGVzLCBOLjwvYXV0aG9yPjxhdXRob3I+R290dGxlciwgTC4gTS48L2F1dGhv
cj48YXV0aG9yPkZyb3VsYSwgSi48L2F1dGhvcj48YXV0aG9yPkR1ZmZ5LCBNLiBGLjwvYXV0aG9y
PjxhdXRob3I+TGVlLCBWLiBNLiBZLjwvYXV0aG9yPjxhdXRob3I+TWFydGluZXosIFQuIE4uPC9h
dXRob3I+PGF1dGhvcj5EYXZlLCBLLiBELjwvYXV0aG9yPjwvYXV0aG9ycz48L2NvbnRyaWJ1dG9y
cz48YXV0aC1hZGRyZXNzPlRoZSBNaWNoYWVsIEouIEZveCBGb3VuZGF0aW9uIGZvciBQYXJraW5z
b24mYXBvcztzIFJlc2VhcmNoLCBOZXcgWW9yaywgTlksIFVTQS4mI3hEO0NlbnRlciBmb3IgTmV1
cm9kZWdlbmVyYXRpb24gYW5kIEV4cGVyaW1lbnRhbCBUaGVyYXBldXRpY3MsIFVuaXZlcnNpdHkg
b2YgQWxhYmFtYSBhdCBCaXJtaW5naGFtLCBCaXJtaW5naGFtLCBBTCwgVVNBLiYjeEQ7RGVwYXJ0
bWVudCBvZiBUcmFuc2xhdGlvbmFsIFNjaWVuY2UgYW5kIE1vbGVjdWxhciBNZWRpY2luZSwgTWlj
aGlnYW4gU3RhdGUgVW5pdmVyc2l0eSwgR3JhbmQgUmFwaWRzLCBNSSwgVVNBLiYjeEQ7RGVwYXJ0
bWVudCBvZiBQYXRob2xvZ3kgYW5kIExhYm9yYXRvcnkgTWVkaWNpbmUsIENlbnRlciBmb3IgTmV1
cm9kZWdlbmVyYXRpdmUgRGlzZWFzZSBSZXNlYXJjaCwgVW5pdmVyc2l0eSBvZiBQZW5uc3lsdmFu
aWEgUGVyZWxtYW4gU2Nob29sIG9mIE1lZGljaW5lLCBQaGlsYWRlbHBoaWEsIFBBLCBVU0EuJiN4
RDtJbnN0aXR1dGUgZm9yIEJpb2NvbXB1dGF0aW9uIGFuZCBDb21wbGV4IFN5c3RlbXMgUGh5c2lj
cyAoQklGSSksIFVuaXZlcnNpdHkgb2YgWmFyYWdvemEsIFphcmFnb3phLCBTcGFpbi4mI3hEO1By
b3Rlb3MsIEluYywgS2FsYW1hem9vLCBNSSwgVVNBLjwvYXV0aC1hZGRyZXNzPjx0aXRsZXM+PHRp
dGxlPkJlc3QgUHJhY3RpY2VzIGZvciBHZW5lcmF0aW5nIGFuZCBVc2luZyBBbHBoYS1TeW51Y2xl
aW4gUHJlLUZvcm1lZCBGaWJyaWxzIHRvIE1vZGVsIFBhcmtpbnNvbiZhcG9zO3MgRGlzZWFzZSBp
biBSb2RlbnRzPC90aXRsZT48c2Vjb25kYXJ5LXRpdGxlPkogUGFya2luc29ucyBEaXM8L3NlY29u
ZGFyeS10aXRsZT48L3RpdGxlcz48cGVyaW9kaWNhbD48ZnVsbC10aXRsZT5KIFBhcmtpbnNvbnMg
RGlzPC9mdWxsLXRpdGxlPjwvcGVyaW9kaWNhbD48a2V5d29yZHM+PGtleXdvcmQ+QWxwaGEtc3lu
dWNsZWluPC9rZXl3b3JkPjxrZXl3b3JkPlBhcmtpbnNvbiZhcG9zO3MgZGlzZWFzZTwva2V5d29y
ZD48a2V5d29yZD5wcmUtZm9ybWVkIGZpYnJpbDwva2V5d29yZD48a2V5d29yZD5wcmVjbGluaWNh
bCBtb2RlbDwva2V5d29yZD48L2tleXdvcmRzPjxkYXRlcz48eWVhcj4yMDE4PC95ZWFyPjxwdWIt
ZGF0ZXM+PGRhdGU+SmFuIDMwPC9kYXRlPjwvcHViLWRhdGVzPjwvZGF0ZXM+PGlzYm4+MTg3Ny03
MThYIChFbGVjdHJvbmljKSYjeEQ7MTg3Ny03MTcxIChMaW5raW5nKTwvaXNibj48YWNjZXNzaW9u
LW51bT4yOTQwMDY2ODwvYWNjZXNzaW9uLW51bT48dXJscz48cmVsYXRlZC11cmxzPjx1cmw+aHR0
cHM6Ly93d3cubmNiaS5ubG0ubmloLmdvdi9wdWJtZWQvMjk0MDA2Njg8L3VybD48L3JlbGF0ZWQt
dXJscz48L3VybHM+PGVsZWN0cm9uaWMtcmVzb3VyY2UtbnVtPjEwLjMyMzMvSlBELTE3MTI0ODwv
ZWxlY3Ryb25pYy1yZXNvdXJjZS1udW0+PC9yZWNvcmQ+PC9DaXRlPjwvRW5kTm90ZT5=
</w:fldData>
        </w:fldChar>
      </w:r>
      <w:r w:rsidR="00077114">
        <w:rPr>
          <w:rFonts w:asciiTheme="minorHAnsi" w:hAnsiTheme="minorHAnsi" w:cstheme="minorBidi"/>
          <w:color w:val="000000" w:themeColor="text1"/>
        </w:rPr>
        <w:instrText xml:space="preserve"> ADDIN EN.CITE </w:instrText>
      </w:r>
      <w:r w:rsidR="00077114">
        <w:rPr>
          <w:rFonts w:asciiTheme="minorHAnsi" w:hAnsiTheme="minorHAnsi" w:cstheme="minorBidi"/>
          <w:color w:val="000000" w:themeColor="text1"/>
        </w:rPr>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F0dGVyc29uPC9BdXRob3I+
PFllYXI+MjAxOTwvWWVhcj48UmVjTnVtPjMyNDI8L1JlY051bT48cmVjb3JkPjxyZWMtbnVtYmVy
PjMyNDI8L3JlYy1udW1iZXI+PGZvcmVpZ24ta2V5cz48a2V5IGFwcD0iRU4iIGRiLWlkPSJ4djJk
c2Z2OWx2OWZ2eGU1NXZmeHc1c2UwemVydzA5cHZ0ZXciIHRpbWVzdGFtcD0iMTU3NjEzNjUyNyI+
MzI0Mjwva2V5PjwvZm9yZWlnbi1rZXlzPjxyZWYtdHlwZSBuYW1lPSJKb3VybmFsIEFydGljbGUi
PjE3PC9yZWYtdHlwZT48Y29udHJpYnV0b3JzPjxhdXRob3JzPjxhdXRob3I+UGF0dGVyc29uLCBK
LiBSLjwvYXV0aG9yPjxhdXRob3I+UG9saW5za2ksIE4uIEsuPC9hdXRob3I+PGF1dGhvcj5EdWZm
eSwgTS4gRi48L2F1dGhvcj48YXV0aG9yPktlbXAsIEMuIEouPC9hdXRob3I+PGF1dGhvcj5MdWss
IEsuIEMuPC9hdXRob3I+PGF1dGhvcj5Wb2xwaWNlbGxpLURhbGV5LCBMLiBBLjwvYXV0aG9yPjxh
dXRob3I+S2FuYWFuLCBOLiBNLjwvYXV0aG9yPjxhdXRob3I+U29ydHdlbGwsIEMuIEUuPC9hdXRo
b3I+PC9hdXRob3JzPjwvY29udHJpYnV0b3JzPjxhdXRoLWFkZHJlc3M+RGVwYXJ0bWVudCBvZiBU
cmFuc2xhdGlvbmFsIFNjaWVuY2UgYW5kIE1vbGVjdWxhciBNZWRpY2luZSwgTWljaGlnYW4gU3Rh
dGUgVW5pdmVyc2l0eTsgSm9zZXBoLlBhdHRlcnNvbkBoYy5tc3UuZWR1LiYjeEQ7VGhlIE1pY2hh
ZWwgSi4gRm94IEZvdW5kYXRpb24gZm9yIFBhcmtpbnNvbiZhcG9zO3MgUmVzZWFyY2guJiN4RDtE
ZXBhcnRtZW50IG9mIFRyYW5zbGF0aW9uYWwgU2NpZW5jZSBhbmQgTW9sZWN1bGFyIE1lZGljaW5l
LCBNaWNoaWdhbiBTdGF0ZSBVbml2ZXJzaXR5OyBOZXVyb3NjaWVuY2UgUHJvZ3JhbSwgTWljaGln
YW4gU3RhdGUgVW5pdmVyc2l0eS4mI3hEO0RlcGFydG1lbnQgb2YgVHJhbnNsYXRpb25hbCBTY2ll
bmNlIGFuZCBNb2xlY3VsYXIgTWVkaWNpbmUsIE1pY2hpZ2FuIFN0YXRlIFVuaXZlcnNpdHkuJiN4
RDtDZW50ZXIgZm9yIE5ldXJvZGVnZW5lcmF0aXZlIERpc2Vhc2UgUmVzZWFyY2gsIERlcGFydG1l
bnQgb2YgUGF0aG9sb2d5IGFuZCBMYWJvcmF0b3J5IE1lZGljaW5lLCBVbml2ZXJzaXR5IG9mIFBl
bm5zeWx2YW5pYSBQZXJlbG1hbiBTY2hvb2wgb2YgTWVkaWNpbmUuJiN4RDtDZW50ZXIgZm9yIE5l
dXJvZGVnZW5lcmF0aW9uIGFuZCBFeHBlcmltZW50YWwgVGhlcmFwZXV0aWNzLCBVbml2ZXJzaXR5
IG9mIEFsYWJhbWEgYXQgQmlybWluZ2hhbS4mI3hEO0RlcGFydG1lbnQgb2YgVHJhbnNsYXRpb25h
bCBTY2llbmNlIGFuZCBNb2xlY3VsYXIgTWVkaWNpbmUsIE1pY2hpZ2FuIFN0YXRlIFVuaXZlcnNp
dHk7IE5ldXJvc2NpZW5jZSBQcm9ncmFtLCBNaWNoaWdhbiBTdGF0ZSBVbml2ZXJzaXR5OyBNZXJj
eSBIZWFsdGggSGF1ZW5zdGVpbiBOZXVyb3NjaWVuY2UgTWVkaWNhbCBDZW50ZXIuPC9hdXRoLWFk
ZHJlc3M+PHRpdGxlcz48dGl0bGU+R2VuZXJhdGlvbiBvZiBBbHBoYS1TeW51Y2xlaW4gUHJlZm9y
bWVkIEZpYnJpbHMgZnJvbSBNb25vbWVycyBhbmQgVXNlIEluIFZpdm88L3RpdGxlPjxzZWNvbmRh
cnktdGl0bGU+SiBWaXMgRXhwPC9zZWNvbmRhcnktdGl0bGU+PC90aXRsZXM+PHBlcmlvZGljYWw+
PGZ1bGwtdGl0bGU+SiBWaXMgRXhwPC9mdWxsLXRpdGxlPjwvcGVyaW9kaWNhbD48cGFnZXM+ZTU5
NzU4PC9wYWdlcz48bnVtYmVyPjE0ODwvbnVtYmVyPjxlZGl0aW9uPjIwMTkvMDYvMTg8L2VkaXRp
b24+PGtleXdvcmRzPjxrZXl3b3JkPlRoaXMgTW9udGggaW4gSm9WRTwva2V5d29yZD48a2V5d29y
ZD5BbHBoYS1TeW51Y2xlaW48L2tleXdvcmQ+PGtleXdvcmQ+TW9ub21lcnM8L2tleXdvcmQ+PGtl
eXdvcmQ+UHJlZm9ybWVkIEZpYnJpbHM8L2tleXdvcmQ+PGtleXdvcmQ+UGFya2luc29uJmFwb3M7
cyBEaXNlYXNlPC9rZXl3b3JkPjxrZXl3b3JkPlF1YWxpdHkgQ29udHJvbDwva2V5d29yZD48a2V5
d29yZD5TdGVyZW90YXhpYyBTdXJnZXJ5PC9rZXl3b3JkPjwva2V5d29yZHM+PGRhdGVzPjx5ZWFy
PjIwMTk8L3llYXI+PHB1Yi1kYXRlcz48ZGF0ZT5KdW4gMjwvZGF0ZT48L3B1Yi1kYXRlcz48L2Rh
dGVzPjxwdWJsaXNoZXI+TXlKb1ZFIENvcnA8L3B1Ymxpc2hlcj48aXNibj4xOTQwLTA4N1ggKEVs
ZWN0cm9uaWMpJiN4RDsxOTQwLTA4N1ggKExpbmtpbmcpPC9pc2JuPjxhY2Nlc3Npb24tbnVtPjMx
MjA1MzA4PC9hY2Nlc3Npb24tbnVtPjx1cmxzPjxyZWxhdGVkLXVybHM+PHVybD5odHRwczovL3d3
dy5uY2JpLm5sbS5uaWguZ292L3B1Ym1lZC8zMTIwNTMwODwvdXJsPjwvcmVsYXRlZC11cmxzPjwv
dXJscz48ZWxlY3Ryb25pYy1yZXNvdXJjZS1udW0+MTAuMzc5MS81OTc1ODwvZWxlY3Ryb25pYy1y
ZXNvdXJjZS1udW0+PC9yZWNvcmQ+PC9DaXRlPjxDaXRlPjxBdXRob3I+UG9saW5za2k8L0F1dGhv
cj48WWVhcj4yMDE4PC9ZZWFyPjxSZWNOdW0+Mjg5NTwvUmVjTnVtPjxyZWNvcmQ+PHJlYy1udW1i
ZXI+Mjg5NTwvcmVjLW51bWJlcj48Zm9yZWlnbi1rZXlzPjxrZXkgYXBwPSJFTiIgZGItaWQ9Inh2
MmRzZnY5bHY5ZnZ4ZTU1dmZ4dzVzZTB6ZXJ3MDlwdnRldyIgdGltZXN0YW1wPSIxNTc0MTc2MTcy
Ij4yODk1PC9rZXk+PC9mb3JlaWduLWtleXM+PHJlZi10eXBlIG5hbWU9IkpvdXJuYWwgQXJ0aWNs
ZSI+MTc8L3JlZi10eXBlPjxjb250cmlidXRvcnM+PGF1dGhvcnM+PGF1dGhvcj5Qb2xpbnNraSwg
Ti4gSy48L2F1dGhvcj48YXV0aG9yPlZvbHBpY2VsbGktRGFsZXksIEwuIEEuPC9hdXRob3I+PGF1
dGhvcj5Tb3J0d2VsbCwgQy4gRS48L2F1dGhvcj48YXV0aG9yPkx1aywgSy4gQy48L2F1dGhvcj48
YXV0aG9yPkNyZW1hZGVzLCBOLjwvYXV0aG9yPjxhdXRob3I+R290dGxlciwgTC4gTS48L2F1dGhv
cj48YXV0aG9yPkZyb3VsYSwgSi48L2F1dGhvcj48YXV0aG9yPkR1ZmZ5LCBNLiBGLjwvYXV0aG9y
PjxhdXRob3I+TGVlLCBWLiBNLiBZLjwvYXV0aG9yPjxhdXRob3I+TWFydGluZXosIFQuIE4uPC9h
dXRob3I+PGF1dGhvcj5EYXZlLCBLLiBELjwvYXV0aG9yPjwvYXV0aG9ycz48L2NvbnRyaWJ1dG9y
cz48YXV0aC1hZGRyZXNzPlRoZSBNaWNoYWVsIEouIEZveCBGb3VuZGF0aW9uIGZvciBQYXJraW5z
b24mYXBvcztzIFJlc2VhcmNoLCBOZXcgWW9yaywgTlksIFVTQS4mI3hEO0NlbnRlciBmb3IgTmV1
cm9kZWdlbmVyYXRpb24gYW5kIEV4cGVyaW1lbnRhbCBUaGVyYXBldXRpY3MsIFVuaXZlcnNpdHkg
b2YgQWxhYmFtYSBhdCBCaXJtaW5naGFtLCBCaXJtaW5naGFtLCBBTCwgVVNBLiYjeEQ7RGVwYXJ0
bWVudCBvZiBUcmFuc2xhdGlvbmFsIFNjaWVuY2UgYW5kIE1vbGVjdWxhciBNZWRpY2luZSwgTWlj
aGlnYW4gU3RhdGUgVW5pdmVyc2l0eSwgR3JhbmQgUmFwaWRzLCBNSSwgVVNBLiYjeEQ7RGVwYXJ0
bWVudCBvZiBQYXRob2xvZ3kgYW5kIExhYm9yYXRvcnkgTWVkaWNpbmUsIENlbnRlciBmb3IgTmV1
cm9kZWdlbmVyYXRpdmUgRGlzZWFzZSBSZXNlYXJjaCwgVW5pdmVyc2l0eSBvZiBQZW5uc3lsdmFu
aWEgUGVyZWxtYW4gU2Nob29sIG9mIE1lZGljaW5lLCBQaGlsYWRlbHBoaWEsIFBBLCBVU0EuJiN4
RDtJbnN0aXR1dGUgZm9yIEJpb2NvbXB1dGF0aW9uIGFuZCBDb21wbGV4IFN5c3RlbXMgUGh5c2lj
cyAoQklGSSksIFVuaXZlcnNpdHkgb2YgWmFyYWdvemEsIFphcmFnb3phLCBTcGFpbi4mI3hEO1By
b3Rlb3MsIEluYywgS2FsYW1hem9vLCBNSSwgVVNBLjwvYXV0aC1hZGRyZXNzPjx0aXRsZXM+PHRp
dGxlPkJlc3QgUHJhY3RpY2VzIGZvciBHZW5lcmF0aW5nIGFuZCBVc2luZyBBbHBoYS1TeW51Y2xl
aW4gUHJlLUZvcm1lZCBGaWJyaWxzIHRvIE1vZGVsIFBhcmtpbnNvbiZhcG9zO3MgRGlzZWFzZSBp
biBSb2RlbnRzPC90aXRsZT48c2Vjb25kYXJ5LXRpdGxlPkogUGFya2luc29ucyBEaXM8L3NlY29u
ZGFyeS10aXRsZT48L3RpdGxlcz48cGVyaW9kaWNhbD48ZnVsbC10aXRsZT5KIFBhcmtpbnNvbnMg
RGlzPC9mdWxsLXRpdGxlPjwvcGVyaW9kaWNhbD48a2V5d29yZHM+PGtleXdvcmQ+QWxwaGEtc3lu
dWNsZWluPC9rZXl3b3JkPjxrZXl3b3JkPlBhcmtpbnNvbiZhcG9zO3MgZGlzZWFzZTwva2V5d29y
ZD48a2V5d29yZD5wcmUtZm9ybWVkIGZpYnJpbDwva2V5d29yZD48a2V5d29yZD5wcmVjbGluaWNh
bCBtb2RlbDwva2V5d29yZD48L2tleXdvcmRzPjxkYXRlcz48eWVhcj4yMDE4PC95ZWFyPjxwdWIt
ZGF0ZXM+PGRhdGU+SmFuIDMwPC9kYXRlPjwvcHViLWRhdGVzPjwvZGF0ZXM+PGlzYm4+MTg3Ny03
MThYIChFbGVjdHJvbmljKSYjeEQ7MTg3Ny03MTcxIChMaW5raW5nKTwvaXNibj48YWNjZXNzaW9u
LW51bT4yOTQwMDY2ODwvYWNjZXNzaW9uLW51bT48dXJscz48cmVsYXRlZC11cmxzPjx1cmw+aHR0
cHM6Ly93d3cubmNiaS5ubG0ubmloLmdvdi9wdWJtZWQvMjk0MDA2Njg8L3VybD48L3JlbGF0ZWQt
dXJscz48L3VybHM+PGVsZWN0cm9uaWMtcmVzb3VyY2UtbnVtPjEwLjMyMzMvSlBELTE3MTI0ODwv
ZWxlY3Ryb25pYy1yZXNvdXJjZS1udW0+PC9yZWNvcmQ+PC9DaXRlPjwvRW5kTm90ZT5=
</w:fldData>
        </w:fldChar>
      </w:r>
      <w:r w:rsidR="00077114">
        <w:rPr>
          <w:rFonts w:asciiTheme="minorHAnsi" w:hAnsiTheme="minorHAnsi" w:cstheme="minorBidi"/>
          <w:color w:val="000000" w:themeColor="text1"/>
        </w:rPr>
        <w:instrText xml:space="preserve"> ADDIN EN.CITE.DATA </w:instrText>
      </w:r>
      <w:r w:rsidR="00077114">
        <w:rPr>
          <w:rFonts w:asciiTheme="minorHAnsi" w:hAnsiTheme="minorHAnsi" w:cstheme="minorBidi"/>
          <w:color w:val="000000" w:themeColor="text1"/>
        </w:rPr>
      </w:r>
      <w:r w:rsidR="00077114">
        <w:rPr>
          <w:rFonts w:asciiTheme="minorHAnsi" w:hAnsiTheme="minorHAnsi" w:cstheme="minorBidi"/>
          <w:color w:val="000000" w:themeColor="text1"/>
        </w:rPr>
        <w:fldChar w:fldCharType="end"/>
      </w:r>
      <w:r w:rsidRPr="00667BE0">
        <w:rPr>
          <w:rFonts w:asciiTheme="minorHAnsi" w:hAnsiTheme="minorHAnsi" w:cstheme="minorBidi"/>
          <w:color w:val="000000" w:themeColor="text1"/>
        </w:rPr>
      </w:r>
      <w:r w:rsidRPr="00667BE0">
        <w:rPr>
          <w:rFonts w:asciiTheme="minorHAnsi" w:hAnsiTheme="minorHAnsi" w:cstheme="minorBidi"/>
          <w:color w:val="000000" w:themeColor="text1"/>
        </w:rPr>
        <w:fldChar w:fldCharType="separate"/>
      </w:r>
      <w:r w:rsidR="00077114" w:rsidRPr="00077114">
        <w:rPr>
          <w:rFonts w:asciiTheme="minorHAnsi" w:hAnsiTheme="minorHAnsi" w:cstheme="minorBidi"/>
          <w:noProof/>
          <w:color w:val="000000" w:themeColor="text1"/>
          <w:vertAlign w:val="superscript"/>
        </w:rPr>
        <w:t>11,28-30</w:t>
      </w:r>
      <w:r w:rsidRPr="00667BE0">
        <w:rPr>
          <w:rFonts w:asciiTheme="minorHAnsi" w:hAnsiTheme="minorHAnsi" w:cstheme="minorBidi"/>
          <w:color w:val="000000" w:themeColor="text1"/>
        </w:rPr>
        <w:fldChar w:fldCharType="end"/>
      </w:r>
      <w:r w:rsidRPr="00667BE0">
        <w:t xml:space="preserve">. In addition to the preparation protocol, the </w:t>
      </w:r>
      <w:r w:rsidRPr="00667BE0">
        <w:rPr>
          <w:rFonts w:asciiTheme="minorHAnsi" w:hAnsiTheme="minorHAnsi" w:cstheme="minorBidi"/>
          <w:color w:val="000000" w:themeColor="text1"/>
        </w:rPr>
        <w:t xml:space="preserve">species of origin of </w:t>
      </w:r>
      <w:r w:rsidRPr="00667BE0">
        <w:rPr>
          <w:rFonts w:asciiTheme="minorHAnsi" w:hAnsiTheme="minorHAnsi" w:cstheme="minorHAnsi"/>
          <w:color w:val="auto"/>
        </w:rPr>
        <w:t>α</w:t>
      </w:r>
      <w:r w:rsidR="002732EB">
        <w:rPr>
          <w:rFonts w:asciiTheme="minorHAnsi" w:hAnsiTheme="minorHAnsi" w:cstheme="minorHAnsi"/>
          <w:color w:val="auto"/>
        </w:rPr>
        <w:t>-</w:t>
      </w:r>
      <w:proofErr w:type="spellStart"/>
      <w:r w:rsidRPr="00667BE0">
        <w:rPr>
          <w:rFonts w:asciiTheme="minorHAnsi" w:hAnsiTheme="minorHAnsi" w:cstheme="minorHAnsi"/>
          <w:color w:val="auto"/>
        </w:rPr>
        <w:t>synuclein</w:t>
      </w:r>
      <w:proofErr w:type="spellEnd"/>
      <w:r w:rsidRPr="00667BE0">
        <w:rPr>
          <w:rFonts w:asciiTheme="minorHAnsi" w:hAnsiTheme="minorHAnsi" w:cstheme="minorHAnsi"/>
          <w:color w:val="auto"/>
        </w:rPr>
        <w:t xml:space="preserve"> in PFFs (e.g.</w:t>
      </w:r>
      <w:r w:rsidR="00213F5E">
        <w:rPr>
          <w:rFonts w:asciiTheme="minorHAnsi" w:hAnsiTheme="minorHAnsi" w:cstheme="minorHAnsi"/>
          <w:color w:val="auto"/>
        </w:rPr>
        <w:t>,</w:t>
      </w:r>
      <w:r w:rsidRPr="00667BE0">
        <w:rPr>
          <w:rFonts w:asciiTheme="minorHAnsi" w:hAnsiTheme="minorHAnsi" w:cstheme="minorHAnsi"/>
          <w:color w:val="auto"/>
        </w:rPr>
        <w:t xml:space="preserve"> mouse, human) and the usage of wild type or mutated protein (e.g., human A53T α-</w:t>
      </w:r>
      <w:proofErr w:type="spellStart"/>
      <w:r w:rsidRPr="00667BE0">
        <w:rPr>
          <w:rFonts w:asciiTheme="minorHAnsi" w:hAnsiTheme="minorHAnsi" w:cstheme="minorHAnsi"/>
          <w:color w:val="auto"/>
        </w:rPr>
        <w:t>synuclein</w:t>
      </w:r>
      <w:proofErr w:type="spellEnd"/>
      <w:r w:rsidRPr="00667BE0">
        <w:rPr>
          <w:rFonts w:asciiTheme="minorHAnsi" w:hAnsiTheme="minorHAnsi" w:cstheme="minorHAnsi"/>
          <w:color w:val="auto"/>
        </w:rPr>
        <w:t xml:space="preserve">) should be considered, depending on the particular experimental conditions. </w:t>
      </w:r>
      <w:r w:rsidRPr="00667BE0">
        <w:rPr>
          <w:rFonts w:eastAsia="Calibri"/>
          <w:color w:val="000000" w:themeColor="text1"/>
        </w:rPr>
        <w:t>Induction of pS129-α</w:t>
      </w:r>
      <w:proofErr w:type="spellStart"/>
      <w:r w:rsidRPr="00667BE0">
        <w:rPr>
          <w:rFonts w:eastAsia="Calibri"/>
          <w:color w:val="000000" w:themeColor="text1"/>
        </w:rPr>
        <w:t>syn</w:t>
      </w:r>
      <w:bookmarkEnd w:id="3"/>
      <w:proofErr w:type="spellEnd"/>
      <w:r w:rsidR="4A31A793" w:rsidRPr="00667BE0">
        <w:rPr>
          <w:rFonts w:eastAsia="Calibri"/>
          <w:color w:val="000000" w:themeColor="text1"/>
        </w:rPr>
        <w:t xml:space="preserve"> accumulation by PFFs </w:t>
      </w:r>
      <w:r w:rsidR="00154326">
        <w:rPr>
          <w:rFonts w:eastAsia="Calibri"/>
          <w:color w:val="000000" w:themeColor="text1"/>
        </w:rPr>
        <w:t xml:space="preserve">was </w:t>
      </w:r>
      <w:r w:rsidR="4A31A793" w:rsidRPr="00667BE0">
        <w:rPr>
          <w:rFonts w:eastAsia="Calibri"/>
          <w:color w:val="000000" w:themeColor="text1"/>
        </w:rPr>
        <w:t>shown to be dependent on age of the culture</w:t>
      </w:r>
      <w:r w:rsidR="00154326">
        <w:rPr>
          <w:rFonts w:eastAsia="Calibri"/>
          <w:color w:val="000000" w:themeColor="text1"/>
        </w:rPr>
        <w:t xml:space="preserve"> </w:t>
      </w:r>
      <w:r w:rsidR="00154326" w:rsidRPr="00667BE0">
        <w:rPr>
          <w:rFonts w:eastAsia="Calibri"/>
          <w:color w:val="000000" w:themeColor="text1"/>
        </w:rPr>
        <w:t>(</w:t>
      </w:r>
      <w:r w:rsidR="00154326">
        <w:rPr>
          <w:rFonts w:eastAsia="Calibri"/>
          <w:color w:val="000000" w:themeColor="text1"/>
        </w:rPr>
        <w:t xml:space="preserve">i.e., </w:t>
      </w:r>
      <w:r w:rsidR="00154326" w:rsidRPr="00667BE0">
        <w:rPr>
          <w:rFonts w:eastAsia="Calibri"/>
          <w:color w:val="000000" w:themeColor="text1"/>
        </w:rPr>
        <w:t>days in vitro)</w:t>
      </w:r>
      <w:r w:rsidR="4A31A793" w:rsidRPr="00667BE0">
        <w:rPr>
          <w:rFonts w:eastAsia="Calibri"/>
          <w:color w:val="000000" w:themeColor="text1"/>
        </w:rPr>
        <w:t>, with more mature cultures showing more pronounced induction</w:t>
      </w:r>
      <w:r w:rsidR="00B93099" w:rsidRPr="00667BE0">
        <w:rPr>
          <w:rFonts w:eastAsia="Calibri"/>
          <w:color w:val="000000" w:themeColor="text1"/>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B93099" w:rsidRPr="00667BE0">
        <w:rPr>
          <w:rFonts w:eastAsia="Calibri"/>
          <w:color w:val="000000" w:themeColor="text1"/>
        </w:rPr>
      </w:r>
      <w:r w:rsidR="00B93099" w:rsidRPr="00667BE0">
        <w:rPr>
          <w:rFonts w:eastAsia="Calibri"/>
          <w:color w:val="000000" w:themeColor="text1"/>
        </w:rPr>
        <w:fldChar w:fldCharType="separate"/>
      </w:r>
      <w:r w:rsidR="00077114" w:rsidRPr="00077114">
        <w:rPr>
          <w:rFonts w:eastAsia="Calibri"/>
          <w:noProof/>
          <w:color w:val="000000" w:themeColor="text1"/>
          <w:vertAlign w:val="superscript"/>
        </w:rPr>
        <w:t>11</w:t>
      </w:r>
      <w:r w:rsidR="00B93099" w:rsidRPr="00667BE0">
        <w:rPr>
          <w:rFonts w:eastAsia="Calibri"/>
          <w:color w:val="000000" w:themeColor="text1"/>
        </w:rPr>
        <w:fldChar w:fldCharType="end"/>
      </w:r>
      <w:r w:rsidR="4A31A793" w:rsidRPr="00667BE0">
        <w:rPr>
          <w:rFonts w:eastAsia="Calibri"/>
          <w:color w:val="000000" w:themeColor="text1"/>
        </w:rPr>
        <w:t>. This is probably due</w:t>
      </w:r>
      <w:r w:rsidR="00B93099" w:rsidRPr="00667BE0">
        <w:rPr>
          <w:rFonts w:eastAsia="Calibri"/>
          <w:color w:val="000000" w:themeColor="text1"/>
        </w:rPr>
        <w:t xml:space="preserve"> to the</w:t>
      </w:r>
      <w:r w:rsidR="4A31A793" w:rsidRPr="00667BE0">
        <w:rPr>
          <w:rFonts w:eastAsia="Calibri"/>
          <w:color w:val="000000" w:themeColor="text1"/>
        </w:rPr>
        <w:t xml:space="preserve"> increased number of neuronal connections in more mature cultures, and increased α</w:t>
      </w:r>
      <w:r w:rsidR="001410EB" w:rsidRPr="00667BE0">
        <w:rPr>
          <w:rFonts w:eastAsia="Calibri"/>
          <w:color w:val="000000" w:themeColor="text1"/>
        </w:rPr>
        <w:t>-</w:t>
      </w:r>
      <w:proofErr w:type="spellStart"/>
      <w:r w:rsidR="001410EB" w:rsidRPr="00667BE0">
        <w:rPr>
          <w:rFonts w:eastAsia="Calibri"/>
          <w:color w:val="000000" w:themeColor="text1"/>
        </w:rPr>
        <w:t>s</w:t>
      </w:r>
      <w:r w:rsidR="4A31A793" w:rsidRPr="00667BE0">
        <w:rPr>
          <w:rFonts w:eastAsia="Calibri"/>
          <w:color w:val="000000" w:themeColor="text1"/>
        </w:rPr>
        <w:t>yn</w:t>
      </w:r>
      <w:r w:rsidR="001410EB" w:rsidRPr="00667BE0">
        <w:rPr>
          <w:rFonts w:eastAsia="Calibri"/>
          <w:color w:val="000000" w:themeColor="text1"/>
        </w:rPr>
        <w:t>uclein</w:t>
      </w:r>
      <w:proofErr w:type="spellEnd"/>
      <w:r w:rsidR="4A31A793" w:rsidRPr="00667BE0">
        <w:rPr>
          <w:rFonts w:eastAsia="Calibri"/>
          <w:color w:val="000000" w:themeColor="text1"/>
        </w:rPr>
        <w:t xml:space="preserve"> protein levels. </w:t>
      </w:r>
      <w:r w:rsidR="4A31A793" w:rsidRPr="00667BE0">
        <w:rPr>
          <w:rFonts w:asciiTheme="minorHAnsi" w:eastAsia="Calibri" w:hAnsiTheme="minorHAnsi"/>
          <w:color w:val="000000" w:themeColor="text1"/>
        </w:rPr>
        <w:t>In our hands</w:t>
      </w:r>
      <w:r w:rsidR="00B93099" w:rsidRPr="00667BE0">
        <w:rPr>
          <w:rFonts w:asciiTheme="minorHAnsi" w:eastAsia="Calibri" w:hAnsiTheme="minorHAnsi"/>
          <w:color w:val="000000" w:themeColor="text1"/>
        </w:rPr>
        <w:t>,</w:t>
      </w:r>
      <w:r w:rsidR="4A31A793" w:rsidRPr="00667BE0">
        <w:rPr>
          <w:rFonts w:asciiTheme="minorHAnsi" w:eastAsia="Calibri" w:hAnsiTheme="minorHAnsi"/>
          <w:color w:val="000000" w:themeColor="text1"/>
        </w:rPr>
        <w:t xml:space="preserve"> treatment with PFFs at DIV8 </w:t>
      </w:r>
      <w:r w:rsidR="003B0488" w:rsidRPr="00667BE0">
        <w:rPr>
          <w:rFonts w:asciiTheme="minorHAnsi" w:eastAsia="Calibri" w:hAnsiTheme="minorHAnsi"/>
          <w:color w:val="000000" w:themeColor="text1"/>
        </w:rPr>
        <w:t xml:space="preserve">gave </w:t>
      </w:r>
      <w:r w:rsidR="00971329">
        <w:rPr>
          <w:rFonts w:asciiTheme="minorHAnsi" w:eastAsia="Calibri" w:hAnsiTheme="minorHAnsi"/>
          <w:color w:val="000000" w:themeColor="text1"/>
        </w:rPr>
        <w:t xml:space="preserve">the </w:t>
      </w:r>
      <w:r w:rsidR="003B0488" w:rsidRPr="00667BE0">
        <w:rPr>
          <w:rFonts w:asciiTheme="minorHAnsi" w:eastAsia="Calibri" w:hAnsiTheme="minorHAnsi"/>
          <w:color w:val="000000" w:themeColor="text1"/>
        </w:rPr>
        <w:t xml:space="preserve">most robust </w:t>
      </w:r>
      <w:r w:rsidR="00213F5E" w:rsidRPr="00667BE0">
        <w:rPr>
          <w:rFonts w:asciiTheme="minorHAnsi" w:eastAsia="Calibri" w:hAnsiTheme="minorHAnsi"/>
          <w:color w:val="000000" w:themeColor="text1"/>
        </w:rPr>
        <w:t>results</w:t>
      </w:r>
      <w:r w:rsidR="00154326">
        <w:rPr>
          <w:rFonts w:asciiTheme="minorHAnsi" w:eastAsia="Calibri" w:hAnsiTheme="minorHAnsi"/>
          <w:color w:val="000000" w:themeColor="text1"/>
        </w:rPr>
        <w:t>,</w:t>
      </w:r>
      <w:r w:rsidR="00213F5E" w:rsidRPr="00667BE0">
        <w:rPr>
          <w:rFonts w:asciiTheme="minorHAnsi" w:eastAsia="Calibri" w:hAnsiTheme="minorHAnsi"/>
          <w:color w:val="000000" w:themeColor="text1"/>
        </w:rPr>
        <w:t xml:space="preserve"> with</w:t>
      </w:r>
      <w:r w:rsidR="4A31A793" w:rsidRPr="00667BE0">
        <w:rPr>
          <w:rFonts w:asciiTheme="minorHAnsi" w:eastAsia="Calibri" w:hAnsiTheme="minorHAnsi"/>
          <w:color w:val="000000" w:themeColor="text1"/>
        </w:rPr>
        <w:t xml:space="preserve"> pronounced accumulation of </w:t>
      </w:r>
      <w:r w:rsidR="005B3A25" w:rsidRPr="00667BE0">
        <w:rPr>
          <w:rFonts w:eastAsia="Calibri"/>
          <w:color w:val="000000" w:themeColor="text1"/>
        </w:rPr>
        <w:t>pS129-α</w:t>
      </w:r>
      <w:proofErr w:type="spellStart"/>
      <w:r w:rsidR="005B3A25" w:rsidRPr="00667BE0">
        <w:rPr>
          <w:rFonts w:eastAsia="Calibri"/>
          <w:color w:val="000000" w:themeColor="text1"/>
        </w:rPr>
        <w:t>syn</w:t>
      </w:r>
      <w:proofErr w:type="spellEnd"/>
      <w:r w:rsidR="4A31A793" w:rsidRPr="00667BE0">
        <w:rPr>
          <w:rFonts w:asciiTheme="minorHAnsi" w:eastAsia="Calibri" w:hAnsiTheme="minorHAnsi"/>
          <w:color w:val="000000" w:themeColor="text1"/>
        </w:rPr>
        <w:t xml:space="preserve"> in </w:t>
      </w:r>
      <w:r w:rsidR="001410EB" w:rsidRPr="00667BE0">
        <w:rPr>
          <w:rFonts w:asciiTheme="minorHAnsi" w:eastAsia="Calibri" w:hAnsiTheme="minorHAnsi"/>
          <w:color w:val="000000" w:themeColor="text1"/>
        </w:rPr>
        <w:t>dopamine</w:t>
      </w:r>
      <w:r w:rsidR="4A31A793" w:rsidRPr="00667BE0">
        <w:rPr>
          <w:rFonts w:asciiTheme="minorHAnsi" w:eastAsia="Calibri" w:hAnsiTheme="minorHAnsi"/>
          <w:color w:val="000000" w:themeColor="text1"/>
        </w:rPr>
        <w:t xml:space="preserve"> neuron soma, while not compromising neuronal survival. </w:t>
      </w:r>
      <w:bookmarkStart w:id="4" w:name="_Hlk30104143"/>
      <w:r w:rsidR="00154326">
        <w:rPr>
          <w:rFonts w:asciiTheme="minorHAnsi" w:eastAsia="Calibri" w:hAnsiTheme="minorHAnsi"/>
          <w:color w:val="000000" w:themeColor="text1"/>
        </w:rPr>
        <w:t xml:space="preserve">The </w:t>
      </w:r>
      <w:r w:rsidR="00154326">
        <w:rPr>
          <w:rFonts w:asciiTheme="minorHAnsi" w:hAnsiTheme="minorHAnsi" w:cstheme="minorHAnsi"/>
          <w:color w:val="auto"/>
        </w:rPr>
        <w:t>d</w:t>
      </w:r>
      <w:r w:rsidRPr="00667BE0">
        <w:rPr>
          <w:rFonts w:asciiTheme="minorHAnsi" w:hAnsiTheme="minorHAnsi" w:cstheme="minorHAnsi"/>
          <w:color w:val="auto"/>
        </w:rPr>
        <w:t>escribed protocol is well suited to study treatments modifying early events leading to aggregation of endogenous α</w:t>
      </w:r>
      <w:r w:rsidR="001578F9">
        <w:rPr>
          <w:rFonts w:asciiTheme="minorHAnsi" w:hAnsiTheme="minorHAnsi" w:cstheme="minorHAnsi"/>
          <w:color w:val="auto"/>
        </w:rPr>
        <w:t>-</w:t>
      </w:r>
      <w:proofErr w:type="spellStart"/>
      <w:r w:rsidRPr="00667BE0">
        <w:rPr>
          <w:rFonts w:asciiTheme="minorHAnsi" w:hAnsiTheme="minorHAnsi" w:cstheme="minorHAnsi"/>
          <w:color w:val="auto"/>
        </w:rPr>
        <w:t>synuclein</w:t>
      </w:r>
      <w:proofErr w:type="spellEnd"/>
      <w:r w:rsidRPr="00667BE0">
        <w:rPr>
          <w:rFonts w:asciiTheme="minorHAnsi" w:hAnsiTheme="minorHAnsi" w:cstheme="minorHAnsi"/>
          <w:color w:val="auto"/>
        </w:rPr>
        <w:t xml:space="preserve"> </w:t>
      </w:r>
      <w:r w:rsidR="00154326" w:rsidRPr="00E764F2">
        <w:rPr>
          <w:rFonts w:asciiTheme="minorHAnsi" w:hAnsiTheme="minorHAnsi" w:cstheme="minorHAnsi"/>
          <w:color w:val="auto"/>
        </w:rPr>
        <w:t>because</w:t>
      </w:r>
      <w:r w:rsidR="00154326" w:rsidRPr="00667BE0">
        <w:rPr>
          <w:rFonts w:asciiTheme="minorHAnsi" w:hAnsiTheme="minorHAnsi" w:cstheme="minorHAnsi"/>
          <w:color w:val="auto"/>
        </w:rPr>
        <w:t xml:space="preserve"> </w:t>
      </w:r>
      <w:r w:rsidRPr="00667BE0">
        <w:rPr>
          <w:rFonts w:asciiTheme="minorHAnsi" w:hAnsiTheme="minorHAnsi" w:cstheme="minorHAnsi"/>
          <w:color w:val="auto"/>
        </w:rPr>
        <w:t xml:space="preserve">we </w:t>
      </w:r>
      <w:r w:rsidRPr="00667BE0">
        <w:rPr>
          <w:rFonts w:asciiTheme="minorHAnsi" w:hAnsiTheme="minorHAnsi"/>
          <w:bCs/>
          <w:color w:val="333333"/>
          <w:shd w:val="clear" w:color="auto" w:fill="FFFFFF"/>
        </w:rPr>
        <w:t xml:space="preserve">quantify </w:t>
      </w:r>
      <w:r w:rsidRPr="00667BE0">
        <w:rPr>
          <w:rFonts w:asciiTheme="minorHAnsi" w:hAnsiTheme="minorHAnsi" w:cstheme="minorHAnsi"/>
          <w:color w:val="auto"/>
        </w:rPr>
        <w:t>pS129-α</w:t>
      </w:r>
      <w:proofErr w:type="spellStart"/>
      <w:r w:rsidRPr="00667BE0">
        <w:rPr>
          <w:rFonts w:asciiTheme="minorHAnsi" w:hAnsiTheme="minorHAnsi" w:cstheme="minorHAnsi"/>
          <w:color w:val="auto"/>
        </w:rPr>
        <w:t>syn</w:t>
      </w:r>
      <w:proofErr w:type="spellEnd"/>
      <w:r w:rsidRPr="00667BE0">
        <w:rPr>
          <w:rFonts w:asciiTheme="minorHAnsi" w:hAnsiTheme="minorHAnsi" w:cstheme="minorHAnsi"/>
          <w:color w:val="auto"/>
        </w:rPr>
        <w:t xml:space="preserve"> positive inclusions at </w:t>
      </w:r>
      <w:r w:rsidR="00154326">
        <w:rPr>
          <w:rFonts w:asciiTheme="minorHAnsi" w:hAnsiTheme="minorHAnsi" w:cstheme="minorHAnsi"/>
          <w:color w:val="auto"/>
        </w:rPr>
        <w:t xml:space="preserve">a </w:t>
      </w:r>
      <w:r w:rsidRPr="00667BE0">
        <w:rPr>
          <w:rFonts w:asciiTheme="minorHAnsi" w:hAnsiTheme="minorHAnsi" w:cstheme="minorHAnsi"/>
          <w:color w:val="auto"/>
        </w:rPr>
        <w:t>relatively early time point</w:t>
      </w:r>
      <w:r w:rsidR="00154326">
        <w:rPr>
          <w:rFonts w:asciiTheme="minorHAnsi" w:hAnsiTheme="minorHAnsi" w:cstheme="minorHAnsi"/>
          <w:color w:val="auto"/>
        </w:rPr>
        <w:t>,</w:t>
      </w:r>
      <w:r w:rsidRPr="00667BE0">
        <w:rPr>
          <w:rFonts w:asciiTheme="minorHAnsi" w:hAnsiTheme="minorHAnsi" w:cstheme="minorHAnsi"/>
          <w:color w:val="auto"/>
        </w:rPr>
        <w:t xml:space="preserve"> 7 days after inoculation with PFFs. At this time point, </w:t>
      </w:r>
      <w:proofErr w:type="spellStart"/>
      <w:r w:rsidRPr="00667BE0">
        <w:rPr>
          <w:rFonts w:asciiTheme="minorHAnsi" w:hAnsiTheme="minorHAnsi" w:cstheme="minorHAnsi"/>
          <w:color w:val="auto"/>
        </w:rPr>
        <w:t>intrasomal</w:t>
      </w:r>
      <w:proofErr w:type="spellEnd"/>
      <w:r w:rsidRPr="00667BE0">
        <w:rPr>
          <w:rFonts w:asciiTheme="minorHAnsi" w:hAnsiTheme="minorHAnsi" w:cstheme="minorHAnsi"/>
          <w:color w:val="auto"/>
        </w:rPr>
        <w:t xml:space="preserve"> inclusions are present in a significant fraction of cells and can be easily distinguished by immunostaining while no PFF</w:t>
      </w:r>
      <w:r w:rsidR="008D0980">
        <w:rPr>
          <w:rFonts w:asciiTheme="minorHAnsi" w:hAnsiTheme="minorHAnsi" w:cstheme="minorHAnsi"/>
          <w:color w:val="auto"/>
        </w:rPr>
        <w:t>-</w:t>
      </w:r>
      <w:r w:rsidRPr="00667BE0">
        <w:rPr>
          <w:rFonts w:asciiTheme="minorHAnsi" w:hAnsiTheme="minorHAnsi" w:cstheme="minorHAnsi"/>
          <w:color w:val="auto"/>
        </w:rPr>
        <w:t xml:space="preserve">induced cell death is observed, simplifying the interpretation of </w:t>
      </w:r>
      <w:r w:rsidR="00154326">
        <w:rPr>
          <w:rFonts w:asciiTheme="minorHAnsi" w:hAnsiTheme="minorHAnsi" w:cstheme="minorHAnsi"/>
          <w:color w:val="auto"/>
        </w:rPr>
        <w:t xml:space="preserve">the </w:t>
      </w:r>
      <w:r w:rsidRPr="00667BE0">
        <w:rPr>
          <w:rFonts w:asciiTheme="minorHAnsi" w:hAnsiTheme="minorHAnsi" w:cstheme="minorHAnsi"/>
          <w:color w:val="auto"/>
        </w:rPr>
        <w:t xml:space="preserve">results. </w:t>
      </w:r>
      <w:r w:rsidRPr="00667BE0">
        <w:rPr>
          <w:rFonts w:asciiTheme="minorHAnsi" w:eastAsia="Calibri" w:hAnsiTheme="minorHAnsi"/>
          <w:color w:val="000000" w:themeColor="text1"/>
        </w:rPr>
        <w:t>Importantly, as the morphology and composition of PFF</w:t>
      </w:r>
      <w:r w:rsidR="00154326">
        <w:rPr>
          <w:rFonts w:asciiTheme="minorHAnsi" w:eastAsia="Calibri" w:hAnsiTheme="minorHAnsi"/>
          <w:color w:val="000000" w:themeColor="text1"/>
        </w:rPr>
        <w:t>-</w:t>
      </w:r>
      <w:r w:rsidRPr="00667BE0">
        <w:rPr>
          <w:rFonts w:asciiTheme="minorHAnsi" w:eastAsia="Calibri" w:hAnsiTheme="minorHAnsi"/>
          <w:color w:val="000000" w:themeColor="text1"/>
        </w:rPr>
        <w:t>induced inclusions can change over time</w:t>
      </w:r>
      <w:r w:rsidRPr="00667BE0">
        <w:rPr>
          <w:rFonts w:asciiTheme="minorHAnsi" w:eastAsia="Calibri" w:hAnsiTheme="minorHAnsi"/>
          <w:color w:val="000000" w:themeColor="text1"/>
        </w:rPr>
        <w:fldChar w:fldCharType="begin">
          <w:fldData xml:space="preserve">PEVuZE5vdGU+PENpdGU+PEF1dGhvcj5Pc3RlcmJlcmc8L0F1dGhvcj48WWVhcj4yMDE1PC9ZZWFy
PjxSZWNOdW0+Mjg1NDwvUmVjTnVtPjxEaXNwbGF5VGV4dD48c3R5bGUgZmFjZT0ic3VwZXJzY3Jp
cHQiPjEyLDEz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NYWh1bC1NZWxsaWVyPC9BdXRo
b3I+PFllYXI+MjAxOTwvWWVhcj48UmVjTnVtPjMyNDc8L1JlY051bT48cmVjb3JkPjxyZWMtbnVt
YmVyPjMyNDc8L3JlYy1udW1iZXI+PGZvcmVpZ24ta2V5cz48a2V5IGFwcD0iRU4iIGRiLWlkPSJ4
djJkc2Z2OWx2OWZ2eGU1NXZmeHc1c2UwemVydzA5cHZ0ZXciIHRpbWVzdGFtcD0iMTU3OTEyMjMy
NiI+MzI0Nzwva2V5PjwvZm9yZWlnbi1rZXlzPjxyZWYtdHlwZSBuYW1lPSJKb3VybmFsIEFydGlj
bGUiPjE3PC9yZWYtdHlwZT48Y29udHJpYnV0b3JzPjxhdXRob3JzPjxhdXRob3I+TWFodWwtTWVs
bGllciwgQW5uZS1MYXVyZTwvYXV0aG9yPjxhdXRob3I+QnVydHNjaGVyLCBKb2hhbm5lczwvYXV0
aG9yPjxhdXRob3I+TWFoYXJqYW4sIE5pcmFuPC9hdXRob3I+PGF1dGhvcj5XZWVyZW5zLCBMYXVy
YTwvYXV0aG9yPjxhdXRob3I+Q3JvaXNpZXIsIE1hcmllPC9hdXRob3I+PGF1dGhvcj5LdXR0bGVy
LCBGYWJpZW48L2F1dGhvcj48YXV0aG9yPkxlbGV1LCBNYXJpb248L2F1dGhvcj48YXV0aG9yPktu
b3R0LCBHcmFoYW08L2F1dGhvcj48YXV0aG9yPkxhc2h1ZWwsIEhpbGFsIEEuPC9hdXRob3I+PC9h
dXRob3JzPjwvY29udHJpYnV0b3JzPjx0aXRsZXM+PHRpdGxlPlRoZSBwcm9jZXNzIG9mIExld3kg
Ym9keSBmb3JtYXRpb24sIHJhdGhlciB0aGFuIHNpbXBseSBhbHBoYS1zeW51Y2xlaW4gZmlicmls
bGl6YXRpb24sIGlzIHRoZSBtYWpvciBkcml2ZXIgb2YgbmV1cm9kZWdlbmVyYXRpb24gaW4gc3lu
dWNsZWlub3BhdGhpZXM8L3RpdGxlPjwvdGl0bGVzPjxwYWdlcz43NTE4OTE8L3BhZ2VzPjxkYXRl
cz48eWVhcj4yMDE5PC95ZWFyPjwvZGF0ZXM+PHVybHM+PHJlbGF0ZWQtdXJscz48dXJsPmh0dHBz
Oi8vd3d3LmJpb3J4aXYub3JnL2NvbnRlbnQvYmlvcnhpdi9lYXJseS8yMDE5LzA5LzAyLzc1MTg5
MS5mdWxsLnBkZjwvdXJsPjwvcmVsYXRlZC11cmxzPjwvdXJscz48ZWxlY3Ryb25pYy1yZXNvdXJj
ZS1udW0+MTAuMTEwMS83NTE4OTEgJUogYmlvUnhpdjwvZWxlY3Ryb25pYy1yZXNvdXJjZS1udW0+
PC9yZWNvcmQ+PC9DaXRlPjwvRW5kTm90ZT4A
</w:fldData>
        </w:fldChar>
      </w:r>
      <w:r w:rsidR="00077114">
        <w:rPr>
          <w:rFonts w:asciiTheme="minorHAnsi" w:eastAsia="Calibri" w:hAnsiTheme="minorHAnsi"/>
          <w:color w:val="000000" w:themeColor="text1"/>
        </w:rPr>
        <w:instrText xml:space="preserve"> ADDIN EN.CITE </w:instrText>
      </w:r>
      <w:r w:rsidR="00077114">
        <w:rPr>
          <w:rFonts w:asciiTheme="minorHAnsi" w:eastAsia="Calibri" w:hAnsiTheme="minorHAnsi"/>
          <w:color w:val="000000" w:themeColor="text1"/>
        </w:rPr>
        <w:fldChar w:fldCharType="begin">
          <w:fldData xml:space="preserve">PEVuZE5vdGU+PENpdGU+PEF1dGhvcj5Pc3RlcmJlcmc8L0F1dGhvcj48WWVhcj4yMDE1PC9ZZWFy
PjxSZWNOdW0+Mjg1NDwvUmVjTnVtPjxEaXNwbGF5VGV4dD48c3R5bGUgZmFjZT0ic3VwZXJzY3Jp
cHQiPjEyLDEz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NYWh1bC1NZWxsaWVyPC9BdXRo
b3I+PFllYXI+MjAxOTwvWWVhcj48UmVjTnVtPjMyNDc8L1JlY051bT48cmVjb3JkPjxyZWMtbnVt
YmVyPjMyNDc8L3JlYy1udW1iZXI+PGZvcmVpZ24ta2V5cz48a2V5IGFwcD0iRU4iIGRiLWlkPSJ4
djJkc2Z2OWx2OWZ2eGU1NXZmeHc1c2UwemVydzA5cHZ0ZXciIHRpbWVzdGFtcD0iMTU3OTEyMjMy
NiI+MzI0Nzwva2V5PjwvZm9yZWlnbi1rZXlzPjxyZWYtdHlwZSBuYW1lPSJKb3VybmFsIEFydGlj
bGUiPjE3PC9yZWYtdHlwZT48Y29udHJpYnV0b3JzPjxhdXRob3JzPjxhdXRob3I+TWFodWwtTWVs
bGllciwgQW5uZS1MYXVyZTwvYXV0aG9yPjxhdXRob3I+QnVydHNjaGVyLCBKb2hhbm5lczwvYXV0
aG9yPjxhdXRob3I+TWFoYXJqYW4sIE5pcmFuPC9hdXRob3I+PGF1dGhvcj5XZWVyZW5zLCBMYXVy
YTwvYXV0aG9yPjxhdXRob3I+Q3JvaXNpZXIsIE1hcmllPC9hdXRob3I+PGF1dGhvcj5LdXR0bGVy
LCBGYWJpZW48L2F1dGhvcj48YXV0aG9yPkxlbGV1LCBNYXJpb248L2F1dGhvcj48YXV0aG9yPktu
b3R0LCBHcmFoYW08L2F1dGhvcj48YXV0aG9yPkxhc2h1ZWwsIEhpbGFsIEEuPC9hdXRob3I+PC9h
dXRob3JzPjwvY29udHJpYnV0b3JzPjx0aXRsZXM+PHRpdGxlPlRoZSBwcm9jZXNzIG9mIExld3kg
Ym9keSBmb3JtYXRpb24sIHJhdGhlciB0aGFuIHNpbXBseSBhbHBoYS1zeW51Y2xlaW4gZmlicmls
bGl6YXRpb24sIGlzIHRoZSBtYWpvciBkcml2ZXIgb2YgbmV1cm9kZWdlbmVyYXRpb24gaW4gc3lu
dWNsZWlub3BhdGhpZXM8L3RpdGxlPjwvdGl0bGVzPjxwYWdlcz43NTE4OTE8L3BhZ2VzPjxkYXRl
cz48eWVhcj4yMDE5PC95ZWFyPjwvZGF0ZXM+PHVybHM+PHJlbGF0ZWQtdXJscz48dXJsPmh0dHBz
Oi8vd3d3LmJpb3J4aXYub3JnL2NvbnRlbnQvYmlvcnhpdi9lYXJseS8yMDE5LzA5LzAyLzc1MTg5
MS5mdWxsLnBkZjwvdXJsPjwvcmVsYXRlZC11cmxzPjwvdXJscz48ZWxlY3Ryb25pYy1yZXNvdXJj
ZS1udW0+MTAuMTEwMS83NTE4OTEgJUogYmlvUnhpdjwvZWxlY3Ryb25pYy1yZXNvdXJjZS1udW0+
PC9yZWNvcmQ+PC9DaXRlPjwvRW5kTm90ZT4A
</w:fldData>
        </w:fldChar>
      </w:r>
      <w:r w:rsidR="00077114">
        <w:rPr>
          <w:rFonts w:asciiTheme="minorHAnsi" w:eastAsia="Calibri" w:hAnsiTheme="minorHAnsi"/>
          <w:color w:val="000000" w:themeColor="text1"/>
        </w:rPr>
        <w:instrText xml:space="preserve"> ADDIN EN.CITE.DATA </w:instrText>
      </w:r>
      <w:r w:rsidR="00077114">
        <w:rPr>
          <w:rFonts w:asciiTheme="minorHAnsi" w:eastAsia="Calibri" w:hAnsiTheme="minorHAnsi"/>
          <w:color w:val="000000" w:themeColor="text1"/>
        </w:rPr>
      </w:r>
      <w:r w:rsidR="00077114">
        <w:rPr>
          <w:rFonts w:asciiTheme="minorHAnsi" w:eastAsia="Calibri" w:hAnsiTheme="minorHAnsi"/>
          <w:color w:val="000000" w:themeColor="text1"/>
        </w:rPr>
        <w:fldChar w:fldCharType="end"/>
      </w:r>
      <w:r w:rsidRPr="00667BE0">
        <w:rPr>
          <w:rFonts w:asciiTheme="minorHAnsi" w:eastAsia="Calibri" w:hAnsiTheme="minorHAnsi"/>
          <w:color w:val="000000" w:themeColor="text1"/>
        </w:rPr>
      </w:r>
      <w:r w:rsidRPr="00667BE0">
        <w:rPr>
          <w:rFonts w:asciiTheme="minorHAnsi" w:eastAsia="Calibri" w:hAnsiTheme="minorHAnsi"/>
          <w:color w:val="000000" w:themeColor="text1"/>
        </w:rPr>
        <w:fldChar w:fldCharType="separate"/>
      </w:r>
      <w:r w:rsidR="00077114" w:rsidRPr="00077114">
        <w:rPr>
          <w:rFonts w:asciiTheme="minorHAnsi" w:eastAsia="Calibri" w:hAnsiTheme="minorHAnsi"/>
          <w:noProof/>
          <w:color w:val="000000" w:themeColor="text1"/>
          <w:vertAlign w:val="superscript"/>
        </w:rPr>
        <w:t>12,13</w:t>
      </w:r>
      <w:r w:rsidRPr="00667BE0">
        <w:rPr>
          <w:rFonts w:asciiTheme="minorHAnsi" w:eastAsia="Calibri" w:hAnsiTheme="minorHAnsi"/>
          <w:color w:val="000000" w:themeColor="text1"/>
        </w:rPr>
        <w:fldChar w:fldCharType="end"/>
      </w:r>
      <w:r w:rsidRPr="00667BE0">
        <w:rPr>
          <w:rFonts w:asciiTheme="minorHAnsi" w:hAnsiTheme="minorHAnsi"/>
          <w:bCs/>
          <w:color w:val="333333"/>
          <w:shd w:val="clear" w:color="auto" w:fill="FFFFFF"/>
        </w:rPr>
        <w:t>, the described protocol could, in principle, be modified to study more mature inclusions by fixation and immunostaining at later time points.</w:t>
      </w:r>
      <w:r w:rsidR="00100507" w:rsidRPr="00667BE0">
        <w:rPr>
          <w:rFonts w:asciiTheme="minorHAnsi" w:hAnsiTheme="minorHAnsi"/>
          <w:bCs/>
          <w:color w:val="333333"/>
          <w:shd w:val="clear" w:color="auto" w:fill="FFFFFF"/>
        </w:rPr>
        <w:t xml:space="preserve"> </w:t>
      </w:r>
      <w:bookmarkEnd w:id="4"/>
      <w:r w:rsidR="00213F5E" w:rsidRPr="00667BE0">
        <w:rPr>
          <w:rFonts w:asciiTheme="minorHAnsi" w:hAnsiTheme="minorHAnsi"/>
          <w:bCs/>
          <w:color w:val="333333"/>
          <w:shd w:val="clear" w:color="auto" w:fill="FFFFFF"/>
        </w:rPr>
        <w:t>However,</w:t>
      </w:r>
      <w:r w:rsidR="00100507" w:rsidRPr="00667BE0">
        <w:rPr>
          <w:rFonts w:asciiTheme="minorHAnsi" w:hAnsiTheme="minorHAnsi"/>
          <w:bCs/>
          <w:color w:val="333333"/>
          <w:shd w:val="clear" w:color="auto" w:fill="FFFFFF"/>
        </w:rPr>
        <w:t xml:space="preserve"> </w:t>
      </w:r>
      <w:r w:rsidR="00100507" w:rsidRPr="00667BE0">
        <w:rPr>
          <w:rFonts w:eastAsia="Calibri"/>
          <w:color w:val="000000" w:themeColor="text1"/>
        </w:rPr>
        <w:t xml:space="preserve">keeping </w:t>
      </w:r>
      <w:r w:rsidR="001410EB" w:rsidRPr="00667BE0">
        <w:rPr>
          <w:rFonts w:eastAsia="Calibri"/>
          <w:color w:val="000000" w:themeColor="text1"/>
        </w:rPr>
        <w:t>dopamine</w:t>
      </w:r>
      <w:r w:rsidR="4A31A793" w:rsidRPr="00667BE0">
        <w:rPr>
          <w:rFonts w:eastAsia="Calibri"/>
          <w:color w:val="000000" w:themeColor="text1"/>
        </w:rPr>
        <w:t xml:space="preserve"> neurons in culture for longer </w:t>
      </w:r>
      <w:r w:rsidR="00100507" w:rsidRPr="00667BE0">
        <w:rPr>
          <w:rFonts w:eastAsia="Calibri"/>
          <w:color w:val="000000" w:themeColor="text1"/>
        </w:rPr>
        <w:t xml:space="preserve">than 15 days </w:t>
      </w:r>
      <w:r w:rsidR="4A31A793" w:rsidRPr="00667BE0">
        <w:rPr>
          <w:rFonts w:eastAsia="Calibri"/>
          <w:color w:val="000000" w:themeColor="text1"/>
        </w:rPr>
        <w:t>requires extreme care, and might induce additional variation becau</w:t>
      </w:r>
      <w:r w:rsidR="00FA1511" w:rsidRPr="00667BE0">
        <w:rPr>
          <w:rFonts w:eastAsia="Calibri"/>
          <w:color w:val="000000" w:themeColor="text1"/>
        </w:rPr>
        <w:t xml:space="preserve">se of cells failing to survive </w:t>
      </w:r>
      <w:r w:rsidR="4A31A793" w:rsidRPr="00667BE0">
        <w:rPr>
          <w:rFonts w:eastAsia="Calibri"/>
          <w:color w:val="000000" w:themeColor="text1"/>
        </w:rPr>
        <w:t>independent</w:t>
      </w:r>
      <w:r w:rsidR="00FA1511" w:rsidRPr="00667BE0">
        <w:rPr>
          <w:rFonts w:eastAsia="Calibri"/>
          <w:color w:val="000000" w:themeColor="text1"/>
        </w:rPr>
        <w:t>ly</w:t>
      </w:r>
      <w:r w:rsidR="4A31A793" w:rsidRPr="00667BE0">
        <w:rPr>
          <w:rFonts w:eastAsia="Calibri"/>
          <w:color w:val="000000" w:themeColor="text1"/>
        </w:rPr>
        <w:t xml:space="preserve"> </w:t>
      </w:r>
      <w:r w:rsidR="00327DA8" w:rsidRPr="00667BE0">
        <w:rPr>
          <w:rFonts w:eastAsia="Calibri"/>
          <w:color w:val="000000" w:themeColor="text1"/>
        </w:rPr>
        <w:t>from</w:t>
      </w:r>
      <w:r w:rsidR="4A31A793" w:rsidRPr="00667BE0">
        <w:rPr>
          <w:rFonts w:eastAsia="Calibri"/>
          <w:color w:val="000000" w:themeColor="text1"/>
        </w:rPr>
        <w:t xml:space="preserve"> PFF inoculation</w:t>
      </w:r>
      <w:bookmarkStart w:id="5" w:name="_Hlk30104153"/>
      <w:r w:rsidR="4A31A793" w:rsidRPr="00667BE0">
        <w:rPr>
          <w:rFonts w:eastAsia="Calibri"/>
          <w:color w:val="000000" w:themeColor="text1"/>
        </w:rPr>
        <w:t>.</w:t>
      </w:r>
      <w:r w:rsidR="003E0DD1" w:rsidRPr="00667BE0">
        <w:rPr>
          <w:rFonts w:eastAsia="Calibri"/>
          <w:color w:val="000000" w:themeColor="text1"/>
        </w:rPr>
        <w:t xml:space="preserve"> </w:t>
      </w:r>
      <w:r w:rsidRPr="00667BE0">
        <w:rPr>
          <w:rFonts w:eastAsia="Calibri"/>
          <w:color w:val="000000" w:themeColor="text1"/>
        </w:rPr>
        <w:t xml:space="preserve">Additionally, more extended cultures complicate drug treatment schedules. Many compounds have limited or not </w:t>
      </w:r>
      <w:r w:rsidR="00971329">
        <w:rPr>
          <w:rFonts w:eastAsia="Calibri"/>
          <w:color w:val="000000" w:themeColor="text1"/>
        </w:rPr>
        <w:t xml:space="preserve">poorly </w:t>
      </w:r>
      <w:r w:rsidRPr="00667BE0">
        <w:rPr>
          <w:rFonts w:eastAsia="Calibri"/>
          <w:color w:val="000000" w:themeColor="text1"/>
        </w:rPr>
        <w:t xml:space="preserve">characterized stability in the cell culture medium, </w:t>
      </w:r>
      <w:r w:rsidR="00154326">
        <w:rPr>
          <w:rFonts w:eastAsia="Calibri"/>
          <w:color w:val="000000" w:themeColor="text1"/>
        </w:rPr>
        <w:t>and</w:t>
      </w:r>
      <w:r w:rsidR="00154326" w:rsidRPr="00667BE0">
        <w:rPr>
          <w:rFonts w:eastAsia="Calibri"/>
          <w:color w:val="000000" w:themeColor="text1"/>
        </w:rPr>
        <w:t xml:space="preserve"> </w:t>
      </w:r>
      <w:r w:rsidRPr="00667BE0">
        <w:rPr>
          <w:rFonts w:eastAsia="Calibri"/>
          <w:color w:val="000000" w:themeColor="text1"/>
        </w:rPr>
        <w:t xml:space="preserve">replenishment of a drug is not trivial because complete exchange of medium compromises the survival of </w:t>
      </w:r>
      <w:r w:rsidR="00154326">
        <w:rPr>
          <w:rFonts w:eastAsia="Calibri"/>
          <w:color w:val="000000" w:themeColor="text1"/>
        </w:rPr>
        <w:t xml:space="preserve">the </w:t>
      </w:r>
      <w:r w:rsidRPr="00667BE0">
        <w:rPr>
          <w:rFonts w:eastAsia="Calibri"/>
          <w:color w:val="000000" w:themeColor="text1"/>
        </w:rPr>
        <w:t>dopamine cultures.</w:t>
      </w:r>
    </w:p>
    <w:p w14:paraId="2DE3E743" w14:textId="77777777" w:rsidR="00BC22A6" w:rsidRPr="00667BE0" w:rsidRDefault="00BC22A6" w:rsidP="008B569A">
      <w:pPr>
        <w:rPr>
          <w:rFonts w:asciiTheme="minorHAnsi" w:hAnsiTheme="minorHAnsi" w:cstheme="minorHAnsi"/>
          <w:color w:val="auto"/>
        </w:rPr>
      </w:pPr>
    </w:p>
    <w:p w14:paraId="71AE18F8" w14:textId="14C2573B" w:rsidR="001556A5" w:rsidRPr="00667BE0" w:rsidRDefault="001556A5" w:rsidP="008B569A">
      <w:pPr>
        <w:rPr>
          <w:rFonts w:asciiTheme="minorHAnsi" w:hAnsiTheme="minorHAnsi" w:cstheme="minorHAnsi"/>
          <w:b/>
          <w:bCs/>
          <w:color w:val="000000" w:themeColor="text1"/>
        </w:rPr>
      </w:pPr>
      <w:r w:rsidRPr="00667BE0">
        <w:rPr>
          <w:rFonts w:asciiTheme="minorHAnsi" w:hAnsiTheme="minorHAnsi" w:cstheme="minorHAnsi"/>
          <w:color w:val="000000" w:themeColor="text1"/>
        </w:rPr>
        <w:t>Phosphorylation of α-</w:t>
      </w:r>
      <w:proofErr w:type="spellStart"/>
      <w:r w:rsidRPr="00667BE0">
        <w:rPr>
          <w:rFonts w:asciiTheme="minorHAnsi" w:hAnsiTheme="minorHAnsi" w:cstheme="minorHAnsi"/>
          <w:color w:val="000000" w:themeColor="text1"/>
        </w:rPr>
        <w:t>synuclein</w:t>
      </w:r>
      <w:proofErr w:type="spellEnd"/>
      <w:r w:rsidRPr="00667BE0">
        <w:rPr>
          <w:rFonts w:asciiTheme="minorHAnsi" w:hAnsiTheme="minorHAnsi" w:cstheme="minorHAnsi"/>
          <w:color w:val="000000" w:themeColor="text1"/>
        </w:rPr>
        <w:t xml:space="preserve"> at Ser129 is consistently reported in PFF</w:t>
      </w:r>
      <w:r w:rsidR="00154326">
        <w:rPr>
          <w:rFonts w:asciiTheme="minorHAnsi" w:hAnsiTheme="minorHAnsi" w:cstheme="minorHAnsi"/>
          <w:color w:val="000000" w:themeColor="text1"/>
        </w:rPr>
        <w:t>-</w:t>
      </w:r>
      <w:r w:rsidRPr="00667BE0">
        <w:rPr>
          <w:rFonts w:asciiTheme="minorHAnsi" w:hAnsiTheme="minorHAnsi" w:cstheme="minorHAnsi"/>
          <w:color w:val="000000" w:themeColor="text1"/>
        </w:rPr>
        <w:t>based models of α-</w:t>
      </w:r>
      <w:proofErr w:type="spellStart"/>
      <w:r w:rsidRPr="00667BE0">
        <w:rPr>
          <w:rFonts w:asciiTheme="minorHAnsi" w:hAnsiTheme="minorHAnsi" w:cstheme="minorHAnsi"/>
          <w:color w:val="000000" w:themeColor="text1"/>
        </w:rPr>
        <w:t>synuclein</w:t>
      </w:r>
      <w:proofErr w:type="spellEnd"/>
      <w:r w:rsidRPr="00667BE0">
        <w:rPr>
          <w:rFonts w:asciiTheme="minorHAnsi" w:hAnsiTheme="minorHAnsi" w:cstheme="minorHAnsi"/>
          <w:color w:val="000000" w:themeColor="text1"/>
        </w:rPr>
        <w:t xml:space="preserve"> aggregation and </w:t>
      </w:r>
      <w:proofErr w:type="spellStart"/>
      <w:r w:rsidRPr="00667BE0">
        <w:rPr>
          <w:rFonts w:asciiTheme="minorHAnsi" w:hAnsiTheme="minorHAnsi" w:cstheme="minorHAnsi"/>
          <w:color w:val="000000" w:themeColor="text1"/>
        </w:rPr>
        <w:t>colocalizes</w:t>
      </w:r>
      <w:proofErr w:type="spellEnd"/>
      <w:r w:rsidRPr="00667BE0">
        <w:rPr>
          <w:rFonts w:asciiTheme="minorHAnsi" w:hAnsiTheme="minorHAnsi" w:cstheme="minorHAnsi"/>
          <w:color w:val="000000" w:themeColor="text1"/>
        </w:rPr>
        <w:t xml:space="preserve"> with markers of </w:t>
      </w:r>
      <w:proofErr w:type="spellStart"/>
      <w:r w:rsidRPr="00667BE0">
        <w:rPr>
          <w:rFonts w:asciiTheme="minorHAnsi" w:hAnsiTheme="minorHAnsi" w:cstheme="minorHAnsi"/>
          <w:color w:val="000000" w:themeColor="text1"/>
        </w:rPr>
        <w:t>misfolding</w:t>
      </w:r>
      <w:proofErr w:type="spellEnd"/>
      <w:r w:rsidRPr="00667BE0">
        <w:rPr>
          <w:rFonts w:asciiTheme="minorHAnsi" w:hAnsiTheme="minorHAnsi" w:cstheme="minorHAnsi"/>
          <w:color w:val="000000" w:themeColor="text1"/>
        </w:rPr>
        <w:t xml:space="preserve"> and aggregation such as </w:t>
      </w:r>
      <w:proofErr w:type="spellStart"/>
      <w:r w:rsidRPr="00667BE0">
        <w:rPr>
          <w:rFonts w:asciiTheme="minorHAnsi" w:hAnsiTheme="minorHAnsi" w:cstheme="minorHAnsi"/>
          <w:color w:val="000000" w:themeColor="text1"/>
        </w:rPr>
        <w:t>Thioflavin</w:t>
      </w:r>
      <w:proofErr w:type="spellEnd"/>
      <w:r w:rsidRPr="00667BE0">
        <w:rPr>
          <w:rFonts w:asciiTheme="minorHAnsi" w:hAnsiTheme="minorHAnsi" w:cstheme="minorHAnsi"/>
          <w:color w:val="000000" w:themeColor="text1"/>
        </w:rPr>
        <w:t xml:space="preserve"> S, ubiquitin</w:t>
      </w:r>
      <w:r w:rsidR="00154326">
        <w:rPr>
          <w:rFonts w:asciiTheme="minorHAnsi" w:hAnsiTheme="minorHAnsi" w:cstheme="minorHAnsi"/>
          <w:color w:val="000000" w:themeColor="text1"/>
        </w:rPr>
        <w:t>,</w:t>
      </w:r>
      <w:r w:rsidRPr="00667BE0">
        <w:rPr>
          <w:rFonts w:asciiTheme="minorHAnsi" w:hAnsiTheme="minorHAnsi" w:cstheme="minorHAnsi"/>
          <w:color w:val="000000" w:themeColor="text1"/>
        </w:rPr>
        <w:t xml:space="preserve"> or conformation-specific antibodies</w:t>
      </w:r>
      <w:r w:rsidRPr="00667BE0">
        <w:rPr>
          <w:rFonts w:asciiTheme="minorHAnsi" w:hAnsiTheme="minorHAnsi" w:cstheme="minorHAnsi"/>
          <w:color w:val="000000" w:themeColor="text1"/>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000000" w:themeColor="text1"/>
        </w:rPr>
        <w:instrText xml:space="preserve"> ADDIN EN.CITE </w:instrText>
      </w:r>
      <w:r w:rsidR="00077114">
        <w:rPr>
          <w:rFonts w:asciiTheme="minorHAnsi" w:hAnsiTheme="minorHAnsi" w:cstheme="minorHAnsi"/>
          <w:color w:val="000000" w:themeColor="text1"/>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000000" w:themeColor="text1"/>
        </w:rPr>
        <w:instrText xml:space="preserve"> ADDIN EN.CITE.DATA </w:instrText>
      </w:r>
      <w:r w:rsidR="00077114">
        <w:rPr>
          <w:rFonts w:asciiTheme="minorHAnsi" w:hAnsiTheme="minorHAnsi" w:cstheme="minorHAnsi"/>
          <w:color w:val="000000" w:themeColor="text1"/>
        </w:rPr>
      </w:r>
      <w:r w:rsidR="00077114">
        <w:rPr>
          <w:rFonts w:asciiTheme="minorHAnsi" w:hAnsiTheme="minorHAnsi" w:cstheme="minorHAnsi"/>
          <w:color w:val="000000" w:themeColor="text1"/>
        </w:rPr>
        <w:fldChar w:fldCharType="end"/>
      </w:r>
      <w:r w:rsidRPr="00667BE0">
        <w:rPr>
          <w:rFonts w:asciiTheme="minorHAnsi" w:hAnsiTheme="minorHAnsi" w:cstheme="minorHAnsi"/>
          <w:color w:val="000000" w:themeColor="text1"/>
        </w:rPr>
      </w:r>
      <w:r w:rsidRPr="00667BE0">
        <w:rPr>
          <w:rFonts w:asciiTheme="minorHAnsi" w:hAnsiTheme="minorHAnsi" w:cstheme="minorHAnsi"/>
          <w:color w:val="000000" w:themeColor="text1"/>
        </w:rPr>
        <w:fldChar w:fldCharType="separate"/>
      </w:r>
      <w:r w:rsidR="00077114" w:rsidRPr="00077114">
        <w:rPr>
          <w:rFonts w:asciiTheme="minorHAnsi" w:hAnsiTheme="minorHAnsi" w:cstheme="minorHAnsi"/>
          <w:noProof/>
          <w:color w:val="000000" w:themeColor="text1"/>
          <w:vertAlign w:val="superscript"/>
        </w:rPr>
        <w:t>11,12</w:t>
      </w:r>
      <w:r w:rsidRPr="00667BE0">
        <w:rPr>
          <w:rFonts w:asciiTheme="minorHAnsi" w:hAnsiTheme="minorHAnsi" w:cstheme="minorHAnsi"/>
          <w:color w:val="000000" w:themeColor="text1"/>
        </w:rPr>
        <w:fldChar w:fldCharType="end"/>
      </w:r>
      <w:r w:rsidRPr="00667BE0">
        <w:rPr>
          <w:rFonts w:asciiTheme="minorHAnsi" w:hAnsiTheme="minorHAnsi" w:cstheme="minorHAnsi"/>
          <w:color w:val="000000" w:themeColor="text1"/>
        </w:rPr>
        <w:t>. In our hands, immunostaining for pS129</w:t>
      </w:r>
      <w:r w:rsidR="007D269E">
        <w:rPr>
          <w:rFonts w:asciiTheme="minorHAnsi" w:hAnsiTheme="minorHAnsi" w:cstheme="minorHAnsi"/>
          <w:color w:val="000000" w:themeColor="text1"/>
        </w:rPr>
        <w:t>-</w:t>
      </w:r>
      <w:r w:rsidRPr="00667BE0">
        <w:rPr>
          <w:rFonts w:asciiTheme="minorHAnsi" w:hAnsiTheme="minorHAnsi" w:cstheme="minorHAnsi"/>
          <w:color w:val="000000" w:themeColor="text1"/>
        </w:rPr>
        <w:t>α</w:t>
      </w:r>
      <w:proofErr w:type="spellStart"/>
      <w:r w:rsidRPr="00667BE0">
        <w:rPr>
          <w:rFonts w:asciiTheme="minorHAnsi" w:hAnsiTheme="minorHAnsi" w:cstheme="minorHAnsi"/>
          <w:color w:val="000000" w:themeColor="text1"/>
        </w:rPr>
        <w:t>syn</w:t>
      </w:r>
      <w:proofErr w:type="spellEnd"/>
      <w:r w:rsidRPr="00667BE0">
        <w:rPr>
          <w:rFonts w:asciiTheme="minorHAnsi" w:hAnsiTheme="minorHAnsi" w:cstheme="minorHAnsi"/>
          <w:color w:val="000000" w:themeColor="text1"/>
        </w:rPr>
        <w:t xml:space="preserve"> also gives the strongest signal with the lowest background and is most straightforward to analyze, giving robust results when multiple treatments are screened. Importantly, immunostaining with pS129</w:t>
      </w:r>
      <w:r w:rsidR="001C7151">
        <w:rPr>
          <w:rFonts w:asciiTheme="minorHAnsi" w:hAnsiTheme="minorHAnsi" w:cstheme="minorHAnsi"/>
          <w:color w:val="000000" w:themeColor="text1"/>
        </w:rPr>
        <w:t>-</w:t>
      </w:r>
      <w:r w:rsidRPr="00667BE0">
        <w:rPr>
          <w:rFonts w:asciiTheme="minorHAnsi" w:hAnsiTheme="minorHAnsi" w:cstheme="minorHAnsi"/>
          <w:color w:val="000000" w:themeColor="text1"/>
        </w:rPr>
        <w:t>α</w:t>
      </w:r>
      <w:proofErr w:type="spellStart"/>
      <w:r w:rsidRPr="00667BE0">
        <w:rPr>
          <w:rFonts w:asciiTheme="minorHAnsi" w:hAnsiTheme="minorHAnsi" w:cstheme="minorHAnsi"/>
          <w:color w:val="000000" w:themeColor="text1"/>
        </w:rPr>
        <w:t>syn</w:t>
      </w:r>
      <w:proofErr w:type="spellEnd"/>
      <w:r w:rsidRPr="00667BE0">
        <w:rPr>
          <w:rFonts w:asciiTheme="minorHAnsi" w:hAnsiTheme="minorHAnsi" w:cstheme="minorHAnsi"/>
          <w:color w:val="000000" w:themeColor="text1"/>
        </w:rPr>
        <w:t xml:space="preserve"> antibody does not detect PFFs that remain outside of the cells, significantly reducing the background. However, it is important to remember that S</w:t>
      </w:r>
      <w:r w:rsidR="0048116E">
        <w:rPr>
          <w:rFonts w:asciiTheme="minorHAnsi" w:hAnsiTheme="minorHAnsi" w:cstheme="minorHAnsi"/>
          <w:color w:val="000000" w:themeColor="text1"/>
        </w:rPr>
        <w:t>er</w:t>
      </w:r>
      <w:r w:rsidRPr="00667BE0">
        <w:rPr>
          <w:rFonts w:asciiTheme="minorHAnsi" w:hAnsiTheme="minorHAnsi" w:cstheme="minorHAnsi"/>
          <w:color w:val="000000" w:themeColor="text1"/>
        </w:rPr>
        <w:t xml:space="preserve">129 phosphorylation is probably one of the earliest processes linked with the </w:t>
      </w:r>
      <w:proofErr w:type="spellStart"/>
      <w:r w:rsidRPr="00667BE0">
        <w:rPr>
          <w:rFonts w:asciiTheme="minorHAnsi" w:hAnsiTheme="minorHAnsi" w:cstheme="minorHAnsi"/>
          <w:color w:val="000000" w:themeColor="text1"/>
        </w:rPr>
        <w:t>misfolding</w:t>
      </w:r>
      <w:proofErr w:type="spellEnd"/>
      <w:r w:rsidRPr="00667BE0">
        <w:rPr>
          <w:rFonts w:asciiTheme="minorHAnsi" w:hAnsiTheme="minorHAnsi" w:cstheme="minorHAnsi"/>
          <w:color w:val="000000" w:themeColor="text1"/>
        </w:rPr>
        <w:t xml:space="preserve"> of α-</w:t>
      </w:r>
      <w:proofErr w:type="spellStart"/>
      <w:r w:rsidRPr="00667BE0">
        <w:rPr>
          <w:rFonts w:asciiTheme="minorHAnsi" w:hAnsiTheme="minorHAnsi" w:cstheme="minorHAnsi"/>
          <w:color w:val="000000" w:themeColor="text1"/>
        </w:rPr>
        <w:t>synuclein</w:t>
      </w:r>
      <w:proofErr w:type="spellEnd"/>
      <w:r w:rsidRPr="00667BE0">
        <w:rPr>
          <w:rFonts w:asciiTheme="minorHAnsi" w:hAnsiTheme="minorHAnsi" w:cstheme="minorHAnsi"/>
          <w:color w:val="000000" w:themeColor="text1"/>
        </w:rPr>
        <w:t xml:space="preserve"> and might be differently regulated under specific conditions. Therefore, any findings that show positive effects on pS129</w:t>
      </w:r>
      <w:r w:rsidR="000B4F4D">
        <w:rPr>
          <w:rFonts w:asciiTheme="minorHAnsi" w:hAnsiTheme="minorHAnsi" w:cstheme="minorHAnsi"/>
          <w:color w:val="000000" w:themeColor="text1"/>
        </w:rPr>
        <w:t>-</w:t>
      </w:r>
      <w:r w:rsidRPr="00667BE0">
        <w:rPr>
          <w:rFonts w:asciiTheme="minorHAnsi" w:hAnsiTheme="minorHAnsi" w:cstheme="minorHAnsi"/>
          <w:color w:val="000000" w:themeColor="text1"/>
        </w:rPr>
        <w:t>α</w:t>
      </w:r>
      <w:proofErr w:type="spellStart"/>
      <w:r w:rsidRPr="00667BE0">
        <w:rPr>
          <w:rFonts w:asciiTheme="minorHAnsi" w:hAnsiTheme="minorHAnsi" w:cstheme="minorHAnsi"/>
          <w:color w:val="000000" w:themeColor="text1"/>
        </w:rPr>
        <w:t>syn</w:t>
      </w:r>
      <w:proofErr w:type="spellEnd"/>
      <w:r w:rsidRPr="00667BE0">
        <w:rPr>
          <w:rFonts w:asciiTheme="minorHAnsi" w:hAnsiTheme="minorHAnsi" w:cstheme="minorHAnsi"/>
          <w:color w:val="000000" w:themeColor="text1"/>
        </w:rPr>
        <w:t xml:space="preserve"> should be confirmed by other markers.</w:t>
      </w:r>
    </w:p>
    <w:p w14:paraId="3F00C9DF" w14:textId="77777777" w:rsidR="001556A5" w:rsidRPr="00667BE0" w:rsidRDefault="001556A5" w:rsidP="008B569A">
      <w:pPr>
        <w:rPr>
          <w:rFonts w:eastAsia="Calibri"/>
          <w:color w:val="000000" w:themeColor="text1"/>
        </w:rPr>
      </w:pPr>
    </w:p>
    <w:p w14:paraId="54FE9FC4" w14:textId="671C2D60" w:rsidR="00F15A38" w:rsidRDefault="001556A5" w:rsidP="008B569A">
      <w:pPr>
        <w:rPr>
          <w:rFonts w:asciiTheme="minorHAnsi" w:hAnsiTheme="minorHAnsi" w:cstheme="minorHAnsi"/>
          <w:color w:val="auto"/>
        </w:rPr>
      </w:pPr>
      <w:r w:rsidRPr="00667BE0">
        <w:rPr>
          <w:rFonts w:eastAsia="Calibri"/>
          <w:color w:val="000000" w:themeColor="text1"/>
        </w:rPr>
        <w:t>Statistical analysis should be tailored correspondingly to experiment</w:t>
      </w:r>
      <w:r w:rsidR="00E764F2">
        <w:rPr>
          <w:rFonts w:eastAsia="Calibri"/>
          <w:color w:val="000000" w:themeColor="text1"/>
        </w:rPr>
        <w:t>al</w:t>
      </w:r>
      <w:r w:rsidRPr="00667BE0">
        <w:rPr>
          <w:rFonts w:eastAsia="Calibri"/>
          <w:color w:val="000000" w:themeColor="text1"/>
        </w:rPr>
        <w:t xml:space="preserve"> design. It is essential to perform experiments in at least three independent </w:t>
      </w:r>
      <w:r w:rsidRPr="00667BE0">
        <w:rPr>
          <w:rFonts w:asciiTheme="minorHAnsi" w:hAnsiTheme="minorHAnsi" w:cstheme="minorHAnsi"/>
          <w:color w:val="auto"/>
        </w:rPr>
        <w:t xml:space="preserve">biological replicates </w:t>
      </w:r>
      <w:r w:rsidR="00E764F2">
        <w:rPr>
          <w:rFonts w:asciiTheme="minorHAnsi" w:hAnsiTheme="minorHAnsi" w:cstheme="minorHAnsi"/>
          <w:color w:val="auto"/>
        </w:rPr>
        <w:t>(</w:t>
      </w:r>
      <w:r w:rsidRPr="00667BE0">
        <w:rPr>
          <w:rFonts w:asciiTheme="minorHAnsi" w:hAnsiTheme="minorHAnsi" w:cstheme="minorHAnsi"/>
          <w:color w:val="auto"/>
        </w:rPr>
        <w:t>i.e., separate primary neuronal cultures</w:t>
      </w:r>
      <w:r w:rsidR="00E764F2">
        <w:rPr>
          <w:rFonts w:asciiTheme="minorHAnsi" w:hAnsiTheme="minorHAnsi" w:cstheme="minorHAnsi"/>
          <w:color w:val="auto"/>
        </w:rPr>
        <w:t>)</w:t>
      </w:r>
      <w:r w:rsidRPr="00667BE0">
        <w:rPr>
          <w:rFonts w:asciiTheme="minorHAnsi" w:hAnsiTheme="minorHAnsi" w:cstheme="minorHAnsi"/>
          <w:color w:val="auto"/>
        </w:rPr>
        <w:t>. These replicates should be plated on different plates and treated independently. We analyze the data obtained from replicates on different plates with random block design ANOVA</w:t>
      </w:r>
      <w:r w:rsidRPr="00667BE0">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Lew&lt;/Author&gt;&lt;Year&gt;2007&lt;/Year&gt;&lt;RecNum&gt;1795&lt;/RecNum&gt;&lt;DisplayText&gt;&lt;style face="superscript"&gt;37&lt;/style&gt;&lt;/DisplayText&gt;&lt;record&gt;&lt;rec-number&gt;1795&lt;/rec-number&gt;&lt;foreign-keys&gt;&lt;key app="EN" db-id="xv2dsfv9lv9fvxe55vfxw5se0zerw09pvtew" timestamp="1565699674"&gt;1795&lt;/key&gt;&lt;/foreign-keys&gt;&lt;ref-type name="Journal Article"&gt;17&lt;/ref-type&gt;&lt;contributors&gt;&lt;authors&gt;&lt;author&gt;Lew, M.&lt;/author&gt;&lt;/authors&gt;&lt;/contributors&gt;&lt;auth-address&gt;Department of Pharmacology, University of Melbourne, Parkville, Victoria, Australia. michaell@unimelb.edu.au&lt;/auth-address&gt;&lt;titles&gt;&lt;title&gt;Good statistical practice in pharmacology. Problem 1&lt;/title&gt;&lt;secondary-title&gt;Br J Pharmacol&lt;/secondary-title&gt;&lt;/titles&gt;&lt;periodical&gt;&lt;full-title&gt;Br J Pharmacol&lt;/full-title&gt;&lt;abbr-1&gt;British journal of pharmacology&lt;/abbr-1&gt;&lt;/periodical&gt;&lt;pages&gt;295-8&lt;/pages&gt;&lt;volume&gt;152&lt;/volume&gt;&lt;number&gt;3&lt;/number&gt;&lt;edition&gt;2007/07/10&lt;/edition&gt;&lt;keywords&gt;&lt;keyword&gt;Animals&lt;/keyword&gt;&lt;keyword&gt;*Bias&lt;/keyword&gt;&lt;keyword&gt;Blood Pressure/drug effects&lt;/keyword&gt;&lt;keyword&gt;*Data Interpretation, Statistical&lt;/keyword&gt;&lt;keyword&gt;Drug Interactions&lt;/keyword&gt;&lt;keyword&gt;Pharmacology/*methods/statistics &amp;amp; numerical data&lt;/keyword&gt;&lt;keyword&gt;Rats&lt;/keyword&gt;&lt;keyword&gt;Reproducibility of Results&lt;/keyword&gt;&lt;keyword&gt;*Research Design&lt;/keyword&gt;&lt;keyword&gt;Statistics as Topic&lt;/keyword&gt;&lt;/keywords&gt;&lt;dates&gt;&lt;year&gt;2007&lt;/year&gt;&lt;pub-dates&gt;&lt;date&gt;Oct&lt;/date&gt;&lt;/pub-dates&gt;&lt;/dates&gt;&lt;isbn&gt;0007-1188 (Print)&amp;#xD;0007-1188 (Linking)&lt;/isbn&gt;&lt;accession-num&gt;17618312&lt;/accession-num&gt;&lt;urls&gt;&lt;related-urls&gt;&lt;url&gt;https://www.ncbi.nlm.nih.gov/pubmed/17618312&lt;/url&gt;&lt;/related-urls&gt;&lt;/urls&gt;&lt;custom2&gt;PMC2042955&lt;/custom2&gt;&lt;electronic-resource-num&gt;10.1038/sj.bjp.0707370&lt;/electronic-resource-num&gt;&lt;/record&gt;&lt;/Cite&gt;&lt;/EndNote&gt;</w:instrText>
      </w:r>
      <w:r w:rsidRPr="00667BE0">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37</w:t>
      </w:r>
      <w:r w:rsidRPr="00667BE0">
        <w:rPr>
          <w:rFonts w:asciiTheme="minorHAnsi" w:hAnsiTheme="minorHAnsi" w:cstheme="minorHAnsi"/>
          <w:color w:val="auto"/>
        </w:rPr>
        <w:fldChar w:fldCharType="end"/>
      </w:r>
      <w:r w:rsidRPr="00667BE0">
        <w:rPr>
          <w:rFonts w:asciiTheme="minorHAnsi" w:hAnsiTheme="minorHAnsi" w:cstheme="minorHAnsi"/>
          <w:color w:val="auto"/>
        </w:rPr>
        <w:t xml:space="preserve"> to take into account the pairing of data for different experimental plates. </w:t>
      </w:r>
    </w:p>
    <w:p w14:paraId="740A7A88" w14:textId="77777777" w:rsidR="00BC22A6" w:rsidRDefault="00BC22A6" w:rsidP="008B569A">
      <w:pPr>
        <w:rPr>
          <w:rFonts w:asciiTheme="minorHAnsi" w:hAnsiTheme="minorHAnsi" w:cstheme="minorHAnsi"/>
          <w:color w:val="auto"/>
        </w:rPr>
      </w:pPr>
    </w:p>
    <w:bookmarkEnd w:id="5"/>
    <w:p w14:paraId="63409E31" w14:textId="64407B52" w:rsidR="00284082" w:rsidRPr="00284082" w:rsidRDefault="4A31A793" w:rsidP="008B569A">
      <w:pPr>
        <w:rPr>
          <w:rFonts w:eastAsia="Calibri"/>
          <w:color w:val="000000" w:themeColor="text1"/>
        </w:rPr>
      </w:pPr>
      <w:r w:rsidRPr="00667BE0">
        <w:rPr>
          <w:rFonts w:eastAsia="Calibri"/>
          <w:color w:val="000000" w:themeColor="text1"/>
        </w:rPr>
        <w:t xml:space="preserve">Altogether, </w:t>
      </w:r>
      <w:r w:rsidR="00E764F2">
        <w:rPr>
          <w:rFonts w:eastAsia="Calibri"/>
          <w:color w:val="000000" w:themeColor="text1"/>
        </w:rPr>
        <w:t xml:space="preserve">the </w:t>
      </w:r>
      <w:r w:rsidRPr="00667BE0">
        <w:rPr>
          <w:rFonts w:eastAsia="Calibri"/>
          <w:color w:val="000000" w:themeColor="text1"/>
        </w:rPr>
        <w:t>described model allows for robust, medium-to-high throughput analysis of seeded p</w:t>
      </w:r>
      <w:r w:rsidR="00006CCE" w:rsidRPr="00667BE0">
        <w:rPr>
          <w:rFonts w:eastAsia="Calibri"/>
          <w:color w:val="000000" w:themeColor="text1"/>
        </w:rPr>
        <w:t>S129-</w:t>
      </w:r>
      <w:r w:rsidRPr="00667BE0">
        <w:rPr>
          <w:rFonts w:eastAsia="Calibri"/>
          <w:color w:val="000000" w:themeColor="text1"/>
        </w:rPr>
        <w:t>α</w:t>
      </w:r>
      <w:proofErr w:type="spellStart"/>
      <w:r w:rsidR="00243511" w:rsidRPr="00667BE0">
        <w:rPr>
          <w:rFonts w:eastAsia="Calibri"/>
          <w:color w:val="000000" w:themeColor="text1"/>
        </w:rPr>
        <w:t>s</w:t>
      </w:r>
      <w:r w:rsidRPr="00667BE0">
        <w:rPr>
          <w:rFonts w:eastAsia="Calibri"/>
          <w:color w:val="000000" w:themeColor="text1"/>
        </w:rPr>
        <w:t>yn</w:t>
      </w:r>
      <w:proofErr w:type="spellEnd"/>
      <w:r w:rsidRPr="00667BE0">
        <w:rPr>
          <w:rFonts w:eastAsia="Calibri"/>
          <w:color w:val="000000" w:themeColor="text1"/>
        </w:rPr>
        <w:t xml:space="preserve"> accumulation specifically in </w:t>
      </w:r>
      <w:r w:rsidR="009D7103" w:rsidRPr="00667BE0">
        <w:rPr>
          <w:rFonts w:eastAsia="Calibri"/>
          <w:color w:val="000000" w:themeColor="text1"/>
        </w:rPr>
        <w:t xml:space="preserve">dopamine </w:t>
      </w:r>
      <w:r w:rsidRPr="00667BE0">
        <w:rPr>
          <w:rFonts w:eastAsia="Calibri"/>
          <w:color w:val="000000" w:themeColor="text1"/>
        </w:rPr>
        <w:t>neurons while limiting costs and laboriousness.</w:t>
      </w:r>
    </w:p>
    <w:p w14:paraId="78728D18" w14:textId="706614AE" w:rsidR="00014314" w:rsidRPr="001B1519" w:rsidRDefault="00014314" w:rsidP="008B569A">
      <w:pPr>
        <w:rPr>
          <w:rFonts w:asciiTheme="minorHAnsi" w:hAnsiTheme="minorHAnsi" w:cstheme="minorHAnsi"/>
          <w:color w:val="auto"/>
        </w:rPr>
      </w:pPr>
    </w:p>
    <w:p w14:paraId="1734505F" w14:textId="53588F4F" w:rsidR="00AA03DF" w:rsidRPr="001B1519" w:rsidRDefault="00AA03DF" w:rsidP="008B569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4FE63272" w:rsidR="00AA03DF" w:rsidRDefault="00A24281" w:rsidP="008B569A">
      <w:pPr>
        <w:rPr>
          <w:rFonts w:asciiTheme="minorHAnsi" w:hAnsiTheme="minorHAnsi" w:cstheme="minorHAnsi"/>
          <w:color w:val="auto"/>
        </w:rPr>
      </w:pPr>
      <w:r w:rsidRPr="00A24281">
        <w:rPr>
          <w:rFonts w:asciiTheme="minorHAnsi" w:hAnsiTheme="minorHAnsi" w:cstheme="minorHAnsi"/>
          <w:color w:val="auto"/>
        </w:rPr>
        <w:t xml:space="preserve">We thank </w:t>
      </w:r>
      <w:r w:rsidR="00243511">
        <w:rPr>
          <w:rFonts w:asciiTheme="minorHAnsi" w:hAnsiTheme="minorHAnsi" w:cstheme="minorHAnsi"/>
          <w:color w:val="auto"/>
        </w:rPr>
        <w:t xml:space="preserve">Prof. </w:t>
      </w:r>
      <w:r w:rsidR="00EF64DD">
        <w:rPr>
          <w:rFonts w:asciiTheme="minorHAnsi" w:hAnsiTheme="minorHAnsi" w:cstheme="minorHAnsi"/>
          <w:color w:val="auto"/>
        </w:rPr>
        <w:t xml:space="preserve">Kelvin </w:t>
      </w:r>
      <w:proofErr w:type="spellStart"/>
      <w:r w:rsidR="00EF64DD">
        <w:rPr>
          <w:rFonts w:asciiTheme="minorHAnsi" w:hAnsiTheme="minorHAnsi" w:cstheme="minorHAnsi"/>
          <w:color w:val="auto"/>
        </w:rPr>
        <w:t>Luk</w:t>
      </w:r>
      <w:proofErr w:type="spellEnd"/>
      <w:r w:rsidR="00EF64DD">
        <w:rPr>
          <w:rFonts w:asciiTheme="minorHAnsi" w:hAnsiTheme="minorHAnsi" w:cstheme="minorHAnsi"/>
          <w:color w:val="auto"/>
        </w:rPr>
        <w:t xml:space="preserve"> for his generous gift of </w:t>
      </w:r>
      <w:r w:rsidR="00243511">
        <w:rPr>
          <w:rFonts w:asciiTheme="minorHAnsi" w:hAnsiTheme="minorHAnsi" w:cstheme="minorHAnsi"/>
          <w:color w:val="auto"/>
        </w:rPr>
        <w:t>α-</w:t>
      </w:r>
      <w:proofErr w:type="spellStart"/>
      <w:r w:rsidR="00243511">
        <w:rPr>
          <w:rFonts w:asciiTheme="minorHAnsi" w:hAnsiTheme="minorHAnsi" w:cstheme="minorHAnsi"/>
          <w:color w:val="auto"/>
        </w:rPr>
        <w:t>syn</w:t>
      </w:r>
      <w:r w:rsidR="00EF64DD">
        <w:rPr>
          <w:rFonts w:asciiTheme="minorHAnsi" w:hAnsiTheme="minorHAnsi" w:cstheme="minorHAnsi"/>
          <w:color w:val="auto"/>
        </w:rPr>
        <w:t>uclein</w:t>
      </w:r>
      <w:proofErr w:type="spellEnd"/>
      <w:r w:rsidR="00EF64DD">
        <w:rPr>
          <w:rFonts w:asciiTheme="minorHAnsi" w:hAnsiTheme="minorHAnsi" w:cstheme="minorHAnsi"/>
          <w:color w:val="auto"/>
        </w:rPr>
        <w:t xml:space="preserve"> PFFs, </w:t>
      </w:r>
      <w:proofErr w:type="spellStart"/>
      <w:r w:rsidR="008D7E5E">
        <w:rPr>
          <w:rFonts w:asciiTheme="minorHAnsi" w:hAnsiTheme="minorHAnsi" w:cstheme="minorHAnsi"/>
          <w:color w:val="auto"/>
        </w:rPr>
        <w:t>Conjung</w:t>
      </w:r>
      <w:proofErr w:type="spellEnd"/>
      <w:r w:rsidR="008D7E5E">
        <w:rPr>
          <w:rFonts w:asciiTheme="minorHAnsi" w:hAnsiTheme="minorHAnsi" w:cstheme="minorHAnsi"/>
          <w:color w:val="auto"/>
        </w:rPr>
        <w:t xml:space="preserve"> Zheng </w:t>
      </w:r>
      <w:r w:rsidRPr="00A24281">
        <w:rPr>
          <w:rFonts w:asciiTheme="minorHAnsi" w:hAnsiTheme="minorHAnsi" w:cstheme="minorHAnsi"/>
          <w:color w:val="auto"/>
        </w:rPr>
        <w:t>for establishin</w:t>
      </w:r>
      <w:r>
        <w:rPr>
          <w:rFonts w:asciiTheme="minorHAnsi" w:hAnsiTheme="minorHAnsi" w:cstheme="minorHAnsi"/>
          <w:color w:val="auto"/>
        </w:rPr>
        <w:t>g and culturing neuronal cells</w:t>
      </w:r>
      <w:r w:rsidRPr="00A24281">
        <w:rPr>
          <w:rFonts w:asciiTheme="minorHAnsi" w:hAnsiTheme="minorHAnsi" w:cstheme="minorHAnsi"/>
          <w:color w:val="auto"/>
        </w:rPr>
        <w:t xml:space="preserve">, and the Light Microscopy Unit at the Institute of Biotechnology, University of Helsinki, for imaging </w:t>
      </w:r>
      <w:proofErr w:type="spellStart"/>
      <w:r w:rsidRPr="00A24281">
        <w:rPr>
          <w:rFonts w:asciiTheme="minorHAnsi" w:hAnsiTheme="minorHAnsi" w:cstheme="minorHAnsi"/>
          <w:color w:val="auto"/>
        </w:rPr>
        <w:t>immunostained</w:t>
      </w:r>
      <w:proofErr w:type="spellEnd"/>
      <w:r w:rsidRPr="00A24281">
        <w:rPr>
          <w:rFonts w:asciiTheme="minorHAnsi" w:hAnsiTheme="minorHAnsi" w:cstheme="minorHAnsi"/>
          <w:color w:val="auto"/>
        </w:rPr>
        <w:t xml:space="preserve"> cells. This work was supported by grants from 3i-Regeneration by </w:t>
      </w:r>
      <w:r w:rsidR="00006CCE">
        <w:rPr>
          <w:rFonts w:asciiTheme="minorHAnsi" w:hAnsiTheme="minorHAnsi" w:cstheme="minorHAnsi"/>
          <w:color w:val="auto"/>
        </w:rPr>
        <w:t>Business Finland</w:t>
      </w:r>
      <w:r w:rsidR="00006CCE" w:rsidRPr="00A24281">
        <w:rPr>
          <w:rFonts w:asciiTheme="minorHAnsi" w:hAnsiTheme="minorHAnsi" w:cstheme="minorHAnsi"/>
          <w:color w:val="auto"/>
        </w:rPr>
        <w:t xml:space="preserve"> </w:t>
      </w:r>
      <w:r w:rsidRPr="00A24281">
        <w:rPr>
          <w:rFonts w:asciiTheme="minorHAnsi" w:hAnsiTheme="minorHAnsi" w:cstheme="minorHAnsi"/>
          <w:color w:val="auto"/>
        </w:rPr>
        <w:t xml:space="preserve">(Finnish Funding Agency for Innovation), Academy of Finland #309489, #293392, #319195; Sigrid </w:t>
      </w:r>
      <w:proofErr w:type="spellStart"/>
      <w:r w:rsidRPr="00A24281">
        <w:rPr>
          <w:rFonts w:asciiTheme="minorHAnsi" w:hAnsiTheme="minorHAnsi" w:cstheme="minorHAnsi"/>
          <w:color w:val="auto"/>
        </w:rPr>
        <w:t>Juselius</w:t>
      </w:r>
      <w:proofErr w:type="spellEnd"/>
      <w:r w:rsidRPr="00A24281">
        <w:rPr>
          <w:rFonts w:asciiTheme="minorHAnsi" w:hAnsiTheme="minorHAnsi" w:cstheme="minorHAnsi"/>
          <w:color w:val="auto"/>
        </w:rPr>
        <w:t xml:space="preserve"> Foundation</w:t>
      </w:r>
      <w:r w:rsidR="00F65998">
        <w:rPr>
          <w:rFonts w:asciiTheme="minorHAnsi" w:hAnsiTheme="minorHAnsi" w:cstheme="minorHAnsi"/>
          <w:color w:val="auto"/>
        </w:rPr>
        <w:t>,</w:t>
      </w:r>
      <w:r w:rsidR="00D338F0">
        <w:rPr>
          <w:rFonts w:asciiTheme="minorHAnsi" w:hAnsiTheme="minorHAnsi" w:cstheme="minorHAnsi"/>
          <w:color w:val="auto"/>
        </w:rPr>
        <w:t xml:space="preserve"> and the </w:t>
      </w:r>
      <w:r w:rsidR="00D338F0" w:rsidRPr="00783908">
        <w:t xml:space="preserve">statutory funds of the Maj Institute of Pharmacology, PAS, </w:t>
      </w:r>
      <w:proofErr w:type="gramStart"/>
      <w:r w:rsidR="00D338F0" w:rsidRPr="00783908">
        <w:t>Poland</w:t>
      </w:r>
      <w:proofErr w:type="gramEnd"/>
      <w:r w:rsidRPr="00A24281">
        <w:rPr>
          <w:rFonts w:asciiTheme="minorHAnsi" w:hAnsiTheme="minorHAnsi" w:cstheme="minorHAnsi"/>
          <w:color w:val="auto"/>
        </w:rPr>
        <w:t>.</w:t>
      </w:r>
    </w:p>
    <w:p w14:paraId="59A3DEFA" w14:textId="77777777" w:rsidR="00A24281" w:rsidRPr="00A24281" w:rsidRDefault="00A24281" w:rsidP="008B569A">
      <w:pPr>
        <w:rPr>
          <w:rFonts w:asciiTheme="minorHAnsi" w:hAnsiTheme="minorHAnsi" w:cstheme="minorHAnsi"/>
          <w:b/>
          <w:bCs/>
          <w:color w:val="auto"/>
        </w:rPr>
      </w:pPr>
    </w:p>
    <w:p w14:paraId="5D52ED8B" w14:textId="414665DC" w:rsidR="00AA03DF" w:rsidRPr="001B1519" w:rsidRDefault="00AA03DF" w:rsidP="008B569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5CA46BD9" w:rsidR="00AA03DF" w:rsidRDefault="00A24281" w:rsidP="008B569A">
      <w:pPr>
        <w:rPr>
          <w:rFonts w:asciiTheme="minorHAnsi" w:hAnsiTheme="minorHAnsi" w:cstheme="minorHAnsi"/>
          <w:color w:val="808080" w:themeColor="background1" w:themeShade="80"/>
        </w:rPr>
      </w:pPr>
      <w:r w:rsidRPr="00A24281">
        <w:rPr>
          <w:rFonts w:asciiTheme="minorHAnsi" w:hAnsiTheme="minorHAnsi" w:cstheme="minorHAnsi"/>
          <w:color w:val="auto"/>
        </w:rPr>
        <w:t>The authors have nothing to disclose.</w:t>
      </w:r>
    </w:p>
    <w:p w14:paraId="7E2ADF59" w14:textId="77777777" w:rsidR="00116BD2" w:rsidRPr="001B1519" w:rsidRDefault="00116BD2" w:rsidP="00116BD2">
      <w:pPr>
        <w:rPr>
          <w:rFonts w:asciiTheme="minorHAnsi" w:hAnsiTheme="minorHAnsi" w:cstheme="minorHAnsi"/>
          <w:color w:val="auto"/>
        </w:rPr>
      </w:pPr>
    </w:p>
    <w:p w14:paraId="4DC74993" w14:textId="77777777" w:rsidR="00116BD2" w:rsidRPr="001B1519" w:rsidRDefault="00116BD2" w:rsidP="00116BD2">
      <w:pPr>
        <w:rPr>
          <w:rFonts w:asciiTheme="minorHAnsi" w:hAnsiTheme="minorHAnsi" w:cstheme="minorHAnsi"/>
          <w:b/>
          <w:color w:val="000000" w:themeColor="text1"/>
        </w:rPr>
      </w:pPr>
      <w:bookmarkStart w:id="6" w:name="_Hlk29723565"/>
      <w:r w:rsidRPr="001B1519">
        <w:rPr>
          <w:rFonts w:asciiTheme="minorHAnsi" w:hAnsiTheme="minorHAnsi" w:cstheme="minorHAnsi"/>
          <w:b/>
          <w:bCs/>
        </w:rPr>
        <w:t>REFERENCES:</w:t>
      </w:r>
      <w:r w:rsidRPr="001B1519">
        <w:rPr>
          <w:rFonts w:asciiTheme="minorHAnsi" w:hAnsiTheme="minorHAnsi" w:cstheme="minorHAnsi"/>
        </w:rPr>
        <w:t xml:space="preserve"> </w:t>
      </w:r>
    </w:p>
    <w:p w14:paraId="715E6A23" w14:textId="4A3D89A0" w:rsidR="00116BD2" w:rsidRPr="00077114" w:rsidRDefault="00116BD2" w:rsidP="00CD12E6">
      <w:pPr>
        <w:pStyle w:val="EndNoteBibliography"/>
        <w:numPr>
          <w:ilvl w:val="0"/>
          <w:numId w:val="41"/>
        </w:numPr>
        <w:ind w:left="0" w:firstLine="0"/>
      </w:pPr>
      <w:r>
        <w:rPr>
          <w:rFonts w:asciiTheme="minorHAnsi" w:hAnsiTheme="minorHAnsi" w:cstheme="minorHAnsi"/>
          <w:color w:val="7F7F7F" w:themeColor="text1" w:themeTint="80"/>
        </w:rPr>
        <w:fldChar w:fldCharType="begin"/>
      </w:r>
      <w:r w:rsidRPr="009D4527">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Pr="00077114">
        <w:t>Fearnley, J. M.</w:t>
      </w:r>
      <w:r>
        <w:t xml:space="preserve">, </w:t>
      </w:r>
      <w:r w:rsidRPr="00077114">
        <w:t xml:space="preserve">Lees, A. J. Ageing and Parkinson's disease: substantia nigra regional selectivity. </w:t>
      </w:r>
      <w:r w:rsidRPr="00077114">
        <w:rPr>
          <w:i/>
        </w:rPr>
        <w:t>Brain.</w:t>
      </w:r>
      <w:r w:rsidRPr="00077114">
        <w:t xml:space="preserve"> </w:t>
      </w:r>
      <w:r w:rsidRPr="00077114">
        <w:rPr>
          <w:b/>
        </w:rPr>
        <w:t xml:space="preserve">114 </w:t>
      </w:r>
      <w:r w:rsidRPr="00CD12E6">
        <w:rPr>
          <w:bCs/>
        </w:rPr>
        <w:t>(Pt 5)</w:t>
      </w:r>
      <w:r>
        <w:rPr>
          <w:bCs/>
        </w:rPr>
        <w:t>,</w:t>
      </w:r>
      <w:r w:rsidRPr="00077114">
        <w:t xml:space="preserve"> 2283</w:t>
      </w:r>
      <w:r w:rsidR="0046327F">
        <w:t>–</w:t>
      </w:r>
      <w:r w:rsidRPr="00077114">
        <w:t>2301 (1991).</w:t>
      </w:r>
    </w:p>
    <w:p w14:paraId="4E1AA378" w14:textId="5DD5EA5A" w:rsidR="00116BD2" w:rsidRPr="00077114" w:rsidRDefault="00116BD2" w:rsidP="00CD12E6">
      <w:pPr>
        <w:pStyle w:val="EndNoteBibliography"/>
        <w:numPr>
          <w:ilvl w:val="0"/>
          <w:numId w:val="41"/>
        </w:numPr>
        <w:ind w:left="0" w:firstLine="0"/>
      </w:pPr>
      <w:r w:rsidRPr="00077114">
        <w:t>Dauer, W.</w:t>
      </w:r>
      <w:r>
        <w:t xml:space="preserve">, </w:t>
      </w:r>
      <w:r w:rsidRPr="00077114">
        <w:t xml:space="preserve">Przedborski, S. Parkinson's disease: mechanisms and models. </w:t>
      </w:r>
      <w:r w:rsidRPr="00077114">
        <w:rPr>
          <w:i/>
        </w:rPr>
        <w:t>Neuron.</w:t>
      </w:r>
      <w:r w:rsidRPr="00077114">
        <w:t xml:space="preserve"> </w:t>
      </w:r>
      <w:r w:rsidRPr="00077114">
        <w:rPr>
          <w:b/>
        </w:rPr>
        <w:t>39</w:t>
      </w:r>
      <w:r w:rsidRPr="00077114">
        <w:t xml:space="preserve"> (6), 889</w:t>
      </w:r>
      <w:r w:rsidR="0046327F">
        <w:t>–</w:t>
      </w:r>
      <w:r w:rsidRPr="00077114">
        <w:t>909 (2003).</w:t>
      </w:r>
    </w:p>
    <w:p w14:paraId="6EFE1C04" w14:textId="1129C389" w:rsidR="00116BD2" w:rsidRPr="00077114" w:rsidRDefault="00116BD2" w:rsidP="00CD12E6">
      <w:pPr>
        <w:pStyle w:val="EndNoteBibliography"/>
        <w:numPr>
          <w:ilvl w:val="0"/>
          <w:numId w:val="41"/>
        </w:numPr>
        <w:ind w:left="0" w:firstLine="0"/>
      </w:pPr>
      <w:r w:rsidRPr="00B1209C">
        <w:rPr>
          <w:lang w:val="fi-FI"/>
        </w:rPr>
        <w:t>Shahmoradian, S. H.</w:t>
      </w:r>
      <w:r w:rsidRPr="00B1209C">
        <w:rPr>
          <w:iCs/>
          <w:lang w:val="fi-FI"/>
        </w:rPr>
        <w:t xml:space="preserve"> et al.</w:t>
      </w:r>
      <w:r w:rsidRPr="00B1209C">
        <w:rPr>
          <w:lang w:val="fi-FI"/>
        </w:rPr>
        <w:t xml:space="preserve"> </w:t>
      </w:r>
      <w:r w:rsidRPr="00077114">
        <w:t xml:space="preserve">Lewy pathology in Parkinson's disease consists of crowded organelles and lipid membranes. </w:t>
      </w:r>
      <w:r w:rsidRPr="00077114">
        <w:rPr>
          <w:i/>
        </w:rPr>
        <w:t>Nat</w:t>
      </w:r>
      <w:r>
        <w:rPr>
          <w:i/>
        </w:rPr>
        <w:t>ure</w:t>
      </w:r>
      <w:r w:rsidRPr="00077114">
        <w:rPr>
          <w:i/>
        </w:rPr>
        <w:t xml:space="preserve"> Neurosci</w:t>
      </w:r>
      <w:r>
        <w:rPr>
          <w:i/>
        </w:rPr>
        <w:t>ence</w:t>
      </w:r>
      <w:r w:rsidRPr="00077114">
        <w:rPr>
          <w:i/>
        </w:rPr>
        <w:t>.</w:t>
      </w:r>
      <w:r w:rsidRPr="00077114">
        <w:t xml:space="preserve"> </w:t>
      </w:r>
      <w:r w:rsidRPr="00077114">
        <w:rPr>
          <w:b/>
        </w:rPr>
        <w:t>22</w:t>
      </w:r>
      <w:r w:rsidRPr="00077114">
        <w:t xml:space="preserve"> (7), 1099</w:t>
      </w:r>
      <w:r w:rsidR="0046327F">
        <w:t>–</w:t>
      </w:r>
      <w:r w:rsidRPr="00077114">
        <w:t>1109 (2019).</w:t>
      </w:r>
    </w:p>
    <w:p w14:paraId="2585B519" w14:textId="2FD71621" w:rsidR="00116BD2" w:rsidRPr="00077114" w:rsidRDefault="00116BD2" w:rsidP="00CD12E6">
      <w:pPr>
        <w:pStyle w:val="EndNoteBibliography"/>
        <w:numPr>
          <w:ilvl w:val="0"/>
          <w:numId w:val="41"/>
        </w:numPr>
        <w:ind w:left="0" w:firstLine="0"/>
      </w:pPr>
      <w:r w:rsidRPr="00077114">
        <w:t>Goedert, M., Spillantini, M. G., Del Tredici, K.</w:t>
      </w:r>
      <w:r>
        <w:t xml:space="preserve">, </w:t>
      </w:r>
      <w:r w:rsidRPr="00077114">
        <w:t xml:space="preserve">Braak, H. 100 years of Lewy pathology. </w:t>
      </w:r>
      <w:r w:rsidRPr="00077114">
        <w:rPr>
          <w:i/>
        </w:rPr>
        <w:t>Nat</w:t>
      </w:r>
      <w:r>
        <w:rPr>
          <w:i/>
        </w:rPr>
        <w:t>ure</w:t>
      </w:r>
      <w:r w:rsidRPr="00077114">
        <w:rPr>
          <w:i/>
        </w:rPr>
        <w:t xml:space="preserve"> Rev</w:t>
      </w:r>
      <w:r>
        <w:rPr>
          <w:i/>
        </w:rPr>
        <w:t>iews</w:t>
      </w:r>
      <w:r w:rsidRPr="00077114">
        <w:rPr>
          <w:i/>
        </w:rPr>
        <w:t xml:space="preserve"> Neurol</w:t>
      </w:r>
      <w:r>
        <w:rPr>
          <w:i/>
        </w:rPr>
        <w:t>ogy</w:t>
      </w:r>
      <w:r w:rsidRPr="00077114">
        <w:rPr>
          <w:i/>
        </w:rPr>
        <w:t>.</w:t>
      </w:r>
      <w:r w:rsidRPr="00077114">
        <w:t xml:space="preserve"> </w:t>
      </w:r>
      <w:r w:rsidRPr="00077114">
        <w:rPr>
          <w:b/>
        </w:rPr>
        <w:t>9</w:t>
      </w:r>
      <w:r w:rsidRPr="00077114">
        <w:t xml:space="preserve"> (1), 13</w:t>
      </w:r>
      <w:r w:rsidR="0046327F">
        <w:t>–</w:t>
      </w:r>
      <w:r w:rsidRPr="00077114">
        <w:t>24 (2013).</w:t>
      </w:r>
    </w:p>
    <w:p w14:paraId="15814C70" w14:textId="59879FD3" w:rsidR="00116BD2" w:rsidRPr="00077114" w:rsidRDefault="00116BD2" w:rsidP="00CD12E6">
      <w:pPr>
        <w:pStyle w:val="EndNoteBibliography"/>
        <w:numPr>
          <w:ilvl w:val="0"/>
          <w:numId w:val="41"/>
        </w:numPr>
        <w:ind w:left="0" w:firstLine="0"/>
      </w:pPr>
      <w:r w:rsidRPr="00077114">
        <w:t>Surmeier, D. J., Obeso, J. A.</w:t>
      </w:r>
      <w:r>
        <w:t xml:space="preserve">, </w:t>
      </w:r>
      <w:r w:rsidRPr="00077114">
        <w:t xml:space="preserve">Halliday, G. M. Selective neuronal vulnerability in Parkinson disease. </w:t>
      </w:r>
      <w:r w:rsidRPr="00077114">
        <w:rPr>
          <w:i/>
        </w:rPr>
        <w:t>Nat</w:t>
      </w:r>
      <w:r>
        <w:rPr>
          <w:i/>
        </w:rPr>
        <w:t>ure</w:t>
      </w:r>
      <w:r w:rsidRPr="00077114">
        <w:rPr>
          <w:i/>
        </w:rPr>
        <w:t xml:space="preserve"> Rev</w:t>
      </w:r>
      <w:r>
        <w:rPr>
          <w:i/>
        </w:rPr>
        <w:t>iews</w:t>
      </w:r>
      <w:r w:rsidRPr="00077114">
        <w:rPr>
          <w:i/>
        </w:rPr>
        <w:t xml:space="preserve"> Neurosci</w:t>
      </w:r>
      <w:r>
        <w:rPr>
          <w:i/>
        </w:rPr>
        <w:t>ences</w:t>
      </w:r>
      <w:r w:rsidRPr="00077114">
        <w:rPr>
          <w:i/>
        </w:rPr>
        <w:t>.</w:t>
      </w:r>
      <w:r w:rsidRPr="00077114">
        <w:t xml:space="preserve"> </w:t>
      </w:r>
      <w:r w:rsidRPr="00077114">
        <w:rPr>
          <w:b/>
        </w:rPr>
        <w:t>18</w:t>
      </w:r>
      <w:r w:rsidRPr="00077114">
        <w:t xml:space="preserve"> (2), 101</w:t>
      </w:r>
      <w:r w:rsidR="0046327F">
        <w:t>–</w:t>
      </w:r>
      <w:r w:rsidRPr="00077114">
        <w:t>113 (2017).</w:t>
      </w:r>
    </w:p>
    <w:p w14:paraId="1C5E1BB0" w14:textId="2368C641" w:rsidR="00116BD2" w:rsidRPr="00077114" w:rsidRDefault="00116BD2" w:rsidP="00CD12E6">
      <w:pPr>
        <w:pStyle w:val="EndNoteBibliography"/>
        <w:numPr>
          <w:ilvl w:val="0"/>
          <w:numId w:val="41"/>
        </w:numPr>
        <w:ind w:left="0" w:firstLine="0"/>
      </w:pPr>
      <w:r w:rsidRPr="00077114">
        <w:t>Leverenz, J. B.</w:t>
      </w:r>
      <w:r w:rsidRPr="00F50554">
        <w:rPr>
          <w:iCs/>
        </w:rPr>
        <w:t xml:space="preserve"> et al. </w:t>
      </w:r>
      <w:r w:rsidRPr="00077114">
        <w:t xml:space="preserve">Proteomic identification of novel proteins in cortical lewy bodies. </w:t>
      </w:r>
      <w:r w:rsidRPr="00077114">
        <w:rPr>
          <w:i/>
        </w:rPr>
        <w:t>Brain Pathol</w:t>
      </w:r>
      <w:r>
        <w:rPr>
          <w:i/>
        </w:rPr>
        <w:t>ogy</w:t>
      </w:r>
      <w:r w:rsidRPr="00077114">
        <w:rPr>
          <w:i/>
        </w:rPr>
        <w:t>.</w:t>
      </w:r>
      <w:r w:rsidRPr="00077114">
        <w:t xml:space="preserve"> </w:t>
      </w:r>
      <w:r w:rsidRPr="00077114">
        <w:rPr>
          <w:b/>
        </w:rPr>
        <w:t>17</w:t>
      </w:r>
      <w:r w:rsidRPr="00077114">
        <w:t xml:space="preserve"> (2), 139</w:t>
      </w:r>
      <w:r w:rsidR="0046327F">
        <w:t>–</w:t>
      </w:r>
      <w:r w:rsidRPr="00077114">
        <w:t>145 (2007).</w:t>
      </w:r>
    </w:p>
    <w:p w14:paraId="6158EEDA" w14:textId="2BB62144" w:rsidR="00116BD2" w:rsidRPr="009154C0" w:rsidRDefault="00116BD2" w:rsidP="00CD12E6">
      <w:pPr>
        <w:pStyle w:val="EndNoteBibliography"/>
        <w:numPr>
          <w:ilvl w:val="0"/>
          <w:numId w:val="41"/>
        </w:numPr>
        <w:ind w:left="0" w:firstLine="0"/>
      </w:pPr>
      <w:r w:rsidRPr="00B1209C">
        <w:rPr>
          <w:lang w:val="fi-FI"/>
        </w:rPr>
        <w:t>Spillantini, M. G.</w:t>
      </w:r>
      <w:r w:rsidRPr="00B1209C">
        <w:rPr>
          <w:i/>
          <w:lang w:val="fi-FI"/>
        </w:rPr>
        <w:t xml:space="preserve"> </w:t>
      </w:r>
      <w:r w:rsidRPr="00B1209C">
        <w:rPr>
          <w:iCs/>
          <w:lang w:val="fi-FI"/>
        </w:rPr>
        <w:t xml:space="preserve">et al. </w:t>
      </w:r>
      <w:r w:rsidRPr="00077114">
        <w:t xml:space="preserve">Alpha-synuclein in Lewy bodies. </w:t>
      </w:r>
      <w:r w:rsidRPr="009154C0">
        <w:rPr>
          <w:i/>
        </w:rPr>
        <w:t>Nature.</w:t>
      </w:r>
      <w:r w:rsidRPr="009154C0">
        <w:t xml:space="preserve"> </w:t>
      </w:r>
      <w:r w:rsidRPr="009154C0">
        <w:rPr>
          <w:b/>
        </w:rPr>
        <w:t>388</w:t>
      </w:r>
      <w:r w:rsidRPr="009154C0">
        <w:t xml:space="preserve"> (6645), 839</w:t>
      </w:r>
      <w:r w:rsidR="0046327F">
        <w:t>–</w:t>
      </w:r>
      <w:r w:rsidRPr="009154C0">
        <w:t>840 (1997).</w:t>
      </w:r>
    </w:p>
    <w:p w14:paraId="2BCFF8B7" w14:textId="432B8A42" w:rsidR="00116BD2" w:rsidRPr="00077114" w:rsidRDefault="00116BD2" w:rsidP="00CD12E6">
      <w:pPr>
        <w:pStyle w:val="EndNoteBibliography"/>
        <w:numPr>
          <w:ilvl w:val="0"/>
          <w:numId w:val="41"/>
        </w:numPr>
        <w:ind w:left="0" w:firstLine="0"/>
      </w:pPr>
      <w:r w:rsidRPr="00B1209C">
        <w:rPr>
          <w:lang w:val="sv-SE"/>
        </w:rPr>
        <w:t>Anderson, J. P.</w:t>
      </w:r>
      <w:r w:rsidRPr="00B1209C">
        <w:rPr>
          <w:iCs/>
          <w:lang w:val="sv-SE"/>
        </w:rPr>
        <w:t xml:space="preserve"> et al. </w:t>
      </w:r>
      <w:r w:rsidRPr="00077114">
        <w:t xml:space="preserve">Phosphorylation of Ser-129 is the dominant pathological modification of alpha-synuclein in familial and sporadic Lewy body disease. </w:t>
      </w:r>
      <w:r w:rsidRPr="00077114">
        <w:rPr>
          <w:i/>
        </w:rPr>
        <w:t>J</w:t>
      </w:r>
      <w:r>
        <w:rPr>
          <w:i/>
        </w:rPr>
        <w:t>ournal of</w:t>
      </w:r>
      <w:r w:rsidRPr="00077114">
        <w:rPr>
          <w:i/>
        </w:rPr>
        <w:t xml:space="preserve"> Biol</w:t>
      </w:r>
      <w:r>
        <w:rPr>
          <w:i/>
        </w:rPr>
        <w:t>ogical</w:t>
      </w:r>
      <w:r w:rsidRPr="00077114">
        <w:rPr>
          <w:i/>
        </w:rPr>
        <w:t xml:space="preserve"> Chem</w:t>
      </w:r>
      <w:r>
        <w:rPr>
          <w:i/>
        </w:rPr>
        <w:t>istry</w:t>
      </w:r>
      <w:r w:rsidRPr="00077114">
        <w:rPr>
          <w:i/>
        </w:rPr>
        <w:t>.</w:t>
      </w:r>
      <w:r w:rsidRPr="00077114">
        <w:t xml:space="preserve"> </w:t>
      </w:r>
      <w:r w:rsidRPr="00077114">
        <w:rPr>
          <w:b/>
        </w:rPr>
        <w:t>281</w:t>
      </w:r>
      <w:r w:rsidRPr="00077114">
        <w:t xml:space="preserve"> (40), 29739</w:t>
      </w:r>
      <w:r w:rsidR="0046327F">
        <w:t>–</w:t>
      </w:r>
      <w:r w:rsidRPr="00077114">
        <w:t>29752 (2006).</w:t>
      </w:r>
    </w:p>
    <w:p w14:paraId="64853DF3" w14:textId="299131FB" w:rsidR="00116BD2" w:rsidRPr="00077114" w:rsidRDefault="00116BD2" w:rsidP="00CD12E6">
      <w:pPr>
        <w:pStyle w:val="EndNoteBibliography"/>
        <w:numPr>
          <w:ilvl w:val="0"/>
          <w:numId w:val="41"/>
        </w:numPr>
        <w:ind w:left="0" w:firstLine="0"/>
      </w:pPr>
      <w:r w:rsidRPr="00077114">
        <w:t>Luk, K. C.</w:t>
      </w:r>
      <w:r w:rsidRPr="00077114">
        <w:rPr>
          <w:i/>
        </w:rPr>
        <w:t xml:space="preserve"> </w:t>
      </w:r>
      <w:r w:rsidRPr="00F50554">
        <w:rPr>
          <w:iCs/>
        </w:rPr>
        <w:t xml:space="preserve">et al. </w:t>
      </w:r>
      <w:r w:rsidRPr="00077114">
        <w:t xml:space="preserve">Pathological alpha-synuclein transmission initiates Parkinson-like neurodegeneration in nontransgenic mice. </w:t>
      </w:r>
      <w:r w:rsidRPr="00077114">
        <w:rPr>
          <w:i/>
        </w:rPr>
        <w:t>Science.</w:t>
      </w:r>
      <w:r w:rsidRPr="00077114">
        <w:t xml:space="preserve"> </w:t>
      </w:r>
      <w:r w:rsidRPr="00077114">
        <w:rPr>
          <w:b/>
        </w:rPr>
        <w:t>338</w:t>
      </w:r>
      <w:r w:rsidRPr="00077114">
        <w:t xml:space="preserve"> (6109), 949</w:t>
      </w:r>
      <w:r w:rsidR="0046327F">
        <w:t>–</w:t>
      </w:r>
      <w:r w:rsidRPr="00077114">
        <w:t>953 (2012).</w:t>
      </w:r>
    </w:p>
    <w:p w14:paraId="66A67954" w14:textId="5A091094" w:rsidR="00116BD2" w:rsidRPr="00077114" w:rsidRDefault="00116BD2" w:rsidP="00CD12E6">
      <w:pPr>
        <w:pStyle w:val="EndNoteBibliography"/>
        <w:numPr>
          <w:ilvl w:val="0"/>
          <w:numId w:val="41"/>
        </w:numPr>
        <w:ind w:left="0" w:firstLine="0"/>
      </w:pPr>
      <w:r w:rsidRPr="00077114">
        <w:t>Volpicelli-Daley, L. A.</w:t>
      </w:r>
      <w:r w:rsidRPr="00077114">
        <w:rPr>
          <w:i/>
        </w:rPr>
        <w:t xml:space="preserve"> </w:t>
      </w:r>
      <w:r w:rsidRPr="00F50554">
        <w:rPr>
          <w:iCs/>
        </w:rPr>
        <w:t xml:space="preserve">et al. </w:t>
      </w:r>
      <w:r w:rsidRPr="00077114">
        <w:t xml:space="preserve">Exogenous alpha-synuclein fibrils induce Lewy body pathology leading to synaptic dysfunction and neuron death. </w:t>
      </w:r>
      <w:r w:rsidRPr="00077114">
        <w:rPr>
          <w:i/>
        </w:rPr>
        <w:t>Neuron.</w:t>
      </w:r>
      <w:r w:rsidRPr="00077114">
        <w:t xml:space="preserve"> </w:t>
      </w:r>
      <w:r w:rsidRPr="00077114">
        <w:rPr>
          <w:b/>
        </w:rPr>
        <w:t>72</w:t>
      </w:r>
      <w:r w:rsidRPr="00077114">
        <w:t xml:space="preserve"> (1), 57</w:t>
      </w:r>
      <w:r w:rsidR="0046327F">
        <w:t>–</w:t>
      </w:r>
      <w:r w:rsidRPr="00077114">
        <w:t>71 (2011).</w:t>
      </w:r>
    </w:p>
    <w:p w14:paraId="1B89747E" w14:textId="7EAF4621" w:rsidR="00116BD2" w:rsidRPr="00077114" w:rsidRDefault="00116BD2" w:rsidP="00CD12E6">
      <w:pPr>
        <w:pStyle w:val="EndNoteBibliography"/>
        <w:numPr>
          <w:ilvl w:val="0"/>
          <w:numId w:val="41"/>
        </w:numPr>
        <w:ind w:left="0" w:firstLine="0"/>
      </w:pPr>
      <w:r w:rsidRPr="00077114">
        <w:t>Volpicelli-Daley, L. A., Luk, K. C.</w:t>
      </w:r>
      <w:r>
        <w:t xml:space="preserve">, </w:t>
      </w:r>
      <w:r w:rsidRPr="00077114">
        <w:t xml:space="preserve">Lee, V. M. Addition of exogenous alpha-synuclein preformed fibrils to primary neuronal cultures to seed recruitment of endogenous alpha-synuclein to Lewy body and Lewy neurite-like aggregates. </w:t>
      </w:r>
      <w:r w:rsidRPr="00077114">
        <w:rPr>
          <w:i/>
        </w:rPr>
        <w:t>Nat</w:t>
      </w:r>
      <w:r>
        <w:rPr>
          <w:i/>
        </w:rPr>
        <w:t>ure</w:t>
      </w:r>
      <w:r w:rsidRPr="00077114">
        <w:rPr>
          <w:i/>
        </w:rPr>
        <w:t xml:space="preserve"> Protoc</w:t>
      </w:r>
      <w:r>
        <w:rPr>
          <w:i/>
        </w:rPr>
        <w:t>ols</w:t>
      </w:r>
      <w:r w:rsidRPr="00077114">
        <w:rPr>
          <w:i/>
        </w:rPr>
        <w:t>.</w:t>
      </w:r>
      <w:r w:rsidRPr="00077114">
        <w:t xml:space="preserve"> </w:t>
      </w:r>
      <w:r w:rsidRPr="00077114">
        <w:rPr>
          <w:b/>
        </w:rPr>
        <w:t>9</w:t>
      </w:r>
      <w:r w:rsidRPr="00077114">
        <w:t xml:space="preserve"> (9), 2135</w:t>
      </w:r>
      <w:r w:rsidR="0046327F">
        <w:t>–</w:t>
      </w:r>
      <w:r w:rsidRPr="00077114">
        <w:t>2146 (2014).</w:t>
      </w:r>
    </w:p>
    <w:p w14:paraId="0346CB9C" w14:textId="311C1D35" w:rsidR="00116BD2" w:rsidRPr="00077114" w:rsidRDefault="00116BD2" w:rsidP="00CD12E6">
      <w:pPr>
        <w:pStyle w:val="EndNoteBibliography"/>
        <w:numPr>
          <w:ilvl w:val="0"/>
          <w:numId w:val="41"/>
        </w:numPr>
        <w:ind w:left="0" w:firstLine="0"/>
      </w:pPr>
      <w:r w:rsidRPr="00B1209C">
        <w:rPr>
          <w:lang w:val="sv-SE"/>
        </w:rPr>
        <w:t>Osterberg, V. R.</w:t>
      </w:r>
      <w:r w:rsidRPr="00B1209C">
        <w:rPr>
          <w:i/>
          <w:lang w:val="sv-SE"/>
        </w:rPr>
        <w:t xml:space="preserve"> </w:t>
      </w:r>
      <w:r w:rsidRPr="00B1209C">
        <w:rPr>
          <w:iCs/>
          <w:lang w:val="sv-SE"/>
        </w:rPr>
        <w:t xml:space="preserve">et al. </w:t>
      </w:r>
      <w:r w:rsidRPr="00077114">
        <w:t xml:space="preserve">Progressive aggregation of alpha-synuclein and selective degeneration of lewy inclusion-bearing neurons in a mouse model of parkinsonism. </w:t>
      </w:r>
      <w:r w:rsidRPr="00077114">
        <w:rPr>
          <w:i/>
        </w:rPr>
        <w:t>Cell Rep</w:t>
      </w:r>
      <w:r>
        <w:rPr>
          <w:i/>
        </w:rPr>
        <w:t>orts</w:t>
      </w:r>
      <w:r w:rsidRPr="00077114">
        <w:rPr>
          <w:i/>
        </w:rPr>
        <w:t>.</w:t>
      </w:r>
      <w:r w:rsidRPr="00077114">
        <w:t xml:space="preserve"> </w:t>
      </w:r>
      <w:r w:rsidRPr="00077114">
        <w:rPr>
          <w:b/>
        </w:rPr>
        <w:t>10</w:t>
      </w:r>
      <w:r w:rsidRPr="00077114">
        <w:t xml:space="preserve"> (8), 1252</w:t>
      </w:r>
      <w:r w:rsidR="0046327F">
        <w:t>–</w:t>
      </w:r>
      <w:r w:rsidRPr="00077114">
        <w:t>1260 (2015).</w:t>
      </w:r>
    </w:p>
    <w:p w14:paraId="4DFDDE3D" w14:textId="1084FDD2" w:rsidR="00116BD2" w:rsidRPr="00077114" w:rsidRDefault="00116BD2" w:rsidP="00CD12E6">
      <w:pPr>
        <w:pStyle w:val="EndNoteBibliography"/>
        <w:numPr>
          <w:ilvl w:val="0"/>
          <w:numId w:val="41"/>
        </w:numPr>
        <w:ind w:left="0" w:firstLine="0"/>
      </w:pPr>
      <w:r w:rsidRPr="00B1209C">
        <w:rPr>
          <w:lang w:val="sv-SE"/>
        </w:rPr>
        <w:t>Mahul-Mellier, A.-L.</w:t>
      </w:r>
      <w:r w:rsidRPr="00B1209C">
        <w:rPr>
          <w:iCs/>
          <w:lang w:val="sv-SE"/>
        </w:rPr>
        <w:t xml:space="preserve"> et al.</w:t>
      </w:r>
      <w:r w:rsidRPr="00B1209C">
        <w:rPr>
          <w:lang w:val="sv-SE"/>
        </w:rPr>
        <w:t xml:space="preserve"> </w:t>
      </w:r>
      <w:r w:rsidRPr="00077114">
        <w:t>The process of Lewy body formation, rather than simply alpha-synuclein fibrillization, is the major driver of neurodegeneration in synucleinopathies.</w:t>
      </w:r>
      <w:r w:rsidR="00F56097">
        <w:t xml:space="preserve"> </w:t>
      </w:r>
      <w:r w:rsidR="0046327F">
        <w:t>In Press</w:t>
      </w:r>
      <w:r w:rsidRPr="00077114">
        <w:t>, (2019).</w:t>
      </w:r>
    </w:p>
    <w:p w14:paraId="1F439757" w14:textId="73DF6875" w:rsidR="00116BD2" w:rsidRPr="00077114" w:rsidRDefault="00116BD2" w:rsidP="00CD12E6">
      <w:pPr>
        <w:pStyle w:val="EndNoteBibliography"/>
        <w:numPr>
          <w:ilvl w:val="0"/>
          <w:numId w:val="41"/>
        </w:numPr>
        <w:ind w:left="0" w:firstLine="0"/>
      </w:pPr>
      <w:r w:rsidRPr="00077114">
        <w:t>Elkouzi, A., Vedam-Mai, V., Eisinger, R. S.</w:t>
      </w:r>
      <w:r>
        <w:t xml:space="preserve">, </w:t>
      </w:r>
      <w:r w:rsidRPr="00077114">
        <w:t xml:space="preserve">Okun, M. S. Emerging therapies in Parkinson disease - repurposed drugs and new approaches. </w:t>
      </w:r>
      <w:r w:rsidRPr="00077114">
        <w:rPr>
          <w:i/>
        </w:rPr>
        <w:t>Nat</w:t>
      </w:r>
      <w:r>
        <w:rPr>
          <w:i/>
        </w:rPr>
        <w:t>ure</w:t>
      </w:r>
      <w:r w:rsidRPr="00077114">
        <w:rPr>
          <w:i/>
        </w:rPr>
        <w:t xml:space="preserve"> Rev</w:t>
      </w:r>
      <w:r>
        <w:rPr>
          <w:i/>
        </w:rPr>
        <w:t>iews</w:t>
      </w:r>
      <w:r w:rsidRPr="00077114">
        <w:rPr>
          <w:i/>
        </w:rPr>
        <w:t xml:space="preserve"> Neurol</w:t>
      </w:r>
      <w:r>
        <w:rPr>
          <w:i/>
        </w:rPr>
        <w:t>ogy</w:t>
      </w:r>
      <w:r w:rsidRPr="00077114">
        <w:rPr>
          <w:i/>
        </w:rPr>
        <w:t>.</w:t>
      </w:r>
      <w:r w:rsidRPr="00077114">
        <w:t xml:space="preserve"> </w:t>
      </w:r>
      <w:r w:rsidRPr="00077114">
        <w:rPr>
          <w:b/>
        </w:rPr>
        <w:t>15</w:t>
      </w:r>
      <w:r w:rsidRPr="00077114">
        <w:t xml:space="preserve"> (4), 204</w:t>
      </w:r>
      <w:r w:rsidR="0046327F">
        <w:t>–</w:t>
      </w:r>
      <w:r w:rsidRPr="00077114">
        <w:t>223 (2019).</w:t>
      </w:r>
    </w:p>
    <w:p w14:paraId="7F11B287" w14:textId="7DC2D6F7" w:rsidR="00116BD2" w:rsidRPr="00077114" w:rsidRDefault="00116BD2" w:rsidP="00CD12E6">
      <w:pPr>
        <w:pStyle w:val="EndNoteBibliography"/>
        <w:numPr>
          <w:ilvl w:val="0"/>
          <w:numId w:val="41"/>
        </w:numPr>
        <w:ind w:left="0" w:firstLine="0"/>
      </w:pPr>
      <w:r w:rsidRPr="00077114">
        <w:t>Barker, R. A., Gotz, M.</w:t>
      </w:r>
      <w:r>
        <w:t xml:space="preserve">, </w:t>
      </w:r>
      <w:r w:rsidRPr="00077114">
        <w:t xml:space="preserve">Parmar, M. New approaches for brain repair-from rescue to reprogramming. </w:t>
      </w:r>
      <w:r w:rsidRPr="00077114">
        <w:rPr>
          <w:i/>
        </w:rPr>
        <w:t>Nature.</w:t>
      </w:r>
      <w:r w:rsidRPr="00077114">
        <w:t xml:space="preserve"> </w:t>
      </w:r>
      <w:r w:rsidRPr="00077114">
        <w:rPr>
          <w:b/>
        </w:rPr>
        <w:t>557</w:t>
      </w:r>
      <w:r w:rsidRPr="00077114">
        <w:t xml:space="preserve"> (7705), 329</w:t>
      </w:r>
      <w:r w:rsidR="0046327F">
        <w:t>–</w:t>
      </w:r>
      <w:r w:rsidRPr="00077114">
        <w:t>334 (2018).</w:t>
      </w:r>
    </w:p>
    <w:p w14:paraId="64FAE1A6" w14:textId="28C89F5E" w:rsidR="00116BD2" w:rsidRPr="00077114" w:rsidRDefault="00116BD2" w:rsidP="00CD12E6">
      <w:pPr>
        <w:pStyle w:val="EndNoteBibliography"/>
        <w:numPr>
          <w:ilvl w:val="0"/>
          <w:numId w:val="41"/>
        </w:numPr>
        <w:ind w:left="0" w:firstLine="0"/>
      </w:pPr>
      <w:r w:rsidRPr="00077114">
        <w:t>Kordower, J. H., Chu, Y., Hauser, R. A., Olanow, C. W.</w:t>
      </w:r>
      <w:r>
        <w:t xml:space="preserve">, </w:t>
      </w:r>
      <w:r w:rsidRPr="00077114">
        <w:t xml:space="preserve">Freeman, T. B. Transplanted dopaminergic neurons develop PD pathologic changes: a second case report. </w:t>
      </w:r>
      <w:r w:rsidRPr="00077114">
        <w:rPr>
          <w:i/>
        </w:rPr>
        <w:t>Mov</w:t>
      </w:r>
      <w:r>
        <w:rPr>
          <w:i/>
        </w:rPr>
        <w:t>ement</w:t>
      </w:r>
      <w:r w:rsidRPr="00077114">
        <w:rPr>
          <w:i/>
        </w:rPr>
        <w:t xml:space="preserve"> Disord</w:t>
      </w:r>
      <w:r>
        <w:rPr>
          <w:i/>
        </w:rPr>
        <w:t>ers</w:t>
      </w:r>
      <w:r w:rsidRPr="00077114">
        <w:rPr>
          <w:i/>
        </w:rPr>
        <w:t>.</w:t>
      </w:r>
      <w:r w:rsidRPr="00077114">
        <w:t xml:space="preserve"> </w:t>
      </w:r>
      <w:r w:rsidRPr="00077114">
        <w:rPr>
          <w:b/>
        </w:rPr>
        <w:t>23</w:t>
      </w:r>
      <w:r w:rsidRPr="00077114">
        <w:t xml:space="preserve"> (16), 2303</w:t>
      </w:r>
      <w:r w:rsidR="0046327F">
        <w:t>–</w:t>
      </w:r>
      <w:r w:rsidRPr="00077114">
        <w:t>2306 (2008).</w:t>
      </w:r>
    </w:p>
    <w:p w14:paraId="07AF79D8" w14:textId="36AE0D79" w:rsidR="00116BD2" w:rsidRPr="00077114" w:rsidRDefault="00116BD2" w:rsidP="00CD12E6">
      <w:pPr>
        <w:pStyle w:val="EndNoteBibliography"/>
        <w:numPr>
          <w:ilvl w:val="0"/>
          <w:numId w:val="41"/>
        </w:numPr>
        <w:ind w:left="0" w:firstLine="0"/>
      </w:pPr>
      <w:r w:rsidRPr="00077114">
        <w:t>Li, J. Y</w:t>
      </w:r>
      <w:r w:rsidRPr="00F50554">
        <w:t>. et al.</w:t>
      </w:r>
      <w:r w:rsidRPr="00077114">
        <w:t xml:space="preserve"> Lewy bodies in grafted neurons in subjects with Parkinson's disease suggest host-to-graft disease propagation. </w:t>
      </w:r>
      <w:r w:rsidRPr="00077114">
        <w:rPr>
          <w:i/>
        </w:rPr>
        <w:t>Nat</w:t>
      </w:r>
      <w:r>
        <w:rPr>
          <w:i/>
        </w:rPr>
        <w:t>ure</w:t>
      </w:r>
      <w:r w:rsidRPr="00077114">
        <w:rPr>
          <w:i/>
        </w:rPr>
        <w:t xml:space="preserve"> Med</w:t>
      </w:r>
      <w:r>
        <w:rPr>
          <w:i/>
        </w:rPr>
        <w:t>icine</w:t>
      </w:r>
      <w:r w:rsidRPr="00077114">
        <w:rPr>
          <w:i/>
        </w:rPr>
        <w:t>.</w:t>
      </w:r>
      <w:r w:rsidRPr="00077114">
        <w:t xml:space="preserve"> </w:t>
      </w:r>
      <w:r w:rsidRPr="00077114">
        <w:rPr>
          <w:b/>
        </w:rPr>
        <w:t>14</w:t>
      </w:r>
      <w:r w:rsidRPr="00077114">
        <w:t xml:space="preserve"> (5), 501</w:t>
      </w:r>
      <w:r w:rsidR="0046327F">
        <w:t>–</w:t>
      </w:r>
      <w:r w:rsidRPr="00077114">
        <w:t>503 (2008).</w:t>
      </w:r>
    </w:p>
    <w:p w14:paraId="71E21374" w14:textId="6FE983EF" w:rsidR="00116BD2" w:rsidRPr="00077114" w:rsidRDefault="00116BD2" w:rsidP="00CD12E6">
      <w:pPr>
        <w:pStyle w:val="EndNoteBibliography"/>
        <w:numPr>
          <w:ilvl w:val="0"/>
          <w:numId w:val="41"/>
        </w:numPr>
        <w:ind w:left="0" w:firstLine="0"/>
      </w:pPr>
      <w:r w:rsidRPr="00077114">
        <w:t>Planken, A., Porokuokka, L. L., Hanninen, A. L., Tuominen, R. K.</w:t>
      </w:r>
      <w:r>
        <w:t>,</w:t>
      </w:r>
      <w:r w:rsidR="00F56097">
        <w:t xml:space="preserve"> </w:t>
      </w:r>
      <w:r w:rsidRPr="00077114">
        <w:t xml:space="preserve">Andressoo, J. O. Medium-throughput computer aided micro-island method to assay embryonic dopaminergic neuron cultures in vitro. </w:t>
      </w:r>
      <w:r w:rsidRPr="00077114">
        <w:rPr>
          <w:i/>
        </w:rPr>
        <w:t>J</w:t>
      </w:r>
      <w:r>
        <w:rPr>
          <w:i/>
        </w:rPr>
        <w:t>ournal of</w:t>
      </w:r>
      <w:r w:rsidRPr="00077114">
        <w:rPr>
          <w:i/>
        </w:rPr>
        <w:t xml:space="preserve"> Neurosci</w:t>
      </w:r>
      <w:r>
        <w:rPr>
          <w:i/>
        </w:rPr>
        <w:t>ence</w:t>
      </w:r>
      <w:r w:rsidRPr="00077114">
        <w:rPr>
          <w:i/>
        </w:rPr>
        <w:t xml:space="preserve"> Methods.</w:t>
      </w:r>
      <w:r w:rsidRPr="00077114">
        <w:t xml:space="preserve"> </w:t>
      </w:r>
      <w:r w:rsidRPr="00077114">
        <w:rPr>
          <w:b/>
        </w:rPr>
        <w:t>194</w:t>
      </w:r>
      <w:r w:rsidRPr="00077114">
        <w:t xml:space="preserve"> (1), 122</w:t>
      </w:r>
      <w:r w:rsidR="0046327F">
        <w:t>–</w:t>
      </w:r>
      <w:r w:rsidRPr="00077114">
        <w:t>131 (2010).</w:t>
      </w:r>
    </w:p>
    <w:p w14:paraId="09114DFE" w14:textId="374CBADA" w:rsidR="00116BD2" w:rsidRPr="00077114" w:rsidRDefault="00116BD2" w:rsidP="00CD12E6">
      <w:pPr>
        <w:pStyle w:val="EndNoteBibliography"/>
        <w:numPr>
          <w:ilvl w:val="0"/>
          <w:numId w:val="41"/>
        </w:numPr>
        <w:ind w:left="0" w:firstLine="0"/>
      </w:pPr>
      <w:r w:rsidRPr="00077114">
        <w:t>Lin, L. F., Doherty, D. H., Lile, J. D., Bektesh, S.</w:t>
      </w:r>
      <w:r>
        <w:t>,</w:t>
      </w:r>
      <w:r w:rsidRPr="00077114">
        <w:t xml:space="preserve"> Collins, F. GDNF: a glial cell line-derived neurotrophic factor for midbrain dopaminergic neurons. </w:t>
      </w:r>
      <w:r w:rsidRPr="00077114">
        <w:rPr>
          <w:i/>
        </w:rPr>
        <w:t>Science.</w:t>
      </w:r>
      <w:r w:rsidRPr="00077114">
        <w:t xml:space="preserve"> </w:t>
      </w:r>
      <w:r w:rsidRPr="00077114">
        <w:rPr>
          <w:b/>
        </w:rPr>
        <w:t>260</w:t>
      </w:r>
      <w:r w:rsidRPr="00077114">
        <w:t xml:space="preserve"> (5111), 1130</w:t>
      </w:r>
      <w:r w:rsidR="0046327F">
        <w:t>–</w:t>
      </w:r>
      <w:r w:rsidRPr="00077114">
        <w:t>1132 (1993).</w:t>
      </w:r>
    </w:p>
    <w:p w14:paraId="77E9BEB2" w14:textId="113C1916" w:rsidR="00116BD2" w:rsidRPr="00077114" w:rsidRDefault="00116BD2" w:rsidP="00CD12E6">
      <w:pPr>
        <w:pStyle w:val="EndNoteBibliography"/>
        <w:numPr>
          <w:ilvl w:val="0"/>
          <w:numId w:val="41"/>
        </w:numPr>
        <w:ind w:left="0" w:firstLine="0"/>
      </w:pPr>
      <w:r w:rsidRPr="00B1209C">
        <w:rPr>
          <w:lang w:val="sv-SE"/>
        </w:rPr>
        <w:t>Hoffer, B. J.</w:t>
      </w:r>
      <w:r w:rsidRPr="00B1209C">
        <w:rPr>
          <w:iCs/>
          <w:lang w:val="sv-SE"/>
        </w:rPr>
        <w:t xml:space="preserve"> et al. </w:t>
      </w:r>
      <w:r w:rsidRPr="00077114">
        <w:t xml:space="preserve">Glial cell line-derived neurotrophic factor reverses toxin-induced injury to midbrain dopaminergic neurons in vivo. </w:t>
      </w:r>
      <w:r w:rsidRPr="00077114">
        <w:rPr>
          <w:i/>
        </w:rPr>
        <w:t>Neurosci</w:t>
      </w:r>
      <w:r>
        <w:rPr>
          <w:i/>
        </w:rPr>
        <w:t>ence</w:t>
      </w:r>
      <w:r w:rsidRPr="00077114">
        <w:rPr>
          <w:i/>
        </w:rPr>
        <w:t xml:space="preserve"> Lett</w:t>
      </w:r>
      <w:r>
        <w:rPr>
          <w:i/>
        </w:rPr>
        <w:t>ers</w:t>
      </w:r>
      <w:r w:rsidRPr="00077114">
        <w:rPr>
          <w:i/>
        </w:rPr>
        <w:t>.</w:t>
      </w:r>
      <w:r w:rsidRPr="00077114">
        <w:t xml:space="preserve"> </w:t>
      </w:r>
      <w:r w:rsidRPr="00077114">
        <w:rPr>
          <w:b/>
        </w:rPr>
        <w:t>182</w:t>
      </w:r>
      <w:r w:rsidRPr="00077114">
        <w:t xml:space="preserve"> (1), 107</w:t>
      </w:r>
      <w:r w:rsidR="0046327F">
        <w:t>–</w:t>
      </w:r>
      <w:r w:rsidRPr="00077114">
        <w:t>111 (1994).</w:t>
      </w:r>
    </w:p>
    <w:p w14:paraId="5D45A00F" w14:textId="4048396F" w:rsidR="00116BD2" w:rsidRPr="00077114" w:rsidRDefault="00116BD2" w:rsidP="00CD12E6">
      <w:pPr>
        <w:pStyle w:val="EndNoteBibliography"/>
        <w:numPr>
          <w:ilvl w:val="0"/>
          <w:numId w:val="41"/>
        </w:numPr>
        <w:ind w:left="0" w:firstLine="0"/>
      </w:pPr>
      <w:r w:rsidRPr="00077114">
        <w:t>Kearns, C. M</w:t>
      </w:r>
      <w:r>
        <w:t xml:space="preserve">., </w:t>
      </w:r>
      <w:r w:rsidRPr="00077114">
        <w:t xml:space="preserve">Gash, D. M. GDNF protects nigral dopamine neurons against 6-hydroxydopamine in vivo. </w:t>
      </w:r>
      <w:r w:rsidRPr="00077114">
        <w:rPr>
          <w:i/>
        </w:rPr>
        <w:t>Brain Res</w:t>
      </w:r>
      <w:r>
        <w:rPr>
          <w:i/>
        </w:rPr>
        <w:t>earch</w:t>
      </w:r>
      <w:r w:rsidRPr="00077114">
        <w:rPr>
          <w:i/>
        </w:rPr>
        <w:t>.</w:t>
      </w:r>
      <w:r w:rsidRPr="00077114">
        <w:t xml:space="preserve"> </w:t>
      </w:r>
      <w:r w:rsidRPr="00077114">
        <w:rPr>
          <w:b/>
        </w:rPr>
        <w:t>672</w:t>
      </w:r>
      <w:r w:rsidRPr="00077114">
        <w:t xml:space="preserve"> (1</w:t>
      </w:r>
      <w:r w:rsidR="0046327F">
        <w:t>–</w:t>
      </w:r>
      <w:r w:rsidRPr="00077114">
        <w:t>2), 104</w:t>
      </w:r>
      <w:r w:rsidR="0046327F">
        <w:t>–</w:t>
      </w:r>
      <w:r w:rsidRPr="00077114">
        <w:t>111 (1995).</w:t>
      </w:r>
    </w:p>
    <w:p w14:paraId="531A40C8" w14:textId="27BB8144" w:rsidR="00116BD2" w:rsidRPr="00077114" w:rsidRDefault="00116BD2" w:rsidP="00CD12E6">
      <w:pPr>
        <w:pStyle w:val="EndNoteBibliography"/>
        <w:numPr>
          <w:ilvl w:val="0"/>
          <w:numId w:val="41"/>
        </w:numPr>
        <w:ind w:left="0" w:firstLine="0"/>
      </w:pPr>
      <w:r w:rsidRPr="00077114">
        <w:t>Kirik, D., Rosenblad, C., Bjorklund, A.</w:t>
      </w:r>
      <w:r>
        <w:t xml:space="preserve">, </w:t>
      </w:r>
      <w:r w:rsidRPr="00077114">
        <w:t xml:space="preserve">Mandel, R. J. Long-term rAAV-mediated gene transfer of GDNF in the rat Parkinson's model: intrastriatal but not intranigral transduction promotes functional regeneration in the lesioned nigrostriatal system. </w:t>
      </w:r>
      <w:r w:rsidRPr="00077114">
        <w:rPr>
          <w:i/>
        </w:rPr>
        <w:t>J</w:t>
      </w:r>
      <w:r>
        <w:rPr>
          <w:i/>
        </w:rPr>
        <w:t>ournal of</w:t>
      </w:r>
      <w:r w:rsidRPr="00077114">
        <w:rPr>
          <w:i/>
        </w:rPr>
        <w:t xml:space="preserve"> Neurosci</w:t>
      </w:r>
      <w:r>
        <w:rPr>
          <w:i/>
        </w:rPr>
        <w:t>ence</w:t>
      </w:r>
      <w:r w:rsidRPr="00077114">
        <w:rPr>
          <w:i/>
        </w:rPr>
        <w:t>.</w:t>
      </w:r>
      <w:r w:rsidRPr="00077114">
        <w:t xml:space="preserve"> </w:t>
      </w:r>
      <w:r w:rsidRPr="00077114">
        <w:rPr>
          <w:b/>
        </w:rPr>
        <w:t>20</w:t>
      </w:r>
      <w:r w:rsidRPr="00077114">
        <w:t xml:space="preserve"> (12), 4686</w:t>
      </w:r>
      <w:r w:rsidR="0046327F">
        <w:t>–</w:t>
      </w:r>
      <w:r w:rsidRPr="00077114">
        <w:t>4700 (2000).</w:t>
      </w:r>
    </w:p>
    <w:p w14:paraId="313410A0" w14:textId="3C3DFF02" w:rsidR="00116BD2" w:rsidRPr="00077114" w:rsidRDefault="00116BD2" w:rsidP="00CD12E6">
      <w:pPr>
        <w:pStyle w:val="EndNoteBibliography"/>
        <w:numPr>
          <w:ilvl w:val="0"/>
          <w:numId w:val="41"/>
        </w:numPr>
        <w:ind w:left="0" w:firstLine="0"/>
      </w:pPr>
      <w:r w:rsidRPr="00077114">
        <w:t>Chmielarz, P.</w:t>
      </w:r>
      <w:r w:rsidRPr="00077114">
        <w:rPr>
          <w:i/>
        </w:rPr>
        <w:t xml:space="preserve"> </w:t>
      </w:r>
      <w:r w:rsidRPr="00F50554">
        <w:rPr>
          <w:iCs/>
        </w:rPr>
        <w:t xml:space="preserve">et al. </w:t>
      </w:r>
      <w:r w:rsidRPr="00077114">
        <w:t>GDNF/RET signaling pathway activation eliminates Lewy Body pathology in midbrain dopamine neurons.</w:t>
      </w:r>
      <w:r w:rsidR="00F56097">
        <w:t xml:space="preserve"> </w:t>
      </w:r>
      <w:r w:rsidRPr="00077114">
        <w:t>10.1101/752899 %J bioRxiv 752899, (2019).</w:t>
      </w:r>
    </w:p>
    <w:p w14:paraId="356E870B" w14:textId="316CB5B6" w:rsidR="00116BD2" w:rsidRPr="00077114" w:rsidRDefault="00116BD2" w:rsidP="00CD12E6">
      <w:pPr>
        <w:pStyle w:val="EndNoteBibliography"/>
        <w:numPr>
          <w:ilvl w:val="0"/>
          <w:numId w:val="41"/>
        </w:numPr>
        <w:ind w:left="0" w:firstLine="0"/>
      </w:pPr>
      <w:r w:rsidRPr="002509C8">
        <w:rPr>
          <w:lang w:val="fi-FI"/>
        </w:rPr>
        <w:t>Ganjam, G. K.</w:t>
      </w:r>
      <w:r w:rsidRPr="002509C8">
        <w:rPr>
          <w:iCs/>
          <w:lang w:val="fi-FI"/>
        </w:rPr>
        <w:t xml:space="preserve"> et al. </w:t>
      </w:r>
      <w:r w:rsidRPr="00077114">
        <w:t xml:space="preserve">Mitochondrial damage by α-synuclein causes cell death in human dopaminergic neurons. </w:t>
      </w:r>
      <w:r w:rsidRPr="00077114">
        <w:rPr>
          <w:i/>
        </w:rPr>
        <w:t>Cell Death &amp; Disease.</w:t>
      </w:r>
      <w:r w:rsidRPr="00077114">
        <w:t xml:space="preserve"> </w:t>
      </w:r>
      <w:r w:rsidRPr="00077114">
        <w:rPr>
          <w:b/>
        </w:rPr>
        <w:t>10</w:t>
      </w:r>
      <w:r w:rsidRPr="00077114">
        <w:t xml:space="preserve"> (11), 865 (2019).</w:t>
      </w:r>
    </w:p>
    <w:p w14:paraId="6C3F7E52" w14:textId="065A3FB3" w:rsidR="00116BD2" w:rsidRPr="00077114" w:rsidRDefault="00116BD2" w:rsidP="00CD12E6">
      <w:pPr>
        <w:pStyle w:val="EndNoteBibliography"/>
        <w:numPr>
          <w:ilvl w:val="0"/>
          <w:numId w:val="41"/>
        </w:numPr>
        <w:ind w:left="0" w:firstLine="0"/>
      </w:pPr>
      <w:r w:rsidRPr="00077114">
        <w:t>Bieri, G.</w:t>
      </w:r>
      <w:r w:rsidRPr="00077114">
        <w:rPr>
          <w:i/>
        </w:rPr>
        <w:t xml:space="preserve"> </w:t>
      </w:r>
      <w:r w:rsidRPr="00F50554">
        <w:rPr>
          <w:iCs/>
        </w:rPr>
        <w:t xml:space="preserve">et al. </w:t>
      </w:r>
      <w:r w:rsidRPr="00077114">
        <w:t xml:space="preserve">LRRK2 modifies α-syn pathology and spread in mouse models and human neurons. </w:t>
      </w:r>
      <w:r w:rsidRPr="00077114">
        <w:rPr>
          <w:i/>
        </w:rPr>
        <w:t>Acta Neuropathol</w:t>
      </w:r>
      <w:r>
        <w:rPr>
          <w:i/>
        </w:rPr>
        <w:t>ogica</w:t>
      </w:r>
      <w:r w:rsidRPr="00077114">
        <w:rPr>
          <w:i/>
        </w:rPr>
        <w:t>.</w:t>
      </w:r>
      <w:r w:rsidRPr="00077114">
        <w:t xml:space="preserve"> </w:t>
      </w:r>
      <w:r w:rsidRPr="00077114">
        <w:rPr>
          <w:b/>
        </w:rPr>
        <w:t>137</w:t>
      </w:r>
      <w:r w:rsidRPr="00077114">
        <w:t xml:space="preserve"> (6), 961</w:t>
      </w:r>
      <w:r w:rsidR="0046327F">
        <w:t>–</w:t>
      </w:r>
      <w:r w:rsidRPr="00077114">
        <w:t>980 (2019).</w:t>
      </w:r>
    </w:p>
    <w:p w14:paraId="5ADDFB03" w14:textId="755F444A" w:rsidR="00116BD2" w:rsidRPr="00077114" w:rsidRDefault="00116BD2" w:rsidP="00CD12E6">
      <w:pPr>
        <w:pStyle w:val="EndNoteBibliography"/>
        <w:numPr>
          <w:ilvl w:val="0"/>
          <w:numId w:val="41"/>
        </w:numPr>
        <w:ind w:left="0" w:firstLine="0"/>
      </w:pPr>
      <w:r w:rsidRPr="00077114">
        <w:t>Kamentsky, L.</w:t>
      </w:r>
      <w:r w:rsidRPr="00F50554">
        <w:rPr>
          <w:iCs/>
        </w:rPr>
        <w:t xml:space="preserve"> et al. </w:t>
      </w:r>
      <w:r w:rsidRPr="00077114">
        <w:t xml:space="preserve">Improved structure, function and compatibility for CellProfiler: modular high-throughput image analysis software. </w:t>
      </w:r>
      <w:r w:rsidRPr="00077114">
        <w:rPr>
          <w:i/>
        </w:rPr>
        <w:t>Bioinformatics.</w:t>
      </w:r>
      <w:r w:rsidRPr="00077114">
        <w:t xml:space="preserve"> </w:t>
      </w:r>
      <w:r w:rsidRPr="00077114">
        <w:rPr>
          <w:b/>
        </w:rPr>
        <w:t>27</w:t>
      </w:r>
      <w:r w:rsidRPr="00077114">
        <w:t xml:space="preserve"> (8), 1179</w:t>
      </w:r>
      <w:r w:rsidR="0046327F">
        <w:t>–</w:t>
      </w:r>
      <w:r w:rsidRPr="00077114">
        <w:t>1180</w:t>
      </w:r>
      <w:r>
        <w:t xml:space="preserve"> </w:t>
      </w:r>
      <w:r w:rsidRPr="00077114">
        <w:t>(2011).</w:t>
      </w:r>
    </w:p>
    <w:p w14:paraId="10F3793C" w14:textId="62CBCA09" w:rsidR="00116BD2" w:rsidRPr="00077114" w:rsidRDefault="00116BD2" w:rsidP="00CD12E6">
      <w:pPr>
        <w:pStyle w:val="EndNoteBibliography"/>
        <w:numPr>
          <w:ilvl w:val="0"/>
          <w:numId w:val="41"/>
        </w:numPr>
        <w:ind w:left="0" w:firstLine="0"/>
      </w:pPr>
      <w:r w:rsidRPr="00077114">
        <w:t>McQuin, C.</w:t>
      </w:r>
      <w:r w:rsidRPr="00077114">
        <w:rPr>
          <w:i/>
        </w:rPr>
        <w:t xml:space="preserve"> </w:t>
      </w:r>
      <w:r w:rsidRPr="00CD12E6">
        <w:rPr>
          <w:iCs/>
        </w:rPr>
        <w:t>et al.</w:t>
      </w:r>
      <w:r w:rsidRPr="00077114">
        <w:t xml:space="preserve"> CellProfiler 3.0: Next-generation image processing for biology. </w:t>
      </w:r>
      <w:r w:rsidRPr="00077114">
        <w:rPr>
          <w:i/>
        </w:rPr>
        <w:t>PLoS Biol</w:t>
      </w:r>
      <w:r>
        <w:rPr>
          <w:i/>
        </w:rPr>
        <w:t>ogy</w:t>
      </w:r>
      <w:r w:rsidRPr="00077114">
        <w:rPr>
          <w:i/>
        </w:rPr>
        <w:t>.</w:t>
      </w:r>
      <w:r w:rsidRPr="00077114">
        <w:t xml:space="preserve"> </w:t>
      </w:r>
      <w:r w:rsidRPr="00077114">
        <w:rPr>
          <w:b/>
        </w:rPr>
        <w:t>16</w:t>
      </w:r>
      <w:r w:rsidRPr="00077114">
        <w:t xml:space="preserve"> (7), e2005970 (2018).</w:t>
      </w:r>
    </w:p>
    <w:p w14:paraId="677EAFC9" w14:textId="6BAB7EB1" w:rsidR="00116BD2" w:rsidRPr="00077114" w:rsidRDefault="00116BD2" w:rsidP="00CD12E6">
      <w:pPr>
        <w:pStyle w:val="EndNoteBibliography"/>
        <w:numPr>
          <w:ilvl w:val="0"/>
          <w:numId w:val="41"/>
        </w:numPr>
        <w:ind w:left="0" w:firstLine="0"/>
      </w:pPr>
      <w:r w:rsidRPr="00077114">
        <w:t>Kumar, S. T., Donzelli, S., Chiki, A., Syed, M. M. K.</w:t>
      </w:r>
      <w:r>
        <w:t>,</w:t>
      </w:r>
      <w:r w:rsidR="00F56097">
        <w:t xml:space="preserve"> </w:t>
      </w:r>
      <w:r w:rsidRPr="00077114">
        <w:t xml:space="preserve">Lashuel, H. A. A simple, versatile and robust centrifugation-based filtration protocol for the isolation and quantification of alpha-synuclein monomers, oligomers and fibrils: Towards improving experimental reproducibility in alpha-synuclein research. </w:t>
      </w:r>
      <w:r w:rsidRPr="00077114">
        <w:rPr>
          <w:i/>
        </w:rPr>
        <w:t>J</w:t>
      </w:r>
      <w:r>
        <w:rPr>
          <w:i/>
        </w:rPr>
        <w:t>ournal of</w:t>
      </w:r>
      <w:r w:rsidRPr="00077114">
        <w:rPr>
          <w:i/>
        </w:rPr>
        <w:t xml:space="preserve"> Neurochem</w:t>
      </w:r>
      <w:r>
        <w:rPr>
          <w:i/>
        </w:rPr>
        <w:t>istry</w:t>
      </w:r>
      <w:r w:rsidRPr="00077114">
        <w:rPr>
          <w:i/>
        </w:rPr>
        <w:t>.</w:t>
      </w:r>
      <w:r w:rsidRPr="00077114">
        <w:t xml:space="preserve"> </w:t>
      </w:r>
      <w:r w:rsidR="0046327F">
        <w:t>In Press</w:t>
      </w:r>
      <w:r w:rsidRPr="00077114">
        <w:t>, (2020).</w:t>
      </w:r>
    </w:p>
    <w:p w14:paraId="022AACAE" w14:textId="498FCB50" w:rsidR="00116BD2" w:rsidRPr="00077114" w:rsidRDefault="00116BD2" w:rsidP="00CD12E6">
      <w:pPr>
        <w:pStyle w:val="EndNoteBibliography"/>
        <w:numPr>
          <w:ilvl w:val="0"/>
          <w:numId w:val="41"/>
        </w:numPr>
        <w:ind w:left="0" w:firstLine="0"/>
      </w:pPr>
      <w:r w:rsidRPr="00B1209C">
        <w:rPr>
          <w:lang w:val="fi-FI"/>
        </w:rPr>
        <w:t>Polinski, N. K.</w:t>
      </w:r>
      <w:r w:rsidRPr="00B1209C">
        <w:rPr>
          <w:iCs/>
          <w:lang w:val="fi-FI"/>
        </w:rPr>
        <w:t xml:space="preserve"> et al. </w:t>
      </w:r>
      <w:r w:rsidRPr="00077114">
        <w:t xml:space="preserve">Best Practices for Generating and Using Alpha-Synuclein Pre-Formed Fibrils to Model Parkinson's Disease in Rodents. </w:t>
      </w:r>
      <w:r w:rsidRPr="00077114">
        <w:rPr>
          <w:i/>
        </w:rPr>
        <w:t>J</w:t>
      </w:r>
      <w:r>
        <w:rPr>
          <w:i/>
        </w:rPr>
        <w:t>ournal of</w:t>
      </w:r>
      <w:r w:rsidRPr="00077114">
        <w:rPr>
          <w:i/>
        </w:rPr>
        <w:t xml:space="preserve"> Parkinsons Dis</w:t>
      </w:r>
      <w:r>
        <w:rPr>
          <w:i/>
        </w:rPr>
        <w:t>ease</w:t>
      </w:r>
      <w:r w:rsidRPr="00077114">
        <w:rPr>
          <w:i/>
        </w:rPr>
        <w:t>.</w:t>
      </w:r>
      <w:r w:rsidRPr="00077114">
        <w:t xml:space="preserve"> </w:t>
      </w:r>
      <w:r w:rsidR="0046327F" w:rsidRPr="00CD12E6">
        <w:rPr>
          <w:b/>
          <w:bCs/>
        </w:rPr>
        <w:t>8</w:t>
      </w:r>
      <w:r w:rsidR="0046327F">
        <w:t xml:space="preserve"> </w:t>
      </w:r>
      <w:r w:rsidR="0046327F" w:rsidRPr="0046327F">
        <w:t>(2)</w:t>
      </w:r>
      <w:r w:rsidR="0046327F">
        <w:t xml:space="preserve">, </w:t>
      </w:r>
      <w:r w:rsidR="0046327F" w:rsidRPr="0046327F">
        <w:t>303</w:t>
      </w:r>
      <w:r w:rsidR="0046327F">
        <w:t>–</w:t>
      </w:r>
      <w:r w:rsidR="0046327F" w:rsidRPr="0046327F">
        <w:t>322</w:t>
      </w:r>
      <w:r w:rsidRPr="00077114">
        <w:t xml:space="preserve"> (2018).</w:t>
      </w:r>
    </w:p>
    <w:p w14:paraId="3A2F4FF3" w14:textId="024B95C4" w:rsidR="00116BD2" w:rsidRPr="00077114" w:rsidRDefault="00116BD2" w:rsidP="00CD12E6">
      <w:pPr>
        <w:pStyle w:val="EndNoteBibliography"/>
        <w:numPr>
          <w:ilvl w:val="0"/>
          <w:numId w:val="41"/>
        </w:numPr>
        <w:ind w:left="0" w:firstLine="0"/>
      </w:pPr>
      <w:r w:rsidRPr="002509C8">
        <w:rPr>
          <w:lang w:val="fi-FI"/>
        </w:rPr>
        <w:t>Patterson, J. R.</w:t>
      </w:r>
      <w:r w:rsidRPr="002509C8">
        <w:rPr>
          <w:i/>
          <w:lang w:val="fi-FI"/>
        </w:rPr>
        <w:t xml:space="preserve"> </w:t>
      </w:r>
      <w:r w:rsidRPr="002509C8">
        <w:rPr>
          <w:iCs/>
          <w:lang w:val="fi-FI"/>
        </w:rPr>
        <w:t xml:space="preserve">et al. </w:t>
      </w:r>
      <w:r w:rsidRPr="00077114">
        <w:t xml:space="preserve">Generation of Alpha-Synuclein Preformed Fibrils from Monomers and Use In Vivo. </w:t>
      </w:r>
      <w:r w:rsidRPr="00077114">
        <w:rPr>
          <w:i/>
        </w:rPr>
        <w:t>J</w:t>
      </w:r>
      <w:r>
        <w:rPr>
          <w:i/>
        </w:rPr>
        <w:t>ournal of</w:t>
      </w:r>
      <w:r w:rsidRPr="00077114">
        <w:rPr>
          <w:i/>
        </w:rPr>
        <w:t xml:space="preserve"> Vis</w:t>
      </w:r>
      <w:r>
        <w:rPr>
          <w:i/>
        </w:rPr>
        <w:t>ualized</w:t>
      </w:r>
      <w:r w:rsidRPr="00077114">
        <w:rPr>
          <w:i/>
        </w:rPr>
        <w:t xml:space="preserve"> Exp</w:t>
      </w:r>
      <w:r>
        <w:rPr>
          <w:i/>
        </w:rPr>
        <w:t>eriments</w:t>
      </w:r>
      <w:r w:rsidRPr="00077114">
        <w:rPr>
          <w:i/>
        </w:rPr>
        <w:t>.</w:t>
      </w:r>
      <w:r w:rsidRPr="00077114">
        <w:t xml:space="preserve"> (148), e59758 (2019).</w:t>
      </w:r>
    </w:p>
    <w:p w14:paraId="441AF4B9" w14:textId="7F181900" w:rsidR="00116BD2" w:rsidRPr="00077114" w:rsidRDefault="00116BD2" w:rsidP="00CD12E6">
      <w:pPr>
        <w:pStyle w:val="EndNoteBibliography"/>
        <w:numPr>
          <w:ilvl w:val="0"/>
          <w:numId w:val="41"/>
        </w:numPr>
        <w:ind w:left="0" w:firstLine="0"/>
      </w:pPr>
      <w:r w:rsidRPr="00077114">
        <w:t xml:space="preserve">Bousset, L., Brundin, P., Bockmann, A., Meier, B. Melki, R. An Efficient Procedure for Removal and Inactivation of Alpha-Synuclein Assemblies from Laboratory Materials. </w:t>
      </w:r>
      <w:r w:rsidRPr="00077114">
        <w:rPr>
          <w:i/>
        </w:rPr>
        <w:t>J</w:t>
      </w:r>
      <w:r>
        <w:rPr>
          <w:i/>
        </w:rPr>
        <w:t>ournal of</w:t>
      </w:r>
      <w:r w:rsidRPr="00077114">
        <w:rPr>
          <w:i/>
        </w:rPr>
        <w:t xml:space="preserve"> Parkinsons Dis</w:t>
      </w:r>
      <w:r>
        <w:rPr>
          <w:i/>
        </w:rPr>
        <w:t>ease</w:t>
      </w:r>
      <w:r w:rsidRPr="00077114">
        <w:rPr>
          <w:i/>
        </w:rPr>
        <w:t>.</w:t>
      </w:r>
      <w:r w:rsidRPr="00077114">
        <w:t xml:space="preserve"> </w:t>
      </w:r>
      <w:r w:rsidRPr="00077114">
        <w:rPr>
          <w:b/>
        </w:rPr>
        <w:t>6</w:t>
      </w:r>
      <w:r w:rsidRPr="00077114">
        <w:t xml:space="preserve"> (1), 143</w:t>
      </w:r>
      <w:r w:rsidR="0046327F">
        <w:t>–</w:t>
      </w:r>
      <w:r w:rsidRPr="00077114">
        <w:t>151 (2016).</w:t>
      </w:r>
    </w:p>
    <w:p w14:paraId="592B26B6" w14:textId="17A1640D" w:rsidR="00116BD2" w:rsidRPr="00077114" w:rsidRDefault="00116BD2" w:rsidP="00CD12E6">
      <w:pPr>
        <w:pStyle w:val="EndNoteBibliography"/>
        <w:numPr>
          <w:ilvl w:val="0"/>
          <w:numId w:val="41"/>
        </w:numPr>
        <w:ind w:left="0" w:firstLine="0"/>
      </w:pPr>
      <w:r w:rsidRPr="00B1209C">
        <w:rPr>
          <w:lang w:val="fi-FI"/>
        </w:rPr>
        <w:t>Jones, T. R.</w:t>
      </w:r>
      <w:r w:rsidRPr="00B1209C">
        <w:rPr>
          <w:i/>
          <w:lang w:val="fi-FI"/>
        </w:rPr>
        <w:t xml:space="preserve"> </w:t>
      </w:r>
      <w:r w:rsidRPr="00B1209C">
        <w:rPr>
          <w:iCs/>
          <w:lang w:val="fi-FI"/>
        </w:rPr>
        <w:t xml:space="preserve">et al. </w:t>
      </w:r>
      <w:r w:rsidRPr="00077114">
        <w:t xml:space="preserve">Scoring diverse cellular morphologies in image-based screens with iterative feedback and machine learning. </w:t>
      </w:r>
      <w:r w:rsidRPr="00077114">
        <w:rPr>
          <w:i/>
        </w:rPr>
        <w:t>Proc</w:t>
      </w:r>
      <w:r>
        <w:rPr>
          <w:i/>
        </w:rPr>
        <w:t>eedings of the</w:t>
      </w:r>
      <w:r w:rsidRPr="00077114">
        <w:rPr>
          <w:i/>
        </w:rPr>
        <w:t xml:space="preserve"> Nat</w:t>
      </w:r>
      <w:r>
        <w:rPr>
          <w:i/>
        </w:rPr>
        <w:t>iona</w:t>
      </w:r>
      <w:r w:rsidRPr="00077114">
        <w:rPr>
          <w:i/>
        </w:rPr>
        <w:t>l Acad</w:t>
      </w:r>
      <w:r>
        <w:rPr>
          <w:i/>
        </w:rPr>
        <w:t>emy of</w:t>
      </w:r>
      <w:r w:rsidRPr="00077114">
        <w:rPr>
          <w:i/>
        </w:rPr>
        <w:t xml:space="preserve"> Sci</w:t>
      </w:r>
      <w:r>
        <w:rPr>
          <w:i/>
        </w:rPr>
        <w:t>ences</w:t>
      </w:r>
      <w:r w:rsidRPr="00077114">
        <w:rPr>
          <w:i/>
        </w:rPr>
        <w:t xml:space="preserve"> U S A.</w:t>
      </w:r>
      <w:r w:rsidRPr="00077114">
        <w:t xml:space="preserve"> </w:t>
      </w:r>
      <w:r w:rsidRPr="00077114">
        <w:rPr>
          <w:b/>
        </w:rPr>
        <w:t>106</w:t>
      </w:r>
      <w:r w:rsidRPr="00077114">
        <w:t xml:space="preserve"> (6), 1826</w:t>
      </w:r>
      <w:r w:rsidR="0046327F">
        <w:t>–</w:t>
      </w:r>
      <w:r w:rsidRPr="00077114">
        <w:t>1831 (2009).</w:t>
      </w:r>
    </w:p>
    <w:p w14:paraId="6778F539" w14:textId="701FBF75" w:rsidR="00116BD2" w:rsidRPr="00077114" w:rsidRDefault="00116BD2" w:rsidP="00CD12E6">
      <w:pPr>
        <w:pStyle w:val="EndNoteBibliography"/>
        <w:numPr>
          <w:ilvl w:val="0"/>
          <w:numId w:val="41"/>
        </w:numPr>
        <w:ind w:left="0" w:firstLine="0"/>
      </w:pPr>
      <w:r w:rsidRPr="00077114">
        <w:t>Braak, H.</w:t>
      </w:r>
      <w:r w:rsidRPr="00077114">
        <w:rPr>
          <w:i/>
        </w:rPr>
        <w:t xml:space="preserve"> </w:t>
      </w:r>
      <w:r w:rsidRPr="00F50554">
        <w:rPr>
          <w:iCs/>
        </w:rPr>
        <w:t xml:space="preserve">et al. </w:t>
      </w:r>
      <w:r w:rsidRPr="00077114">
        <w:t xml:space="preserve">Staging of brain pathology related to sporadic Parkinson's disease. </w:t>
      </w:r>
      <w:r w:rsidRPr="00077114">
        <w:rPr>
          <w:i/>
        </w:rPr>
        <w:t>Neurobiol</w:t>
      </w:r>
      <w:r>
        <w:rPr>
          <w:i/>
        </w:rPr>
        <w:t>ogy of</w:t>
      </w:r>
      <w:r w:rsidRPr="00077114">
        <w:rPr>
          <w:i/>
        </w:rPr>
        <w:t xml:space="preserve"> Aging.</w:t>
      </w:r>
      <w:r w:rsidRPr="00077114">
        <w:t xml:space="preserve"> </w:t>
      </w:r>
      <w:r w:rsidRPr="00077114">
        <w:rPr>
          <w:b/>
        </w:rPr>
        <w:t>24</w:t>
      </w:r>
      <w:r w:rsidRPr="00077114">
        <w:t xml:space="preserve"> (2), 197</w:t>
      </w:r>
      <w:r w:rsidR="0046327F">
        <w:t>–</w:t>
      </w:r>
      <w:r w:rsidRPr="00077114">
        <w:t>211 (2003).</w:t>
      </w:r>
    </w:p>
    <w:p w14:paraId="26647522" w14:textId="783CA677" w:rsidR="00116BD2" w:rsidRPr="00077114" w:rsidRDefault="00116BD2" w:rsidP="00CD12E6">
      <w:pPr>
        <w:pStyle w:val="EndNoteBibliography"/>
        <w:numPr>
          <w:ilvl w:val="0"/>
          <w:numId w:val="41"/>
        </w:numPr>
        <w:ind w:left="0" w:firstLine="0"/>
      </w:pPr>
      <w:r w:rsidRPr="00077114">
        <w:t>Liss, B.</w:t>
      </w:r>
      <w:r>
        <w:t xml:space="preserve">, </w:t>
      </w:r>
      <w:r w:rsidRPr="00077114">
        <w:t xml:space="preserve">Roeper, J. Individual dopamine midbrain neurons: functional diversity and flexibility in health and disease. </w:t>
      </w:r>
      <w:r w:rsidRPr="00077114">
        <w:rPr>
          <w:i/>
        </w:rPr>
        <w:t>Brain Res</w:t>
      </w:r>
      <w:r>
        <w:rPr>
          <w:i/>
        </w:rPr>
        <w:t>earch</w:t>
      </w:r>
      <w:r w:rsidRPr="00077114">
        <w:rPr>
          <w:i/>
        </w:rPr>
        <w:t xml:space="preserve"> Rev</w:t>
      </w:r>
      <w:r>
        <w:rPr>
          <w:i/>
        </w:rPr>
        <w:t>iews</w:t>
      </w:r>
      <w:r w:rsidRPr="00077114">
        <w:rPr>
          <w:i/>
        </w:rPr>
        <w:t>.</w:t>
      </w:r>
      <w:r w:rsidRPr="00077114">
        <w:t xml:space="preserve"> </w:t>
      </w:r>
      <w:r w:rsidRPr="00077114">
        <w:rPr>
          <w:b/>
        </w:rPr>
        <w:t>58</w:t>
      </w:r>
      <w:r w:rsidRPr="00077114">
        <w:t xml:space="preserve"> (2), 314</w:t>
      </w:r>
      <w:r w:rsidR="0046327F">
        <w:t>–</w:t>
      </w:r>
      <w:r w:rsidRPr="00077114">
        <w:t>321 (2008).</w:t>
      </w:r>
    </w:p>
    <w:p w14:paraId="76EE62A1" w14:textId="0F7A5DE7" w:rsidR="00116BD2" w:rsidRPr="00077114" w:rsidRDefault="00116BD2" w:rsidP="00CD12E6">
      <w:pPr>
        <w:pStyle w:val="EndNoteBibliography"/>
        <w:numPr>
          <w:ilvl w:val="0"/>
          <w:numId w:val="41"/>
        </w:numPr>
        <w:ind w:left="0" w:firstLine="0"/>
      </w:pPr>
      <w:r w:rsidRPr="00077114">
        <w:t>Sulzer, D.</w:t>
      </w:r>
      <w:r>
        <w:t xml:space="preserve">, </w:t>
      </w:r>
      <w:r w:rsidRPr="00077114">
        <w:t xml:space="preserve">Surmeier, D. J. Neuronal vulnerability, pathogenesis, and Parkinson's disease. </w:t>
      </w:r>
      <w:r w:rsidRPr="00077114">
        <w:rPr>
          <w:i/>
        </w:rPr>
        <w:t>Mov</w:t>
      </w:r>
      <w:r>
        <w:rPr>
          <w:i/>
        </w:rPr>
        <w:t>ement</w:t>
      </w:r>
      <w:r w:rsidRPr="00077114">
        <w:rPr>
          <w:i/>
        </w:rPr>
        <w:t xml:space="preserve"> Disord</w:t>
      </w:r>
      <w:r>
        <w:rPr>
          <w:i/>
        </w:rPr>
        <w:t>ers</w:t>
      </w:r>
      <w:r w:rsidRPr="00077114">
        <w:rPr>
          <w:i/>
        </w:rPr>
        <w:t>.</w:t>
      </w:r>
      <w:r w:rsidRPr="00077114">
        <w:t xml:space="preserve"> </w:t>
      </w:r>
      <w:r w:rsidRPr="00077114">
        <w:rPr>
          <w:b/>
        </w:rPr>
        <w:t>28</w:t>
      </w:r>
      <w:r w:rsidRPr="00077114">
        <w:t xml:space="preserve"> (1), 41</w:t>
      </w:r>
      <w:r w:rsidR="0046327F">
        <w:t>–</w:t>
      </w:r>
      <w:r w:rsidRPr="00077114">
        <w:t>50 (2013).</w:t>
      </w:r>
    </w:p>
    <w:p w14:paraId="324AAD0E" w14:textId="61A40B26" w:rsidR="00116BD2" w:rsidRPr="00077114" w:rsidRDefault="00116BD2" w:rsidP="00CD12E6">
      <w:pPr>
        <w:pStyle w:val="EndNoteBibliography"/>
        <w:numPr>
          <w:ilvl w:val="0"/>
          <w:numId w:val="41"/>
        </w:numPr>
        <w:ind w:left="0" w:firstLine="0"/>
      </w:pPr>
      <w:r w:rsidRPr="00077114">
        <w:t>Peelaerts, W.</w:t>
      </w:r>
      <w:r w:rsidRPr="00077114">
        <w:rPr>
          <w:i/>
        </w:rPr>
        <w:t xml:space="preserve"> </w:t>
      </w:r>
      <w:r w:rsidRPr="00F50554">
        <w:rPr>
          <w:iCs/>
        </w:rPr>
        <w:t xml:space="preserve">et al. </w:t>
      </w:r>
      <w:r w:rsidRPr="00077114">
        <w:t xml:space="preserve">alpha-Synuclein strains cause distinct synucleinopathies after local and systemic administration. </w:t>
      </w:r>
      <w:r w:rsidRPr="00077114">
        <w:rPr>
          <w:i/>
        </w:rPr>
        <w:t>Nature.</w:t>
      </w:r>
      <w:r w:rsidRPr="00077114">
        <w:t xml:space="preserve"> </w:t>
      </w:r>
      <w:r w:rsidRPr="00077114">
        <w:rPr>
          <w:b/>
        </w:rPr>
        <w:t>522</w:t>
      </w:r>
      <w:r w:rsidRPr="00077114">
        <w:t xml:space="preserve"> (7556), 340</w:t>
      </w:r>
      <w:r w:rsidR="0046327F">
        <w:t>–</w:t>
      </w:r>
      <w:r w:rsidRPr="00077114">
        <w:t>344 (2015).</w:t>
      </w:r>
    </w:p>
    <w:p w14:paraId="75DDC195" w14:textId="2C391012" w:rsidR="00116BD2" w:rsidRPr="00077114" w:rsidRDefault="00116BD2" w:rsidP="00CD12E6">
      <w:pPr>
        <w:pStyle w:val="EndNoteBibliography"/>
        <w:numPr>
          <w:ilvl w:val="0"/>
          <w:numId w:val="41"/>
        </w:numPr>
        <w:ind w:left="0" w:firstLine="0"/>
      </w:pPr>
      <w:r w:rsidRPr="00077114">
        <w:t xml:space="preserve">Lew, M. Good statistical practice in pharmacology. Problem 1. </w:t>
      </w:r>
      <w:r w:rsidRPr="00077114">
        <w:rPr>
          <w:i/>
        </w:rPr>
        <w:t>Br</w:t>
      </w:r>
      <w:r>
        <w:rPr>
          <w:i/>
        </w:rPr>
        <w:t>itish</w:t>
      </w:r>
      <w:r w:rsidRPr="00077114">
        <w:rPr>
          <w:i/>
        </w:rPr>
        <w:t xml:space="preserve"> J</w:t>
      </w:r>
      <w:r>
        <w:rPr>
          <w:i/>
        </w:rPr>
        <w:t>ournal of</w:t>
      </w:r>
      <w:r w:rsidRPr="00077114">
        <w:rPr>
          <w:i/>
        </w:rPr>
        <w:t xml:space="preserve"> Pharmacol</w:t>
      </w:r>
      <w:r>
        <w:rPr>
          <w:i/>
        </w:rPr>
        <w:t>ogy</w:t>
      </w:r>
      <w:r w:rsidRPr="00077114">
        <w:rPr>
          <w:i/>
        </w:rPr>
        <w:t>.</w:t>
      </w:r>
      <w:r w:rsidRPr="00077114">
        <w:t xml:space="preserve"> </w:t>
      </w:r>
      <w:r w:rsidRPr="00077114">
        <w:rPr>
          <w:b/>
        </w:rPr>
        <w:t>152</w:t>
      </w:r>
      <w:r w:rsidRPr="00077114">
        <w:t xml:space="preserve"> (3), 295</w:t>
      </w:r>
      <w:r w:rsidR="0046327F" w:rsidRPr="007B1346">
        <w:t>–</w:t>
      </w:r>
      <w:r w:rsidRPr="00077114">
        <w:t>298 (2007).</w:t>
      </w:r>
    </w:p>
    <w:p w14:paraId="5758669E" w14:textId="77777777" w:rsidR="00116BD2" w:rsidRPr="001D4997" w:rsidRDefault="00116BD2" w:rsidP="007B1346">
      <w:pPr>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bookmarkEnd w:id="6"/>
    </w:p>
    <w:p w14:paraId="626A41AB" w14:textId="48EED8D1" w:rsidR="00C17BFF" w:rsidRPr="001D4997" w:rsidRDefault="00C17BFF" w:rsidP="008B569A">
      <w:pPr>
        <w:rPr>
          <w:rFonts w:asciiTheme="minorHAnsi" w:hAnsiTheme="minorHAnsi" w:cstheme="minorHAnsi"/>
          <w:color w:val="7F7F7F" w:themeColor="text1" w:themeTint="80"/>
        </w:rPr>
      </w:pPr>
    </w:p>
    <w:sectPr w:rsidR="00C17BFF" w:rsidRPr="001D4997" w:rsidSect="00257163">
      <w:headerReference w:type="defaul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AF6C51" w14:textId="77777777" w:rsidR="00673FCF" w:rsidRDefault="00673FCF" w:rsidP="00621C4E">
      <w:r>
        <w:separator/>
      </w:r>
    </w:p>
  </w:endnote>
  <w:endnote w:type="continuationSeparator" w:id="0">
    <w:p w14:paraId="405A51A5" w14:textId="77777777" w:rsidR="00673FCF" w:rsidRDefault="00673FCF" w:rsidP="00621C4E">
      <w:r>
        <w:continuationSeparator/>
      </w:r>
    </w:p>
  </w:endnote>
  <w:endnote w:type="continuationNotice" w:id="1">
    <w:p w14:paraId="2F2BCC66" w14:textId="77777777" w:rsidR="00673FCF" w:rsidRDefault="00673F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FC3D3E" w14:textId="77777777" w:rsidR="00673FCF" w:rsidRDefault="00673FCF" w:rsidP="00621C4E">
      <w:r>
        <w:separator/>
      </w:r>
    </w:p>
  </w:footnote>
  <w:footnote w:type="continuationSeparator" w:id="0">
    <w:p w14:paraId="2625D665" w14:textId="77777777" w:rsidR="00673FCF" w:rsidRDefault="00673FCF" w:rsidP="00621C4E">
      <w:r>
        <w:continuationSeparator/>
      </w:r>
    </w:p>
  </w:footnote>
  <w:footnote w:type="continuationNotice" w:id="1">
    <w:p w14:paraId="23C0BA9F" w14:textId="77777777" w:rsidR="00673FCF" w:rsidRDefault="00673FC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673FCF" w:rsidRPr="006F06E4" w:rsidRDefault="00673FC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243CC"/>
    <w:multiLevelType w:val="multilevel"/>
    <w:tmpl w:val="745A422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BB5ADA"/>
    <w:multiLevelType w:val="multilevel"/>
    <w:tmpl w:val="9E22E536"/>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E20795"/>
    <w:multiLevelType w:val="multilevel"/>
    <w:tmpl w:val="329E29EA"/>
    <w:lvl w:ilvl="0">
      <w:start w:val="14"/>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0C72D6"/>
    <w:multiLevelType w:val="multilevel"/>
    <w:tmpl w:val="901E5B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6062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9C95D03"/>
    <w:multiLevelType w:val="multilevel"/>
    <w:tmpl w:val="19D8C166"/>
    <w:lvl w:ilvl="0">
      <w:start w:val="1"/>
      <w:numFmt w:val="decimal"/>
      <w:lvlText w:val="%1."/>
      <w:lvlJc w:val="left"/>
      <w:pPr>
        <w:ind w:left="360" w:hanging="360"/>
      </w:pPr>
      <w:rPr>
        <w:rFonts w:hint="default"/>
      </w:rPr>
    </w:lvl>
    <w:lvl w:ilvl="1">
      <w:start w:val="1"/>
      <w:numFmt w:val="decimal"/>
      <w:suff w:val="nothing"/>
      <w:lvlText w:val="18.%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C731780"/>
    <w:multiLevelType w:val="multilevel"/>
    <w:tmpl w:val="798213F6"/>
    <w:lvl w:ilvl="0">
      <w:start w:val="1"/>
      <w:numFmt w:val="decimal"/>
      <w:lvlText w:val="14.%1."/>
      <w:lvlJc w:val="left"/>
      <w:pPr>
        <w:ind w:left="360" w:hanging="360"/>
      </w:pPr>
      <w:rPr>
        <w:rFonts w:hint="default"/>
      </w:rPr>
    </w:lvl>
    <w:lvl w:ilvl="1">
      <w:start w:val="1"/>
      <w:numFmt w:val="decimal"/>
      <w:suff w:val="nothing"/>
      <w:lvlText w:val="1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0F63C71"/>
    <w:multiLevelType w:val="multilevel"/>
    <w:tmpl w:val="355424DC"/>
    <w:lvl w:ilvl="0">
      <w:start w:val="6"/>
      <w:numFmt w:val="decimal"/>
      <w:lvlText w:val="%1."/>
      <w:lvlJc w:val="left"/>
      <w:pPr>
        <w:ind w:left="660" w:hanging="660"/>
      </w:pPr>
      <w:rPr>
        <w:rFonts w:hint="default"/>
      </w:rPr>
    </w:lvl>
    <w:lvl w:ilvl="1">
      <w:start w:val="10"/>
      <w:numFmt w:val="decimal"/>
      <w:suff w:val="space"/>
      <w:lvlText w:val="%1.%2."/>
      <w:lvlJc w:val="left"/>
      <w:pPr>
        <w:ind w:left="0" w:firstLine="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B30B25"/>
    <w:multiLevelType w:val="multilevel"/>
    <w:tmpl w:val="EB56F56E"/>
    <w:lvl w:ilvl="0">
      <w:start w:val="1"/>
      <w:numFmt w:val="decimal"/>
      <w:lvlText w:val="%1."/>
      <w:lvlJc w:val="left"/>
      <w:pPr>
        <w:ind w:left="36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9" w15:restartNumberingAfterBreak="0">
    <w:nsid w:val="24533952"/>
    <w:multiLevelType w:val="multilevel"/>
    <w:tmpl w:val="38C2B876"/>
    <w:lvl w:ilvl="0">
      <w:start w:val="1"/>
      <w:numFmt w:val="none"/>
      <w:lvlText w:val="3"/>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7D976EE"/>
    <w:multiLevelType w:val="multilevel"/>
    <w:tmpl w:val="ABA6841E"/>
    <w:lvl w:ilvl="0">
      <w:start w:val="11"/>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B73BB8"/>
    <w:multiLevelType w:val="multilevel"/>
    <w:tmpl w:val="6F50A8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1B3A71"/>
    <w:multiLevelType w:val="hybridMultilevel"/>
    <w:tmpl w:val="85488B8A"/>
    <w:lvl w:ilvl="0" w:tplc="8578DFD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8B2C55"/>
    <w:multiLevelType w:val="hybridMultilevel"/>
    <w:tmpl w:val="E28E057A"/>
    <w:lvl w:ilvl="0" w:tplc="CC54656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70176F"/>
    <w:multiLevelType w:val="multilevel"/>
    <w:tmpl w:val="77162224"/>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5561FC"/>
    <w:multiLevelType w:val="multilevel"/>
    <w:tmpl w:val="876261F4"/>
    <w:lvl w:ilvl="0">
      <w:start w:val="1"/>
      <w:numFmt w:val="decimal"/>
      <w:lvlText w:val="%1."/>
      <w:lvlJc w:val="left"/>
      <w:pPr>
        <w:ind w:left="360" w:hanging="360"/>
      </w:pPr>
      <w:rPr>
        <w:rFonts w:hint="default"/>
      </w:rPr>
    </w:lvl>
    <w:lvl w:ilvl="1">
      <w:start w:val="1"/>
      <w:numFmt w:val="decimal"/>
      <w:suff w:val="nothing"/>
      <w:lvlText w:val="1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5786B69"/>
    <w:multiLevelType w:val="multilevel"/>
    <w:tmpl w:val="3FAAEDE8"/>
    <w:lvl w:ilvl="0">
      <w:start w:val="4"/>
      <w:numFmt w:val="upperLetter"/>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7" w15:restartNumberingAfterBreak="0">
    <w:nsid w:val="36B15ABB"/>
    <w:multiLevelType w:val="multilevel"/>
    <w:tmpl w:val="719E33B2"/>
    <w:lvl w:ilvl="0">
      <w:start w:val="1"/>
      <w:numFmt w:val="upperLetter"/>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8" w15:restartNumberingAfterBreak="0">
    <w:nsid w:val="38780104"/>
    <w:multiLevelType w:val="multilevel"/>
    <w:tmpl w:val="43E2AFA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03743E"/>
    <w:multiLevelType w:val="multilevel"/>
    <w:tmpl w:val="9E22E536"/>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E8A791C"/>
    <w:multiLevelType w:val="multilevel"/>
    <w:tmpl w:val="70A84480"/>
    <w:lvl w:ilvl="0">
      <w:start w:val="6"/>
      <w:numFmt w:val="decimal"/>
      <w:lvlText w:val="%1."/>
      <w:lvlJc w:val="left"/>
      <w:pPr>
        <w:ind w:left="660" w:hanging="660"/>
      </w:pPr>
      <w:rPr>
        <w:rFonts w:hint="default"/>
      </w:rPr>
    </w:lvl>
    <w:lvl w:ilvl="1">
      <w:start w:val="1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DC2900"/>
    <w:multiLevelType w:val="hybridMultilevel"/>
    <w:tmpl w:val="288E1D94"/>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73D43C3"/>
    <w:multiLevelType w:val="multilevel"/>
    <w:tmpl w:val="846EE3AA"/>
    <w:lvl w:ilvl="0">
      <w:start w:val="1"/>
      <w:numFmt w:val="decimal"/>
      <w:lvlText w:val="%1."/>
      <w:lvlJc w:val="left"/>
      <w:pPr>
        <w:ind w:left="360" w:hanging="360"/>
      </w:pPr>
      <w:rPr>
        <w:rFonts w:hint="default"/>
      </w:rPr>
    </w:lvl>
    <w:lvl w:ilvl="1">
      <w:start w:val="1"/>
      <w:numFmt w:val="decimal"/>
      <w:suff w:val="nothing"/>
      <w:lvlText w:val="20.%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8B346D1"/>
    <w:multiLevelType w:val="multilevel"/>
    <w:tmpl w:val="EBCC933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D782D6D"/>
    <w:multiLevelType w:val="multilevel"/>
    <w:tmpl w:val="6FA44496"/>
    <w:lvl w:ilvl="0">
      <w:start w:val="1"/>
      <w:numFmt w:val="decimal"/>
      <w:suff w:val="space"/>
      <w:lvlText w:val="%1."/>
      <w:lvlJc w:val="left"/>
      <w:pPr>
        <w:ind w:left="0" w:firstLine="0"/>
      </w:pPr>
      <w:rPr>
        <w:rFonts w:hint="default"/>
        <w:kern w:val="2"/>
        <w14:ligatures w14:val="none"/>
        <w14:numForm w14:val="default"/>
        <w14:numSpacing w14:val="default"/>
      </w:rPr>
    </w:lvl>
    <w:lvl w:ilvl="1">
      <w:start w:val="1"/>
      <w:numFmt w:val="decimal"/>
      <w:lvlText w:val="%1.%2."/>
      <w:lvlJc w:val="left"/>
      <w:pPr>
        <w:ind w:left="0" w:firstLine="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5" w15:restartNumberingAfterBreak="0">
    <w:nsid w:val="4E554809"/>
    <w:multiLevelType w:val="multilevel"/>
    <w:tmpl w:val="82207F7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3216846"/>
    <w:multiLevelType w:val="multilevel"/>
    <w:tmpl w:val="84A2A704"/>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3A23777"/>
    <w:multiLevelType w:val="multilevel"/>
    <w:tmpl w:val="0FD0019A"/>
    <w:lvl w:ilvl="0">
      <w:start w:val="6"/>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82C5CDF"/>
    <w:multiLevelType w:val="multilevel"/>
    <w:tmpl w:val="0A2A5FE2"/>
    <w:lvl w:ilvl="0">
      <w:start w:val="1"/>
      <w:numFmt w:val="decimal"/>
      <w:suff w:val="space"/>
      <w:lvlText w:val="%1."/>
      <w:lvlJc w:val="left"/>
      <w:pPr>
        <w:ind w:left="0" w:firstLine="0"/>
      </w:pPr>
      <w:rPr>
        <w:rFonts w:hint="default"/>
        <w:kern w:val="2"/>
      </w:rPr>
    </w:lvl>
    <w:lvl w:ilvl="1">
      <w:start w:val="1"/>
      <w:numFmt w:val="decima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5DF24BF1"/>
    <w:multiLevelType w:val="multilevel"/>
    <w:tmpl w:val="8126238E"/>
    <w:lvl w:ilvl="0">
      <w:start w:val="3"/>
      <w:numFmt w:val="upperLetter"/>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0" w15:restartNumberingAfterBreak="0">
    <w:nsid w:val="5EB80230"/>
    <w:multiLevelType w:val="multilevel"/>
    <w:tmpl w:val="73EC8848"/>
    <w:lvl w:ilvl="0">
      <w:start w:val="1"/>
      <w:numFmt w:val="decimal"/>
      <w:lvlText w:val="%1."/>
      <w:lvlJc w:val="left"/>
      <w:pPr>
        <w:ind w:left="360" w:hanging="360"/>
      </w:pPr>
      <w:rPr>
        <w:rFonts w:hint="default"/>
      </w:rPr>
    </w:lvl>
    <w:lvl w:ilvl="1">
      <w:start w:val="1"/>
      <w:numFmt w:val="decimal"/>
      <w:lvlText w:val="%1.%2"/>
      <w:lvlJc w:val="left"/>
      <w:pPr>
        <w:ind w:left="7023" w:hanging="360"/>
      </w:p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1" w15:restartNumberingAfterBreak="0">
    <w:nsid w:val="67DC20BB"/>
    <w:multiLevelType w:val="multilevel"/>
    <w:tmpl w:val="43989844"/>
    <w:lvl w:ilvl="0">
      <w:start w:val="11"/>
      <w:numFmt w:val="decimal"/>
      <w:lvlText w:val="%1."/>
      <w:lvlJc w:val="left"/>
      <w:pPr>
        <w:ind w:left="360" w:hanging="360"/>
      </w:pPr>
      <w:rPr>
        <w:rFonts w:hint="default"/>
      </w:rPr>
    </w:lvl>
    <w:lvl w:ilvl="1">
      <w:start w:val="1"/>
      <w:numFmt w:val="decimal"/>
      <w:lvlText w:val="%1.%2."/>
      <w:lvlJc w:val="left"/>
      <w:pPr>
        <w:ind w:left="283" w:firstLine="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2" w15:restartNumberingAfterBreak="0">
    <w:nsid w:val="68875382"/>
    <w:multiLevelType w:val="multilevel"/>
    <w:tmpl w:val="B3CC47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0DB50B5"/>
    <w:multiLevelType w:val="hybridMultilevel"/>
    <w:tmpl w:val="DA00C614"/>
    <w:lvl w:ilvl="0" w:tplc="29BEC0CC">
      <w:start w:val="2"/>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5131AC"/>
    <w:multiLevelType w:val="multilevel"/>
    <w:tmpl w:val="2836236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47A4A31"/>
    <w:multiLevelType w:val="multilevel"/>
    <w:tmpl w:val="0AC80E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63A701A"/>
    <w:multiLevelType w:val="multilevel"/>
    <w:tmpl w:val="EE06E75E"/>
    <w:lvl w:ilvl="0">
      <w:start w:val="11"/>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76D60AD"/>
    <w:multiLevelType w:val="multilevel"/>
    <w:tmpl w:val="3B5CA2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A154F5E"/>
    <w:multiLevelType w:val="multilevel"/>
    <w:tmpl w:val="3C32BF24"/>
    <w:lvl w:ilvl="0">
      <w:start w:val="20"/>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207A93"/>
    <w:multiLevelType w:val="multilevel"/>
    <w:tmpl w:val="AA10B46A"/>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0" w15:restartNumberingAfterBreak="0">
    <w:nsid w:val="7F721EE6"/>
    <w:multiLevelType w:val="multilevel"/>
    <w:tmpl w:val="376A4A4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24"/>
  </w:num>
  <w:num w:numId="3">
    <w:abstractNumId w:val="29"/>
  </w:num>
  <w:num w:numId="4">
    <w:abstractNumId w:val="8"/>
  </w:num>
  <w:num w:numId="5">
    <w:abstractNumId w:val="30"/>
  </w:num>
  <w:num w:numId="6">
    <w:abstractNumId w:val="16"/>
  </w:num>
  <w:num w:numId="7">
    <w:abstractNumId w:val="33"/>
  </w:num>
  <w:num w:numId="8">
    <w:abstractNumId w:val="4"/>
  </w:num>
  <w:num w:numId="9">
    <w:abstractNumId w:val="22"/>
  </w:num>
  <w:num w:numId="10">
    <w:abstractNumId w:val="5"/>
  </w:num>
  <w:num w:numId="11">
    <w:abstractNumId w:val="15"/>
  </w:num>
  <w:num w:numId="12">
    <w:abstractNumId w:val="6"/>
  </w:num>
  <w:num w:numId="13">
    <w:abstractNumId w:val="13"/>
  </w:num>
  <w:num w:numId="14">
    <w:abstractNumId w:val="31"/>
  </w:num>
  <w:num w:numId="15">
    <w:abstractNumId w:val="28"/>
  </w:num>
  <w:num w:numId="16">
    <w:abstractNumId w:val="39"/>
  </w:num>
  <w:num w:numId="17">
    <w:abstractNumId w:val="26"/>
  </w:num>
  <w:num w:numId="18">
    <w:abstractNumId w:val="35"/>
  </w:num>
  <w:num w:numId="19">
    <w:abstractNumId w:val="14"/>
  </w:num>
  <w:num w:numId="20">
    <w:abstractNumId w:val="0"/>
  </w:num>
  <w:num w:numId="21">
    <w:abstractNumId w:val="23"/>
  </w:num>
  <w:num w:numId="22">
    <w:abstractNumId w:val="11"/>
  </w:num>
  <w:num w:numId="23">
    <w:abstractNumId w:val="3"/>
  </w:num>
  <w:num w:numId="24">
    <w:abstractNumId w:val="18"/>
  </w:num>
  <w:num w:numId="25">
    <w:abstractNumId w:val="25"/>
  </w:num>
  <w:num w:numId="26">
    <w:abstractNumId w:val="19"/>
  </w:num>
  <w:num w:numId="27">
    <w:abstractNumId w:val="1"/>
  </w:num>
  <w:num w:numId="28">
    <w:abstractNumId w:val="9"/>
  </w:num>
  <w:num w:numId="29">
    <w:abstractNumId w:val="32"/>
  </w:num>
  <w:num w:numId="30">
    <w:abstractNumId w:val="40"/>
  </w:num>
  <w:num w:numId="31">
    <w:abstractNumId w:val="10"/>
  </w:num>
  <w:num w:numId="32">
    <w:abstractNumId w:val="36"/>
  </w:num>
  <w:num w:numId="33">
    <w:abstractNumId w:val="2"/>
  </w:num>
  <w:num w:numId="34">
    <w:abstractNumId w:val="38"/>
  </w:num>
  <w:num w:numId="35">
    <w:abstractNumId w:val="21"/>
  </w:num>
  <w:num w:numId="36">
    <w:abstractNumId w:val="37"/>
  </w:num>
  <w:num w:numId="37">
    <w:abstractNumId w:val="34"/>
  </w:num>
  <w:num w:numId="38">
    <w:abstractNumId w:val="27"/>
  </w:num>
  <w:num w:numId="39">
    <w:abstractNumId w:val="7"/>
  </w:num>
  <w:num w:numId="40">
    <w:abstractNumId w:val="20"/>
  </w:num>
  <w:num w:numId="41">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i-FI" w:vendorID="64" w:dllVersion="6" w:nlCheck="1" w:checkStyle="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pl-PL" w:vendorID="64" w:dllVersion="4096" w:nlCheck="1" w:checkStyle="0"/>
  <w:activeWritingStyle w:appName="MSWord" w:lang="fi-FI" w:vendorID="64" w:dllVersion="4096" w:nlCheck="1" w:checkStyle="0"/>
  <w:activeWritingStyle w:appName="MSWord" w:lang="sv-SE" w:vendorID="64" w:dllVersion="4096" w:nlCheck="1" w:checkStyle="0"/>
  <w:activeWritingStyle w:appName="MSWord" w:lang="en-US" w:vendorID="64" w:dllVersion="131078" w:nlCheck="1" w:checkStyle="1"/>
  <w:activeWritingStyle w:appName="MSWord" w:lang="fi-FI"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0M7QwtTAztjQ3MTZR0lEKTi0uzszPAykwrAUALmcSC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2dsfv9lv9fvxe55vfxw5se0zerw09pvtew&quot;&gt;Combined EndNote Library Copy&lt;record-ids&gt;&lt;item&gt;45&lt;/item&gt;&lt;item&gt;52&lt;/item&gt;&lt;item&gt;54&lt;/item&gt;&lt;item&gt;63&lt;/item&gt;&lt;item&gt;66&lt;/item&gt;&lt;item&gt;154&lt;/item&gt;&lt;item&gt;202&lt;/item&gt;&lt;item&gt;379&lt;/item&gt;&lt;item&gt;458&lt;/item&gt;&lt;item&gt;673&lt;/item&gt;&lt;item&gt;675&lt;/item&gt;&lt;item&gt;864&lt;/item&gt;&lt;item&gt;865&lt;/item&gt;&lt;item&gt;923&lt;/item&gt;&lt;item&gt;926&lt;/item&gt;&lt;item&gt;1091&lt;/item&gt;&lt;item&gt;1287&lt;/item&gt;&lt;item&gt;1610&lt;/item&gt;&lt;item&gt;1723&lt;/item&gt;&lt;item&gt;1795&lt;/item&gt;&lt;item&gt;1798&lt;/item&gt;&lt;item&gt;1834&lt;/item&gt;&lt;item&gt;2327&lt;/item&gt;&lt;item&gt;2635&lt;/item&gt;&lt;item&gt;2854&lt;/item&gt;&lt;item&gt;2895&lt;/item&gt;&lt;item&gt;3004&lt;/item&gt;&lt;item&gt;3233&lt;/item&gt;&lt;item&gt;3234&lt;/item&gt;&lt;item&gt;3239&lt;/item&gt;&lt;item&gt;3240&lt;/item&gt;&lt;item&gt;3242&lt;/item&gt;&lt;item&gt;3245&lt;/item&gt;&lt;item&gt;3246&lt;/item&gt;&lt;item&gt;3247&lt;/item&gt;&lt;item&gt;3249&lt;/item&gt;&lt;item&gt;3250&lt;/item&gt;&lt;/record-ids&gt;&lt;/item&gt;&lt;/Libraries&gt;"/>
  </w:docVars>
  <w:rsids>
    <w:rsidRoot w:val="00EE705F"/>
    <w:rsid w:val="00001169"/>
    <w:rsid w:val="00001806"/>
    <w:rsid w:val="00002215"/>
    <w:rsid w:val="000027A5"/>
    <w:rsid w:val="00005815"/>
    <w:rsid w:val="00006CCE"/>
    <w:rsid w:val="00006E68"/>
    <w:rsid w:val="00007940"/>
    <w:rsid w:val="00007DBC"/>
    <w:rsid w:val="00007EA1"/>
    <w:rsid w:val="000100F0"/>
    <w:rsid w:val="000129B2"/>
    <w:rsid w:val="00012B51"/>
    <w:rsid w:val="00012FF9"/>
    <w:rsid w:val="0001389C"/>
    <w:rsid w:val="00014314"/>
    <w:rsid w:val="00015342"/>
    <w:rsid w:val="00015768"/>
    <w:rsid w:val="00020BA0"/>
    <w:rsid w:val="000212AE"/>
    <w:rsid w:val="00021434"/>
    <w:rsid w:val="0002149B"/>
    <w:rsid w:val="00021774"/>
    <w:rsid w:val="00021BC5"/>
    <w:rsid w:val="00021DF3"/>
    <w:rsid w:val="00023869"/>
    <w:rsid w:val="00023CED"/>
    <w:rsid w:val="00024598"/>
    <w:rsid w:val="00024856"/>
    <w:rsid w:val="0002765D"/>
    <w:rsid w:val="000279B0"/>
    <w:rsid w:val="00027EB2"/>
    <w:rsid w:val="000314CD"/>
    <w:rsid w:val="00031DD3"/>
    <w:rsid w:val="00032769"/>
    <w:rsid w:val="0003311E"/>
    <w:rsid w:val="000348FE"/>
    <w:rsid w:val="00037B58"/>
    <w:rsid w:val="00037C30"/>
    <w:rsid w:val="000428D8"/>
    <w:rsid w:val="00042BF8"/>
    <w:rsid w:val="000434C4"/>
    <w:rsid w:val="00044382"/>
    <w:rsid w:val="00047303"/>
    <w:rsid w:val="0005033D"/>
    <w:rsid w:val="00050BF9"/>
    <w:rsid w:val="00051B73"/>
    <w:rsid w:val="00051E95"/>
    <w:rsid w:val="00052036"/>
    <w:rsid w:val="00054526"/>
    <w:rsid w:val="00054991"/>
    <w:rsid w:val="0005590B"/>
    <w:rsid w:val="000575CF"/>
    <w:rsid w:val="000602CB"/>
    <w:rsid w:val="00060ABE"/>
    <w:rsid w:val="00061A50"/>
    <w:rsid w:val="00062769"/>
    <w:rsid w:val="0006361B"/>
    <w:rsid w:val="00064104"/>
    <w:rsid w:val="00064F32"/>
    <w:rsid w:val="000652E3"/>
    <w:rsid w:val="00066025"/>
    <w:rsid w:val="00067A8F"/>
    <w:rsid w:val="000701D1"/>
    <w:rsid w:val="000745F2"/>
    <w:rsid w:val="0007624B"/>
    <w:rsid w:val="000762F1"/>
    <w:rsid w:val="00076A45"/>
    <w:rsid w:val="00076D9E"/>
    <w:rsid w:val="00077114"/>
    <w:rsid w:val="00080640"/>
    <w:rsid w:val="00080A20"/>
    <w:rsid w:val="000816D0"/>
    <w:rsid w:val="000823D3"/>
    <w:rsid w:val="00082796"/>
    <w:rsid w:val="00082DF4"/>
    <w:rsid w:val="0008315E"/>
    <w:rsid w:val="00085057"/>
    <w:rsid w:val="00086FF5"/>
    <w:rsid w:val="00087AAA"/>
    <w:rsid w:val="00087C0A"/>
    <w:rsid w:val="00087D41"/>
    <w:rsid w:val="00090633"/>
    <w:rsid w:val="00091788"/>
    <w:rsid w:val="000921B7"/>
    <w:rsid w:val="000922BD"/>
    <w:rsid w:val="00093BA8"/>
    <w:rsid w:val="00093BC4"/>
    <w:rsid w:val="000943E6"/>
    <w:rsid w:val="000972F7"/>
    <w:rsid w:val="0009742B"/>
    <w:rsid w:val="00097929"/>
    <w:rsid w:val="00097E16"/>
    <w:rsid w:val="000A1E80"/>
    <w:rsid w:val="000A33FB"/>
    <w:rsid w:val="000A3B70"/>
    <w:rsid w:val="000A5153"/>
    <w:rsid w:val="000B04EC"/>
    <w:rsid w:val="000B10AE"/>
    <w:rsid w:val="000B2C75"/>
    <w:rsid w:val="000B30BF"/>
    <w:rsid w:val="000B4F4D"/>
    <w:rsid w:val="000B566B"/>
    <w:rsid w:val="000B595C"/>
    <w:rsid w:val="000B662E"/>
    <w:rsid w:val="000B6FE0"/>
    <w:rsid w:val="000B7294"/>
    <w:rsid w:val="000B75D0"/>
    <w:rsid w:val="000C1CF8"/>
    <w:rsid w:val="000C266C"/>
    <w:rsid w:val="000C3926"/>
    <w:rsid w:val="000C49CF"/>
    <w:rsid w:val="000C521A"/>
    <w:rsid w:val="000C52E9"/>
    <w:rsid w:val="000C5B8B"/>
    <w:rsid w:val="000C5CDC"/>
    <w:rsid w:val="000C65DC"/>
    <w:rsid w:val="000C66ED"/>
    <w:rsid w:val="000C66F3"/>
    <w:rsid w:val="000C6900"/>
    <w:rsid w:val="000C6CA3"/>
    <w:rsid w:val="000C7319"/>
    <w:rsid w:val="000C7910"/>
    <w:rsid w:val="000D0A34"/>
    <w:rsid w:val="000D28BF"/>
    <w:rsid w:val="000D31E8"/>
    <w:rsid w:val="000D76E4"/>
    <w:rsid w:val="000E1AD9"/>
    <w:rsid w:val="000E1F88"/>
    <w:rsid w:val="000E228C"/>
    <w:rsid w:val="000E29D4"/>
    <w:rsid w:val="000E3816"/>
    <w:rsid w:val="000E4F77"/>
    <w:rsid w:val="000E6842"/>
    <w:rsid w:val="000E7181"/>
    <w:rsid w:val="000F0568"/>
    <w:rsid w:val="000F0D35"/>
    <w:rsid w:val="000F1784"/>
    <w:rsid w:val="000F265C"/>
    <w:rsid w:val="000F2A54"/>
    <w:rsid w:val="000F2A9D"/>
    <w:rsid w:val="000F2E1E"/>
    <w:rsid w:val="000F3AFA"/>
    <w:rsid w:val="000F3E81"/>
    <w:rsid w:val="000F5712"/>
    <w:rsid w:val="000F6313"/>
    <w:rsid w:val="000F6611"/>
    <w:rsid w:val="000F7BCE"/>
    <w:rsid w:val="000F7E22"/>
    <w:rsid w:val="00100507"/>
    <w:rsid w:val="001014D8"/>
    <w:rsid w:val="00103FEF"/>
    <w:rsid w:val="001044CD"/>
    <w:rsid w:val="0010510B"/>
    <w:rsid w:val="00105F3C"/>
    <w:rsid w:val="0010657B"/>
    <w:rsid w:val="001066F9"/>
    <w:rsid w:val="0010684D"/>
    <w:rsid w:val="00107554"/>
    <w:rsid w:val="001075E9"/>
    <w:rsid w:val="001104F3"/>
    <w:rsid w:val="00112EEB"/>
    <w:rsid w:val="00115FFD"/>
    <w:rsid w:val="001161C0"/>
    <w:rsid w:val="00116BD2"/>
    <w:rsid w:val="001173FF"/>
    <w:rsid w:val="0012350D"/>
    <w:rsid w:val="00124D88"/>
    <w:rsid w:val="0012563A"/>
    <w:rsid w:val="001259CE"/>
    <w:rsid w:val="001264DE"/>
    <w:rsid w:val="001277BC"/>
    <w:rsid w:val="00127CE7"/>
    <w:rsid w:val="00130461"/>
    <w:rsid w:val="001313A7"/>
    <w:rsid w:val="0013188B"/>
    <w:rsid w:val="0013276F"/>
    <w:rsid w:val="00132C4F"/>
    <w:rsid w:val="001342B5"/>
    <w:rsid w:val="00134A85"/>
    <w:rsid w:val="0013621E"/>
    <w:rsid w:val="0013642E"/>
    <w:rsid w:val="001410EB"/>
    <w:rsid w:val="00142EFE"/>
    <w:rsid w:val="00143F5C"/>
    <w:rsid w:val="00151ADC"/>
    <w:rsid w:val="00152236"/>
    <w:rsid w:val="00152A23"/>
    <w:rsid w:val="0015330A"/>
    <w:rsid w:val="00154326"/>
    <w:rsid w:val="0015457A"/>
    <w:rsid w:val="001547D3"/>
    <w:rsid w:val="001556A5"/>
    <w:rsid w:val="00155AAA"/>
    <w:rsid w:val="00155E73"/>
    <w:rsid w:val="00156AAA"/>
    <w:rsid w:val="00156B11"/>
    <w:rsid w:val="00156DA0"/>
    <w:rsid w:val="001578F9"/>
    <w:rsid w:val="00162612"/>
    <w:rsid w:val="00162CB7"/>
    <w:rsid w:val="00164661"/>
    <w:rsid w:val="00164A0D"/>
    <w:rsid w:val="00164C6C"/>
    <w:rsid w:val="001665C9"/>
    <w:rsid w:val="00166E6D"/>
    <w:rsid w:val="00166F32"/>
    <w:rsid w:val="00167BC7"/>
    <w:rsid w:val="00167D9D"/>
    <w:rsid w:val="00171361"/>
    <w:rsid w:val="00171615"/>
    <w:rsid w:val="001718C0"/>
    <w:rsid w:val="00171900"/>
    <w:rsid w:val="00171E5B"/>
    <w:rsid w:val="00171F94"/>
    <w:rsid w:val="00171FC8"/>
    <w:rsid w:val="00173A00"/>
    <w:rsid w:val="00173F04"/>
    <w:rsid w:val="0017553F"/>
    <w:rsid w:val="00175D4E"/>
    <w:rsid w:val="0017668A"/>
    <w:rsid w:val="001766FE"/>
    <w:rsid w:val="001770B1"/>
    <w:rsid w:val="001771E7"/>
    <w:rsid w:val="00177431"/>
    <w:rsid w:val="001775DB"/>
    <w:rsid w:val="00177822"/>
    <w:rsid w:val="00177DC0"/>
    <w:rsid w:val="00180BC6"/>
    <w:rsid w:val="00181BDB"/>
    <w:rsid w:val="00183AF3"/>
    <w:rsid w:val="001847DB"/>
    <w:rsid w:val="0018771E"/>
    <w:rsid w:val="001911FF"/>
    <w:rsid w:val="00191734"/>
    <w:rsid w:val="00192006"/>
    <w:rsid w:val="001929BD"/>
    <w:rsid w:val="00193180"/>
    <w:rsid w:val="00193DC8"/>
    <w:rsid w:val="00194196"/>
    <w:rsid w:val="00194BBB"/>
    <w:rsid w:val="0019530C"/>
    <w:rsid w:val="00196792"/>
    <w:rsid w:val="00196CDE"/>
    <w:rsid w:val="00196FCD"/>
    <w:rsid w:val="001976B3"/>
    <w:rsid w:val="00197FF6"/>
    <w:rsid w:val="001A0704"/>
    <w:rsid w:val="001A3544"/>
    <w:rsid w:val="001A3598"/>
    <w:rsid w:val="001A5351"/>
    <w:rsid w:val="001A6E0B"/>
    <w:rsid w:val="001B1519"/>
    <w:rsid w:val="001B1EAD"/>
    <w:rsid w:val="001B2E2D"/>
    <w:rsid w:val="001B4E34"/>
    <w:rsid w:val="001B5C1C"/>
    <w:rsid w:val="001B5CD2"/>
    <w:rsid w:val="001B5FE3"/>
    <w:rsid w:val="001B7B63"/>
    <w:rsid w:val="001B7B7D"/>
    <w:rsid w:val="001C0570"/>
    <w:rsid w:val="001C0BEE"/>
    <w:rsid w:val="001C1E49"/>
    <w:rsid w:val="001C2387"/>
    <w:rsid w:val="001C27C1"/>
    <w:rsid w:val="001C287A"/>
    <w:rsid w:val="001C2A98"/>
    <w:rsid w:val="001C2F94"/>
    <w:rsid w:val="001C3116"/>
    <w:rsid w:val="001C3B86"/>
    <w:rsid w:val="001C4D95"/>
    <w:rsid w:val="001C7151"/>
    <w:rsid w:val="001D0F46"/>
    <w:rsid w:val="001D2F90"/>
    <w:rsid w:val="001D3D7D"/>
    <w:rsid w:val="001D3FFF"/>
    <w:rsid w:val="001D4997"/>
    <w:rsid w:val="001D54A2"/>
    <w:rsid w:val="001D625F"/>
    <w:rsid w:val="001D64F0"/>
    <w:rsid w:val="001D68A4"/>
    <w:rsid w:val="001D7576"/>
    <w:rsid w:val="001E0E3F"/>
    <w:rsid w:val="001E14A0"/>
    <w:rsid w:val="001E14F9"/>
    <w:rsid w:val="001E3913"/>
    <w:rsid w:val="001E3C11"/>
    <w:rsid w:val="001E4E7F"/>
    <w:rsid w:val="001E6EA5"/>
    <w:rsid w:val="001E722D"/>
    <w:rsid w:val="001E7376"/>
    <w:rsid w:val="001E7BD0"/>
    <w:rsid w:val="001E7D1F"/>
    <w:rsid w:val="001F225C"/>
    <w:rsid w:val="001F28E0"/>
    <w:rsid w:val="001F2AA4"/>
    <w:rsid w:val="001F5160"/>
    <w:rsid w:val="001F5AFD"/>
    <w:rsid w:val="00200792"/>
    <w:rsid w:val="0020142B"/>
    <w:rsid w:val="00201CFA"/>
    <w:rsid w:val="00201EBE"/>
    <w:rsid w:val="0020220D"/>
    <w:rsid w:val="00202448"/>
    <w:rsid w:val="00202D15"/>
    <w:rsid w:val="00202FD6"/>
    <w:rsid w:val="00204E2A"/>
    <w:rsid w:val="00205B3F"/>
    <w:rsid w:val="00206F92"/>
    <w:rsid w:val="00212EAE"/>
    <w:rsid w:val="0021329E"/>
    <w:rsid w:val="00213F5E"/>
    <w:rsid w:val="00214BEE"/>
    <w:rsid w:val="0021525E"/>
    <w:rsid w:val="0021611A"/>
    <w:rsid w:val="002205B8"/>
    <w:rsid w:val="0022237D"/>
    <w:rsid w:val="00222A78"/>
    <w:rsid w:val="00225720"/>
    <w:rsid w:val="002259E5"/>
    <w:rsid w:val="00226140"/>
    <w:rsid w:val="002274F3"/>
    <w:rsid w:val="0023094C"/>
    <w:rsid w:val="002328DA"/>
    <w:rsid w:val="00233484"/>
    <w:rsid w:val="00233C5C"/>
    <w:rsid w:val="00234303"/>
    <w:rsid w:val="00234BE3"/>
    <w:rsid w:val="002353E7"/>
    <w:rsid w:val="002356D1"/>
    <w:rsid w:val="00235A90"/>
    <w:rsid w:val="00235FBD"/>
    <w:rsid w:val="0023624F"/>
    <w:rsid w:val="0023658F"/>
    <w:rsid w:val="002414FD"/>
    <w:rsid w:val="00241E48"/>
    <w:rsid w:val="0024214E"/>
    <w:rsid w:val="00242623"/>
    <w:rsid w:val="00243511"/>
    <w:rsid w:val="00243C1E"/>
    <w:rsid w:val="00245116"/>
    <w:rsid w:val="00246AC8"/>
    <w:rsid w:val="00250558"/>
    <w:rsid w:val="002509C8"/>
    <w:rsid w:val="00251E2C"/>
    <w:rsid w:val="0025357C"/>
    <w:rsid w:val="0025484C"/>
    <w:rsid w:val="00254A15"/>
    <w:rsid w:val="00255122"/>
    <w:rsid w:val="00256C0D"/>
    <w:rsid w:val="00257163"/>
    <w:rsid w:val="00257BBD"/>
    <w:rsid w:val="0026024F"/>
    <w:rsid w:val="002605D1"/>
    <w:rsid w:val="00260652"/>
    <w:rsid w:val="0026157E"/>
    <w:rsid w:val="00261F25"/>
    <w:rsid w:val="00263E57"/>
    <w:rsid w:val="002648A9"/>
    <w:rsid w:val="0026536F"/>
    <w:rsid w:val="0026553C"/>
    <w:rsid w:val="002661A0"/>
    <w:rsid w:val="00266C50"/>
    <w:rsid w:val="0026790A"/>
    <w:rsid w:val="00267DD5"/>
    <w:rsid w:val="00272C23"/>
    <w:rsid w:val="002732EB"/>
    <w:rsid w:val="00273771"/>
    <w:rsid w:val="002739DB"/>
    <w:rsid w:val="0027496D"/>
    <w:rsid w:val="00274A0A"/>
    <w:rsid w:val="00277593"/>
    <w:rsid w:val="00280909"/>
    <w:rsid w:val="00280918"/>
    <w:rsid w:val="00280D60"/>
    <w:rsid w:val="00282AF6"/>
    <w:rsid w:val="00283B36"/>
    <w:rsid w:val="00284082"/>
    <w:rsid w:val="002844D7"/>
    <w:rsid w:val="0028487F"/>
    <w:rsid w:val="0028596A"/>
    <w:rsid w:val="00286A6B"/>
    <w:rsid w:val="00287085"/>
    <w:rsid w:val="00287DC0"/>
    <w:rsid w:val="002906A1"/>
    <w:rsid w:val="00290AF9"/>
    <w:rsid w:val="00291131"/>
    <w:rsid w:val="002916E3"/>
    <w:rsid w:val="002937B5"/>
    <w:rsid w:val="002943BE"/>
    <w:rsid w:val="002947AE"/>
    <w:rsid w:val="00294A09"/>
    <w:rsid w:val="00295C22"/>
    <w:rsid w:val="002967CF"/>
    <w:rsid w:val="00297788"/>
    <w:rsid w:val="002A3285"/>
    <w:rsid w:val="002A34F9"/>
    <w:rsid w:val="002A484B"/>
    <w:rsid w:val="002A4A5E"/>
    <w:rsid w:val="002A5552"/>
    <w:rsid w:val="002A58E3"/>
    <w:rsid w:val="002A64A6"/>
    <w:rsid w:val="002A6F8B"/>
    <w:rsid w:val="002A6FEC"/>
    <w:rsid w:val="002B1FE3"/>
    <w:rsid w:val="002B280C"/>
    <w:rsid w:val="002B2C8F"/>
    <w:rsid w:val="002B3301"/>
    <w:rsid w:val="002B37AF"/>
    <w:rsid w:val="002C056B"/>
    <w:rsid w:val="002C0881"/>
    <w:rsid w:val="002C0C22"/>
    <w:rsid w:val="002C1445"/>
    <w:rsid w:val="002C194E"/>
    <w:rsid w:val="002C47D4"/>
    <w:rsid w:val="002C6DC9"/>
    <w:rsid w:val="002C75E8"/>
    <w:rsid w:val="002D0F38"/>
    <w:rsid w:val="002D4CEC"/>
    <w:rsid w:val="002D5A0A"/>
    <w:rsid w:val="002D77E3"/>
    <w:rsid w:val="002E0100"/>
    <w:rsid w:val="002E076B"/>
    <w:rsid w:val="002E7EB6"/>
    <w:rsid w:val="002F1E41"/>
    <w:rsid w:val="002F2859"/>
    <w:rsid w:val="002F3860"/>
    <w:rsid w:val="002F3B03"/>
    <w:rsid w:val="002F43A3"/>
    <w:rsid w:val="002F475B"/>
    <w:rsid w:val="002F6E3C"/>
    <w:rsid w:val="00300067"/>
    <w:rsid w:val="00300219"/>
    <w:rsid w:val="0030117D"/>
    <w:rsid w:val="00301F30"/>
    <w:rsid w:val="0030235A"/>
    <w:rsid w:val="00302B40"/>
    <w:rsid w:val="003038FD"/>
    <w:rsid w:val="00303A90"/>
    <w:rsid w:val="00303C87"/>
    <w:rsid w:val="00303CEE"/>
    <w:rsid w:val="00305524"/>
    <w:rsid w:val="003108E5"/>
    <w:rsid w:val="00311099"/>
    <w:rsid w:val="003115A8"/>
    <w:rsid w:val="003120CB"/>
    <w:rsid w:val="00315C17"/>
    <w:rsid w:val="00317193"/>
    <w:rsid w:val="003176B9"/>
    <w:rsid w:val="00317CAB"/>
    <w:rsid w:val="00320153"/>
    <w:rsid w:val="00320367"/>
    <w:rsid w:val="003221BA"/>
    <w:rsid w:val="00322871"/>
    <w:rsid w:val="0032341B"/>
    <w:rsid w:val="0032351E"/>
    <w:rsid w:val="00323B3E"/>
    <w:rsid w:val="003240C4"/>
    <w:rsid w:val="003245AD"/>
    <w:rsid w:val="00326FB3"/>
    <w:rsid w:val="00327DA8"/>
    <w:rsid w:val="003309CB"/>
    <w:rsid w:val="003316D4"/>
    <w:rsid w:val="003321B2"/>
    <w:rsid w:val="00332B70"/>
    <w:rsid w:val="00332BBE"/>
    <w:rsid w:val="00333822"/>
    <w:rsid w:val="00336715"/>
    <w:rsid w:val="00336FAC"/>
    <w:rsid w:val="00337809"/>
    <w:rsid w:val="003401EC"/>
    <w:rsid w:val="00340DFD"/>
    <w:rsid w:val="00341002"/>
    <w:rsid w:val="00342413"/>
    <w:rsid w:val="00342B1A"/>
    <w:rsid w:val="00342C10"/>
    <w:rsid w:val="00343977"/>
    <w:rsid w:val="00344185"/>
    <w:rsid w:val="00344954"/>
    <w:rsid w:val="00344B18"/>
    <w:rsid w:val="003456A6"/>
    <w:rsid w:val="00346806"/>
    <w:rsid w:val="00346D11"/>
    <w:rsid w:val="00350CD7"/>
    <w:rsid w:val="0035161E"/>
    <w:rsid w:val="003520C4"/>
    <w:rsid w:val="003567B9"/>
    <w:rsid w:val="00357098"/>
    <w:rsid w:val="00360C17"/>
    <w:rsid w:val="00361D92"/>
    <w:rsid w:val="003621C6"/>
    <w:rsid w:val="003622B8"/>
    <w:rsid w:val="003622BB"/>
    <w:rsid w:val="00362D26"/>
    <w:rsid w:val="00363A5B"/>
    <w:rsid w:val="00366B76"/>
    <w:rsid w:val="00373051"/>
    <w:rsid w:val="003735FC"/>
    <w:rsid w:val="00373B8F"/>
    <w:rsid w:val="00375832"/>
    <w:rsid w:val="00376D95"/>
    <w:rsid w:val="00377FBB"/>
    <w:rsid w:val="00381EEB"/>
    <w:rsid w:val="00382573"/>
    <w:rsid w:val="0038270C"/>
    <w:rsid w:val="00383D65"/>
    <w:rsid w:val="00384D95"/>
    <w:rsid w:val="00384EFC"/>
    <w:rsid w:val="00385140"/>
    <w:rsid w:val="003862BA"/>
    <w:rsid w:val="00386ABE"/>
    <w:rsid w:val="00387803"/>
    <w:rsid w:val="00391769"/>
    <w:rsid w:val="00391C57"/>
    <w:rsid w:val="00392B9B"/>
    <w:rsid w:val="003935E8"/>
    <w:rsid w:val="003936C7"/>
    <w:rsid w:val="003939AE"/>
    <w:rsid w:val="00393CC7"/>
    <w:rsid w:val="003943B8"/>
    <w:rsid w:val="00394EEE"/>
    <w:rsid w:val="00396302"/>
    <w:rsid w:val="003971F7"/>
    <w:rsid w:val="003976B4"/>
    <w:rsid w:val="003A0EF9"/>
    <w:rsid w:val="003A16FC"/>
    <w:rsid w:val="003A232D"/>
    <w:rsid w:val="003A2C8A"/>
    <w:rsid w:val="003A3907"/>
    <w:rsid w:val="003A47FB"/>
    <w:rsid w:val="003A4FCD"/>
    <w:rsid w:val="003A665A"/>
    <w:rsid w:val="003A78D6"/>
    <w:rsid w:val="003A79DE"/>
    <w:rsid w:val="003B0488"/>
    <w:rsid w:val="003B06BF"/>
    <w:rsid w:val="003B0944"/>
    <w:rsid w:val="003B1593"/>
    <w:rsid w:val="003B1EB4"/>
    <w:rsid w:val="003B2B53"/>
    <w:rsid w:val="003B2FE6"/>
    <w:rsid w:val="003B31A7"/>
    <w:rsid w:val="003B4381"/>
    <w:rsid w:val="003B5645"/>
    <w:rsid w:val="003C065A"/>
    <w:rsid w:val="003C0D68"/>
    <w:rsid w:val="003C1043"/>
    <w:rsid w:val="003C1199"/>
    <w:rsid w:val="003C1447"/>
    <w:rsid w:val="003C1A30"/>
    <w:rsid w:val="003C2169"/>
    <w:rsid w:val="003C2F26"/>
    <w:rsid w:val="003C379A"/>
    <w:rsid w:val="003C3849"/>
    <w:rsid w:val="003C56BC"/>
    <w:rsid w:val="003C66DE"/>
    <w:rsid w:val="003C6779"/>
    <w:rsid w:val="003C71BE"/>
    <w:rsid w:val="003C7A88"/>
    <w:rsid w:val="003D033C"/>
    <w:rsid w:val="003D2998"/>
    <w:rsid w:val="003D2CC8"/>
    <w:rsid w:val="003D2F0A"/>
    <w:rsid w:val="003D3379"/>
    <w:rsid w:val="003D3891"/>
    <w:rsid w:val="003D3FE9"/>
    <w:rsid w:val="003D4FA8"/>
    <w:rsid w:val="003D5D84"/>
    <w:rsid w:val="003D6471"/>
    <w:rsid w:val="003E095B"/>
    <w:rsid w:val="003E0DD1"/>
    <w:rsid w:val="003E0F4F"/>
    <w:rsid w:val="003E18AC"/>
    <w:rsid w:val="003E210B"/>
    <w:rsid w:val="003E2A12"/>
    <w:rsid w:val="003E3384"/>
    <w:rsid w:val="003E3CA4"/>
    <w:rsid w:val="003E548E"/>
    <w:rsid w:val="003E5F38"/>
    <w:rsid w:val="003F0AAE"/>
    <w:rsid w:val="003F46A2"/>
    <w:rsid w:val="003F6D61"/>
    <w:rsid w:val="00403332"/>
    <w:rsid w:val="004035C9"/>
    <w:rsid w:val="00406864"/>
    <w:rsid w:val="00407EC8"/>
    <w:rsid w:val="0041110A"/>
    <w:rsid w:val="00411285"/>
    <w:rsid w:val="00411624"/>
    <w:rsid w:val="004124B4"/>
    <w:rsid w:val="00412ED9"/>
    <w:rsid w:val="00413043"/>
    <w:rsid w:val="004148E1"/>
    <w:rsid w:val="00414CFA"/>
    <w:rsid w:val="0041520A"/>
    <w:rsid w:val="00415EC0"/>
    <w:rsid w:val="00420494"/>
    <w:rsid w:val="00420BE9"/>
    <w:rsid w:val="00420E32"/>
    <w:rsid w:val="0042217D"/>
    <w:rsid w:val="0042268E"/>
    <w:rsid w:val="00423AD8"/>
    <w:rsid w:val="00423FDD"/>
    <w:rsid w:val="00424C85"/>
    <w:rsid w:val="004260BD"/>
    <w:rsid w:val="0042768E"/>
    <w:rsid w:val="0043012F"/>
    <w:rsid w:val="00430495"/>
    <w:rsid w:val="00430BB8"/>
    <w:rsid w:val="00430F0E"/>
    <w:rsid w:val="00430F1F"/>
    <w:rsid w:val="004326EA"/>
    <w:rsid w:val="00432C79"/>
    <w:rsid w:val="00432F38"/>
    <w:rsid w:val="00433463"/>
    <w:rsid w:val="00433724"/>
    <w:rsid w:val="00433A17"/>
    <w:rsid w:val="004347D0"/>
    <w:rsid w:val="00435FF4"/>
    <w:rsid w:val="00436705"/>
    <w:rsid w:val="00436ACB"/>
    <w:rsid w:val="004373A1"/>
    <w:rsid w:val="0044279E"/>
    <w:rsid w:val="0044395A"/>
    <w:rsid w:val="00443E37"/>
    <w:rsid w:val="0044434C"/>
    <w:rsid w:val="0044456B"/>
    <w:rsid w:val="0044493A"/>
    <w:rsid w:val="004457CF"/>
    <w:rsid w:val="00446FF9"/>
    <w:rsid w:val="00447BD1"/>
    <w:rsid w:val="004507F3"/>
    <w:rsid w:val="00450AF4"/>
    <w:rsid w:val="004516B2"/>
    <w:rsid w:val="00452F11"/>
    <w:rsid w:val="0045331D"/>
    <w:rsid w:val="0045370B"/>
    <w:rsid w:val="00453EA9"/>
    <w:rsid w:val="0045422D"/>
    <w:rsid w:val="00454D6A"/>
    <w:rsid w:val="00456A57"/>
    <w:rsid w:val="00460377"/>
    <w:rsid w:val="004607DE"/>
    <w:rsid w:val="004608D6"/>
    <w:rsid w:val="00462930"/>
    <w:rsid w:val="00462C83"/>
    <w:rsid w:val="0046327F"/>
    <w:rsid w:val="00463FEF"/>
    <w:rsid w:val="00465586"/>
    <w:rsid w:val="00466515"/>
    <w:rsid w:val="0046659C"/>
    <w:rsid w:val="004671C7"/>
    <w:rsid w:val="0046758F"/>
    <w:rsid w:val="00471F5D"/>
    <w:rsid w:val="00472F4D"/>
    <w:rsid w:val="004730BF"/>
    <w:rsid w:val="0047320D"/>
    <w:rsid w:val="004736CE"/>
    <w:rsid w:val="00473F37"/>
    <w:rsid w:val="00474161"/>
    <w:rsid w:val="00474DCB"/>
    <w:rsid w:val="0047535C"/>
    <w:rsid w:val="004762F6"/>
    <w:rsid w:val="00476AD7"/>
    <w:rsid w:val="00480565"/>
    <w:rsid w:val="0048116E"/>
    <w:rsid w:val="00485870"/>
    <w:rsid w:val="00485FE8"/>
    <w:rsid w:val="00487B77"/>
    <w:rsid w:val="00487C8E"/>
    <w:rsid w:val="00487EE2"/>
    <w:rsid w:val="004906DB"/>
    <w:rsid w:val="00491692"/>
    <w:rsid w:val="00491ED3"/>
    <w:rsid w:val="00492473"/>
    <w:rsid w:val="00492EB5"/>
    <w:rsid w:val="00494F77"/>
    <w:rsid w:val="004973AE"/>
    <w:rsid w:val="00497721"/>
    <w:rsid w:val="004A0229"/>
    <w:rsid w:val="004A27D9"/>
    <w:rsid w:val="004A2C59"/>
    <w:rsid w:val="004A3152"/>
    <w:rsid w:val="004A35D2"/>
    <w:rsid w:val="004A5D8E"/>
    <w:rsid w:val="004A6169"/>
    <w:rsid w:val="004A64D0"/>
    <w:rsid w:val="004A6F8D"/>
    <w:rsid w:val="004A71E4"/>
    <w:rsid w:val="004B0D50"/>
    <w:rsid w:val="004B1555"/>
    <w:rsid w:val="004B2D54"/>
    <w:rsid w:val="004B2F00"/>
    <w:rsid w:val="004B35EB"/>
    <w:rsid w:val="004B5284"/>
    <w:rsid w:val="004B585C"/>
    <w:rsid w:val="004B667A"/>
    <w:rsid w:val="004B6E31"/>
    <w:rsid w:val="004B76B2"/>
    <w:rsid w:val="004C1D66"/>
    <w:rsid w:val="004C31D7"/>
    <w:rsid w:val="004C4AD2"/>
    <w:rsid w:val="004C4E94"/>
    <w:rsid w:val="004C6981"/>
    <w:rsid w:val="004C6AAE"/>
    <w:rsid w:val="004C6CC9"/>
    <w:rsid w:val="004C737F"/>
    <w:rsid w:val="004D0AAE"/>
    <w:rsid w:val="004D1412"/>
    <w:rsid w:val="004D18CB"/>
    <w:rsid w:val="004D1F21"/>
    <w:rsid w:val="004D268C"/>
    <w:rsid w:val="004D2F19"/>
    <w:rsid w:val="004D3D57"/>
    <w:rsid w:val="004D40BC"/>
    <w:rsid w:val="004D59D8"/>
    <w:rsid w:val="004D5DA1"/>
    <w:rsid w:val="004D7910"/>
    <w:rsid w:val="004E150F"/>
    <w:rsid w:val="004E198F"/>
    <w:rsid w:val="004E1DCA"/>
    <w:rsid w:val="004E2004"/>
    <w:rsid w:val="004E23A1"/>
    <w:rsid w:val="004E3060"/>
    <w:rsid w:val="004E3489"/>
    <w:rsid w:val="004E358A"/>
    <w:rsid w:val="004E371B"/>
    <w:rsid w:val="004E3AFA"/>
    <w:rsid w:val="004E3E5F"/>
    <w:rsid w:val="004E4A9C"/>
    <w:rsid w:val="004E6588"/>
    <w:rsid w:val="004F013C"/>
    <w:rsid w:val="004F0B93"/>
    <w:rsid w:val="004F22B9"/>
    <w:rsid w:val="004F2742"/>
    <w:rsid w:val="004F27E0"/>
    <w:rsid w:val="004F32CC"/>
    <w:rsid w:val="004F3B79"/>
    <w:rsid w:val="004F5352"/>
    <w:rsid w:val="004F6E0C"/>
    <w:rsid w:val="00501D85"/>
    <w:rsid w:val="00502190"/>
    <w:rsid w:val="00502A0A"/>
    <w:rsid w:val="00502E5D"/>
    <w:rsid w:val="0050376C"/>
    <w:rsid w:val="00504127"/>
    <w:rsid w:val="005042DF"/>
    <w:rsid w:val="0050448A"/>
    <w:rsid w:val="005047DE"/>
    <w:rsid w:val="00505FDA"/>
    <w:rsid w:val="005063AF"/>
    <w:rsid w:val="005079C4"/>
    <w:rsid w:val="00507C50"/>
    <w:rsid w:val="00510FA1"/>
    <w:rsid w:val="00511484"/>
    <w:rsid w:val="00513740"/>
    <w:rsid w:val="00514D40"/>
    <w:rsid w:val="00517BD9"/>
    <w:rsid w:val="00517C3A"/>
    <w:rsid w:val="00522442"/>
    <w:rsid w:val="0052287A"/>
    <w:rsid w:val="0052346D"/>
    <w:rsid w:val="005242D9"/>
    <w:rsid w:val="00527BF4"/>
    <w:rsid w:val="0053144F"/>
    <w:rsid w:val="0053179C"/>
    <w:rsid w:val="00531879"/>
    <w:rsid w:val="005324BE"/>
    <w:rsid w:val="00533672"/>
    <w:rsid w:val="00534F6C"/>
    <w:rsid w:val="00535994"/>
    <w:rsid w:val="0053607B"/>
    <w:rsid w:val="0053646D"/>
    <w:rsid w:val="00536D67"/>
    <w:rsid w:val="00536FB6"/>
    <w:rsid w:val="00540AAD"/>
    <w:rsid w:val="00540E0E"/>
    <w:rsid w:val="00543770"/>
    <w:rsid w:val="00543EC1"/>
    <w:rsid w:val="00545D38"/>
    <w:rsid w:val="00546458"/>
    <w:rsid w:val="00546C9C"/>
    <w:rsid w:val="0054795C"/>
    <w:rsid w:val="005501BA"/>
    <w:rsid w:val="00550764"/>
    <w:rsid w:val="0055087C"/>
    <w:rsid w:val="00551738"/>
    <w:rsid w:val="00553148"/>
    <w:rsid w:val="00553413"/>
    <w:rsid w:val="00553AA6"/>
    <w:rsid w:val="00555983"/>
    <w:rsid w:val="00557BB3"/>
    <w:rsid w:val="00557D86"/>
    <w:rsid w:val="00560A8C"/>
    <w:rsid w:val="00560E31"/>
    <w:rsid w:val="005614C1"/>
    <w:rsid w:val="00561882"/>
    <w:rsid w:val="00561BDA"/>
    <w:rsid w:val="00562279"/>
    <w:rsid w:val="00563674"/>
    <w:rsid w:val="00565617"/>
    <w:rsid w:val="00567DBF"/>
    <w:rsid w:val="00570545"/>
    <w:rsid w:val="005728FF"/>
    <w:rsid w:val="00573D9F"/>
    <w:rsid w:val="00580E3A"/>
    <w:rsid w:val="00581B23"/>
    <w:rsid w:val="0058219C"/>
    <w:rsid w:val="0058243E"/>
    <w:rsid w:val="0058483C"/>
    <w:rsid w:val="00585290"/>
    <w:rsid w:val="00585706"/>
    <w:rsid w:val="0058611F"/>
    <w:rsid w:val="0058707F"/>
    <w:rsid w:val="005916E0"/>
    <w:rsid w:val="00591DBD"/>
    <w:rsid w:val="00592A5B"/>
    <w:rsid w:val="00593123"/>
    <w:rsid w:val="005931FE"/>
    <w:rsid w:val="005932AC"/>
    <w:rsid w:val="00594258"/>
    <w:rsid w:val="005A0028"/>
    <w:rsid w:val="005A0ACC"/>
    <w:rsid w:val="005A0F82"/>
    <w:rsid w:val="005A2F7A"/>
    <w:rsid w:val="005A3964"/>
    <w:rsid w:val="005A3CC3"/>
    <w:rsid w:val="005A62C4"/>
    <w:rsid w:val="005A6DC6"/>
    <w:rsid w:val="005B0072"/>
    <w:rsid w:val="005B061A"/>
    <w:rsid w:val="005B0732"/>
    <w:rsid w:val="005B0D6B"/>
    <w:rsid w:val="005B38A0"/>
    <w:rsid w:val="005B3A25"/>
    <w:rsid w:val="005B4697"/>
    <w:rsid w:val="005B491C"/>
    <w:rsid w:val="005B4DBF"/>
    <w:rsid w:val="005B597F"/>
    <w:rsid w:val="005B5DE2"/>
    <w:rsid w:val="005B674C"/>
    <w:rsid w:val="005B721C"/>
    <w:rsid w:val="005C1C6F"/>
    <w:rsid w:val="005C23A1"/>
    <w:rsid w:val="005C24F2"/>
    <w:rsid w:val="005C2CA4"/>
    <w:rsid w:val="005C361C"/>
    <w:rsid w:val="005C51F5"/>
    <w:rsid w:val="005C6449"/>
    <w:rsid w:val="005C68F5"/>
    <w:rsid w:val="005C7561"/>
    <w:rsid w:val="005D05A9"/>
    <w:rsid w:val="005D08A5"/>
    <w:rsid w:val="005D1E57"/>
    <w:rsid w:val="005D2F57"/>
    <w:rsid w:val="005D34F6"/>
    <w:rsid w:val="005D3C45"/>
    <w:rsid w:val="005D4F1A"/>
    <w:rsid w:val="005D5AE7"/>
    <w:rsid w:val="005D6E1F"/>
    <w:rsid w:val="005D76B9"/>
    <w:rsid w:val="005E06C0"/>
    <w:rsid w:val="005E13DE"/>
    <w:rsid w:val="005E1884"/>
    <w:rsid w:val="005E3BC7"/>
    <w:rsid w:val="005E51E5"/>
    <w:rsid w:val="005E59E6"/>
    <w:rsid w:val="005E5C10"/>
    <w:rsid w:val="005F12CA"/>
    <w:rsid w:val="005F291E"/>
    <w:rsid w:val="005F2A3B"/>
    <w:rsid w:val="005F2A52"/>
    <w:rsid w:val="005F34D0"/>
    <w:rsid w:val="005F373A"/>
    <w:rsid w:val="005F4F87"/>
    <w:rsid w:val="005F6B0E"/>
    <w:rsid w:val="005F760E"/>
    <w:rsid w:val="005F7B1D"/>
    <w:rsid w:val="00600D33"/>
    <w:rsid w:val="0060222A"/>
    <w:rsid w:val="00603BC3"/>
    <w:rsid w:val="0060415E"/>
    <w:rsid w:val="006070C4"/>
    <w:rsid w:val="00610C21"/>
    <w:rsid w:val="006115BE"/>
    <w:rsid w:val="00611907"/>
    <w:rsid w:val="00613116"/>
    <w:rsid w:val="00615585"/>
    <w:rsid w:val="00615F5F"/>
    <w:rsid w:val="006202A6"/>
    <w:rsid w:val="0062054B"/>
    <w:rsid w:val="00620926"/>
    <w:rsid w:val="00621C4E"/>
    <w:rsid w:val="00622DD1"/>
    <w:rsid w:val="00623E5A"/>
    <w:rsid w:val="00624EAE"/>
    <w:rsid w:val="006250FB"/>
    <w:rsid w:val="006271C5"/>
    <w:rsid w:val="00630383"/>
    <w:rsid w:val="006305D7"/>
    <w:rsid w:val="0063085B"/>
    <w:rsid w:val="00632F63"/>
    <w:rsid w:val="00633A01"/>
    <w:rsid w:val="00633B97"/>
    <w:rsid w:val="006341F7"/>
    <w:rsid w:val="00634585"/>
    <w:rsid w:val="00634AAE"/>
    <w:rsid w:val="00635014"/>
    <w:rsid w:val="006369CE"/>
    <w:rsid w:val="00637C72"/>
    <w:rsid w:val="006411CA"/>
    <w:rsid w:val="00642A0B"/>
    <w:rsid w:val="00642C11"/>
    <w:rsid w:val="006450C9"/>
    <w:rsid w:val="006451F4"/>
    <w:rsid w:val="006452B8"/>
    <w:rsid w:val="0064605E"/>
    <w:rsid w:val="0065104E"/>
    <w:rsid w:val="00652F47"/>
    <w:rsid w:val="00657114"/>
    <w:rsid w:val="00657261"/>
    <w:rsid w:val="00657BC4"/>
    <w:rsid w:val="006600C7"/>
    <w:rsid w:val="00660215"/>
    <w:rsid w:val="006619C8"/>
    <w:rsid w:val="00661B70"/>
    <w:rsid w:val="00662CEE"/>
    <w:rsid w:val="00664A13"/>
    <w:rsid w:val="00667BE0"/>
    <w:rsid w:val="006701BD"/>
    <w:rsid w:val="00670322"/>
    <w:rsid w:val="006709B3"/>
    <w:rsid w:val="00670CED"/>
    <w:rsid w:val="00671710"/>
    <w:rsid w:val="0067190D"/>
    <w:rsid w:val="006732E3"/>
    <w:rsid w:val="00673414"/>
    <w:rsid w:val="00673FCF"/>
    <w:rsid w:val="00675A5E"/>
    <w:rsid w:val="00676079"/>
    <w:rsid w:val="00676B90"/>
    <w:rsid w:val="00676ECD"/>
    <w:rsid w:val="006772AB"/>
    <w:rsid w:val="00677D0A"/>
    <w:rsid w:val="0068185F"/>
    <w:rsid w:val="00682739"/>
    <w:rsid w:val="00685A46"/>
    <w:rsid w:val="00686469"/>
    <w:rsid w:val="00690AD1"/>
    <w:rsid w:val="00691D80"/>
    <w:rsid w:val="006934A6"/>
    <w:rsid w:val="006943F6"/>
    <w:rsid w:val="00696A2B"/>
    <w:rsid w:val="006A01CF"/>
    <w:rsid w:val="006A062B"/>
    <w:rsid w:val="006A1D68"/>
    <w:rsid w:val="006A60DD"/>
    <w:rsid w:val="006A76E4"/>
    <w:rsid w:val="006B0679"/>
    <w:rsid w:val="006B074C"/>
    <w:rsid w:val="006B10A9"/>
    <w:rsid w:val="006B144A"/>
    <w:rsid w:val="006B2811"/>
    <w:rsid w:val="006B2C87"/>
    <w:rsid w:val="006B2D20"/>
    <w:rsid w:val="006B2E59"/>
    <w:rsid w:val="006B33D8"/>
    <w:rsid w:val="006B3B84"/>
    <w:rsid w:val="006B46E2"/>
    <w:rsid w:val="006B4E7C"/>
    <w:rsid w:val="006B5D8C"/>
    <w:rsid w:val="006B6FF6"/>
    <w:rsid w:val="006B72D4"/>
    <w:rsid w:val="006B7C8B"/>
    <w:rsid w:val="006C0782"/>
    <w:rsid w:val="006C11CC"/>
    <w:rsid w:val="006C1AEB"/>
    <w:rsid w:val="006C24DF"/>
    <w:rsid w:val="006C3637"/>
    <w:rsid w:val="006C3BE1"/>
    <w:rsid w:val="006C3FC3"/>
    <w:rsid w:val="006C57FE"/>
    <w:rsid w:val="006C668E"/>
    <w:rsid w:val="006C6F2B"/>
    <w:rsid w:val="006C7111"/>
    <w:rsid w:val="006C7A18"/>
    <w:rsid w:val="006D0137"/>
    <w:rsid w:val="006D4516"/>
    <w:rsid w:val="006D6429"/>
    <w:rsid w:val="006E28CD"/>
    <w:rsid w:val="006E4B63"/>
    <w:rsid w:val="006E550B"/>
    <w:rsid w:val="006E6B41"/>
    <w:rsid w:val="006E7AB6"/>
    <w:rsid w:val="006F06E4"/>
    <w:rsid w:val="006F13DF"/>
    <w:rsid w:val="006F2541"/>
    <w:rsid w:val="006F2E58"/>
    <w:rsid w:val="006F4773"/>
    <w:rsid w:val="006F58B5"/>
    <w:rsid w:val="006F7B41"/>
    <w:rsid w:val="00701A5F"/>
    <w:rsid w:val="007029A7"/>
    <w:rsid w:val="00702B5D"/>
    <w:rsid w:val="00703985"/>
    <w:rsid w:val="00703ED2"/>
    <w:rsid w:val="00704415"/>
    <w:rsid w:val="007044FA"/>
    <w:rsid w:val="00707B8D"/>
    <w:rsid w:val="00711F27"/>
    <w:rsid w:val="0071227E"/>
    <w:rsid w:val="00712E90"/>
    <w:rsid w:val="00713636"/>
    <w:rsid w:val="007140DA"/>
    <w:rsid w:val="00714B8C"/>
    <w:rsid w:val="00716076"/>
    <w:rsid w:val="0071675D"/>
    <w:rsid w:val="00717736"/>
    <w:rsid w:val="00717914"/>
    <w:rsid w:val="00720681"/>
    <w:rsid w:val="00720D56"/>
    <w:rsid w:val="00720D82"/>
    <w:rsid w:val="00721AD6"/>
    <w:rsid w:val="00721B6B"/>
    <w:rsid w:val="0072218C"/>
    <w:rsid w:val="00723652"/>
    <w:rsid w:val="00724629"/>
    <w:rsid w:val="007311D7"/>
    <w:rsid w:val="00731212"/>
    <w:rsid w:val="00731C2E"/>
    <w:rsid w:val="00732B47"/>
    <w:rsid w:val="007330BE"/>
    <w:rsid w:val="00733859"/>
    <w:rsid w:val="00734229"/>
    <w:rsid w:val="007349F5"/>
    <w:rsid w:val="00734D2B"/>
    <w:rsid w:val="00735CF5"/>
    <w:rsid w:val="007368F1"/>
    <w:rsid w:val="0074046A"/>
    <w:rsid w:val="0074063A"/>
    <w:rsid w:val="00740FC4"/>
    <w:rsid w:val="00742AA4"/>
    <w:rsid w:val="00743BA1"/>
    <w:rsid w:val="00744C10"/>
    <w:rsid w:val="007454A1"/>
    <w:rsid w:val="00745DBE"/>
    <w:rsid w:val="00745F1E"/>
    <w:rsid w:val="007515FE"/>
    <w:rsid w:val="00753F18"/>
    <w:rsid w:val="007547DC"/>
    <w:rsid w:val="007601D0"/>
    <w:rsid w:val="007603BB"/>
    <w:rsid w:val="00760D02"/>
    <w:rsid w:val="0076109D"/>
    <w:rsid w:val="007610CF"/>
    <w:rsid w:val="0076176B"/>
    <w:rsid w:val="00764611"/>
    <w:rsid w:val="00764E26"/>
    <w:rsid w:val="00765217"/>
    <w:rsid w:val="00767107"/>
    <w:rsid w:val="00770DB0"/>
    <w:rsid w:val="007713FB"/>
    <w:rsid w:val="00772BA2"/>
    <w:rsid w:val="00773617"/>
    <w:rsid w:val="00773BFD"/>
    <w:rsid w:val="007743B3"/>
    <w:rsid w:val="00774490"/>
    <w:rsid w:val="0077581E"/>
    <w:rsid w:val="00781361"/>
    <w:rsid w:val="007819FF"/>
    <w:rsid w:val="00782031"/>
    <w:rsid w:val="0078360C"/>
    <w:rsid w:val="007841C8"/>
    <w:rsid w:val="00784A4C"/>
    <w:rsid w:val="00784BC6"/>
    <w:rsid w:val="0078523D"/>
    <w:rsid w:val="007864EB"/>
    <w:rsid w:val="00786A8D"/>
    <w:rsid w:val="007906F5"/>
    <w:rsid w:val="0079117F"/>
    <w:rsid w:val="007921FD"/>
    <w:rsid w:val="007926BA"/>
    <w:rsid w:val="007931DF"/>
    <w:rsid w:val="00793337"/>
    <w:rsid w:val="0079504E"/>
    <w:rsid w:val="0079556B"/>
    <w:rsid w:val="007963D6"/>
    <w:rsid w:val="00797DE3"/>
    <w:rsid w:val="007A0172"/>
    <w:rsid w:val="007A1804"/>
    <w:rsid w:val="007A215A"/>
    <w:rsid w:val="007A2511"/>
    <w:rsid w:val="007A260E"/>
    <w:rsid w:val="007A4D4C"/>
    <w:rsid w:val="007A4DD6"/>
    <w:rsid w:val="007A575F"/>
    <w:rsid w:val="007A5CB9"/>
    <w:rsid w:val="007A6345"/>
    <w:rsid w:val="007A70CA"/>
    <w:rsid w:val="007B1346"/>
    <w:rsid w:val="007B20AE"/>
    <w:rsid w:val="007B2727"/>
    <w:rsid w:val="007B402F"/>
    <w:rsid w:val="007B4C7A"/>
    <w:rsid w:val="007B6B07"/>
    <w:rsid w:val="007B6D43"/>
    <w:rsid w:val="007B749A"/>
    <w:rsid w:val="007B7C6E"/>
    <w:rsid w:val="007C1D60"/>
    <w:rsid w:val="007D0657"/>
    <w:rsid w:val="007D1AF1"/>
    <w:rsid w:val="007D1F19"/>
    <w:rsid w:val="007D2014"/>
    <w:rsid w:val="007D269E"/>
    <w:rsid w:val="007D2CD6"/>
    <w:rsid w:val="007D2E74"/>
    <w:rsid w:val="007D3C44"/>
    <w:rsid w:val="007D44D7"/>
    <w:rsid w:val="007D47A6"/>
    <w:rsid w:val="007D4F10"/>
    <w:rsid w:val="007D5EBF"/>
    <w:rsid w:val="007D621A"/>
    <w:rsid w:val="007D6B7D"/>
    <w:rsid w:val="007E058A"/>
    <w:rsid w:val="007E0654"/>
    <w:rsid w:val="007E094A"/>
    <w:rsid w:val="007E18B4"/>
    <w:rsid w:val="007E2887"/>
    <w:rsid w:val="007E30F0"/>
    <w:rsid w:val="007E37FB"/>
    <w:rsid w:val="007E47B2"/>
    <w:rsid w:val="007E504D"/>
    <w:rsid w:val="007E526F"/>
    <w:rsid w:val="007E5278"/>
    <w:rsid w:val="007E749C"/>
    <w:rsid w:val="007E7A47"/>
    <w:rsid w:val="007F0615"/>
    <w:rsid w:val="007F0856"/>
    <w:rsid w:val="007F1B5C"/>
    <w:rsid w:val="007F1E98"/>
    <w:rsid w:val="007F1F9C"/>
    <w:rsid w:val="007F2A22"/>
    <w:rsid w:val="007F2EF6"/>
    <w:rsid w:val="007F39B4"/>
    <w:rsid w:val="007F5BA2"/>
    <w:rsid w:val="007F77F7"/>
    <w:rsid w:val="00800FAE"/>
    <w:rsid w:val="00801257"/>
    <w:rsid w:val="008038FB"/>
    <w:rsid w:val="00803B0A"/>
    <w:rsid w:val="00803D11"/>
    <w:rsid w:val="00804DED"/>
    <w:rsid w:val="0080560D"/>
    <w:rsid w:val="00805B96"/>
    <w:rsid w:val="008105BE"/>
    <w:rsid w:val="008115A5"/>
    <w:rsid w:val="00811D46"/>
    <w:rsid w:val="00811E65"/>
    <w:rsid w:val="0081415D"/>
    <w:rsid w:val="00814DED"/>
    <w:rsid w:val="008179DE"/>
    <w:rsid w:val="00820061"/>
    <w:rsid w:val="00820229"/>
    <w:rsid w:val="0082072E"/>
    <w:rsid w:val="00822448"/>
    <w:rsid w:val="00822ABE"/>
    <w:rsid w:val="00822E11"/>
    <w:rsid w:val="00823B7B"/>
    <w:rsid w:val="008244D1"/>
    <w:rsid w:val="00825B8F"/>
    <w:rsid w:val="00827F51"/>
    <w:rsid w:val="0083104E"/>
    <w:rsid w:val="0083266D"/>
    <w:rsid w:val="0083343A"/>
    <w:rsid w:val="008343BE"/>
    <w:rsid w:val="00836535"/>
    <w:rsid w:val="00836B05"/>
    <w:rsid w:val="0084038E"/>
    <w:rsid w:val="00840934"/>
    <w:rsid w:val="00840FB4"/>
    <w:rsid w:val="008410B2"/>
    <w:rsid w:val="00841780"/>
    <w:rsid w:val="00842661"/>
    <w:rsid w:val="00846EE6"/>
    <w:rsid w:val="008474B2"/>
    <w:rsid w:val="008500A0"/>
    <w:rsid w:val="008524E5"/>
    <w:rsid w:val="0085351C"/>
    <w:rsid w:val="00853B83"/>
    <w:rsid w:val="0085419B"/>
    <w:rsid w:val="0085435A"/>
    <w:rsid w:val="008549CA"/>
    <w:rsid w:val="008556C3"/>
    <w:rsid w:val="0085687C"/>
    <w:rsid w:val="00856AC3"/>
    <w:rsid w:val="00856EF0"/>
    <w:rsid w:val="00857BE1"/>
    <w:rsid w:val="00861180"/>
    <w:rsid w:val="008611C1"/>
    <w:rsid w:val="00862C20"/>
    <w:rsid w:val="00862E15"/>
    <w:rsid w:val="0086339E"/>
    <w:rsid w:val="008704F0"/>
    <w:rsid w:val="008706C5"/>
    <w:rsid w:val="00872C53"/>
    <w:rsid w:val="00873247"/>
    <w:rsid w:val="00873407"/>
    <w:rsid w:val="00873707"/>
    <w:rsid w:val="00874B20"/>
    <w:rsid w:val="00874D1E"/>
    <w:rsid w:val="00875163"/>
    <w:rsid w:val="008757C6"/>
    <w:rsid w:val="008763E1"/>
    <w:rsid w:val="0087775C"/>
    <w:rsid w:val="00877EC8"/>
    <w:rsid w:val="00880F36"/>
    <w:rsid w:val="00882B95"/>
    <w:rsid w:val="008836F0"/>
    <w:rsid w:val="00885530"/>
    <w:rsid w:val="00885E1A"/>
    <w:rsid w:val="0088DE56"/>
    <w:rsid w:val="008910D1"/>
    <w:rsid w:val="00891D18"/>
    <w:rsid w:val="00892793"/>
    <w:rsid w:val="0089296C"/>
    <w:rsid w:val="008965B0"/>
    <w:rsid w:val="00896ABD"/>
    <w:rsid w:val="0089746F"/>
    <w:rsid w:val="00897AB6"/>
    <w:rsid w:val="00897DA8"/>
    <w:rsid w:val="008A054D"/>
    <w:rsid w:val="008A3380"/>
    <w:rsid w:val="008A4FA3"/>
    <w:rsid w:val="008A64A6"/>
    <w:rsid w:val="008A66DB"/>
    <w:rsid w:val="008A7A9C"/>
    <w:rsid w:val="008B5218"/>
    <w:rsid w:val="008B569A"/>
    <w:rsid w:val="008B7102"/>
    <w:rsid w:val="008C0023"/>
    <w:rsid w:val="008C3B7D"/>
    <w:rsid w:val="008C5020"/>
    <w:rsid w:val="008C60F1"/>
    <w:rsid w:val="008C625A"/>
    <w:rsid w:val="008C6E97"/>
    <w:rsid w:val="008C6EAF"/>
    <w:rsid w:val="008D0980"/>
    <w:rsid w:val="008D0F90"/>
    <w:rsid w:val="008D3049"/>
    <w:rsid w:val="008D31CE"/>
    <w:rsid w:val="008D3715"/>
    <w:rsid w:val="008D5084"/>
    <w:rsid w:val="008D5465"/>
    <w:rsid w:val="008D5D6E"/>
    <w:rsid w:val="008D5E61"/>
    <w:rsid w:val="008D661D"/>
    <w:rsid w:val="008D6DAC"/>
    <w:rsid w:val="008D7CB1"/>
    <w:rsid w:val="008D7E5E"/>
    <w:rsid w:val="008D7EB7"/>
    <w:rsid w:val="008D7EC5"/>
    <w:rsid w:val="008E09EB"/>
    <w:rsid w:val="008E26E7"/>
    <w:rsid w:val="008E3536"/>
    <w:rsid w:val="008E3684"/>
    <w:rsid w:val="008E4161"/>
    <w:rsid w:val="008E57F5"/>
    <w:rsid w:val="008E7606"/>
    <w:rsid w:val="008F1DAA"/>
    <w:rsid w:val="008F3EBD"/>
    <w:rsid w:val="008F45A4"/>
    <w:rsid w:val="008F60B2"/>
    <w:rsid w:val="008F6C56"/>
    <w:rsid w:val="008F6EBB"/>
    <w:rsid w:val="008F7C41"/>
    <w:rsid w:val="00900462"/>
    <w:rsid w:val="00900F17"/>
    <w:rsid w:val="00902621"/>
    <w:rsid w:val="009031E2"/>
    <w:rsid w:val="00903950"/>
    <w:rsid w:val="00904250"/>
    <w:rsid w:val="00905F6B"/>
    <w:rsid w:val="009065BD"/>
    <w:rsid w:val="00906B47"/>
    <w:rsid w:val="00910C30"/>
    <w:rsid w:val="0091276C"/>
    <w:rsid w:val="00912E6A"/>
    <w:rsid w:val="009145BE"/>
    <w:rsid w:val="009154C0"/>
    <w:rsid w:val="009165AC"/>
    <w:rsid w:val="00916FFC"/>
    <w:rsid w:val="00920450"/>
    <w:rsid w:val="0092053F"/>
    <w:rsid w:val="009205C1"/>
    <w:rsid w:val="00920700"/>
    <w:rsid w:val="009217B3"/>
    <w:rsid w:val="00921D06"/>
    <w:rsid w:val="00921E8A"/>
    <w:rsid w:val="0092340A"/>
    <w:rsid w:val="0092367E"/>
    <w:rsid w:val="009237C2"/>
    <w:rsid w:val="009257BD"/>
    <w:rsid w:val="009263F8"/>
    <w:rsid w:val="00927729"/>
    <w:rsid w:val="00930567"/>
    <w:rsid w:val="00931080"/>
    <w:rsid w:val="009313D9"/>
    <w:rsid w:val="00931518"/>
    <w:rsid w:val="009323F2"/>
    <w:rsid w:val="00934E68"/>
    <w:rsid w:val="009351CE"/>
    <w:rsid w:val="00935B7F"/>
    <w:rsid w:val="00937972"/>
    <w:rsid w:val="00941293"/>
    <w:rsid w:val="00941739"/>
    <w:rsid w:val="00941EEE"/>
    <w:rsid w:val="00942872"/>
    <w:rsid w:val="00942C2C"/>
    <w:rsid w:val="00943D65"/>
    <w:rsid w:val="00943EEC"/>
    <w:rsid w:val="00945E19"/>
    <w:rsid w:val="00946372"/>
    <w:rsid w:val="0094735F"/>
    <w:rsid w:val="009479FD"/>
    <w:rsid w:val="00947FD2"/>
    <w:rsid w:val="0095032B"/>
    <w:rsid w:val="00950B13"/>
    <w:rsid w:val="00950C17"/>
    <w:rsid w:val="00951FAF"/>
    <w:rsid w:val="00953F5E"/>
    <w:rsid w:val="00954740"/>
    <w:rsid w:val="009557BC"/>
    <w:rsid w:val="00955AE5"/>
    <w:rsid w:val="00956120"/>
    <w:rsid w:val="00956461"/>
    <w:rsid w:val="00956515"/>
    <w:rsid w:val="00957D9D"/>
    <w:rsid w:val="00960755"/>
    <w:rsid w:val="00960834"/>
    <w:rsid w:val="00960D31"/>
    <w:rsid w:val="009616A2"/>
    <w:rsid w:val="00961DD9"/>
    <w:rsid w:val="00962BEA"/>
    <w:rsid w:val="00962E71"/>
    <w:rsid w:val="00963ABC"/>
    <w:rsid w:val="00963D36"/>
    <w:rsid w:val="00965466"/>
    <w:rsid w:val="00965D21"/>
    <w:rsid w:val="009673DB"/>
    <w:rsid w:val="00967764"/>
    <w:rsid w:val="00970B0E"/>
    <w:rsid w:val="00970BB9"/>
    <w:rsid w:val="00971329"/>
    <w:rsid w:val="0097186F"/>
    <w:rsid w:val="009726EE"/>
    <w:rsid w:val="00972CDE"/>
    <w:rsid w:val="009730AC"/>
    <w:rsid w:val="009733DD"/>
    <w:rsid w:val="00975573"/>
    <w:rsid w:val="00975C3E"/>
    <w:rsid w:val="009764DD"/>
    <w:rsid w:val="00976D03"/>
    <w:rsid w:val="00977B30"/>
    <w:rsid w:val="00980D73"/>
    <w:rsid w:val="00982A1F"/>
    <w:rsid w:val="00982B60"/>
    <w:rsid w:val="00982F41"/>
    <w:rsid w:val="00984023"/>
    <w:rsid w:val="00985090"/>
    <w:rsid w:val="009850FA"/>
    <w:rsid w:val="0098710C"/>
    <w:rsid w:val="0098769D"/>
    <w:rsid w:val="00987710"/>
    <w:rsid w:val="009900C6"/>
    <w:rsid w:val="009904AB"/>
    <w:rsid w:val="00990AE4"/>
    <w:rsid w:val="00990FBF"/>
    <w:rsid w:val="009927E0"/>
    <w:rsid w:val="00993627"/>
    <w:rsid w:val="0099550C"/>
    <w:rsid w:val="00995688"/>
    <w:rsid w:val="009958A6"/>
    <w:rsid w:val="00995ACF"/>
    <w:rsid w:val="00996033"/>
    <w:rsid w:val="00996456"/>
    <w:rsid w:val="0099744B"/>
    <w:rsid w:val="009A04F5"/>
    <w:rsid w:val="009A15EF"/>
    <w:rsid w:val="009A246E"/>
    <w:rsid w:val="009A29E9"/>
    <w:rsid w:val="009A38A5"/>
    <w:rsid w:val="009A4B68"/>
    <w:rsid w:val="009A5144"/>
    <w:rsid w:val="009A5322"/>
    <w:rsid w:val="009A5B73"/>
    <w:rsid w:val="009B118B"/>
    <w:rsid w:val="009B1737"/>
    <w:rsid w:val="009B1E23"/>
    <w:rsid w:val="009B22B8"/>
    <w:rsid w:val="009B2955"/>
    <w:rsid w:val="009B3D4B"/>
    <w:rsid w:val="009B4E63"/>
    <w:rsid w:val="009B4F57"/>
    <w:rsid w:val="009B5B99"/>
    <w:rsid w:val="009B622F"/>
    <w:rsid w:val="009B6EFC"/>
    <w:rsid w:val="009C1D45"/>
    <w:rsid w:val="009C1FD0"/>
    <w:rsid w:val="009C2612"/>
    <w:rsid w:val="009C2DF8"/>
    <w:rsid w:val="009C31BF"/>
    <w:rsid w:val="009C44C2"/>
    <w:rsid w:val="009C68B7"/>
    <w:rsid w:val="009C7400"/>
    <w:rsid w:val="009D0027"/>
    <w:rsid w:val="009D0834"/>
    <w:rsid w:val="009D095A"/>
    <w:rsid w:val="009D0A1E"/>
    <w:rsid w:val="009D2615"/>
    <w:rsid w:val="009D2AE3"/>
    <w:rsid w:val="009D3947"/>
    <w:rsid w:val="009D4527"/>
    <w:rsid w:val="009D49BA"/>
    <w:rsid w:val="009D52BC"/>
    <w:rsid w:val="009D7103"/>
    <w:rsid w:val="009D7D0A"/>
    <w:rsid w:val="009E09D9"/>
    <w:rsid w:val="009E0C25"/>
    <w:rsid w:val="009E1BBF"/>
    <w:rsid w:val="009E21DD"/>
    <w:rsid w:val="009E2303"/>
    <w:rsid w:val="009E37E1"/>
    <w:rsid w:val="009E4BD6"/>
    <w:rsid w:val="009E552F"/>
    <w:rsid w:val="009E59BA"/>
    <w:rsid w:val="009E5BDB"/>
    <w:rsid w:val="009E72CA"/>
    <w:rsid w:val="009E77C6"/>
    <w:rsid w:val="009F01B1"/>
    <w:rsid w:val="009F0DBB"/>
    <w:rsid w:val="009F1C2B"/>
    <w:rsid w:val="009F1D09"/>
    <w:rsid w:val="009F1DF8"/>
    <w:rsid w:val="009F35B3"/>
    <w:rsid w:val="009F3887"/>
    <w:rsid w:val="009F40DC"/>
    <w:rsid w:val="009F40EA"/>
    <w:rsid w:val="009F4633"/>
    <w:rsid w:val="009F5335"/>
    <w:rsid w:val="009F567C"/>
    <w:rsid w:val="009F659A"/>
    <w:rsid w:val="009F732B"/>
    <w:rsid w:val="009F785C"/>
    <w:rsid w:val="00A00021"/>
    <w:rsid w:val="00A00D26"/>
    <w:rsid w:val="00A01FE0"/>
    <w:rsid w:val="00A02663"/>
    <w:rsid w:val="00A03179"/>
    <w:rsid w:val="00A04D1E"/>
    <w:rsid w:val="00A05D3F"/>
    <w:rsid w:val="00A05F51"/>
    <w:rsid w:val="00A06945"/>
    <w:rsid w:val="00A07C25"/>
    <w:rsid w:val="00A10656"/>
    <w:rsid w:val="00A113C0"/>
    <w:rsid w:val="00A117DC"/>
    <w:rsid w:val="00A12FA6"/>
    <w:rsid w:val="00A1339B"/>
    <w:rsid w:val="00A1446A"/>
    <w:rsid w:val="00A14ABA"/>
    <w:rsid w:val="00A17B42"/>
    <w:rsid w:val="00A21875"/>
    <w:rsid w:val="00A218B6"/>
    <w:rsid w:val="00A21A42"/>
    <w:rsid w:val="00A24281"/>
    <w:rsid w:val="00A24CB6"/>
    <w:rsid w:val="00A25865"/>
    <w:rsid w:val="00A25BBF"/>
    <w:rsid w:val="00A26CD2"/>
    <w:rsid w:val="00A27667"/>
    <w:rsid w:val="00A279CA"/>
    <w:rsid w:val="00A27ECB"/>
    <w:rsid w:val="00A32979"/>
    <w:rsid w:val="00A34A67"/>
    <w:rsid w:val="00A353D0"/>
    <w:rsid w:val="00A35AD0"/>
    <w:rsid w:val="00A37462"/>
    <w:rsid w:val="00A41924"/>
    <w:rsid w:val="00A41E36"/>
    <w:rsid w:val="00A431E8"/>
    <w:rsid w:val="00A459E1"/>
    <w:rsid w:val="00A46AC4"/>
    <w:rsid w:val="00A47293"/>
    <w:rsid w:val="00A4764D"/>
    <w:rsid w:val="00A478A5"/>
    <w:rsid w:val="00A52296"/>
    <w:rsid w:val="00A55390"/>
    <w:rsid w:val="00A55661"/>
    <w:rsid w:val="00A558BD"/>
    <w:rsid w:val="00A561B2"/>
    <w:rsid w:val="00A61B70"/>
    <w:rsid w:val="00A61FA8"/>
    <w:rsid w:val="00A631B5"/>
    <w:rsid w:val="00A637F4"/>
    <w:rsid w:val="00A64531"/>
    <w:rsid w:val="00A64DF2"/>
    <w:rsid w:val="00A65485"/>
    <w:rsid w:val="00A65F29"/>
    <w:rsid w:val="00A66E05"/>
    <w:rsid w:val="00A67655"/>
    <w:rsid w:val="00A70753"/>
    <w:rsid w:val="00A712D2"/>
    <w:rsid w:val="00A728D2"/>
    <w:rsid w:val="00A744F5"/>
    <w:rsid w:val="00A755FD"/>
    <w:rsid w:val="00A755FF"/>
    <w:rsid w:val="00A75D74"/>
    <w:rsid w:val="00A80EB9"/>
    <w:rsid w:val="00A815F8"/>
    <w:rsid w:val="00A816A2"/>
    <w:rsid w:val="00A82C8A"/>
    <w:rsid w:val="00A82F42"/>
    <w:rsid w:val="00A8346B"/>
    <w:rsid w:val="00A843C1"/>
    <w:rsid w:val="00A846BB"/>
    <w:rsid w:val="00A852FF"/>
    <w:rsid w:val="00A8679D"/>
    <w:rsid w:val="00A87337"/>
    <w:rsid w:val="00A87559"/>
    <w:rsid w:val="00A8786B"/>
    <w:rsid w:val="00A87CFE"/>
    <w:rsid w:val="00A90C97"/>
    <w:rsid w:val="00A92DDC"/>
    <w:rsid w:val="00A9410B"/>
    <w:rsid w:val="00A94250"/>
    <w:rsid w:val="00A95CFD"/>
    <w:rsid w:val="00A960C8"/>
    <w:rsid w:val="00A96604"/>
    <w:rsid w:val="00AA03DF"/>
    <w:rsid w:val="00AA0A7E"/>
    <w:rsid w:val="00AA0F30"/>
    <w:rsid w:val="00AA1B4F"/>
    <w:rsid w:val="00AA1BD5"/>
    <w:rsid w:val="00AA21D8"/>
    <w:rsid w:val="00AA271A"/>
    <w:rsid w:val="00AA3270"/>
    <w:rsid w:val="00AA375A"/>
    <w:rsid w:val="00AA3E02"/>
    <w:rsid w:val="00AA430C"/>
    <w:rsid w:val="00AA45A1"/>
    <w:rsid w:val="00AA54F3"/>
    <w:rsid w:val="00AA6B43"/>
    <w:rsid w:val="00AA720D"/>
    <w:rsid w:val="00AA7B1F"/>
    <w:rsid w:val="00AA7B3C"/>
    <w:rsid w:val="00AA7C14"/>
    <w:rsid w:val="00AB02F8"/>
    <w:rsid w:val="00AB0FB5"/>
    <w:rsid w:val="00AB3145"/>
    <w:rsid w:val="00AB367A"/>
    <w:rsid w:val="00AB47B3"/>
    <w:rsid w:val="00AB4F3A"/>
    <w:rsid w:val="00AB681D"/>
    <w:rsid w:val="00AB6AE8"/>
    <w:rsid w:val="00AB76E8"/>
    <w:rsid w:val="00AB7BF8"/>
    <w:rsid w:val="00AC01D1"/>
    <w:rsid w:val="00AC0AB2"/>
    <w:rsid w:val="00AC0E9F"/>
    <w:rsid w:val="00AC1220"/>
    <w:rsid w:val="00AC1527"/>
    <w:rsid w:val="00AC173F"/>
    <w:rsid w:val="00AC4BC3"/>
    <w:rsid w:val="00AC52A5"/>
    <w:rsid w:val="00AC5803"/>
    <w:rsid w:val="00AC5B84"/>
    <w:rsid w:val="00AC6EFD"/>
    <w:rsid w:val="00AC7151"/>
    <w:rsid w:val="00AC7415"/>
    <w:rsid w:val="00AD2970"/>
    <w:rsid w:val="00AD33FC"/>
    <w:rsid w:val="00AD460A"/>
    <w:rsid w:val="00AD5422"/>
    <w:rsid w:val="00AD6A05"/>
    <w:rsid w:val="00AD7BEE"/>
    <w:rsid w:val="00AE0AE1"/>
    <w:rsid w:val="00AE118B"/>
    <w:rsid w:val="00AE272B"/>
    <w:rsid w:val="00AE3E3A"/>
    <w:rsid w:val="00AE5266"/>
    <w:rsid w:val="00AE5E58"/>
    <w:rsid w:val="00AE7029"/>
    <w:rsid w:val="00AE71ED"/>
    <w:rsid w:val="00AE77B4"/>
    <w:rsid w:val="00AE7A0C"/>
    <w:rsid w:val="00AE7C1A"/>
    <w:rsid w:val="00AE7D54"/>
    <w:rsid w:val="00AE7DF8"/>
    <w:rsid w:val="00AF0D9C"/>
    <w:rsid w:val="00AF13AB"/>
    <w:rsid w:val="00AF1D36"/>
    <w:rsid w:val="00AF280B"/>
    <w:rsid w:val="00AF47FE"/>
    <w:rsid w:val="00AF483F"/>
    <w:rsid w:val="00AF4E2C"/>
    <w:rsid w:val="00AF5F75"/>
    <w:rsid w:val="00AF6001"/>
    <w:rsid w:val="00AF6490"/>
    <w:rsid w:val="00B010B9"/>
    <w:rsid w:val="00B01A16"/>
    <w:rsid w:val="00B028F0"/>
    <w:rsid w:val="00B0584B"/>
    <w:rsid w:val="00B05A74"/>
    <w:rsid w:val="00B06616"/>
    <w:rsid w:val="00B07C02"/>
    <w:rsid w:val="00B07F45"/>
    <w:rsid w:val="00B1021A"/>
    <w:rsid w:val="00B10271"/>
    <w:rsid w:val="00B11A0B"/>
    <w:rsid w:val="00B1209C"/>
    <w:rsid w:val="00B13A81"/>
    <w:rsid w:val="00B140D9"/>
    <w:rsid w:val="00B1481A"/>
    <w:rsid w:val="00B15A1F"/>
    <w:rsid w:val="00B15FE9"/>
    <w:rsid w:val="00B16712"/>
    <w:rsid w:val="00B20CD5"/>
    <w:rsid w:val="00B2148A"/>
    <w:rsid w:val="00B220C2"/>
    <w:rsid w:val="00B2276E"/>
    <w:rsid w:val="00B230D2"/>
    <w:rsid w:val="00B25039"/>
    <w:rsid w:val="00B25B32"/>
    <w:rsid w:val="00B2613A"/>
    <w:rsid w:val="00B26726"/>
    <w:rsid w:val="00B26897"/>
    <w:rsid w:val="00B26AC6"/>
    <w:rsid w:val="00B278D9"/>
    <w:rsid w:val="00B30C3B"/>
    <w:rsid w:val="00B313F9"/>
    <w:rsid w:val="00B32616"/>
    <w:rsid w:val="00B33A90"/>
    <w:rsid w:val="00B34456"/>
    <w:rsid w:val="00B34C7E"/>
    <w:rsid w:val="00B34EA9"/>
    <w:rsid w:val="00B35A89"/>
    <w:rsid w:val="00B35AC7"/>
    <w:rsid w:val="00B367A5"/>
    <w:rsid w:val="00B36AF0"/>
    <w:rsid w:val="00B36C42"/>
    <w:rsid w:val="00B3707D"/>
    <w:rsid w:val="00B40A56"/>
    <w:rsid w:val="00B41477"/>
    <w:rsid w:val="00B42D02"/>
    <w:rsid w:val="00B42EA7"/>
    <w:rsid w:val="00B4322D"/>
    <w:rsid w:val="00B4488F"/>
    <w:rsid w:val="00B475EC"/>
    <w:rsid w:val="00B51845"/>
    <w:rsid w:val="00B51923"/>
    <w:rsid w:val="00B5337C"/>
    <w:rsid w:val="00B53FDE"/>
    <w:rsid w:val="00B5592F"/>
    <w:rsid w:val="00B56397"/>
    <w:rsid w:val="00B571DA"/>
    <w:rsid w:val="00B57A93"/>
    <w:rsid w:val="00B6027B"/>
    <w:rsid w:val="00B6030B"/>
    <w:rsid w:val="00B6070F"/>
    <w:rsid w:val="00B63118"/>
    <w:rsid w:val="00B636C8"/>
    <w:rsid w:val="00B65EDB"/>
    <w:rsid w:val="00B66393"/>
    <w:rsid w:val="00B67AFF"/>
    <w:rsid w:val="00B67C41"/>
    <w:rsid w:val="00B70B59"/>
    <w:rsid w:val="00B73657"/>
    <w:rsid w:val="00B739B3"/>
    <w:rsid w:val="00B7423D"/>
    <w:rsid w:val="00B76071"/>
    <w:rsid w:val="00B76D9E"/>
    <w:rsid w:val="00B80F87"/>
    <w:rsid w:val="00B81B15"/>
    <w:rsid w:val="00B81DA0"/>
    <w:rsid w:val="00B85761"/>
    <w:rsid w:val="00B90348"/>
    <w:rsid w:val="00B90AAA"/>
    <w:rsid w:val="00B915AE"/>
    <w:rsid w:val="00B93099"/>
    <w:rsid w:val="00BA121C"/>
    <w:rsid w:val="00BA1735"/>
    <w:rsid w:val="00BA19FA"/>
    <w:rsid w:val="00BA244D"/>
    <w:rsid w:val="00BA2732"/>
    <w:rsid w:val="00BA41CD"/>
    <w:rsid w:val="00BA4288"/>
    <w:rsid w:val="00BB03A0"/>
    <w:rsid w:val="00BB071F"/>
    <w:rsid w:val="00BB0902"/>
    <w:rsid w:val="00BB1340"/>
    <w:rsid w:val="00BB1F9C"/>
    <w:rsid w:val="00BB3DE0"/>
    <w:rsid w:val="00BB44ED"/>
    <w:rsid w:val="00BB488A"/>
    <w:rsid w:val="00BB48E5"/>
    <w:rsid w:val="00BB4AA5"/>
    <w:rsid w:val="00BB53E3"/>
    <w:rsid w:val="00BB5473"/>
    <w:rsid w:val="00BB5607"/>
    <w:rsid w:val="00BB5ACA"/>
    <w:rsid w:val="00BB627F"/>
    <w:rsid w:val="00BB642F"/>
    <w:rsid w:val="00BC0C17"/>
    <w:rsid w:val="00BC0D27"/>
    <w:rsid w:val="00BC1621"/>
    <w:rsid w:val="00BC22A6"/>
    <w:rsid w:val="00BC2AD4"/>
    <w:rsid w:val="00BC3823"/>
    <w:rsid w:val="00BC4320"/>
    <w:rsid w:val="00BC5841"/>
    <w:rsid w:val="00BC5BBF"/>
    <w:rsid w:val="00BC5E38"/>
    <w:rsid w:val="00BC7427"/>
    <w:rsid w:val="00BD0236"/>
    <w:rsid w:val="00BD1228"/>
    <w:rsid w:val="00BD1372"/>
    <w:rsid w:val="00BD201A"/>
    <w:rsid w:val="00BD2DC4"/>
    <w:rsid w:val="00BD2EF0"/>
    <w:rsid w:val="00BD31F7"/>
    <w:rsid w:val="00BD3A84"/>
    <w:rsid w:val="00BD3BC8"/>
    <w:rsid w:val="00BD41D4"/>
    <w:rsid w:val="00BD4655"/>
    <w:rsid w:val="00BD4DC2"/>
    <w:rsid w:val="00BD5A82"/>
    <w:rsid w:val="00BD5AAE"/>
    <w:rsid w:val="00BD60B4"/>
    <w:rsid w:val="00BD796B"/>
    <w:rsid w:val="00BE110A"/>
    <w:rsid w:val="00BE122A"/>
    <w:rsid w:val="00BE1F44"/>
    <w:rsid w:val="00BE40C0"/>
    <w:rsid w:val="00BE445C"/>
    <w:rsid w:val="00BE5F4A"/>
    <w:rsid w:val="00BE7AEF"/>
    <w:rsid w:val="00BF09B0"/>
    <w:rsid w:val="00BF1330"/>
    <w:rsid w:val="00BF1544"/>
    <w:rsid w:val="00BF1B53"/>
    <w:rsid w:val="00BF246D"/>
    <w:rsid w:val="00BF2682"/>
    <w:rsid w:val="00BF2B22"/>
    <w:rsid w:val="00BF5607"/>
    <w:rsid w:val="00BF5E66"/>
    <w:rsid w:val="00BF6479"/>
    <w:rsid w:val="00C009A0"/>
    <w:rsid w:val="00C021DE"/>
    <w:rsid w:val="00C02CA3"/>
    <w:rsid w:val="00C0423C"/>
    <w:rsid w:val="00C0581C"/>
    <w:rsid w:val="00C059F4"/>
    <w:rsid w:val="00C06638"/>
    <w:rsid w:val="00C06D08"/>
    <w:rsid w:val="00C06F06"/>
    <w:rsid w:val="00C077EA"/>
    <w:rsid w:val="00C11988"/>
    <w:rsid w:val="00C12646"/>
    <w:rsid w:val="00C14BEE"/>
    <w:rsid w:val="00C15225"/>
    <w:rsid w:val="00C156F1"/>
    <w:rsid w:val="00C17BFF"/>
    <w:rsid w:val="00C20FAD"/>
    <w:rsid w:val="00C229CB"/>
    <w:rsid w:val="00C2375F"/>
    <w:rsid w:val="00C247CB"/>
    <w:rsid w:val="00C30386"/>
    <w:rsid w:val="00C30A1E"/>
    <w:rsid w:val="00C32E66"/>
    <w:rsid w:val="00C3355F"/>
    <w:rsid w:val="00C33A04"/>
    <w:rsid w:val="00C34B93"/>
    <w:rsid w:val="00C3508A"/>
    <w:rsid w:val="00C3569A"/>
    <w:rsid w:val="00C3685E"/>
    <w:rsid w:val="00C37A98"/>
    <w:rsid w:val="00C37E3E"/>
    <w:rsid w:val="00C43F48"/>
    <w:rsid w:val="00C448FF"/>
    <w:rsid w:val="00C45E57"/>
    <w:rsid w:val="00C4613B"/>
    <w:rsid w:val="00C50B20"/>
    <w:rsid w:val="00C52F29"/>
    <w:rsid w:val="00C54095"/>
    <w:rsid w:val="00C56A2D"/>
    <w:rsid w:val="00C56CE6"/>
    <w:rsid w:val="00C56D5D"/>
    <w:rsid w:val="00C5745F"/>
    <w:rsid w:val="00C60005"/>
    <w:rsid w:val="00C601ED"/>
    <w:rsid w:val="00C60BFF"/>
    <w:rsid w:val="00C61A98"/>
    <w:rsid w:val="00C62996"/>
    <w:rsid w:val="00C63201"/>
    <w:rsid w:val="00C63E5C"/>
    <w:rsid w:val="00C64E22"/>
    <w:rsid w:val="00C64E62"/>
    <w:rsid w:val="00C651D5"/>
    <w:rsid w:val="00C65CCC"/>
    <w:rsid w:val="00C65DA9"/>
    <w:rsid w:val="00C67C51"/>
    <w:rsid w:val="00C706EC"/>
    <w:rsid w:val="00C7166D"/>
    <w:rsid w:val="00C71E4A"/>
    <w:rsid w:val="00C743B5"/>
    <w:rsid w:val="00C7618F"/>
    <w:rsid w:val="00C765A9"/>
    <w:rsid w:val="00C76A79"/>
    <w:rsid w:val="00C77111"/>
    <w:rsid w:val="00C7711C"/>
    <w:rsid w:val="00C772A5"/>
    <w:rsid w:val="00C81157"/>
    <w:rsid w:val="00C8162D"/>
    <w:rsid w:val="00C816FC"/>
    <w:rsid w:val="00C830BB"/>
    <w:rsid w:val="00C83A0B"/>
    <w:rsid w:val="00C842D0"/>
    <w:rsid w:val="00C84ED1"/>
    <w:rsid w:val="00C863CC"/>
    <w:rsid w:val="00C86BCC"/>
    <w:rsid w:val="00C874DA"/>
    <w:rsid w:val="00C9038F"/>
    <w:rsid w:val="00C925A2"/>
    <w:rsid w:val="00C92AAB"/>
    <w:rsid w:val="00C9359D"/>
    <w:rsid w:val="00C93EB3"/>
    <w:rsid w:val="00C9433F"/>
    <w:rsid w:val="00C948E6"/>
    <w:rsid w:val="00C94CC8"/>
    <w:rsid w:val="00C95D4C"/>
    <w:rsid w:val="00C960CC"/>
    <w:rsid w:val="00C9637F"/>
    <w:rsid w:val="00C966BA"/>
    <w:rsid w:val="00C9708A"/>
    <w:rsid w:val="00CA10E8"/>
    <w:rsid w:val="00CA1197"/>
    <w:rsid w:val="00CA1A20"/>
    <w:rsid w:val="00CA2435"/>
    <w:rsid w:val="00CA245B"/>
    <w:rsid w:val="00CA28CB"/>
    <w:rsid w:val="00CA3EC2"/>
    <w:rsid w:val="00CA4068"/>
    <w:rsid w:val="00CA4F14"/>
    <w:rsid w:val="00CA67F4"/>
    <w:rsid w:val="00CB200F"/>
    <w:rsid w:val="00CB2013"/>
    <w:rsid w:val="00CB218A"/>
    <w:rsid w:val="00CB37F8"/>
    <w:rsid w:val="00CB3B7D"/>
    <w:rsid w:val="00CB7A17"/>
    <w:rsid w:val="00CB7DC3"/>
    <w:rsid w:val="00CC08B0"/>
    <w:rsid w:val="00CC0AEB"/>
    <w:rsid w:val="00CC1229"/>
    <w:rsid w:val="00CC1C0E"/>
    <w:rsid w:val="00CC235B"/>
    <w:rsid w:val="00CC3051"/>
    <w:rsid w:val="00CC43CD"/>
    <w:rsid w:val="00CC5415"/>
    <w:rsid w:val="00CC5BE1"/>
    <w:rsid w:val="00CC634C"/>
    <w:rsid w:val="00CC75A2"/>
    <w:rsid w:val="00CC7A18"/>
    <w:rsid w:val="00CD0E2F"/>
    <w:rsid w:val="00CD12E6"/>
    <w:rsid w:val="00CD1D49"/>
    <w:rsid w:val="00CD2C57"/>
    <w:rsid w:val="00CD2F20"/>
    <w:rsid w:val="00CD368A"/>
    <w:rsid w:val="00CD5EF7"/>
    <w:rsid w:val="00CD6B20"/>
    <w:rsid w:val="00CE1339"/>
    <w:rsid w:val="00CE4305"/>
    <w:rsid w:val="00CE4E7C"/>
    <w:rsid w:val="00CE61CC"/>
    <w:rsid w:val="00CE6E42"/>
    <w:rsid w:val="00CE7512"/>
    <w:rsid w:val="00CE7522"/>
    <w:rsid w:val="00CF0321"/>
    <w:rsid w:val="00CF0C10"/>
    <w:rsid w:val="00CF0C1D"/>
    <w:rsid w:val="00CF1AC6"/>
    <w:rsid w:val="00CF20B7"/>
    <w:rsid w:val="00CF283B"/>
    <w:rsid w:val="00CF386D"/>
    <w:rsid w:val="00CF5F7E"/>
    <w:rsid w:val="00CF6692"/>
    <w:rsid w:val="00CF705D"/>
    <w:rsid w:val="00CF7441"/>
    <w:rsid w:val="00CF7B3C"/>
    <w:rsid w:val="00D0042A"/>
    <w:rsid w:val="00D0046E"/>
    <w:rsid w:val="00D00A81"/>
    <w:rsid w:val="00D00D16"/>
    <w:rsid w:val="00D0371D"/>
    <w:rsid w:val="00D03C6C"/>
    <w:rsid w:val="00D04760"/>
    <w:rsid w:val="00D04A95"/>
    <w:rsid w:val="00D06079"/>
    <w:rsid w:val="00D06288"/>
    <w:rsid w:val="00D064DC"/>
    <w:rsid w:val="00D068C7"/>
    <w:rsid w:val="00D0725A"/>
    <w:rsid w:val="00D128A4"/>
    <w:rsid w:val="00D13402"/>
    <w:rsid w:val="00D147C8"/>
    <w:rsid w:val="00D15131"/>
    <w:rsid w:val="00D15A02"/>
    <w:rsid w:val="00D165DD"/>
    <w:rsid w:val="00D16FA2"/>
    <w:rsid w:val="00D20954"/>
    <w:rsid w:val="00D20BE2"/>
    <w:rsid w:val="00D21C39"/>
    <w:rsid w:val="00D21CA0"/>
    <w:rsid w:val="00D21E5C"/>
    <w:rsid w:val="00D21FC6"/>
    <w:rsid w:val="00D2243A"/>
    <w:rsid w:val="00D240DA"/>
    <w:rsid w:val="00D24552"/>
    <w:rsid w:val="00D253C8"/>
    <w:rsid w:val="00D25461"/>
    <w:rsid w:val="00D27E22"/>
    <w:rsid w:val="00D3080D"/>
    <w:rsid w:val="00D33159"/>
    <w:rsid w:val="00D33393"/>
    <w:rsid w:val="00D338F0"/>
    <w:rsid w:val="00D33D36"/>
    <w:rsid w:val="00D340A3"/>
    <w:rsid w:val="00D34D94"/>
    <w:rsid w:val="00D3509D"/>
    <w:rsid w:val="00D36701"/>
    <w:rsid w:val="00D37C93"/>
    <w:rsid w:val="00D409E2"/>
    <w:rsid w:val="00D41FC5"/>
    <w:rsid w:val="00D42098"/>
    <w:rsid w:val="00D427D7"/>
    <w:rsid w:val="00D445D7"/>
    <w:rsid w:val="00D44E62"/>
    <w:rsid w:val="00D47A0D"/>
    <w:rsid w:val="00D47A63"/>
    <w:rsid w:val="00D51570"/>
    <w:rsid w:val="00D515FF"/>
    <w:rsid w:val="00D53D21"/>
    <w:rsid w:val="00D556AD"/>
    <w:rsid w:val="00D559CF"/>
    <w:rsid w:val="00D55DB2"/>
    <w:rsid w:val="00D56C9F"/>
    <w:rsid w:val="00D60381"/>
    <w:rsid w:val="00D616DE"/>
    <w:rsid w:val="00D61BEC"/>
    <w:rsid w:val="00D62201"/>
    <w:rsid w:val="00D62A8D"/>
    <w:rsid w:val="00D632AA"/>
    <w:rsid w:val="00D6453A"/>
    <w:rsid w:val="00D64E32"/>
    <w:rsid w:val="00D651D1"/>
    <w:rsid w:val="00D65CB4"/>
    <w:rsid w:val="00D661D4"/>
    <w:rsid w:val="00D700BA"/>
    <w:rsid w:val="00D717BB"/>
    <w:rsid w:val="00D7226B"/>
    <w:rsid w:val="00D72707"/>
    <w:rsid w:val="00D73C0E"/>
    <w:rsid w:val="00D757D0"/>
    <w:rsid w:val="00D7596C"/>
    <w:rsid w:val="00D75A9C"/>
    <w:rsid w:val="00D80C1F"/>
    <w:rsid w:val="00D829C8"/>
    <w:rsid w:val="00D82AC5"/>
    <w:rsid w:val="00D851A5"/>
    <w:rsid w:val="00D854E3"/>
    <w:rsid w:val="00D87917"/>
    <w:rsid w:val="00D87AC6"/>
    <w:rsid w:val="00D903FA"/>
    <w:rsid w:val="00D90426"/>
    <w:rsid w:val="00D90871"/>
    <w:rsid w:val="00D9155F"/>
    <w:rsid w:val="00D91788"/>
    <w:rsid w:val="00D91A71"/>
    <w:rsid w:val="00D923CA"/>
    <w:rsid w:val="00D9403F"/>
    <w:rsid w:val="00D948D0"/>
    <w:rsid w:val="00D959B4"/>
    <w:rsid w:val="00D95C0A"/>
    <w:rsid w:val="00D9687E"/>
    <w:rsid w:val="00D97DDF"/>
    <w:rsid w:val="00DA0E3E"/>
    <w:rsid w:val="00DA44DE"/>
    <w:rsid w:val="00DA47D4"/>
    <w:rsid w:val="00DA54B8"/>
    <w:rsid w:val="00DA62AE"/>
    <w:rsid w:val="00DA750B"/>
    <w:rsid w:val="00DB3308"/>
    <w:rsid w:val="00DB37D0"/>
    <w:rsid w:val="00DB3C6E"/>
    <w:rsid w:val="00DB6165"/>
    <w:rsid w:val="00DB620A"/>
    <w:rsid w:val="00DB669B"/>
    <w:rsid w:val="00DC03D5"/>
    <w:rsid w:val="00DC0482"/>
    <w:rsid w:val="00DC10DB"/>
    <w:rsid w:val="00DC2571"/>
    <w:rsid w:val="00DC3832"/>
    <w:rsid w:val="00DC7A51"/>
    <w:rsid w:val="00DC7B32"/>
    <w:rsid w:val="00DC7ED4"/>
    <w:rsid w:val="00DD09AE"/>
    <w:rsid w:val="00DD3175"/>
    <w:rsid w:val="00DD382B"/>
    <w:rsid w:val="00DD3B1E"/>
    <w:rsid w:val="00DD44FB"/>
    <w:rsid w:val="00DD5A05"/>
    <w:rsid w:val="00DD6257"/>
    <w:rsid w:val="00DD6F15"/>
    <w:rsid w:val="00DD7B10"/>
    <w:rsid w:val="00DE06B2"/>
    <w:rsid w:val="00DE1698"/>
    <w:rsid w:val="00DE5A14"/>
    <w:rsid w:val="00DE5B5F"/>
    <w:rsid w:val="00DE7594"/>
    <w:rsid w:val="00DF139A"/>
    <w:rsid w:val="00DF1D68"/>
    <w:rsid w:val="00DF3E07"/>
    <w:rsid w:val="00DF4EC2"/>
    <w:rsid w:val="00DF614E"/>
    <w:rsid w:val="00E00696"/>
    <w:rsid w:val="00E008FC"/>
    <w:rsid w:val="00E0144E"/>
    <w:rsid w:val="00E01AFF"/>
    <w:rsid w:val="00E021AD"/>
    <w:rsid w:val="00E0348A"/>
    <w:rsid w:val="00E03651"/>
    <w:rsid w:val="00E03808"/>
    <w:rsid w:val="00E0440B"/>
    <w:rsid w:val="00E04553"/>
    <w:rsid w:val="00E04FB6"/>
    <w:rsid w:val="00E05B34"/>
    <w:rsid w:val="00E060C2"/>
    <w:rsid w:val="00E06324"/>
    <w:rsid w:val="00E066FA"/>
    <w:rsid w:val="00E07AAC"/>
    <w:rsid w:val="00E07B81"/>
    <w:rsid w:val="00E10A1B"/>
    <w:rsid w:val="00E10AFD"/>
    <w:rsid w:val="00E11FC5"/>
    <w:rsid w:val="00E123D7"/>
    <w:rsid w:val="00E12B11"/>
    <w:rsid w:val="00E12FB0"/>
    <w:rsid w:val="00E139B6"/>
    <w:rsid w:val="00E13DCC"/>
    <w:rsid w:val="00E14814"/>
    <w:rsid w:val="00E1493D"/>
    <w:rsid w:val="00E1591B"/>
    <w:rsid w:val="00E16449"/>
    <w:rsid w:val="00E167B4"/>
    <w:rsid w:val="00E16A50"/>
    <w:rsid w:val="00E16B13"/>
    <w:rsid w:val="00E170EB"/>
    <w:rsid w:val="00E20AD1"/>
    <w:rsid w:val="00E21C93"/>
    <w:rsid w:val="00E24360"/>
    <w:rsid w:val="00E2464B"/>
    <w:rsid w:val="00E249AF"/>
    <w:rsid w:val="00E249D5"/>
    <w:rsid w:val="00E24D46"/>
    <w:rsid w:val="00E25017"/>
    <w:rsid w:val="00E25E77"/>
    <w:rsid w:val="00E26F73"/>
    <w:rsid w:val="00E27C45"/>
    <w:rsid w:val="00E30A34"/>
    <w:rsid w:val="00E33201"/>
    <w:rsid w:val="00E33C68"/>
    <w:rsid w:val="00E34947"/>
    <w:rsid w:val="00E34EEB"/>
    <w:rsid w:val="00E36300"/>
    <w:rsid w:val="00E3687C"/>
    <w:rsid w:val="00E379D7"/>
    <w:rsid w:val="00E41FC3"/>
    <w:rsid w:val="00E43C59"/>
    <w:rsid w:val="00E44058"/>
    <w:rsid w:val="00E44366"/>
    <w:rsid w:val="00E44EB9"/>
    <w:rsid w:val="00E45BDC"/>
    <w:rsid w:val="00E460B7"/>
    <w:rsid w:val="00E46358"/>
    <w:rsid w:val="00E471DC"/>
    <w:rsid w:val="00E50EB4"/>
    <w:rsid w:val="00E5239B"/>
    <w:rsid w:val="00E52D42"/>
    <w:rsid w:val="00E532FC"/>
    <w:rsid w:val="00E559B4"/>
    <w:rsid w:val="00E55A90"/>
    <w:rsid w:val="00E55BB0"/>
    <w:rsid w:val="00E574C3"/>
    <w:rsid w:val="00E57B51"/>
    <w:rsid w:val="00E609E5"/>
    <w:rsid w:val="00E60EC4"/>
    <w:rsid w:val="00E60F27"/>
    <w:rsid w:val="00E63B99"/>
    <w:rsid w:val="00E64D93"/>
    <w:rsid w:val="00E65EDB"/>
    <w:rsid w:val="00E66927"/>
    <w:rsid w:val="00E677B8"/>
    <w:rsid w:val="00E67E9E"/>
    <w:rsid w:val="00E67FA1"/>
    <w:rsid w:val="00E70D5C"/>
    <w:rsid w:val="00E7115E"/>
    <w:rsid w:val="00E71885"/>
    <w:rsid w:val="00E7213C"/>
    <w:rsid w:val="00E7387D"/>
    <w:rsid w:val="00E73D53"/>
    <w:rsid w:val="00E746C3"/>
    <w:rsid w:val="00E75111"/>
    <w:rsid w:val="00E758A6"/>
    <w:rsid w:val="00E76279"/>
    <w:rsid w:val="00E764F2"/>
    <w:rsid w:val="00E764FB"/>
    <w:rsid w:val="00E76637"/>
    <w:rsid w:val="00E77296"/>
    <w:rsid w:val="00E77B03"/>
    <w:rsid w:val="00E77DD1"/>
    <w:rsid w:val="00E8072B"/>
    <w:rsid w:val="00E82E94"/>
    <w:rsid w:val="00E84A4C"/>
    <w:rsid w:val="00E85311"/>
    <w:rsid w:val="00E86F03"/>
    <w:rsid w:val="00E87527"/>
    <w:rsid w:val="00E87EF7"/>
    <w:rsid w:val="00E90375"/>
    <w:rsid w:val="00E916B6"/>
    <w:rsid w:val="00E91E8D"/>
    <w:rsid w:val="00E92038"/>
    <w:rsid w:val="00E935ED"/>
    <w:rsid w:val="00E93763"/>
    <w:rsid w:val="00E94886"/>
    <w:rsid w:val="00E95D2D"/>
    <w:rsid w:val="00E96C4C"/>
    <w:rsid w:val="00E97741"/>
    <w:rsid w:val="00EA0EFE"/>
    <w:rsid w:val="00EA1042"/>
    <w:rsid w:val="00EA2AAE"/>
    <w:rsid w:val="00EA2EC0"/>
    <w:rsid w:val="00EA427A"/>
    <w:rsid w:val="00EA723B"/>
    <w:rsid w:val="00EA738C"/>
    <w:rsid w:val="00EA7EBD"/>
    <w:rsid w:val="00EB0893"/>
    <w:rsid w:val="00EB12E3"/>
    <w:rsid w:val="00EB224D"/>
    <w:rsid w:val="00EB6350"/>
    <w:rsid w:val="00EB66FB"/>
    <w:rsid w:val="00EB687A"/>
    <w:rsid w:val="00EB69A4"/>
    <w:rsid w:val="00EC13F3"/>
    <w:rsid w:val="00EC151D"/>
    <w:rsid w:val="00EC1D40"/>
    <w:rsid w:val="00EC284A"/>
    <w:rsid w:val="00EC2F62"/>
    <w:rsid w:val="00EC45ED"/>
    <w:rsid w:val="00EC62EB"/>
    <w:rsid w:val="00EC6E9F"/>
    <w:rsid w:val="00EC763A"/>
    <w:rsid w:val="00ED03E7"/>
    <w:rsid w:val="00ED1551"/>
    <w:rsid w:val="00ED19FF"/>
    <w:rsid w:val="00ED44F0"/>
    <w:rsid w:val="00ED4AEE"/>
    <w:rsid w:val="00ED4B33"/>
    <w:rsid w:val="00ED5993"/>
    <w:rsid w:val="00ED7972"/>
    <w:rsid w:val="00ED7A09"/>
    <w:rsid w:val="00ED7DD6"/>
    <w:rsid w:val="00EE060B"/>
    <w:rsid w:val="00EE0CC7"/>
    <w:rsid w:val="00EE15A1"/>
    <w:rsid w:val="00EE2A7C"/>
    <w:rsid w:val="00EE2C42"/>
    <w:rsid w:val="00EE341B"/>
    <w:rsid w:val="00EE3B37"/>
    <w:rsid w:val="00EE4453"/>
    <w:rsid w:val="00EE5FCE"/>
    <w:rsid w:val="00EE6BBD"/>
    <w:rsid w:val="00EE6E1E"/>
    <w:rsid w:val="00EE705F"/>
    <w:rsid w:val="00EF0313"/>
    <w:rsid w:val="00EF1462"/>
    <w:rsid w:val="00EF16F0"/>
    <w:rsid w:val="00EF1DE0"/>
    <w:rsid w:val="00EF24B5"/>
    <w:rsid w:val="00EF2F4E"/>
    <w:rsid w:val="00EF33D0"/>
    <w:rsid w:val="00EF54FD"/>
    <w:rsid w:val="00EF64DD"/>
    <w:rsid w:val="00F002D8"/>
    <w:rsid w:val="00F00678"/>
    <w:rsid w:val="00F00BEA"/>
    <w:rsid w:val="00F00DAC"/>
    <w:rsid w:val="00F0106D"/>
    <w:rsid w:val="00F040E1"/>
    <w:rsid w:val="00F05E84"/>
    <w:rsid w:val="00F07F0D"/>
    <w:rsid w:val="00F1027D"/>
    <w:rsid w:val="00F1074E"/>
    <w:rsid w:val="00F10B18"/>
    <w:rsid w:val="00F10B6D"/>
    <w:rsid w:val="00F12459"/>
    <w:rsid w:val="00F13112"/>
    <w:rsid w:val="00F13FEC"/>
    <w:rsid w:val="00F15A38"/>
    <w:rsid w:val="00F16375"/>
    <w:rsid w:val="00F16CB5"/>
    <w:rsid w:val="00F16FE6"/>
    <w:rsid w:val="00F17F2B"/>
    <w:rsid w:val="00F20DA4"/>
    <w:rsid w:val="00F214FC"/>
    <w:rsid w:val="00F238BD"/>
    <w:rsid w:val="00F24992"/>
    <w:rsid w:val="00F26AE3"/>
    <w:rsid w:val="00F279AF"/>
    <w:rsid w:val="00F304C3"/>
    <w:rsid w:val="00F324F7"/>
    <w:rsid w:val="00F32C92"/>
    <w:rsid w:val="00F32F2F"/>
    <w:rsid w:val="00F33341"/>
    <w:rsid w:val="00F33F3F"/>
    <w:rsid w:val="00F35BDD"/>
    <w:rsid w:val="00F35EF0"/>
    <w:rsid w:val="00F362BE"/>
    <w:rsid w:val="00F3781F"/>
    <w:rsid w:val="00F37E03"/>
    <w:rsid w:val="00F403EA"/>
    <w:rsid w:val="00F403FD"/>
    <w:rsid w:val="00F41689"/>
    <w:rsid w:val="00F41E72"/>
    <w:rsid w:val="00F42E15"/>
    <w:rsid w:val="00F45421"/>
    <w:rsid w:val="00F45BDF"/>
    <w:rsid w:val="00F465EA"/>
    <w:rsid w:val="00F46905"/>
    <w:rsid w:val="00F4750A"/>
    <w:rsid w:val="00F50300"/>
    <w:rsid w:val="00F50554"/>
    <w:rsid w:val="00F51505"/>
    <w:rsid w:val="00F52CFC"/>
    <w:rsid w:val="00F5336B"/>
    <w:rsid w:val="00F5414B"/>
    <w:rsid w:val="00F5423E"/>
    <w:rsid w:val="00F56097"/>
    <w:rsid w:val="00F56D02"/>
    <w:rsid w:val="00F56E39"/>
    <w:rsid w:val="00F601DD"/>
    <w:rsid w:val="00F606E8"/>
    <w:rsid w:val="00F607E2"/>
    <w:rsid w:val="00F60F6C"/>
    <w:rsid w:val="00F623E9"/>
    <w:rsid w:val="00F63951"/>
    <w:rsid w:val="00F63C86"/>
    <w:rsid w:val="00F65998"/>
    <w:rsid w:val="00F67153"/>
    <w:rsid w:val="00F70422"/>
    <w:rsid w:val="00F7187F"/>
    <w:rsid w:val="00F71D40"/>
    <w:rsid w:val="00F72FDA"/>
    <w:rsid w:val="00F74D45"/>
    <w:rsid w:val="00F766BE"/>
    <w:rsid w:val="00F77CD1"/>
    <w:rsid w:val="00F77EB9"/>
    <w:rsid w:val="00F80182"/>
    <w:rsid w:val="00F80635"/>
    <w:rsid w:val="00F80B20"/>
    <w:rsid w:val="00F8115F"/>
    <w:rsid w:val="00F815D1"/>
    <w:rsid w:val="00F81E7E"/>
    <w:rsid w:val="00F81F0F"/>
    <w:rsid w:val="00F825F4"/>
    <w:rsid w:val="00F8354C"/>
    <w:rsid w:val="00F838DF"/>
    <w:rsid w:val="00F84046"/>
    <w:rsid w:val="00F85C03"/>
    <w:rsid w:val="00F873CF"/>
    <w:rsid w:val="00F92AA1"/>
    <w:rsid w:val="00F92B79"/>
    <w:rsid w:val="00F932DE"/>
    <w:rsid w:val="00F94BD7"/>
    <w:rsid w:val="00F963DD"/>
    <w:rsid w:val="00F9641A"/>
    <w:rsid w:val="00F97004"/>
    <w:rsid w:val="00F97DBD"/>
    <w:rsid w:val="00F97F61"/>
    <w:rsid w:val="00FA038C"/>
    <w:rsid w:val="00FA04FD"/>
    <w:rsid w:val="00FA067D"/>
    <w:rsid w:val="00FA1511"/>
    <w:rsid w:val="00FA1E9B"/>
    <w:rsid w:val="00FA2045"/>
    <w:rsid w:val="00FA3355"/>
    <w:rsid w:val="00FA38AE"/>
    <w:rsid w:val="00FA5D27"/>
    <w:rsid w:val="00FA775A"/>
    <w:rsid w:val="00FA7A66"/>
    <w:rsid w:val="00FB056E"/>
    <w:rsid w:val="00FB1AA9"/>
    <w:rsid w:val="00FB386D"/>
    <w:rsid w:val="00FB3EAB"/>
    <w:rsid w:val="00FB4B5A"/>
    <w:rsid w:val="00FB5963"/>
    <w:rsid w:val="00FB5D1E"/>
    <w:rsid w:val="00FB5DAA"/>
    <w:rsid w:val="00FC0359"/>
    <w:rsid w:val="00FC04B9"/>
    <w:rsid w:val="00FC161A"/>
    <w:rsid w:val="00FC172D"/>
    <w:rsid w:val="00FC23D5"/>
    <w:rsid w:val="00FC2A7D"/>
    <w:rsid w:val="00FC4337"/>
    <w:rsid w:val="00FC4C1A"/>
    <w:rsid w:val="00FC628F"/>
    <w:rsid w:val="00FC6468"/>
    <w:rsid w:val="00FC64C8"/>
    <w:rsid w:val="00FC64D4"/>
    <w:rsid w:val="00FC6D49"/>
    <w:rsid w:val="00FC7364"/>
    <w:rsid w:val="00FD0594"/>
    <w:rsid w:val="00FD0736"/>
    <w:rsid w:val="00FD127B"/>
    <w:rsid w:val="00FD133A"/>
    <w:rsid w:val="00FD1E0D"/>
    <w:rsid w:val="00FD1F89"/>
    <w:rsid w:val="00FD3BC4"/>
    <w:rsid w:val="00FD4922"/>
    <w:rsid w:val="00FD6461"/>
    <w:rsid w:val="00FD6485"/>
    <w:rsid w:val="00FD7605"/>
    <w:rsid w:val="00FE0281"/>
    <w:rsid w:val="00FE0378"/>
    <w:rsid w:val="00FE118E"/>
    <w:rsid w:val="00FE24DE"/>
    <w:rsid w:val="00FE41B0"/>
    <w:rsid w:val="00FE546C"/>
    <w:rsid w:val="00FE565E"/>
    <w:rsid w:val="00FE7083"/>
    <w:rsid w:val="00FF019F"/>
    <w:rsid w:val="00FF0ED1"/>
    <w:rsid w:val="00FF1B2A"/>
    <w:rsid w:val="00FF1E77"/>
    <w:rsid w:val="00FF1EFC"/>
    <w:rsid w:val="00FF2160"/>
    <w:rsid w:val="00FF2E31"/>
    <w:rsid w:val="00FF30DE"/>
    <w:rsid w:val="00FF644B"/>
    <w:rsid w:val="00FF6A79"/>
    <w:rsid w:val="00FF6C84"/>
    <w:rsid w:val="00FF79BE"/>
    <w:rsid w:val="01B4D84D"/>
    <w:rsid w:val="06A7CD35"/>
    <w:rsid w:val="0A0FA13C"/>
    <w:rsid w:val="0BFE2987"/>
    <w:rsid w:val="0E37E448"/>
    <w:rsid w:val="0FA0B842"/>
    <w:rsid w:val="15974C71"/>
    <w:rsid w:val="15D37690"/>
    <w:rsid w:val="160424C7"/>
    <w:rsid w:val="19310F28"/>
    <w:rsid w:val="197D5C41"/>
    <w:rsid w:val="1A761239"/>
    <w:rsid w:val="1E5B08C1"/>
    <w:rsid w:val="1E9CA5AE"/>
    <w:rsid w:val="1F455B96"/>
    <w:rsid w:val="236EC721"/>
    <w:rsid w:val="2437C1E6"/>
    <w:rsid w:val="261C9832"/>
    <w:rsid w:val="2AC487A4"/>
    <w:rsid w:val="2DEE5FCC"/>
    <w:rsid w:val="2DF37FF3"/>
    <w:rsid w:val="33B80C5C"/>
    <w:rsid w:val="3763D57F"/>
    <w:rsid w:val="3A8D7787"/>
    <w:rsid w:val="3D35CB62"/>
    <w:rsid w:val="3D8D266F"/>
    <w:rsid w:val="400185A8"/>
    <w:rsid w:val="41BF4A73"/>
    <w:rsid w:val="45778796"/>
    <w:rsid w:val="4A31A793"/>
    <w:rsid w:val="4BC5FE6E"/>
    <w:rsid w:val="4C3850D6"/>
    <w:rsid w:val="4D08E292"/>
    <w:rsid w:val="4D0BFA1C"/>
    <w:rsid w:val="50288ACC"/>
    <w:rsid w:val="515A0160"/>
    <w:rsid w:val="5257D851"/>
    <w:rsid w:val="5387FE82"/>
    <w:rsid w:val="539A7BCF"/>
    <w:rsid w:val="54433246"/>
    <w:rsid w:val="5539CFCB"/>
    <w:rsid w:val="561EBFD6"/>
    <w:rsid w:val="58AC2AE6"/>
    <w:rsid w:val="5A5AE334"/>
    <w:rsid w:val="63727940"/>
    <w:rsid w:val="658BB51E"/>
    <w:rsid w:val="67216FCC"/>
    <w:rsid w:val="687BF1B9"/>
    <w:rsid w:val="68D6B16B"/>
    <w:rsid w:val="69E8512F"/>
    <w:rsid w:val="6A932382"/>
    <w:rsid w:val="6AE95FE0"/>
    <w:rsid w:val="6AF55EA5"/>
    <w:rsid w:val="6C165CA3"/>
    <w:rsid w:val="6DC20A40"/>
    <w:rsid w:val="6DCEBD6C"/>
    <w:rsid w:val="6FE9BBC4"/>
    <w:rsid w:val="73F8F8D7"/>
    <w:rsid w:val="787244A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BD4DC2"/>
    <w:pPr>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erozpoznanawzmianka1">
    <w:name w:val="Nierozpoznana wzmianka1"/>
    <w:basedOn w:val="DefaultParagraphFont"/>
    <w:uiPriority w:val="99"/>
    <w:semiHidden/>
    <w:unhideWhenUsed/>
    <w:rsid w:val="008D5E61"/>
    <w:rPr>
      <w:color w:val="808080"/>
      <w:shd w:val="clear" w:color="auto" w:fill="E6E6E6"/>
    </w:rPr>
  </w:style>
  <w:style w:type="paragraph" w:customStyle="1" w:styleId="paragraph">
    <w:name w:val="paragraph"/>
    <w:basedOn w:val="Normal"/>
    <w:rsid w:val="00BE110A"/>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normaltextrun">
    <w:name w:val="normaltextrun"/>
    <w:basedOn w:val="DefaultParagraphFont"/>
    <w:rsid w:val="00BE110A"/>
  </w:style>
  <w:style w:type="character" w:customStyle="1" w:styleId="spellingerror">
    <w:name w:val="spellingerror"/>
    <w:basedOn w:val="DefaultParagraphFont"/>
    <w:rsid w:val="00BE110A"/>
  </w:style>
  <w:style w:type="character" w:customStyle="1" w:styleId="eop">
    <w:name w:val="eop"/>
    <w:basedOn w:val="DefaultParagraphFont"/>
    <w:rsid w:val="00BE110A"/>
  </w:style>
  <w:style w:type="paragraph" w:customStyle="1" w:styleId="EndNoteBibliographyTitle">
    <w:name w:val="EndNote Bibliography Title"/>
    <w:basedOn w:val="Normal"/>
    <w:link w:val="EndNoteBibliographyTitleChar"/>
    <w:rsid w:val="00194196"/>
    <w:pPr>
      <w:jc w:val="center"/>
    </w:pPr>
    <w:rPr>
      <w:noProof/>
    </w:rPr>
  </w:style>
  <w:style w:type="character" w:customStyle="1" w:styleId="EndNoteBibliographyTitleChar">
    <w:name w:val="EndNote Bibliography Title Char"/>
    <w:basedOn w:val="DefaultParagraphFont"/>
    <w:link w:val="EndNoteBibliographyTitle"/>
    <w:rsid w:val="00194196"/>
    <w:rPr>
      <w:rFonts w:ascii="Calibri" w:hAnsi="Calibri" w:cs="Calibri"/>
      <w:noProof/>
      <w:color w:val="000000"/>
      <w:sz w:val="24"/>
      <w:szCs w:val="24"/>
    </w:rPr>
  </w:style>
  <w:style w:type="paragraph" w:customStyle="1" w:styleId="EndNoteBibliography">
    <w:name w:val="EndNote Bibliography"/>
    <w:basedOn w:val="Normal"/>
    <w:link w:val="EndNoteBibliographyChar"/>
    <w:rsid w:val="00194196"/>
    <w:rPr>
      <w:noProof/>
    </w:rPr>
  </w:style>
  <w:style w:type="character" w:customStyle="1" w:styleId="EndNoteBibliographyChar">
    <w:name w:val="EndNote Bibliography Char"/>
    <w:basedOn w:val="DefaultParagraphFont"/>
    <w:link w:val="EndNoteBibliography"/>
    <w:rsid w:val="00194196"/>
    <w:rPr>
      <w:rFonts w:ascii="Calibri" w:hAnsi="Calibri" w:cs="Calibri"/>
      <w:noProof/>
      <w:color w:val="000000"/>
      <w:sz w:val="24"/>
      <w:szCs w:val="24"/>
    </w:rPr>
  </w:style>
  <w:style w:type="character" w:customStyle="1" w:styleId="Nierozpoznanawzmianka2">
    <w:name w:val="Nierozpoznana wzmianka2"/>
    <w:basedOn w:val="DefaultParagraphFont"/>
    <w:uiPriority w:val="99"/>
    <w:semiHidden/>
    <w:unhideWhenUsed/>
    <w:rsid w:val="00F0106D"/>
    <w:rPr>
      <w:color w:val="605E5C"/>
      <w:shd w:val="clear" w:color="auto" w:fill="E1DFDD"/>
    </w:rPr>
  </w:style>
  <w:style w:type="character" w:customStyle="1" w:styleId="id-label">
    <w:name w:val="id-label"/>
    <w:basedOn w:val="DefaultParagraphFont"/>
    <w:rsid w:val="0002149B"/>
  </w:style>
  <w:style w:type="character" w:customStyle="1" w:styleId="label">
    <w:name w:val="label"/>
    <w:basedOn w:val="DefaultParagraphFont"/>
    <w:rsid w:val="009730AC"/>
  </w:style>
  <w:style w:type="character" w:customStyle="1" w:styleId="UnresolvedMention1">
    <w:name w:val="Unresolved Mention1"/>
    <w:basedOn w:val="DefaultParagraphFont"/>
    <w:uiPriority w:val="99"/>
    <w:semiHidden/>
    <w:unhideWhenUsed/>
    <w:rsid w:val="00254A15"/>
    <w:rPr>
      <w:color w:val="605E5C"/>
      <w:shd w:val="clear" w:color="auto" w:fill="E1DFDD"/>
    </w:rPr>
  </w:style>
  <w:style w:type="character" w:customStyle="1" w:styleId="UnresolvedMention2">
    <w:name w:val="Unresolved Mention2"/>
    <w:basedOn w:val="DefaultParagraphFont"/>
    <w:uiPriority w:val="99"/>
    <w:semiHidden/>
    <w:unhideWhenUsed/>
    <w:rsid w:val="005F34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1658">
      <w:bodyDiv w:val="1"/>
      <w:marLeft w:val="0"/>
      <w:marRight w:val="0"/>
      <w:marTop w:val="0"/>
      <w:marBottom w:val="0"/>
      <w:divBdr>
        <w:top w:val="none" w:sz="0" w:space="0" w:color="auto"/>
        <w:left w:val="none" w:sz="0" w:space="0" w:color="auto"/>
        <w:bottom w:val="none" w:sz="0" w:space="0" w:color="auto"/>
        <w:right w:val="none" w:sz="0" w:space="0" w:color="auto"/>
      </w:divBdr>
    </w:div>
    <w:div w:id="5258260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3770310">
      <w:bodyDiv w:val="1"/>
      <w:marLeft w:val="0"/>
      <w:marRight w:val="0"/>
      <w:marTop w:val="0"/>
      <w:marBottom w:val="0"/>
      <w:divBdr>
        <w:top w:val="none" w:sz="0" w:space="0" w:color="auto"/>
        <w:left w:val="none" w:sz="0" w:space="0" w:color="auto"/>
        <w:bottom w:val="none" w:sz="0" w:space="0" w:color="auto"/>
        <w:right w:val="none" w:sz="0" w:space="0" w:color="auto"/>
      </w:divBdr>
    </w:div>
    <w:div w:id="71076917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27985">
      <w:bodyDiv w:val="1"/>
      <w:marLeft w:val="0"/>
      <w:marRight w:val="0"/>
      <w:marTop w:val="0"/>
      <w:marBottom w:val="0"/>
      <w:divBdr>
        <w:top w:val="none" w:sz="0" w:space="0" w:color="auto"/>
        <w:left w:val="none" w:sz="0" w:space="0" w:color="auto"/>
        <w:bottom w:val="none" w:sz="0" w:space="0" w:color="auto"/>
        <w:right w:val="none" w:sz="0" w:space="0" w:color="auto"/>
      </w:divBdr>
    </w:div>
    <w:div w:id="881744259">
      <w:bodyDiv w:val="1"/>
      <w:marLeft w:val="0"/>
      <w:marRight w:val="0"/>
      <w:marTop w:val="0"/>
      <w:marBottom w:val="0"/>
      <w:divBdr>
        <w:top w:val="none" w:sz="0" w:space="0" w:color="auto"/>
        <w:left w:val="none" w:sz="0" w:space="0" w:color="auto"/>
        <w:bottom w:val="none" w:sz="0" w:space="0" w:color="auto"/>
        <w:right w:val="none" w:sz="0" w:space="0" w:color="auto"/>
      </w:divBdr>
      <w:divsChild>
        <w:div w:id="542717154">
          <w:marLeft w:val="0"/>
          <w:marRight w:val="0"/>
          <w:marTop w:val="0"/>
          <w:marBottom w:val="0"/>
          <w:divBdr>
            <w:top w:val="none" w:sz="0" w:space="0" w:color="auto"/>
            <w:left w:val="none" w:sz="0" w:space="0" w:color="auto"/>
            <w:bottom w:val="none" w:sz="0" w:space="0" w:color="auto"/>
            <w:right w:val="none" w:sz="0" w:space="0" w:color="auto"/>
          </w:divBdr>
          <w:divsChild>
            <w:div w:id="1882091799">
              <w:marLeft w:val="0"/>
              <w:marRight w:val="0"/>
              <w:marTop w:val="0"/>
              <w:marBottom w:val="0"/>
              <w:divBdr>
                <w:top w:val="none" w:sz="0" w:space="0" w:color="auto"/>
                <w:left w:val="none" w:sz="0" w:space="0" w:color="auto"/>
                <w:bottom w:val="none" w:sz="0" w:space="0" w:color="auto"/>
                <w:right w:val="none" w:sz="0" w:space="0" w:color="auto"/>
              </w:divBdr>
            </w:div>
          </w:divsChild>
        </w:div>
        <w:div w:id="1017119248">
          <w:marLeft w:val="0"/>
          <w:marRight w:val="0"/>
          <w:marTop w:val="0"/>
          <w:marBottom w:val="0"/>
          <w:divBdr>
            <w:top w:val="none" w:sz="0" w:space="0" w:color="auto"/>
            <w:left w:val="none" w:sz="0" w:space="0" w:color="auto"/>
            <w:bottom w:val="none" w:sz="0" w:space="0" w:color="auto"/>
            <w:right w:val="none" w:sz="0" w:space="0" w:color="auto"/>
          </w:divBdr>
          <w:divsChild>
            <w:div w:id="588660942">
              <w:marLeft w:val="0"/>
              <w:marRight w:val="0"/>
              <w:marTop w:val="0"/>
              <w:marBottom w:val="0"/>
              <w:divBdr>
                <w:top w:val="none" w:sz="0" w:space="0" w:color="auto"/>
                <w:left w:val="none" w:sz="0" w:space="0" w:color="auto"/>
                <w:bottom w:val="none" w:sz="0" w:space="0" w:color="auto"/>
                <w:right w:val="none" w:sz="0" w:space="0" w:color="auto"/>
              </w:divBdr>
              <w:divsChild>
                <w:div w:id="141933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250048">
          <w:marLeft w:val="0"/>
          <w:marRight w:val="0"/>
          <w:marTop w:val="0"/>
          <w:marBottom w:val="0"/>
          <w:divBdr>
            <w:top w:val="none" w:sz="0" w:space="0" w:color="auto"/>
            <w:left w:val="none" w:sz="0" w:space="0" w:color="auto"/>
            <w:bottom w:val="none" w:sz="0" w:space="0" w:color="auto"/>
            <w:right w:val="none" w:sz="0" w:space="0" w:color="auto"/>
          </w:divBdr>
          <w:divsChild>
            <w:div w:id="962417475">
              <w:marLeft w:val="0"/>
              <w:marRight w:val="0"/>
              <w:marTop w:val="0"/>
              <w:marBottom w:val="0"/>
              <w:divBdr>
                <w:top w:val="none" w:sz="0" w:space="0" w:color="auto"/>
                <w:left w:val="none" w:sz="0" w:space="0" w:color="auto"/>
                <w:bottom w:val="none" w:sz="0" w:space="0" w:color="auto"/>
                <w:right w:val="none" w:sz="0" w:space="0" w:color="auto"/>
              </w:divBdr>
            </w:div>
          </w:divsChild>
        </w:div>
        <w:div w:id="1851676574">
          <w:marLeft w:val="0"/>
          <w:marRight w:val="0"/>
          <w:marTop w:val="0"/>
          <w:marBottom w:val="0"/>
          <w:divBdr>
            <w:top w:val="none" w:sz="0" w:space="0" w:color="auto"/>
            <w:left w:val="none" w:sz="0" w:space="0" w:color="auto"/>
            <w:bottom w:val="none" w:sz="0" w:space="0" w:color="auto"/>
            <w:right w:val="none" w:sz="0" w:space="0" w:color="auto"/>
          </w:divBdr>
          <w:divsChild>
            <w:div w:id="32224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81912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7841473">
      <w:bodyDiv w:val="1"/>
      <w:marLeft w:val="0"/>
      <w:marRight w:val="0"/>
      <w:marTop w:val="0"/>
      <w:marBottom w:val="0"/>
      <w:divBdr>
        <w:top w:val="none" w:sz="0" w:space="0" w:color="auto"/>
        <w:left w:val="none" w:sz="0" w:space="0" w:color="auto"/>
        <w:bottom w:val="none" w:sz="0" w:space="0" w:color="auto"/>
        <w:right w:val="none" w:sz="0" w:space="0" w:color="auto"/>
      </w:divBdr>
    </w:div>
    <w:div w:id="1723945924">
      <w:bodyDiv w:val="1"/>
      <w:marLeft w:val="0"/>
      <w:marRight w:val="0"/>
      <w:marTop w:val="0"/>
      <w:marBottom w:val="0"/>
      <w:divBdr>
        <w:top w:val="none" w:sz="0" w:space="0" w:color="auto"/>
        <w:left w:val="none" w:sz="0" w:space="0" w:color="auto"/>
        <w:bottom w:val="none" w:sz="0" w:space="0" w:color="auto"/>
        <w:right w:val="none" w:sz="0" w:space="0" w:color="auto"/>
      </w:divBdr>
    </w:div>
    <w:div w:id="1770081879">
      <w:bodyDiv w:val="1"/>
      <w:marLeft w:val="0"/>
      <w:marRight w:val="0"/>
      <w:marTop w:val="0"/>
      <w:marBottom w:val="0"/>
      <w:divBdr>
        <w:top w:val="none" w:sz="0" w:space="0" w:color="auto"/>
        <w:left w:val="none" w:sz="0" w:space="0" w:color="auto"/>
        <w:bottom w:val="none" w:sz="0" w:space="0" w:color="auto"/>
        <w:right w:val="none" w:sz="0" w:space="0" w:color="auto"/>
      </w:divBdr>
      <w:divsChild>
        <w:div w:id="207884698">
          <w:marLeft w:val="0"/>
          <w:marRight w:val="0"/>
          <w:marTop w:val="0"/>
          <w:marBottom w:val="0"/>
          <w:divBdr>
            <w:top w:val="none" w:sz="0" w:space="0" w:color="auto"/>
            <w:left w:val="none" w:sz="0" w:space="0" w:color="auto"/>
            <w:bottom w:val="none" w:sz="0" w:space="0" w:color="auto"/>
            <w:right w:val="none" w:sz="0" w:space="0" w:color="auto"/>
          </w:divBdr>
        </w:div>
        <w:div w:id="208884508">
          <w:marLeft w:val="0"/>
          <w:marRight w:val="0"/>
          <w:marTop w:val="0"/>
          <w:marBottom w:val="0"/>
          <w:divBdr>
            <w:top w:val="none" w:sz="0" w:space="0" w:color="auto"/>
            <w:left w:val="none" w:sz="0" w:space="0" w:color="auto"/>
            <w:bottom w:val="none" w:sz="0" w:space="0" w:color="auto"/>
            <w:right w:val="none" w:sz="0" w:space="0" w:color="auto"/>
          </w:divBdr>
        </w:div>
        <w:div w:id="217980692">
          <w:marLeft w:val="0"/>
          <w:marRight w:val="0"/>
          <w:marTop w:val="0"/>
          <w:marBottom w:val="0"/>
          <w:divBdr>
            <w:top w:val="none" w:sz="0" w:space="0" w:color="auto"/>
            <w:left w:val="none" w:sz="0" w:space="0" w:color="auto"/>
            <w:bottom w:val="none" w:sz="0" w:space="0" w:color="auto"/>
            <w:right w:val="none" w:sz="0" w:space="0" w:color="auto"/>
          </w:divBdr>
        </w:div>
        <w:div w:id="352074567">
          <w:marLeft w:val="0"/>
          <w:marRight w:val="0"/>
          <w:marTop w:val="0"/>
          <w:marBottom w:val="0"/>
          <w:divBdr>
            <w:top w:val="none" w:sz="0" w:space="0" w:color="auto"/>
            <w:left w:val="none" w:sz="0" w:space="0" w:color="auto"/>
            <w:bottom w:val="none" w:sz="0" w:space="0" w:color="auto"/>
            <w:right w:val="none" w:sz="0" w:space="0" w:color="auto"/>
          </w:divBdr>
        </w:div>
        <w:div w:id="459540060">
          <w:marLeft w:val="0"/>
          <w:marRight w:val="0"/>
          <w:marTop w:val="0"/>
          <w:marBottom w:val="0"/>
          <w:divBdr>
            <w:top w:val="none" w:sz="0" w:space="0" w:color="auto"/>
            <w:left w:val="none" w:sz="0" w:space="0" w:color="auto"/>
            <w:bottom w:val="none" w:sz="0" w:space="0" w:color="auto"/>
            <w:right w:val="none" w:sz="0" w:space="0" w:color="auto"/>
          </w:divBdr>
        </w:div>
        <w:div w:id="703289116">
          <w:marLeft w:val="0"/>
          <w:marRight w:val="0"/>
          <w:marTop w:val="0"/>
          <w:marBottom w:val="0"/>
          <w:divBdr>
            <w:top w:val="none" w:sz="0" w:space="0" w:color="auto"/>
            <w:left w:val="none" w:sz="0" w:space="0" w:color="auto"/>
            <w:bottom w:val="none" w:sz="0" w:space="0" w:color="auto"/>
            <w:right w:val="none" w:sz="0" w:space="0" w:color="auto"/>
          </w:divBdr>
        </w:div>
        <w:div w:id="1143040198">
          <w:marLeft w:val="0"/>
          <w:marRight w:val="0"/>
          <w:marTop w:val="0"/>
          <w:marBottom w:val="0"/>
          <w:divBdr>
            <w:top w:val="none" w:sz="0" w:space="0" w:color="auto"/>
            <w:left w:val="none" w:sz="0" w:space="0" w:color="auto"/>
            <w:bottom w:val="none" w:sz="0" w:space="0" w:color="auto"/>
            <w:right w:val="none" w:sz="0" w:space="0" w:color="auto"/>
          </w:divBdr>
        </w:div>
        <w:div w:id="1329480325">
          <w:marLeft w:val="0"/>
          <w:marRight w:val="0"/>
          <w:marTop w:val="0"/>
          <w:marBottom w:val="0"/>
          <w:divBdr>
            <w:top w:val="none" w:sz="0" w:space="0" w:color="auto"/>
            <w:left w:val="none" w:sz="0" w:space="0" w:color="auto"/>
            <w:bottom w:val="none" w:sz="0" w:space="0" w:color="auto"/>
            <w:right w:val="none" w:sz="0" w:space="0" w:color="auto"/>
          </w:divBdr>
        </w:div>
        <w:div w:id="1627854332">
          <w:marLeft w:val="0"/>
          <w:marRight w:val="0"/>
          <w:marTop w:val="0"/>
          <w:marBottom w:val="0"/>
          <w:divBdr>
            <w:top w:val="none" w:sz="0" w:space="0" w:color="auto"/>
            <w:left w:val="none" w:sz="0" w:space="0" w:color="auto"/>
            <w:bottom w:val="none" w:sz="0" w:space="0" w:color="auto"/>
            <w:right w:val="none" w:sz="0" w:space="0" w:color="auto"/>
          </w:divBdr>
        </w:div>
        <w:div w:id="1770544789">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3947992">
      <w:bodyDiv w:val="1"/>
      <w:marLeft w:val="0"/>
      <w:marRight w:val="0"/>
      <w:marTop w:val="0"/>
      <w:marBottom w:val="0"/>
      <w:divBdr>
        <w:top w:val="none" w:sz="0" w:space="0" w:color="auto"/>
        <w:left w:val="none" w:sz="0" w:space="0" w:color="auto"/>
        <w:bottom w:val="none" w:sz="0" w:space="0" w:color="auto"/>
        <w:right w:val="none" w:sz="0" w:space="0" w:color="auto"/>
      </w:divBdr>
    </w:div>
    <w:div w:id="204251162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D9C640B2A61A4FB46DBFD0C51F0AAA" ma:contentTypeVersion="12" ma:contentTypeDescription="Create a new document." ma:contentTypeScope="" ma:versionID="4dfc8823aba0f5094d4d18bf72de9156">
  <xsd:schema xmlns:xsd="http://www.w3.org/2001/XMLSchema" xmlns:xs="http://www.w3.org/2001/XMLSchema" xmlns:p="http://schemas.microsoft.com/office/2006/metadata/properties" xmlns:ns3="d641b616-7157-4c31-9175-15eefb25bfee" xmlns:ns4="cb0683d1-dd49-4838-9284-20360810c9ef" targetNamespace="http://schemas.microsoft.com/office/2006/metadata/properties" ma:root="true" ma:fieldsID="370c5b7c627920dbabf67798310138c2" ns3:_="" ns4:_="">
    <xsd:import namespace="d641b616-7157-4c31-9175-15eefb25bfee"/>
    <xsd:import namespace="cb0683d1-dd49-4838-9284-20360810c9e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41b616-7157-4c31-9175-15eefb25bfe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b0683d1-dd49-4838-9284-20360810c9e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A311B-E4A5-4C7A-96C8-C2EACBC14383}">
  <ds:schemaRefs>
    <ds:schemaRef ds:uri="http://schemas.microsoft.com/sharepoint/v3/contenttype/forms"/>
  </ds:schemaRefs>
</ds:datastoreItem>
</file>

<file path=customXml/itemProps2.xml><?xml version="1.0" encoding="utf-8"?>
<ds:datastoreItem xmlns:ds="http://schemas.openxmlformats.org/officeDocument/2006/customXml" ds:itemID="{116281CD-A62C-4331-AF3A-051D514E6A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41b616-7157-4c31-9175-15eefb25bfee"/>
    <ds:schemaRef ds:uri="cb0683d1-dd49-4838-9284-20360810c9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22B68CE-A63B-4D59-83A8-BA5B983829FC}">
  <ds:schemaRefs>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d641b616-7157-4c31-9175-15eefb25bfee"/>
    <ds:schemaRef ds:uri="http://purl.org/dc/dcmitype/"/>
    <ds:schemaRef ds:uri="http://schemas.microsoft.com/office/infopath/2007/PartnerControls"/>
    <ds:schemaRef ds:uri="cb0683d1-dd49-4838-9284-20360810c9ef"/>
    <ds:schemaRef ds:uri="http://www.w3.org/XML/1998/namespace"/>
  </ds:schemaRefs>
</ds:datastoreItem>
</file>

<file path=customXml/itemProps4.xml><?xml version="1.0" encoding="utf-8"?>
<ds:datastoreItem xmlns:ds="http://schemas.openxmlformats.org/officeDocument/2006/customXml" ds:itemID="{9849F9C1-BD19-4294-B462-BF98BE491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140</Words>
  <Characters>61962</Characters>
  <Application>Microsoft Office Word</Application>
  <DocSecurity>0</DocSecurity>
  <Lines>516</Lines>
  <Paragraphs>13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LinksUpToDate>false</LinksUpToDate>
  <CharactersWithSpaces>6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20T08:32:00Z</dcterms:created>
  <dcterms:modified xsi:type="dcterms:W3CDTF">2020-07-21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D9C640B2A61A4FB46DBFD0C51F0AA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ieee</vt:lpwstr>
  </property>
  <property fmtid="{D5CDD505-2E9C-101B-9397-08002B2CF9AE}" pid="8" name="Mendeley Recent Style Name 2_1">
    <vt:lpwstr>IEEE</vt:lpwstr>
  </property>
  <property fmtid="{D5CDD505-2E9C-101B-9397-08002B2CF9AE}" pid="9" name="Mendeley Recent Style Id 3_1">
    <vt:lpwstr>http://www.zotero.org/styles/modern-humanities-research-association</vt:lpwstr>
  </property>
  <property fmtid="{D5CDD505-2E9C-101B-9397-08002B2CF9AE}" pid="10" name="Mendeley Recent Style Name 3_1">
    <vt:lpwstr>Modern Humanities Research Association 3rd edition (note with bibliography)</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8th edition</vt:lpwstr>
  </property>
  <property fmtid="{D5CDD505-2E9C-101B-9397-08002B2CF9AE}" pid="13" name="Mendeley Recent Style Id 5_1">
    <vt:lpwstr>http://csl.mendeley.com/styles/1292301/nature-Short</vt:lpwstr>
  </property>
  <property fmtid="{D5CDD505-2E9C-101B-9397-08002B2CF9AE}" pid="14" name="Mendeley Recent Style Name 5_1">
    <vt:lpwstr>Nature - Piotr Chmielarz</vt:lpwstr>
  </property>
  <property fmtid="{D5CDD505-2E9C-101B-9397-08002B2CF9AE}" pid="15" name="Mendeley Recent Style Id 6_1">
    <vt:lpwstr>http://www.zotero.org/styles/pharmacological-reports</vt:lpwstr>
  </property>
  <property fmtid="{D5CDD505-2E9C-101B-9397-08002B2CF9AE}" pid="16" name="Mendeley Recent Style Name 6_1">
    <vt:lpwstr>Pharmacological Reports</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translational-medicine</vt:lpwstr>
  </property>
  <property fmtid="{D5CDD505-2E9C-101B-9397-08002B2CF9AE}" pid="20" name="Mendeley Recent Style Name 8_1">
    <vt:lpwstr>Science Translational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ies>
</file>